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63FA9A" w14:textId="2F743A4F" w:rsidR="00215A31" w:rsidRPr="009075BB" w:rsidRDefault="009922B0" w:rsidP="00C16AA5">
      <w:pPr>
        <w:pStyle w:val="NoSpacing"/>
        <w:jc w:val="center"/>
        <w:rPr>
          <w:rFonts w:ascii="Times New Roman" w:hAnsi="Times New Roman" w:cs="Times New Roman"/>
          <w:b/>
          <w:color w:val="FF0000"/>
          <w:sz w:val="28"/>
        </w:rPr>
      </w:pPr>
      <w:r w:rsidRPr="009075BB">
        <w:rPr>
          <w:rFonts w:ascii="Times New Roman" w:hAnsi="Times New Roman" w:cs="Times New Roman"/>
          <w:b/>
          <w:sz w:val="28"/>
        </w:rPr>
        <w:t>PROPOSAL SKRIPSI</w:t>
      </w:r>
    </w:p>
    <w:p w14:paraId="2491D391" w14:textId="77777777" w:rsidR="002B120B" w:rsidRPr="009075BB" w:rsidRDefault="002B120B" w:rsidP="00C16AA5">
      <w:pPr>
        <w:pStyle w:val="NoSpacing"/>
        <w:jc w:val="center"/>
        <w:rPr>
          <w:rFonts w:ascii="Times New Roman" w:hAnsi="Times New Roman" w:cs="Times New Roman"/>
          <w:b/>
          <w:color w:val="FF0000"/>
          <w:sz w:val="28"/>
        </w:rPr>
      </w:pPr>
    </w:p>
    <w:p w14:paraId="096E318E" w14:textId="461BEFFC" w:rsidR="009922B0" w:rsidRPr="009075BB" w:rsidRDefault="00907DFA" w:rsidP="00C16AA5">
      <w:pPr>
        <w:pStyle w:val="NoSpacing"/>
        <w:jc w:val="center"/>
        <w:rPr>
          <w:rFonts w:ascii="Times New Roman" w:hAnsi="Times New Roman" w:cs="Times New Roman"/>
          <w:b/>
          <w:color w:val="FF0000"/>
          <w:sz w:val="28"/>
        </w:rPr>
      </w:pPr>
      <w:r w:rsidRPr="009075BB">
        <w:rPr>
          <w:rFonts w:ascii="Times New Roman" w:hAnsi="Times New Roman" w:cs="Times New Roman"/>
          <w:b/>
          <w:sz w:val="32"/>
        </w:rPr>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636FB9D3" w14:textId="77777777" w:rsidR="009922B0" w:rsidRPr="009075BB" w:rsidRDefault="009922B0" w:rsidP="00C16AA5">
      <w:pPr>
        <w:pStyle w:val="NoSpacing"/>
        <w:rPr>
          <w:rFonts w:ascii="Times New Roman" w:hAnsi="Times New Roman" w:cs="Times New Roman"/>
          <w:lang w:val="id-ID"/>
        </w:rPr>
      </w:pPr>
    </w:p>
    <w:p w14:paraId="203EF9F2" w14:textId="77777777" w:rsidR="00916D36" w:rsidRPr="009075BB" w:rsidRDefault="00916D36" w:rsidP="00C16AA5">
      <w:pPr>
        <w:pStyle w:val="NoSpacing"/>
        <w:rPr>
          <w:rFonts w:ascii="Times New Roman" w:hAnsi="Times New Roman" w:cs="Times New Roman"/>
          <w:lang w:val="id-ID"/>
        </w:rPr>
      </w:pPr>
    </w:p>
    <w:p w14:paraId="5038B80E" w14:textId="77777777" w:rsidR="000F7208" w:rsidRPr="009075BB" w:rsidRDefault="000F7208" w:rsidP="00C16AA5">
      <w:pPr>
        <w:pStyle w:val="NoSpacing"/>
        <w:rPr>
          <w:rFonts w:ascii="Times New Roman" w:hAnsi="Times New Roman" w:cs="Times New Roman"/>
          <w:lang w:val="id-ID"/>
        </w:rPr>
      </w:pPr>
    </w:p>
    <w:p w14:paraId="2AF9DA36" w14:textId="77777777" w:rsidR="000F7208" w:rsidRPr="009075BB" w:rsidRDefault="000F7208" w:rsidP="00C16AA5">
      <w:pPr>
        <w:pStyle w:val="NoSpacing"/>
        <w:rPr>
          <w:rFonts w:ascii="Times New Roman" w:hAnsi="Times New Roman" w:cs="Times New Roman"/>
          <w:lang w:val="id-ID"/>
        </w:rPr>
      </w:pPr>
    </w:p>
    <w:p w14:paraId="59B5E8E4" w14:textId="77777777" w:rsidR="00916D36" w:rsidRPr="009075BB" w:rsidRDefault="00916D36" w:rsidP="00C16AA5">
      <w:pPr>
        <w:pStyle w:val="NoSpacing"/>
        <w:rPr>
          <w:rFonts w:ascii="Times New Roman" w:hAnsi="Times New Roman" w:cs="Times New Roman"/>
          <w:lang w:val="id-ID"/>
        </w:rPr>
      </w:pPr>
    </w:p>
    <w:p w14:paraId="4E351D63" w14:textId="77777777" w:rsidR="000F7208" w:rsidRPr="009075BB" w:rsidRDefault="000F7208" w:rsidP="00C16AA5">
      <w:pPr>
        <w:pStyle w:val="NoSpacing"/>
        <w:rPr>
          <w:rFonts w:ascii="Times New Roman" w:hAnsi="Times New Roman" w:cs="Times New Roman"/>
          <w:lang w:val="id-ID"/>
        </w:rPr>
      </w:pPr>
    </w:p>
    <w:p w14:paraId="66B53BA6" w14:textId="77777777" w:rsidR="009922B0" w:rsidRPr="009075BB" w:rsidRDefault="000F7208" w:rsidP="00C16AA5">
      <w:pPr>
        <w:pStyle w:val="NoSpacing"/>
        <w:jc w:val="center"/>
        <w:rPr>
          <w:rFonts w:ascii="Times New Roman" w:hAnsi="Times New Roman" w:cs="Times New Roman"/>
          <w:b/>
          <w:sz w:val="26"/>
          <w:szCs w:val="26"/>
        </w:rPr>
      </w:pPr>
      <w:r w:rsidRPr="009075BB">
        <w:rPr>
          <w:rFonts w:ascii="Times New Roman" w:hAnsi="Times New Roman" w:cs="Times New Roman"/>
          <w:b/>
          <w:sz w:val="26"/>
          <w:szCs w:val="26"/>
        </w:rPr>
        <w:t xml:space="preserve">Oleh </w:t>
      </w:r>
    </w:p>
    <w:p w14:paraId="51BE4398" w14:textId="77777777" w:rsidR="000F7208" w:rsidRPr="009075BB" w:rsidRDefault="000F7208" w:rsidP="00C16AA5">
      <w:pPr>
        <w:pStyle w:val="NoSpacing"/>
        <w:jc w:val="center"/>
        <w:rPr>
          <w:rFonts w:ascii="Times New Roman" w:hAnsi="Times New Roman" w:cs="Times New Roman"/>
          <w:b/>
          <w:sz w:val="26"/>
          <w:szCs w:val="26"/>
        </w:rPr>
      </w:pPr>
    </w:p>
    <w:p w14:paraId="0B33F477" w14:textId="23D7FBDE" w:rsidR="000F7208" w:rsidRPr="009075BB" w:rsidRDefault="00907DFA" w:rsidP="00C16AA5">
      <w:pPr>
        <w:pStyle w:val="NoSpacing"/>
        <w:jc w:val="center"/>
        <w:rPr>
          <w:rFonts w:ascii="Times New Roman" w:hAnsi="Times New Roman" w:cs="Times New Roman"/>
          <w:b/>
          <w:color w:val="FF0000"/>
          <w:sz w:val="26"/>
          <w:szCs w:val="26"/>
        </w:rPr>
      </w:pPr>
      <w:r w:rsidRPr="009075BB">
        <w:rPr>
          <w:rFonts w:ascii="Times New Roman" w:hAnsi="Times New Roman" w:cs="Times New Roman"/>
          <w:b/>
          <w:sz w:val="26"/>
          <w:szCs w:val="26"/>
        </w:rPr>
        <w:t>AHMAD LUTFI</w:t>
      </w:r>
      <w:r w:rsidR="00363B1C" w:rsidRPr="009075BB">
        <w:rPr>
          <w:rFonts w:ascii="Times New Roman" w:hAnsi="Times New Roman" w:cs="Times New Roman"/>
          <w:b/>
          <w:color w:val="FF0000"/>
          <w:sz w:val="26"/>
          <w:szCs w:val="26"/>
        </w:rPr>
        <w:t xml:space="preserve"> </w:t>
      </w:r>
    </w:p>
    <w:p w14:paraId="63362F54" w14:textId="652FC764" w:rsidR="000F7208" w:rsidRPr="009075BB" w:rsidRDefault="00907DFA" w:rsidP="00C16AA5">
      <w:pPr>
        <w:pStyle w:val="NoSpacing"/>
        <w:jc w:val="center"/>
        <w:rPr>
          <w:rFonts w:ascii="Times New Roman" w:hAnsi="Times New Roman" w:cs="Times New Roman"/>
          <w:b/>
          <w:sz w:val="26"/>
          <w:szCs w:val="26"/>
        </w:rPr>
      </w:pPr>
      <w:r w:rsidRPr="009075BB">
        <w:rPr>
          <w:rFonts w:ascii="Times New Roman" w:hAnsi="Times New Roman" w:cs="Times New Roman"/>
          <w:b/>
          <w:sz w:val="26"/>
          <w:szCs w:val="26"/>
        </w:rPr>
        <w:t>2109116009</w:t>
      </w:r>
    </w:p>
    <w:p w14:paraId="30C288E7" w14:textId="77777777" w:rsidR="009922B0" w:rsidRPr="009075BB" w:rsidRDefault="009922B0" w:rsidP="00C16AA5">
      <w:pPr>
        <w:pStyle w:val="NoSpacing"/>
        <w:rPr>
          <w:rFonts w:ascii="Times New Roman" w:hAnsi="Times New Roman" w:cs="Times New Roman"/>
          <w:sz w:val="26"/>
          <w:szCs w:val="26"/>
          <w:lang w:val="id-ID"/>
        </w:rPr>
      </w:pPr>
    </w:p>
    <w:p w14:paraId="320AC229" w14:textId="77777777" w:rsidR="000F7208" w:rsidRPr="009075BB" w:rsidRDefault="000F7208" w:rsidP="00C16AA5">
      <w:pPr>
        <w:pStyle w:val="NoSpacing"/>
        <w:rPr>
          <w:rFonts w:ascii="Times New Roman" w:hAnsi="Times New Roman" w:cs="Times New Roman"/>
          <w:sz w:val="26"/>
          <w:szCs w:val="26"/>
          <w:lang w:val="id-ID"/>
        </w:rPr>
      </w:pPr>
    </w:p>
    <w:p w14:paraId="4CBCAD76" w14:textId="77777777" w:rsidR="00916D36" w:rsidRPr="009075BB" w:rsidRDefault="00916D36" w:rsidP="00C16AA5">
      <w:pPr>
        <w:pStyle w:val="NoSpacing"/>
        <w:rPr>
          <w:rFonts w:ascii="Times New Roman" w:hAnsi="Times New Roman" w:cs="Times New Roman"/>
          <w:sz w:val="26"/>
          <w:szCs w:val="26"/>
          <w:lang w:val="id-ID"/>
        </w:rPr>
      </w:pPr>
    </w:p>
    <w:p w14:paraId="61C77A3B" w14:textId="77777777" w:rsidR="00272694" w:rsidRPr="009075BB" w:rsidRDefault="00272694" w:rsidP="00C16AA5">
      <w:pPr>
        <w:pStyle w:val="NoSpacing"/>
        <w:rPr>
          <w:rFonts w:ascii="Times New Roman" w:hAnsi="Times New Roman" w:cs="Times New Roman"/>
          <w:sz w:val="26"/>
          <w:szCs w:val="26"/>
          <w:lang w:val="id-ID"/>
        </w:rPr>
      </w:pPr>
    </w:p>
    <w:p w14:paraId="3CA91362" w14:textId="77777777" w:rsidR="00272694" w:rsidRPr="009075BB" w:rsidRDefault="00272694" w:rsidP="00C16AA5">
      <w:pPr>
        <w:pStyle w:val="NoSpacing"/>
        <w:rPr>
          <w:rFonts w:ascii="Times New Roman" w:hAnsi="Times New Roman" w:cs="Times New Roman"/>
          <w:sz w:val="26"/>
          <w:szCs w:val="26"/>
          <w:lang w:val="id-ID"/>
        </w:rPr>
      </w:pPr>
    </w:p>
    <w:p w14:paraId="3D596A4C" w14:textId="77777777" w:rsidR="000F7208" w:rsidRPr="009075BB" w:rsidRDefault="000F7208" w:rsidP="00C16AA5">
      <w:pPr>
        <w:pStyle w:val="NoSpacing"/>
        <w:rPr>
          <w:rFonts w:ascii="Times New Roman" w:hAnsi="Times New Roman" w:cs="Times New Roman"/>
          <w:sz w:val="26"/>
          <w:szCs w:val="26"/>
          <w:lang w:val="id-ID"/>
        </w:rPr>
      </w:pPr>
    </w:p>
    <w:p w14:paraId="2A4FBB54" w14:textId="77777777" w:rsidR="002234A4" w:rsidRPr="009075BB" w:rsidRDefault="00EE5236" w:rsidP="00C16AA5">
      <w:pPr>
        <w:pStyle w:val="NoSpacing"/>
        <w:jc w:val="center"/>
        <w:rPr>
          <w:rFonts w:ascii="Times New Roman" w:hAnsi="Times New Roman" w:cs="Times New Roman"/>
          <w:sz w:val="26"/>
          <w:szCs w:val="26"/>
          <w:lang w:val="id-ID"/>
        </w:rPr>
      </w:pPr>
      <w:r w:rsidRPr="009075BB">
        <w:rPr>
          <w:rFonts w:ascii="Times New Roman" w:hAnsi="Times New Roman" w:cs="Times New Roman"/>
          <w:noProof/>
          <w:sz w:val="26"/>
          <w:szCs w:val="26"/>
        </w:rPr>
        <w:drawing>
          <wp:inline distT="0" distB="0" distL="0" distR="0" wp14:anchorId="0DEB2E65" wp14:editId="125F7FBB">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475" cy="1133475"/>
                    </a:xfrm>
                    <a:prstGeom prst="rect">
                      <a:avLst/>
                    </a:prstGeom>
                    <a:noFill/>
                    <a:ln>
                      <a:noFill/>
                    </a:ln>
                  </pic:spPr>
                </pic:pic>
              </a:graphicData>
            </a:graphic>
          </wp:inline>
        </w:drawing>
      </w:r>
    </w:p>
    <w:p w14:paraId="4FD25790" w14:textId="77777777" w:rsidR="002234A4" w:rsidRPr="009075BB" w:rsidRDefault="002234A4" w:rsidP="00C16AA5">
      <w:pPr>
        <w:pStyle w:val="NoSpacing"/>
        <w:rPr>
          <w:rFonts w:ascii="Times New Roman" w:hAnsi="Times New Roman" w:cs="Times New Roman"/>
          <w:sz w:val="26"/>
          <w:szCs w:val="26"/>
          <w:lang w:val="id-ID"/>
        </w:rPr>
      </w:pPr>
    </w:p>
    <w:p w14:paraId="5376052E" w14:textId="77777777" w:rsidR="000F7208" w:rsidRPr="009075BB" w:rsidRDefault="000F7208" w:rsidP="00C16AA5">
      <w:pPr>
        <w:pStyle w:val="NoSpacing"/>
        <w:rPr>
          <w:rFonts w:ascii="Times New Roman" w:hAnsi="Times New Roman" w:cs="Times New Roman"/>
          <w:sz w:val="26"/>
          <w:szCs w:val="26"/>
          <w:lang w:val="id-ID"/>
        </w:rPr>
      </w:pPr>
    </w:p>
    <w:p w14:paraId="1D0FA5A2" w14:textId="77777777" w:rsidR="00916D36" w:rsidRPr="009075BB" w:rsidRDefault="00916D36" w:rsidP="00C16AA5">
      <w:pPr>
        <w:pStyle w:val="NoSpacing"/>
        <w:rPr>
          <w:rFonts w:ascii="Times New Roman" w:hAnsi="Times New Roman" w:cs="Times New Roman"/>
          <w:sz w:val="26"/>
          <w:szCs w:val="26"/>
          <w:lang w:val="id-ID"/>
        </w:rPr>
      </w:pPr>
    </w:p>
    <w:p w14:paraId="71B195B1" w14:textId="77777777" w:rsidR="000F7208" w:rsidRPr="009075BB" w:rsidRDefault="000F7208" w:rsidP="00C16AA5">
      <w:pPr>
        <w:pStyle w:val="NoSpacing"/>
        <w:tabs>
          <w:tab w:val="left" w:pos="5580"/>
        </w:tabs>
        <w:rPr>
          <w:rFonts w:ascii="Times New Roman" w:hAnsi="Times New Roman" w:cs="Times New Roman"/>
          <w:sz w:val="26"/>
          <w:szCs w:val="26"/>
          <w:lang w:val="id-ID"/>
        </w:rPr>
      </w:pPr>
    </w:p>
    <w:p w14:paraId="44C89B4A" w14:textId="77777777" w:rsidR="000F7208" w:rsidRPr="009075BB" w:rsidRDefault="000F7208" w:rsidP="00C16AA5">
      <w:pPr>
        <w:pStyle w:val="NoSpacing"/>
        <w:rPr>
          <w:rFonts w:ascii="Times New Roman" w:hAnsi="Times New Roman" w:cs="Times New Roman"/>
          <w:sz w:val="26"/>
          <w:szCs w:val="26"/>
          <w:lang w:val="id-ID"/>
        </w:rPr>
      </w:pPr>
    </w:p>
    <w:p w14:paraId="5EFA469D" w14:textId="77777777" w:rsidR="005176B7" w:rsidRPr="009075BB" w:rsidRDefault="005176B7" w:rsidP="00C16AA5">
      <w:pPr>
        <w:pStyle w:val="NoSpacing"/>
        <w:rPr>
          <w:rFonts w:ascii="Times New Roman" w:hAnsi="Times New Roman" w:cs="Times New Roman"/>
          <w:sz w:val="26"/>
          <w:szCs w:val="26"/>
          <w:lang w:val="id-ID"/>
        </w:rPr>
      </w:pPr>
    </w:p>
    <w:p w14:paraId="4273E1FB" w14:textId="77777777" w:rsidR="00272694" w:rsidRPr="009075BB" w:rsidRDefault="00272694" w:rsidP="00C16AA5">
      <w:pPr>
        <w:pStyle w:val="NoSpacing"/>
        <w:rPr>
          <w:rFonts w:ascii="Times New Roman" w:hAnsi="Times New Roman" w:cs="Times New Roman"/>
          <w:sz w:val="26"/>
          <w:szCs w:val="26"/>
          <w:lang w:val="id-ID"/>
        </w:rPr>
      </w:pPr>
    </w:p>
    <w:p w14:paraId="72B13811" w14:textId="77777777" w:rsidR="00272694" w:rsidRPr="009075BB" w:rsidRDefault="00272694" w:rsidP="00C16AA5">
      <w:pPr>
        <w:pStyle w:val="NoSpacing"/>
        <w:rPr>
          <w:rFonts w:ascii="Times New Roman" w:hAnsi="Times New Roman" w:cs="Times New Roman"/>
          <w:sz w:val="26"/>
          <w:szCs w:val="26"/>
          <w:lang w:val="id-ID"/>
        </w:rPr>
      </w:pPr>
    </w:p>
    <w:p w14:paraId="13C0D4DF" w14:textId="77777777" w:rsidR="00272694" w:rsidRPr="009075BB" w:rsidRDefault="00272694" w:rsidP="00C16AA5">
      <w:pPr>
        <w:pStyle w:val="NoSpacing"/>
        <w:rPr>
          <w:rFonts w:ascii="Times New Roman" w:hAnsi="Times New Roman" w:cs="Times New Roman"/>
          <w:sz w:val="26"/>
          <w:szCs w:val="26"/>
          <w:lang w:val="id-ID"/>
        </w:rPr>
      </w:pPr>
    </w:p>
    <w:p w14:paraId="67B329AE" w14:textId="3926AEEF" w:rsidR="00EF2863" w:rsidRPr="009075BB" w:rsidRDefault="00EF2863" w:rsidP="00C16AA5">
      <w:pPr>
        <w:pStyle w:val="NoSpacing"/>
        <w:jc w:val="center"/>
        <w:rPr>
          <w:rFonts w:ascii="Times New Roman" w:hAnsi="Times New Roman" w:cs="Times New Roman"/>
          <w:b/>
          <w:sz w:val="26"/>
          <w:szCs w:val="26"/>
        </w:rPr>
      </w:pPr>
      <w:r w:rsidRPr="009075BB">
        <w:rPr>
          <w:rFonts w:ascii="Times New Roman" w:hAnsi="Times New Roman" w:cs="Times New Roman"/>
          <w:b/>
          <w:sz w:val="26"/>
          <w:szCs w:val="26"/>
          <w:lang w:val="id-ID"/>
        </w:rPr>
        <w:t xml:space="preserve">FAKULTAS </w:t>
      </w:r>
      <w:r w:rsidR="000F7208" w:rsidRPr="009075BB">
        <w:rPr>
          <w:rFonts w:ascii="Times New Roman" w:hAnsi="Times New Roman" w:cs="Times New Roman"/>
          <w:b/>
          <w:sz w:val="26"/>
          <w:szCs w:val="26"/>
        </w:rPr>
        <w:t>TEKNIK</w:t>
      </w:r>
    </w:p>
    <w:p w14:paraId="5F52DAAA" w14:textId="77777777" w:rsidR="00314A89" w:rsidRPr="009075BB" w:rsidRDefault="002234A4" w:rsidP="00C16AA5">
      <w:pPr>
        <w:pStyle w:val="NoSpacing"/>
        <w:jc w:val="center"/>
        <w:rPr>
          <w:rFonts w:ascii="Times New Roman" w:hAnsi="Times New Roman" w:cs="Times New Roman"/>
          <w:b/>
          <w:sz w:val="26"/>
          <w:szCs w:val="26"/>
          <w:lang w:val="id-ID"/>
        </w:rPr>
      </w:pPr>
      <w:r w:rsidRPr="009075BB">
        <w:rPr>
          <w:rFonts w:ascii="Times New Roman" w:hAnsi="Times New Roman" w:cs="Times New Roman"/>
          <w:b/>
          <w:sz w:val="26"/>
          <w:szCs w:val="26"/>
          <w:lang w:val="id-ID"/>
        </w:rPr>
        <w:t>UNIVERSITAS MULAWARMAN</w:t>
      </w:r>
    </w:p>
    <w:p w14:paraId="089B9F87" w14:textId="77777777" w:rsidR="005176B7" w:rsidRPr="009075BB" w:rsidRDefault="005176B7" w:rsidP="00C16AA5">
      <w:pPr>
        <w:pStyle w:val="NoSpacing"/>
        <w:jc w:val="center"/>
        <w:rPr>
          <w:rFonts w:ascii="Times New Roman" w:hAnsi="Times New Roman" w:cs="Times New Roman"/>
          <w:b/>
          <w:sz w:val="26"/>
          <w:szCs w:val="26"/>
          <w:lang w:val="id-ID"/>
        </w:rPr>
      </w:pPr>
    </w:p>
    <w:p w14:paraId="5543A382" w14:textId="77777777" w:rsidR="000F7208" w:rsidRPr="009075BB" w:rsidRDefault="000F7208" w:rsidP="00C16AA5">
      <w:pPr>
        <w:pStyle w:val="NoSpacing"/>
        <w:jc w:val="center"/>
        <w:rPr>
          <w:rFonts w:ascii="Times New Roman" w:hAnsi="Times New Roman" w:cs="Times New Roman"/>
          <w:b/>
          <w:sz w:val="26"/>
          <w:szCs w:val="26"/>
        </w:rPr>
      </w:pPr>
      <w:r w:rsidRPr="009075BB">
        <w:rPr>
          <w:rFonts w:ascii="Times New Roman" w:hAnsi="Times New Roman" w:cs="Times New Roman"/>
          <w:b/>
          <w:sz w:val="26"/>
          <w:szCs w:val="26"/>
        </w:rPr>
        <w:t>SAMARINDA</w:t>
      </w:r>
    </w:p>
    <w:p w14:paraId="1EE4852D" w14:textId="2B7A1396" w:rsidR="00301B97" w:rsidRPr="009075BB" w:rsidRDefault="00FC7E1D" w:rsidP="00C16AA5">
      <w:pPr>
        <w:pStyle w:val="NoSpacing"/>
        <w:jc w:val="center"/>
        <w:rPr>
          <w:rFonts w:ascii="Times New Roman" w:hAnsi="Times New Roman" w:cs="Times New Roman"/>
          <w:b/>
          <w:sz w:val="26"/>
          <w:szCs w:val="26"/>
        </w:rPr>
      </w:pPr>
      <w:r w:rsidRPr="009075BB">
        <w:rPr>
          <w:rFonts w:ascii="Times New Roman" w:hAnsi="Times New Roman" w:cs="Times New Roman"/>
          <w:b/>
          <w:sz w:val="26"/>
          <w:szCs w:val="26"/>
          <w:lang w:val="id-ID"/>
        </w:rPr>
        <w:t>202</w:t>
      </w:r>
      <w:r w:rsidR="001707A3" w:rsidRPr="009075BB">
        <w:rPr>
          <w:rFonts w:ascii="Times New Roman" w:hAnsi="Times New Roman" w:cs="Times New Roman"/>
          <w:b/>
          <w:sz w:val="26"/>
          <w:szCs w:val="26"/>
        </w:rPr>
        <w:t>5</w:t>
      </w:r>
    </w:p>
    <w:p w14:paraId="3FD5C5BF" w14:textId="77777777" w:rsidR="000F7208" w:rsidRPr="009075BB" w:rsidRDefault="001351A4" w:rsidP="00C16AA5">
      <w:pPr>
        <w:pStyle w:val="NoSpacing"/>
        <w:rPr>
          <w:rFonts w:ascii="Times New Roman" w:hAnsi="Times New Roman" w:cs="Times New Roman"/>
          <w:b/>
          <w:sz w:val="24"/>
          <w:lang w:val="id-ID"/>
        </w:rPr>
      </w:pPr>
      <w:r w:rsidRPr="009075BB">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74B3F4C2" wp14:editId="36C1AFC9">
                <wp:simplePos x="0" y="0"/>
                <wp:positionH relativeFrom="column">
                  <wp:posOffset>5064125</wp:posOffset>
                </wp:positionH>
                <wp:positionV relativeFrom="bottomMargin">
                  <wp:posOffset>57150</wp:posOffset>
                </wp:positionV>
                <wp:extent cx="695325" cy="4572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69532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991288" id="Rectangle 1" o:spid="_x0000_s1026" style="position:absolute;margin-left:398.75pt;margin-top:4.5pt;width:54.75pt;height:36pt;z-index:251659264;visibility:visible;mso-wrap-style:square;mso-width-percent:0;mso-wrap-distance-left:9pt;mso-wrap-distance-top:0;mso-wrap-distance-right:9pt;mso-wrap-distance-bottom:0;mso-position-horizontal:absolute;mso-position-horizontal-relative:text;mso-position-vertical:absolute;mso-position-vertical-relative:bottom-margin-area;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" fillcolor="white [3212]" strokecolor="white [3212]" strokeweight="1pt">
                <w10:wrap anchory="margin"/>
              </v:rect>
            </w:pict>
          </mc:Fallback>
        </mc:AlternateContent>
      </w:r>
    </w:p>
    <w:p w14:paraId="07100549" w14:textId="77777777" w:rsidR="00301B97" w:rsidRPr="009075BB" w:rsidRDefault="00301B97" w:rsidP="00301B97">
      <w:pPr>
        <w:pStyle w:val="NoSpacing"/>
        <w:rPr>
          <w:rFonts w:ascii="Times New Roman" w:hAnsi="Times New Roman" w:cs="Times New Roman"/>
          <w:sz w:val="20"/>
          <w:lang w:val="id-ID"/>
        </w:rPr>
        <w:sectPr w:rsidR="00301B97" w:rsidRPr="009075BB" w:rsidSect="00BA6156">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0CA76D48" w14:textId="57CF0985" w:rsidR="00314A89" w:rsidRPr="009075BB" w:rsidRDefault="00314A89" w:rsidP="00C16AA5">
      <w:pPr>
        <w:spacing w:after="0" w:line="276" w:lineRule="auto"/>
        <w:jc w:val="center"/>
        <w:rPr>
          <w:rFonts w:ascii="Times New Roman" w:hAnsi="Times New Roman" w:cs="Times New Roman"/>
          <w:b/>
          <w:color w:val="FF0000"/>
          <w:sz w:val="28"/>
          <w:szCs w:val="24"/>
        </w:rPr>
      </w:pPr>
      <w:r w:rsidRPr="009075BB">
        <w:rPr>
          <w:rFonts w:ascii="Times New Roman" w:hAnsi="Times New Roman" w:cs="Times New Roman"/>
          <w:b/>
          <w:sz w:val="28"/>
          <w:szCs w:val="24"/>
        </w:rPr>
        <w:lastRenderedPageBreak/>
        <w:t>PROPOSAL SKRIPSI</w:t>
      </w:r>
    </w:p>
    <w:p w14:paraId="0E1819A2" w14:textId="77777777" w:rsidR="00DE6197" w:rsidRPr="009075BB" w:rsidRDefault="00DE6197" w:rsidP="00C16AA5">
      <w:pPr>
        <w:spacing w:after="0" w:line="276" w:lineRule="auto"/>
        <w:jc w:val="center"/>
        <w:rPr>
          <w:rFonts w:ascii="Times New Roman" w:hAnsi="Times New Roman" w:cs="Times New Roman"/>
          <w:b/>
          <w:sz w:val="28"/>
          <w:szCs w:val="24"/>
        </w:rPr>
      </w:pPr>
    </w:p>
    <w:p w14:paraId="4D9C115A" w14:textId="38D25F9A" w:rsidR="00314A89" w:rsidRPr="009075BB" w:rsidRDefault="00907DFA" w:rsidP="00C16AA5">
      <w:pPr>
        <w:spacing w:after="0" w:line="276"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szCs w:val="24"/>
        </w:rPr>
        <w:t xml:space="preserve">SISTEM INFORMASI </w:t>
      </w:r>
      <w:r w:rsidRPr="009075BB">
        <w:rPr>
          <w:rFonts w:ascii="Times New Roman" w:hAnsi="Times New Roman" w:cs="Times New Roman"/>
          <w:b/>
          <w:i/>
          <w:sz w:val="32"/>
          <w:szCs w:val="24"/>
        </w:rPr>
        <w:t>MARCHING</w:t>
      </w:r>
      <w:r w:rsidRPr="009075BB">
        <w:rPr>
          <w:rFonts w:ascii="Times New Roman" w:hAnsi="Times New Roman" w:cs="Times New Roman"/>
          <w:b/>
          <w:sz w:val="32"/>
          <w:szCs w:val="24"/>
        </w:rPr>
        <w:t xml:space="preserve"> </w:t>
      </w:r>
      <w:r w:rsidRPr="009075BB">
        <w:rPr>
          <w:rFonts w:ascii="Times New Roman" w:hAnsi="Times New Roman" w:cs="Times New Roman"/>
          <w:b/>
          <w:i/>
          <w:sz w:val="32"/>
          <w:szCs w:val="24"/>
        </w:rPr>
        <w:t>BAND</w:t>
      </w:r>
      <w:r w:rsidRPr="009075BB">
        <w:rPr>
          <w:rFonts w:ascii="Times New Roman" w:hAnsi="Times New Roman" w:cs="Times New Roman"/>
          <w:b/>
          <w:sz w:val="32"/>
          <w:szCs w:val="24"/>
        </w:rPr>
        <w:t xml:space="preserve"> GEMA OASIS MAN 1 SAMARINDA BERBASIS </w:t>
      </w:r>
      <w:r w:rsidRPr="009075BB">
        <w:rPr>
          <w:rFonts w:ascii="Times New Roman" w:hAnsi="Times New Roman" w:cs="Times New Roman"/>
          <w:b/>
          <w:i/>
          <w:sz w:val="32"/>
          <w:szCs w:val="24"/>
        </w:rPr>
        <w:t>WEBSITE</w:t>
      </w:r>
      <w:r w:rsidRPr="009075BB">
        <w:rPr>
          <w:rFonts w:ascii="Times New Roman" w:hAnsi="Times New Roman" w:cs="Times New Roman"/>
          <w:b/>
          <w:sz w:val="32"/>
          <w:szCs w:val="24"/>
        </w:rPr>
        <w:t xml:space="preserve"> MENGGUNAKAN METODE </w:t>
      </w:r>
      <w:r w:rsidRPr="009075BB">
        <w:rPr>
          <w:rFonts w:ascii="Times New Roman" w:hAnsi="Times New Roman" w:cs="Times New Roman"/>
          <w:b/>
          <w:i/>
          <w:sz w:val="32"/>
          <w:szCs w:val="24"/>
        </w:rPr>
        <w:t>WATERFALL</w:t>
      </w:r>
    </w:p>
    <w:p w14:paraId="775277B1" w14:textId="77777777" w:rsidR="00314A89" w:rsidRPr="009075BB" w:rsidRDefault="00314A89" w:rsidP="00C16AA5">
      <w:pPr>
        <w:pStyle w:val="Heading1"/>
        <w:spacing w:line="276" w:lineRule="auto"/>
        <w:rPr>
          <w:rFonts w:eastAsia="Times New Roman" w:cs="Times New Roman"/>
          <w:color w:val="FFFFFF" w:themeColor="background1"/>
          <w:szCs w:val="24"/>
          <w:lang w:val="sv-SE"/>
        </w:rPr>
      </w:pPr>
      <w:bookmarkStart w:id="1" w:name="_Toc78963536"/>
      <w:bookmarkStart w:id="2" w:name="_Toc192654544"/>
      <w:r w:rsidRPr="009075BB">
        <w:rPr>
          <w:rFonts w:eastAsia="Times New Roman" w:cs="Times New Roman"/>
          <w:color w:val="FFFFFF" w:themeColor="background1"/>
          <w:szCs w:val="24"/>
          <w:lang w:val="sv-SE"/>
        </w:rPr>
        <w:t>HALAMAN JUDUL</w:t>
      </w:r>
      <w:bookmarkEnd w:id="0"/>
      <w:bookmarkEnd w:id="1"/>
      <w:bookmarkEnd w:id="2"/>
    </w:p>
    <w:p w14:paraId="31C6C4E0" w14:textId="77777777" w:rsidR="00314A89" w:rsidRPr="009075BB" w:rsidRDefault="00314A89" w:rsidP="00C16AA5">
      <w:pPr>
        <w:spacing w:after="0" w:line="276" w:lineRule="auto"/>
        <w:rPr>
          <w:rFonts w:ascii="Times New Roman" w:eastAsia="Times New Roman" w:hAnsi="Times New Roman" w:cs="Times New Roman"/>
          <w:b/>
          <w:bCs/>
          <w:sz w:val="24"/>
          <w:szCs w:val="24"/>
          <w:lang w:val="sv-SE"/>
        </w:rPr>
      </w:pPr>
    </w:p>
    <w:p w14:paraId="317B9DB7" w14:textId="77777777" w:rsidR="00314A89" w:rsidRPr="009075BB" w:rsidRDefault="00314A89" w:rsidP="00C16AA5">
      <w:pPr>
        <w:pStyle w:val="BodyText"/>
        <w:spacing w:line="276" w:lineRule="auto"/>
        <w:ind w:right="-1"/>
        <w:jc w:val="center"/>
        <w:rPr>
          <w:sz w:val="26"/>
          <w:szCs w:val="26"/>
        </w:rPr>
      </w:pPr>
      <w:r w:rsidRPr="009075BB">
        <w:rPr>
          <w:sz w:val="26"/>
          <w:szCs w:val="26"/>
        </w:rPr>
        <w:t xml:space="preserve">Diajukan sebagai salah satu syarat untuk menyelesaikan pendidikan </w:t>
      </w:r>
    </w:p>
    <w:p w14:paraId="6E5E553C" w14:textId="77777777" w:rsidR="00314A89" w:rsidRPr="009075BB" w:rsidRDefault="00314A89" w:rsidP="00C16AA5">
      <w:pPr>
        <w:pStyle w:val="BodyText"/>
        <w:spacing w:line="276" w:lineRule="auto"/>
        <w:ind w:right="-1"/>
        <w:jc w:val="center"/>
        <w:rPr>
          <w:sz w:val="26"/>
          <w:szCs w:val="26"/>
        </w:rPr>
      </w:pPr>
      <w:r w:rsidRPr="009075BB">
        <w:rPr>
          <w:sz w:val="26"/>
          <w:szCs w:val="26"/>
        </w:rPr>
        <w:t xml:space="preserve">pada Program Studi Strata 1 Sistem Informasi, </w:t>
      </w:r>
    </w:p>
    <w:p w14:paraId="33F8E43F" w14:textId="77777777" w:rsidR="00314A89" w:rsidRPr="009075BB" w:rsidRDefault="00314A89" w:rsidP="00C16AA5">
      <w:pPr>
        <w:pStyle w:val="BodyText"/>
        <w:spacing w:line="276" w:lineRule="auto"/>
        <w:ind w:right="-1"/>
        <w:jc w:val="center"/>
        <w:rPr>
          <w:sz w:val="26"/>
          <w:szCs w:val="26"/>
        </w:rPr>
      </w:pPr>
      <w:r w:rsidRPr="009075BB">
        <w:rPr>
          <w:sz w:val="26"/>
          <w:szCs w:val="26"/>
        </w:rPr>
        <w:t>Fakultas Teknik, Universitas Mulawarman</w:t>
      </w:r>
    </w:p>
    <w:p w14:paraId="6E590BB1" w14:textId="77777777" w:rsidR="00314A89" w:rsidRPr="009075BB" w:rsidRDefault="00314A89" w:rsidP="00C16AA5">
      <w:pPr>
        <w:spacing w:after="0" w:line="276" w:lineRule="auto"/>
        <w:contextualSpacing/>
        <w:jc w:val="center"/>
        <w:rPr>
          <w:rFonts w:ascii="Times New Roman" w:eastAsia="Times New Roman" w:hAnsi="Times New Roman" w:cs="Times New Roman"/>
          <w:b/>
          <w:bCs/>
          <w:sz w:val="26"/>
          <w:szCs w:val="26"/>
          <w:lang w:val="sv-SE"/>
        </w:rPr>
      </w:pPr>
    </w:p>
    <w:p w14:paraId="69227817" w14:textId="77777777" w:rsidR="00314A89" w:rsidRPr="009075BB" w:rsidRDefault="00314A89" w:rsidP="00C16AA5">
      <w:pPr>
        <w:spacing w:after="0" w:line="276" w:lineRule="auto"/>
        <w:contextualSpacing/>
        <w:jc w:val="center"/>
        <w:rPr>
          <w:rFonts w:ascii="Times New Roman" w:eastAsia="Times New Roman" w:hAnsi="Times New Roman" w:cs="Times New Roman"/>
          <w:b/>
          <w:bCs/>
          <w:sz w:val="26"/>
          <w:szCs w:val="26"/>
          <w:lang w:val="sv-SE"/>
        </w:rPr>
      </w:pPr>
    </w:p>
    <w:p w14:paraId="239EF07D" w14:textId="77777777" w:rsidR="00C46733" w:rsidRPr="009075BB" w:rsidRDefault="00C46733" w:rsidP="00C16AA5">
      <w:pPr>
        <w:spacing w:after="0" w:line="276" w:lineRule="auto"/>
        <w:contextualSpacing/>
        <w:jc w:val="center"/>
        <w:rPr>
          <w:rFonts w:ascii="Times New Roman" w:eastAsia="Times New Roman" w:hAnsi="Times New Roman" w:cs="Times New Roman"/>
          <w:b/>
          <w:bCs/>
          <w:sz w:val="26"/>
          <w:szCs w:val="26"/>
          <w:lang w:val="sv-SE"/>
        </w:rPr>
      </w:pPr>
    </w:p>
    <w:p w14:paraId="6A65EEAF" w14:textId="77777777" w:rsidR="00314A89" w:rsidRPr="009075BB" w:rsidRDefault="00314A89" w:rsidP="00C16AA5">
      <w:pPr>
        <w:spacing w:after="0" w:line="276" w:lineRule="auto"/>
        <w:contextualSpacing/>
        <w:jc w:val="center"/>
        <w:rPr>
          <w:rFonts w:ascii="Times New Roman" w:eastAsia="Times New Roman" w:hAnsi="Times New Roman" w:cs="Times New Roman"/>
          <w:b/>
          <w:bCs/>
          <w:sz w:val="26"/>
          <w:szCs w:val="26"/>
          <w:lang w:val="fi-FI"/>
        </w:rPr>
      </w:pPr>
      <w:r w:rsidRPr="009075BB">
        <w:rPr>
          <w:rFonts w:ascii="Times New Roman" w:eastAsia="Times New Roman" w:hAnsi="Times New Roman" w:cs="Times New Roman"/>
          <w:b/>
          <w:bCs/>
          <w:sz w:val="26"/>
          <w:szCs w:val="26"/>
          <w:lang w:val="fi-FI"/>
        </w:rPr>
        <w:t>Oleh:</w:t>
      </w:r>
    </w:p>
    <w:p w14:paraId="638291BA" w14:textId="77777777" w:rsidR="00314A89" w:rsidRPr="009075BB" w:rsidRDefault="00314A89" w:rsidP="00C16AA5">
      <w:pPr>
        <w:spacing w:after="0" w:line="276" w:lineRule="auto"/>
        <w:contextualSpacing/>
        <w:jc w:val="center"/>
        <w:rPr>
          <w:rFonts w:ascii="Times New Roman" w:eastAsia="Times New Roman" w:hAnsi="Times New Roman" w:cs="Times New Roman"/>
          <w:b/>
          <w:bCs/>
          <w:sz w:val="26"/>
          <w:szCs w:val="26"/>
          <w:lang w:val="fi-FI"/>
        </w:rPr>
      </w:pPr>
    </w:p>
    <w:p w14:paraId="231D8AD4" w14:textId="357C2E46" w:rsidR="00314A89" w:rsidRPr="009075BB" w:rsidRDefault="00907DFA" w:rsidP="00C16AA5">
      <w:pPr>
        <w:spacing w:after="0" w:line="276" w:lineRule="auto"/>
        <w:contextualSpacing/>
        <w:jc w:val="center"/>
        <w:rPr>
          <w:rFonts w:ascii="Times New Roman" w:eastAsia="Times New Roman" w:hAnsi="Times New Roman" w:cs="Times New Roman"/>
          <w:b/>
          <w:bCs/>
          <w:sz w:val="26"/>
          <w:szCs w:val="26"/>
        </w:rPr>
      </w:pPr>
      <w:r w:rsidRPr="009075BB">
        <w:rPr>
          <w:rFonts w:ascii="Times New Roman" w:eastAsia="Times New Roman" w:hAnsi="Times New Roman" w:cs="Times New Roman"/>
          <w:b/>
          <w:bCs/>
          <w:sz w:val="26"/>
          <w:szCs w:val="26"/>
        </w:rPr>
        <w:t>AHMAD LUTFI</w:t>
      </w:r>
    </w:p>
    <w:p w14:paraId="3F639CF7" w14:textId="3B0A5777" w:rsidR="00314A89" w:rsidRPr="009075BB" w:rsidRDefault="00907DFA" w:rsidP="00C16AA5">
      <w:pPr>
        <w:spacing w:after="0" w:line="276" w:lineRule="auto"/>
        <w:contextualSpacing/>
        <w:jc w:val="center"/>
        <w:rPr>
          <w:rFonts w:ascii="Times New Roman" w:eastAsia="Times New Roman" w:hAnsi="Times New Roman" w:cs="Times New Roman"/>
          <w:b/>
          <w:bCs/>
          <w:sz w:val="26"/>
          <w:szCs w:val="26"/>
        </w:rPr>
      </w:pPr>
      <w:r w:rsidRPr="009075BB">
        <w:rPr>
          <w:rFonts w:ascii="Times New Roman" w:eastAsia="Times New Roman" w:hAnsi="Times New Roman" w:cs="Times New Roman"/>
          <w:b/>
          <w:bCs/>
          <w:sz w:val="26"/>
          <w:szCs w:val="26"/>
        </w:rPr>
        <w:t>2109116009</w:t>
      </w:r>
    </w:p>
    <w:p w14:paraId="6B89812D" w14:textId="77777777" w:rsidR="00314A89" w:rsidRPr="009075BB" w:rsidRDefault="00314A89" w:rsidP="00C16AA5">
      <w:pPr>
        <w:spacing w:after="0" w:line="276" w:lineRule="auto"/>
        <w:jc w:val="center"/>
        <w:rPr>
          <w:rFonts w:ascii="Times New Roman" w:eastAsia="Times New Roman" w:hAnsi="Times New Roman" w:cs="Times New Roman"/>
          <w:b/>
          <w:bCs/>
          <w:sz w:val="26"/>
          <w:szCs w:val="26"/>
          <w:lang w:val="fi-FI"/>
        </w:rPr>
      </w:pPr>
    </w:p>
    <w:p w14:paraId="07B449F2" w14:textId="77777777" w:rsidR="00C46733" w:rsidRPr="009075BB" w:rsidRDefault="00C46733" w:rsidP="00C16AA5">
      <w:pPr>
        <w:spacing w:after="0" w:line="276" w:lineRule="auto"/>
        <w:jc w:val="center"/>
        <w:rPr>
          <w:rFonts w:ascii="Times New Roman" w:eastAsia="Times New Roman" w:hAnsi="Times New Roman" w:cs="Times New Roman"/>
          <w:b/>
          <w:bCs/>
          <w:sz w:val="26"/>
          <w:szCs w:val="26"/>
          <w:lang w:val="fi-FI"/>
        </w:rPr>
      </w:pPr>
    </w:p>
    <w:p w14:paraId="6029C12B" w14:textId="77777777" w:rsidR="00C46733" w:rsidRPr="009075BB" w:rsidRDefault="00C46733" w:rsidP="00C16AA5">
      <w:pPr>
        <w:spacing w:after="0" w:line="276" w:lineRule="auto"/>
        <w:jc w:val="center"/>
        <w:rPr>
          <w:rFonts w:ascii="Times New Roman" w:eastAsia="Times New Roman" w:hAnsi="Times New Roman" w:cs="Times New Roman"/>
          <w:b/>
          <w:bCs/>
          <w:sz w:val="26"/>
          <w:szCs w:val="26"/>
          <w:lang w:val="fi-FI"/>
        </w:rPr>
      </w:pPr>
    </w:p>
    <w:p w14:paraId="152D8633" w14:textId="77777777" w:rsidR="00314A89" w:rsidRPr="009075BB" w:rsidRDefault="00314A89" w:rsidP="00C16AA5">
      <w:pPr>
        <w:spacing w:after="0" w:line="276" w:lineRule="auto"/>
        <w:jc w:val="center"/>
        <w:rPr>
          <w:rFonts w:ascii="Times New Roman" w:eastAsia="Times New Roman" w:hAnsi="Times New Roman" w:cs="Times New Roman"/>
          <w:b/>
          <w:bCs/>
          <w:sz w:val="26"/>
          <w:szCs w:val="26"/>
          <w:lang w:val="fi-FI"/>
        </w:rPr>
      </w:pPr>
    </w:p>
    <w:p w14:paraId="0E8206E8" w14:textId="77777777" w:rsidR="00314A89" w:rsidRPr="009075BB" w:rsidRDefault="00314A89" w:rsidP="00C16AA5">
      <w:pPr>
        <w:spacing w:after="0" w:line="276" w:lineRule="auto"/>
        <w:jc w:val="center"/>
        <w:rPr>
          <w:rFonts w:ascii="Times New Roman" w:eastAsia="Times New Roman" w:hAnsi="Times New Roman" w:cs="Times New Roman"/>
          <w:b/>
          <w:bCs/>
          <w:sz w:val="26"/>
          <w:szCs w:val="26"/>
          <w:lang w:val="fi-FI"/>
        </w:rPr>
      </w:pPr>
      <w:r w:rsidRPr="009075BB">
        <w:rPr>
          <w:rFonts w:ascii="Times New Roman" w:hAnsi="Times New Roman" w:cs="Times New Roman"/>
          <w:noProof/>
          <w:sz w:val="26"/>
          <w:szCs w:val="26"/>
        </w:rPr>
        <w:drawing>
          <wp:inline distT="0" distB="0" distL="0" distR="0" wp14:anchorId="3F818EDB" wp14:editId="6852436B">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2388" cy="1226936"/>
                    </a:xfrm>
                    <a:prstGeom prst="rect">
                      <a:avLst/>
                    </a:prstGeom>
                    <a:noFill/>
                    <a:ln>
                      <a:noFill/>
                    </a:ln>
                  </pic:spPr>
                </pic:pic>
              </a:graphicData>
            </a:graphic>
          </wp:inline>
        </w:drawing>
      </w:r>
      <w:r w:rsidRPr="009075BB">
        <w:rPr>
          <w:rFonts w:ascii="Times New Roman" w:eastAsia="Times New Roman" w:hAnsi="Times New Roman" w:cs="Times New Roman"/>
          <w:b/>
          <w:noProof/>
          <w:sz w:val="26"/>
          <w:szCs w:val="26"/>
        </w:rPr>
        <w:t xml:space="preserve"> </w:t>
      </w:r>
    </w:p>
    <w:p w14:paraId="2D4FA47C" w14:textId="77777777" w:rsidR="00314A89" w:rsidRPr="009075BB" w:rsidRDefault="00314A89" w:rsidP="00C16AA5">
      <w:pPr>
        <w:spacing w:after="0" w:line="276" w:lineRule="auto"/>
        <w:jc w:val="center"/>
        <w:rPr>
          <w:rFonts w:ascii="Times New Roman" w:eastAsia="Times New Roman" w:hAnsi="Times New Roman" w:cs="Times New Roman"/>
          <w:b/>
          <w:bCs/>
          <w:sz w:val="26"/>
          <w:szCs w:val="26"/>
          <w:lang w:val="fi-FI"/>
        </w:rPr>
      </w:pPr>
    </w:p>
    <w:p w14:paraId="6365F758" w14:textId="77777777" w:rsidR="00314A89" w:rsidRPr="009075BB" w:rsidRDefault="00314A89" w:rsidP="00C16AA5">
      <w:pPr>
        <w:spacing w:after="0" w:line="276" w:lineRule="auto"/>
        <w:rPr>
          <w:rFonts w:ascii="Times New Roman" w:eastAsia="Times New Roman" w:hAnsi="Times New Roman" w:cs="Times New Roman"/>
          <w:b/>
          <w:bCs/>
          <w:sz w:val="26"/>
          <w:szCs w:val="26"/>
          <w:lang w:val="fi-FI"/>
        </w:rPr>
      </w:pPr>
    </w:p>
    <w:p w14:paraId="0BC90382" w14:textId="77777777" w:rsidR="00C46733" w:rsidRPr="009075BB" w:rsidRDefault="00C46733" w:rsidP="00C16AA5">
      <w:pPr>
        <w:spacing w:after="0" w:line="276" w:lineRule="auto"/>
        <w:rPr>
          <w:rFonts w:ascii="Times New Roman" w:eastAsia="Times New Roman" w:hAnsi="Times New Roman" w:cs="Times New Roman"/>
          <w:b/>
          <w:bCs/>
          <w:sz w:val="26"/>
          <w:szCs w:val="26"/>
          <w:lang w:val="fi-FI"/>
        </w:rPr>
      </w:pPr>
    </w:p>
    <w:p w14:paraId="20D6A627" w14:textId="77777777" w:rsidR="00C46733" w:rsidRPr="009075BB" w:rsidRDefault="00C46733" w:rsidP="00C16AA5">
      <w:pPr>
        <w:spacing w:after="0" w:line="276" w:lineRule="auto"/>
        <w:rPr>
          <w:rFonts w:ascii="Times New Roman" w:eastAsia="Times New Roman" w:hAnsi="Times New Roman" w:cs="Times New Roman"/>
          <w:b/>
          <w:bCs/>
          <w:sz w:val="26"/>
          <w:szCs w:val="26"/>
          <w:lang w:val="fi-FI"/>
        </w:rPr>
      </w:pPr>
    </w:p>
    <w:p w14:paraId="4EB6C84D" w14:textId="77777777" w:rsidR="00C46733" w:rsidRPr="009075BB" w:rsidRDefault="00C46733" w:rsidP="00C16AA5">
      <w:pPr>
        <w:spacing w:after="0" w:line="276" w:lineRule="auto"/>
        <w:rPr>
          <w:rFonts w:ascii="Times New Roman" w:eastAsia="Times New Roman" w:hAnsi="Times New Roman" w:cs="Times New Roman"/>
          <w:b/>
          <w:bCs/>
          <w:sz w:val="26"/>
          <w:szCs w:val="26"/>
          <w:lang w:val="fi-FI"/>
        </w:rPr>
      </w:pPr>
    </w:p>
    <w:p w14:paraId="59CEE40D" w14:textId="41A22890" w:rsidR="00314A89" w:rsidRPr="009075BB" w:rsidRDefault="00314A89" w:rsidP="00C16AA5">
      <w:pPr>
        <w:pStyle w:val="NoSpacing"/>
        <w:spacing w:line="276" w:lineRule="auto"/>
        <w:jc w:val="center"/>
        <w:rPr>
          <w:rFonts w:ascii="Times New Roman" w:hAnsi="Times New Roman" w:cs="Times New Roman"/>
          <w:b/>
          <w:color w:val="FF0000"/>
          <w:sz w:val="26"/>
          <w:szCs w:val="26"/>
        </w:rPr>
      </w:pPr>
      <w:r w:rsidRPr="009075BB">
        <w:rPr>
          <w:rFonts w:ascii="Times New Roman" w:hAnsi="Times New Roman" w:cs="Times New Roman"/>
          <w:b/>
          <w:sz w:val="26"/>
          <w:szCs w:val="26"/>
          <w:lang w:val="id-ID"/>
        </w:rPr>
        <w:t xml:space="preserve">FAKULTAS </w:t>
      </w:r>
      <w:r w:rsidRPr="009075BB">
        <w:rPr>
          <w:rFonts w:ascii="Times New Roman" w:hAnsi="Times New Roman" w:cs="Times New Roman"/>
          <w:b/>
          <w:sz w:val="26"/>
          <w:szCs w:val="26"/>
        </w:rPr>
        <w:t>TEKNIK</w:t>
      </w:r>
    </w:p>
    <w:p w14:paraId="710FB4F1" w14:textId="77777777" w:rsidR="00314A89" w:rsidRPr="009075BB" w:rsidRDefault="00314A89" w:rsidP="00C16AA5">
      <w:pPr>
        <w:pStyle w:val="NoSpacing"/>
        <w:spacing w:line="276" w:lineRule="auto"/>
        <w:jc w:val="center"/>
        <w:rPr>
          <w:rFonts w:ascii="Times New Roman" w:hAnsi="Times New Roman" w:cs="Times New Roman"/>
          <w:b/>
          <w:sz w:val="26"/>
          <w:szCs w:val="26"/>
          <w:lang w:val="id-ID"/>
        </w:rPr>
      </w:pPr>
      <w:r w:rsidRPr="009075BB">
        <w:rPr>
          <w:rFonts w:ascii="Times New Roman" w:hAnsi="Times New Roman" w:cs="Times New Roman"/>
          <w:b/>
          <w:sz w:val="26"/>
          <w:szCs w:val="26"/>
          <w:lang w:val="id-ID"/>
        </w:rPr>
        <w:t>UNIVERSITAS MULAWARMAN</w:t>
      </w:r>
    </w:p>
    <w:p w14:paraId="029D62D0" w14:textId="77777777" w:rsidR="00BA6156" w:rsidRPr="009075BB" w:rsidRDefault="00BA6156" w:rsidP="00C16AA5">
      <w:pPr>
        <w:pStyle w:val="NoSpacing"/>
        <w:spacing w:line="276" w:lineRule="auto"/>
        <w:jc w:val="center"/>
        <w:rPr>
          <w:rFonts w:ascii="Times New Roman" w:hAnsi="Times New Roman" w:cs="Times New Roman"/>
          <w:b/>
          <w:sz w:val="26"/>
          <w:szCs w:val="26"/>
          <w:lang w:val="id-ID"/>
        </w:rPr>
      </w:pPr>
    </w:p>
    <w:p w14:paraId="6AE47058" w14:textId="77777777" w:rsidR="00314A89" w:rsidRPr="009075BB" w:rsidRDefault="00314A89" w:rsidP="00C16AA5">
      <w:pPr>
        <w:pStyle w:val="NoSpacing"/>
        <w:spacing w:line="276" w:lineRule="auto"/>
        <w:jc w:val="center"/>
        <w:rPr>
          <w:rFonts w:ascii="Times New Roman" w:hAnsi="Times New Roman" w:cs="Times New Roman"/>
          <w:b/>
          <w:sz w:val="26"/>
          <w:szCs w:val="26"/>
        </w:rPr>
      </w:pPr>
      <w:r w:rsidRPr="009075BB">
        <w:rPr>
          <w:rFonts w:ascii="Times New Roman" w:hAnsi="Times New Roman" w:cs="Times New Roman"/>
          <w:b/>
          <w:sz w:val="26"/>
          <w:szCs w:val="26"/>
        </w:rPr>
        <w:t>SAMARINDA</w:t>
      </w:r>
    </w:p>
    <w:p w14:paraId="58B6D54F" w14:textId="611DAD46" w:rsidR="00314A89" w:rsidRPr="009075BB" w:rsidRDefault="007B660E" w:rsidP="00C16AA5">
      <w:pPr>
        <w:pStyle w:val="NoSpacing"/>
        <w:spacing w:line="276" w:lineRule="auto"/>
        <w:jc w:val="center"/>
        <w:rPr>
          <w:rFonts w:ascii="Times New Roman" w:hAnsi="Times New Roman" w:cs="Times New Roman"/>
        </w:rPr>
      </w:pPr>
      <w:r w:rsidRPr="009075B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6F1543C" wp14:editId="63395F01">
                <wp:simplePos x="0" y="0"/>
                <wp:positionH relativeFrom="margin">
                  <wp:posOffset>0</wp:posOffset>
                </wp:positionH>
                <wp:positionV relativeFrom="bottomMargin">
                  <wp:posOffset>209550</wp:posOffset>
                </wp:positionV>
                <wp:extent cx="5391150" cy="361950"/>
                <wp:effectExtent l="0" t="0" r="0" b="0"/>
                <wp:wrapNone/>
                <wp:docPr id="4" name="Rectangle 4"/>
                <wp:cNvGraphicFramePr/>
                <a:graphic xmlns:a="http://schemas.openxmlformats.org/drawingml/2006/main">
                  <a:graphicData uri="http://schemas.microsoft.com/office/word/2010/wordprocessingShape">
                    <wps:wsp>
                      <wps:cNvSpPr/>
                      <wps:spPr>
                        <a:xfrm>
                          <a:off x="0" y="0"/>
                          <a:ext cx="5391150" cy="3619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A0F408" w14:textId="77777777" w:rsidR="00CE3910" w:rsidRPr="00605270" w:rsidRDefault="00CE3910" w:rsidP="007B660E">
                            <w:pPr>
                              <w:jc w:val="center"/>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1543C" id="Rectangle 4" o:spid="_x0000_s1026" style="position:absolute;left:0;text-align:left;margin-left:0;margin-top:16.5pt;width:424.5pt;height:2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" fillcolor="white [3212]" stroked="f" strokeweight="1pt">
                <v:textbox>
                  <w:txbxContent>
                    <w:p w14:paraId="1DA0F408" w14:textId="77777777" w:rsidR="00CE3910" w:rsidRPr="00605270" w:rsidRDefault="00CE3910" w:rsidP="007B660E">
                      <w:pPr>
                        <w:jc w:val="center"/>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i</w:t>
                      </w:r>
                      <w:proofErr w:type="gramEnd"/>
                    </w:p>
                  </w:txbxContent>
                </v:textbox>
                <w10:wrap anchorx="margin" anchory="margin"/>
              </v:rect>
            </w:pict>
          </mc:Fallback>
        </mc:AlternateContent>
      </w:r>
      <w:r w:rsidR="00314A89" w:rsidRPr="009075BB">
        <w:rPr>
          <w:rFonts w:ascii="Times New Roman" w:hAnsi="Times New Roman" w:cs="Times New Roman"/>
          <w:b/>
          <w:sz w:val="26"/>
          <w:szCs w:val="26"/>
          <w:lang w:val="id-ID"/>
        </w:rPr>
        <w:t>202</w:t>
      </w:r>
      <w:r w:rsidR="009A1A07" w:rsidRPr="009075BB">
        <w:rPr>
          <w:rFonts w:ascii="Times New Roman" w:hAnsi="Times New Roman" w:cs="Times New Roman"/>
          <w:b/>
          <w:sz w:val="26"/>
          <w:szCs w:val="26"/>
        </w:rPr>
        <w:t>5</w:t>
      </w:r>
    </w:p>
    <w:p w14:paraId="7922137C" w14:textId="77777777" w:rsidR="00314A89" w:rsidRPr="009075BB" w:rsidRDefault="00314A89" w:rsidP="00314A89">
      <w:pPr>
        <w:pStyle w:val="NoSpacing"/>
        <w:rPr>
          <w:rFonts w:ascii="Times New Roman" w:hAnsi="Times New Roman" w:cs="Times New Roman"/>
          <w:lang w:val="id-ID"/>
        </w:rPr>
        <w:sectPr w:rsidR="00314A89" w:rsidRPr="009075BB" w:rsidSect="00C16AA5">
          <w:pgSz w:w="11907" w:h="16840" w:code="9"/>
          <w:pgMar w:top="1985" w:right="1418" w:bottom="1418" w:left="1985" w:header="709" w:footer="709" w:gutter="0"/>
          <w:pgNumType w:fmt="lowerRoman" w:start="1"/>
          <w:cols w:space="708"/>
          <w:titlePg/>
          <w:docGrid w:linePitch="360"/>
        </w:sectPr>
      </w:pPr>
    </w:p>
    <w:p w14:paraId="56842B6F" w14:textId="05ED6441" w:rsidR="006D3E9C" w:rsidRPr="009075BB" w:rsidRDefault="007259A3" w:rsidP="00DA4868">
      <w:pPr>
        <w:pStyle w:val="NoSpacing"/>
        <w:spacing w:line="276" w:lineRule="auto"/>
        <w:rPr>
          <w:rFonts w:ascii="Times New Roman" w:hAnsi="Times New Roman" w:cs="Times New Roman"/>
          <w:bCs/>
          <w:color w:val="FF0000"/>
          <w:sz w:val="26"/>
          <w:szCs w:val="26"/>
        </w:rPr>
      </w:pPr>
      <w:r>
        <w:rPr>
          <w:rFonts w:ascii="Times New Roman" w:hAnsi="Times New Roman" w:cs="Times New Roman"/>
          <w:bCs/>
          <w:noProof/>
          <w:color w:val="FF0000"/>
          <w:sz w:val="26"/>
          <w:szCs w:val="26"/>
        </w:rPr>
        <w:lastRenderedPageBreak/>
        <w:drawing>
          <wp:inline distT="0" distB="0" distL="0" distR="0" wp14:anchorId="7F2BB7E6" wp14:editId="4585A91B">
            <wp:extent cx="5400040" cy="7639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5-04-21 at 14.33.14.jpeg"/>
                    <pic:cNvPicPr/>
                  </pic:nvPicPr>
                  <pic:blipFill>
                    <a:blip r:embed="rId13">
                      <a:extLst>
                        <a:ext uri="{28A0092B-C50C-407E-A947-70E740481C1C}">
                          <a14:useLocalDpi xmlns:a14="http://schemas.microsoft.com/office/drawing/2010/main" val="0"/>
                        </a:ext>
                      </a:extLst>
                    </a:blip>
                    <a:stretch>
                      <a:fillRect/>
                    </a:stretch>
                  </pic:blipFill>
                  <pic:spPr>
                    <a:xfrm>
                      <a:off x="0" y="0"/>
                      <a:ext cx="5400040" cy="7639050"/>
                    </a:xfrm>
                    <a:prstGeom prst="rect">
                      <a:avLst/>
                    </a:prstGeom>
                  </pic:spPr>
                </pic:pic>
              </a:graphicData>
            </a:graphic>
          </wp:inline>
        </w:drawing>
      </w:r>
    </w:p>
    <w:p w14:paraId="27831565" w14:textId="77777777" w:rsidR="00AC5735" w:rsidRPr="009075BB" w:rsidRDefault="00AC5735" w:rsidP="00AC5735">
      <w:pPr>
        <w:pStyle w:val="Heading1"/>
        <w:rPr>
          <w:rFonts w:cs="Times New Roman"/>
          <w:color w:val="FFFFFF" w:themeColor="background1"/>
        </w:rPr>
      </w:pPr>
      <w:bookmarkStart w:id="3" w:name="_Toc192654545"/>
      <w:r w:rsidRPr="009075BB">
        <w:rPr>
          <w:rFonts w:cs="Times New Roman"/>
          <w:color w:val="FFFFFF" w:themeColor="background1"/>
        </w:rPr>
        <w:t>LEMBAR PENGESAHAN</w:t>
      </w:r>
      <w:bookmarkEnd w:id="3"/>
    </w:p>
    <w:p w14:paraId="6AD895E3" w14:textId="77777777" w:rsidR="00314A89" w:rsidRPr="009075BB" w:rsidRDefault="00314A89" w:rsidP="00301B97">
      <w:pPr>
        <w:pStyle w:val="NoSpacing"/>
        <w:rPr>
          <w:rFonts w:ascii="Times New Roman" w:hAnsi="Times New Roman" w:cs="Times New Roman"/>
          <w:sz w:val="24"/>
          <w:szCs w:val="24"/>
          <w:lang w:val="id-ID"/>
        </w:rPr>
      </w:pPr>
    </w:p>
    <w:p w14:paraId="11FB0946" w14:textId="6A5A0795" w:rsidR="00314A89" w:rsidRPr="009075BB" w:rsidRDefault="00314A89" w:rsidP="00301B97">
      <w:pPr>
        <w:pStyle w:val="NoSpacing"/>
        <w:rPr>
          <w:rFonts w:ascii="Times New Roman" w:hAnsi="Times New Roman" w:cs="Times New Roman"/>
          <w:sz w:val="24"/>
          <w:szCs w:val="24"/>
          <w:lang w:val="id-ID"/>
        </w:rPr>
      </w:pPr>
    </w:p>
    <w:p w14:paraId="669F73CE" w14:textId="77777777" w:rsidR="00E510D8" w:rsidRPr="009075BB" w:rsidRDefault="00E510D8" w:rsidP="00301B97">
      <w:pPr>
        <w:pStyle w:val="NoSpacing"/>
        <w:rPr>
          <w:rFonts w:ascii="Times New Roman" w:hAnsi="Times New Roman" w:cs="Times New Roman"/>
          <w:lang w:val="id-ID"/>
        </w:rPr>
        <w:sectPr w:rsidR="00E510D8" w:rsidRPr="009075BB" w:rsidSect="00BA6156">
          <w:pgSz w:w="11907" w:h="16840" w:code="9"/>
          <w:pgMar w:top="1985" w:right="1418" w:bottom="1418" w:left="1985" w:header="709" w:footer="709" w:gutter="0"/>
          <w:pgNumType w:fmt="lowerRoman"/>
          <w:cols w:space="708"/>
          <w:docGrid w:linePitch="360"/>
        </w:sectPr>
      </w:pPr>
      <w:bookmarkStart w:id="4" w:name="_GoBack"/>
      <w:bookmarkEnd w:id="4"/>
    </w:p>
    <w:p w14:paraId="0E2A9A94" w14:textId="77777777" w:rsidR="00FD69F5" w:rsidRPr="009075BB" w:rsidRDefault="00FD69F5" w:rsidP="00C6617F">
      <w:pPr>
        <w:pStyle w:val="Heading1"/>
        <w:spacing w:line="240" w:lineRule="auto"/>
        <w:rPr>
          <w:rFonts w:cs="Times New Roman"/>
          <w:lang w:val="id-ID"/>
        </w:rPr>
      </w:pPr>
      <w:bookmarkStart w:id="5" w:name="_Toc192654546"/>
      <w:r w:rsidRPr="009075BB">
        <w:rPr>
          <w:rFonts w:cs="Times New Roman"/>
          <w:lang w:val="id-ID"/>
        </w:rPr>
        <w:lastRenderedPageBreak/>
        <w:t>KATA PENGANTAR</w:t>
      </w:r>
      <w:bookmarkEnd w:id="5"/>
    </w:p>
    <w:p w14:paraId="1378D318" w14:textId="44EDD1B1" w:rsidR="00C6617F" w:rsidRPr="009075BB" w:rsidRDefault="00C6617F" w:rsidP="00C6617F">
      <w:pPr>
        <w:pStyle w:val="NoSpacing"/>
        <w:rPr>
          <w:rFonts w:ascii="Times New Roman" w:hAnsi="Times New Roman" w:cs="Times New Roman"/>
          <w:color w:val="FF0000"/>
          <w:sz w:val="24"/>
        </w:rPr>
      </w:pPr>
    </w:p>
    <w:p w14:paraId="1A132B68" w14:textId="77777777" w:rsidR="00C6617F" w:rsidRPr="009075BB" w:rsidRDefault="00C6617F" w:rsidP="008D027B">
      <w:pPr>
        <w:spacing w:line="240" w:lineRule="auto"/>
        <w:jc w:val="both"/>
        <w:rPr>
          <w:rFonts w:ascii="Times New Roman" w:eastAsia="Times New Roman" w:hAnsi="Times New Roman" w:cs="Times New Roman"/>
          <w:sz w:val="24"/>
          <w:szCs w:val="24"/>
        </w:rPr>
      </w:pPr>
    </w:p>
    <w:p w14:paraId="6C750793" w14:textId="4AFA201A" w:rsidR="00231436" w:rsidRPr="009075BB" w:rsidRDefault="001351A4" w:rsidP="008D027B">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w:t>
      </w:r>
      <w:r w:rsidR="00DA4868" w:rsidRPr="009075BB">
        <w:rPr>
          <w:rFonts w:ascii="Times New Roman" w:eastAsia="Times New Roman" w:hAnsi="Times New Roman" w:cs="Times New Roman"/>
          <w:sz w:val="24"/>
          <w:szCs w:val="24"/>
        </w:rPr>
        <w:t xml:space="preserve">Allah SWT, </w:t>
      </w:r>
      <w:r w:rsidRPr="009075BB">
        <w:rPr>
          <w:rFonts w:ascii="Times New Roman" w:eastAsia="Times New Roman" w:hAnsi="Times New Roman" w:cs="Times New Roman"/>
          <w:sz w:val="24"/>
          <w:szCs w:val="24"/>
        </w:rPr>
        <w:t>sehingga dapat menyelesaikan proposal skripsi dengan judul</w:t>
      </w:r>
      <w:r w:rsidR="00DA4868" w:rsidRPr="009075BB">
        <w:rPr>
          <w:rFonts w:ascii="Times New Roman" w:eastAsia="Times New Roman" w:hAnsi="Times New Roman" w:cs="Times New Roman"/>
          <w:sz w:val="24"/>
          <w:szCs w:val="24"/>
        </w:rPr>
        <w:t xml:space="preserve"> </w:t>
      </w:r>
      <w:r w:rsidR="00DA4868" w:rsidRPr="009075BB">
        <w:rPr>
          <w:rFonts w:ascii="Times New Roman" w:eastAsia="Times New Roman" w:hAnsi="Times New Roman" w:cs="Times New Roman"/>
          <w:b/>
          <w:sz w:val="24"/>
          <w:szCs w:val="24"/>
        </w:rPr>
        <w:t xml:space="preserve">“Sistem Informasi </w:t>
      </w:r>
      <w:r w:rsidR="00DA4868" w:rsidRPr="009075BB">
        <w:rPr>
          <w:rFonts w:ascii="Times New Roman" w:eastAsia="Times New Roman" w:hAnsi="Times New Roman" w:cs="Times New Roman"/>
          <w:b/>
          <w:i/>
          <w:sz w:val="24"/>
          <w:szCs w:val="24"/>
        </w:rPr>
        <w:t>Marching</w:t>
      </w:r>
      <w:r w:rsidR="00DA4868" w:rsidRPr="009075BB">
        <w:rPr>
          <w:rFonts w:ascii="Times New Roman" w:eastAsia="Times New Roman" w:hAnsi="Times New Roman" w:cs="Times New Roman"/>
          <w:b/>
          <w:sz w:val="24"/>
          <w:szCs w:val="24"/>
        </w:rPr>
        <w:t xml:space="preserve"> </w:t>
      </w:r>
      <w:r w:rsidR="00DA4868" w:rsidRPr="009075BB">
        <w:rPr>
          <w:rFonts w:ascii="Times New Roman" w:eastAsia="Times New Roman" w:hAnsi="Times New Roman" w:cs="Times New Roman"/>
          <w:b/>
          <w:i/>
          <w:sz w:val="24"/>
          <w:szCs w:val="24"/>
        </w:rPr>
        <w:t>Band</w:t>
      </w:r>
      <w:r w:rsidR="00DA4868" w:rsidRPr="009075BB">
        <w:rPr>
          <w:rFonts w:ascii="Times New Roman" w:eastAsia="Times New Roman" w:hAnsi="Times New Roman" w:cs="Times New Roman"/>
          <w:b/>
          <w:sz w:val="24"/>
          <w:szCs w:val="24"/>
        </w:rPr>
        <w:t xml:space="preserve"> Gema Oasis Man 1 Samarinda Berbasis </w:t>
      </w:r>
      <w:r w:rsidR="00DA4868" w:rsidRPr="009075BB">
        <w:rPr>
          <w:rFonts w:ascii="Times New Roman" w:eastAsia="Times New Roman" w:hAnsi="Times New Roman" w:cs="Times New Roman"/>
          <w:b/>
          <w:i/>
          <w:sz w:val="24"/>
          <w:szCs w:val="24"/>
        </w:rPr>
        <w:t>Website</w:t>
      </w:r>
      <w:r w:rsidR="00DA4868" w:rsidRPr="009075BB">
        <w:rPr>
          <w:rFonts w:ascii="Times New Roman" w:eastAsia="Times New Roman" w:hAnsi="Times New Roman" w:cs="Times New Roman"/>
          <w:b/>
          <w:sz w:val="24"/>
          <w:szCs w:val="24"/>
        </w:rPr>
        <w:t xml:space="preserve"> Menggunakan Metode </w:t>
      </w:r>
      <w:r w:rsidR="00DA4868" w:rsidRPr="009075BB">
        <w:rPr>
          <w:rFonts w:ascii="Times New Roman" w:eastAsia="Times New Roman" w:hAnsi="Times New Roman" w:cs="Times New Roman"/>
          <w:b/>
          <w:i/>
          <w:sz w:val="24"/>
          <w:szCs w:val="24"/>
        </w:rPr>
        <w:t>Waterfall</w:t>
      </w:r>
      <w:r w:rsidR="00DA4868"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xml:space="preserve">. Proposal ini disusun sebagai salah satu tahapan dalam menyelesaikan skripsi pada Program Studi Sistem Informasi, Fakultas Teknik, Universitas Mulawarman. Kegiatan penelitian ini dilaksanakan selama </w:t>
      </w:r>
      <w:r w:rsidR="00B52681" w:rsidRPr="009075BB">
        <w:rPr>
          <w:rFonts w:ascii="Times New Roman" w:eastAsia="Times New Roman" w:hAnsi="Times New Roman" w:cs="Times New Roman"/>
          <w:sz w:val="24"/>
          <w:szCs w:val="24"/>
        </w:rPr>
        <w:t>5</w:t>
      </w:r>
      <w:r w:rsidR="00DA4868" w:rsidRPr="009075BB">
        <w:rPr>
          <w:rFonts w:ascii="Times New Roman" w:eastAsia="Times New Roman" w:hAnsi="Times New Roman" w:cs="Times New Roman"/>
          <w:sz w:val="24"/>
          <w:szCs w:val="24"/>
        </w:rPr>
        <w:t xml:space="preserve"> Bulan dari tanggal 1 </w:t>
      </w:r>
      <w:r w:rsidR="00F71289" w:rsidRPr="009075BB">
        <w:rPr>
          <w:rFonts w:ascii="Times New Roman" w:eastAsia="Times New Roman" w:hAnsi="Times New Roman" w:cs="Times New Roman"/>
          <w:sz w:val="24"/>
          <w:szCs w:val="24"/>
        </w:rPr>
        <w:t>Januari 2025</w:t>
      </w:r>
      <w:r w:rsidR="00DA4868" w:rsidRPr="009075BB">
        <w:rPr>
          <w:rFonts w:ascii="Times New Roman" w:eastAsia="Times New Roman" w:hAnsi="Times New Roman" w:cs="Times New Roman"/>
          <w:sz w:val="24"/>
          <w:szCs w:val="24"/>
        </w:rPr>
        <w:t xml:space="preserve"> sampai 31 </w:t>
      </w:r>
      <w:r w:rsidR="00B52681" w:rsidRPr="009075BB">
        <w:rPr>
          <w:rFonts w:ascii="Times New Roman" w:eastAsia="Times New Roman" w:hAnsi="Times New Roman" w:cs="Times New Roman"/>
          <w:sz w:val="24"/>
          <w:szCs w:val="24"/>
        </w:rPr>
        <w:t>Mei</w:t>
      </w:r>
      <w:r w:rsidR="00DA4868" w:rsidRPr="009075BB">
        <w:rPr>
          <w:rFonts w:ascii="Times New Roman" w:eastAsia="Times New Roman" w:hAnsi="Times New Roman" w:cs="Times New Roman"/>
          <w:sz w:val="24"/>
          <w:szCs w:val="24"/>
        </w:rPr>
        <w:t xml:space="preserve"> 2025 </w:t>
      </w:r>
      <w:r w:rsidRPr="009075BB">
        <w:rPr>
          <w:rFonts w:ascii="Times New Roman" w:eastAsia="Times New Roman" w:hAnsi="Times New Roman" w:cs="Times New Roman"/>
          <w:sz w:val="24"/>
          <w:szCs w:val="24"/>
        </w:rPr>
        <w:t xml:space="preserve">bertempat di </w:t>
      </w:r>
      <w:r w:rsidR="00DA4868" w:rsidRPr="009075BB">
        <w:rPr>
          <w:rFonts w:ascii="Times New Roman" w:eastAsia="Times New Roman" w:hAnsi="Times New Roman" w:cs="Times New Roman"/>
          <w:sz w:val="24"/>
          <w:szCs w:val="24"/>
        </w:rPr>
        <w:t>Madrasah Aliyah Negeri 1 Samarinda</w:t>
      </w:r>
      <w:r w:rsidRPr="009075BB">
        <w:rPr>
          <w:rFonts w:ascii="Times New Roman" w:eastAsia="Times New Roman" w:hAnsi="Times New Roman" w:cs="Times New Roman"/>
          <w:sz w:val="24"/>
          <w:szCs w:val="24"/>
        </w:rPr>
        <w:t>.</w:t>
      </w:r>
      <w:r w:rsidR="008D027B" w:rsidRPr="009075BB">
        <w:rPr>
          <w:rFonts w:ascii="Times New Roman" w:eastAsia="Times New Roman" w:hAnsi="Times New Roman" w:cs="Times New Roman"/>
          <w:sz w:val="24"/>
          <w:szCs w:val="24"/>
        </w:rPr>
        <w:t xml:space="preserve"> </w:t>
      </w:r>
      <w:r w:rsidRPr="009075BB">
        <w:rPr>
          <w:rFonts w:ascii="Times New Roman" w:eastAsia="Times New Roman" w:hAnsi="Times New Roman" w:cs="Times New Roman"/>
          <w:sz w:val="24"/>
          <w:szCs w:val="24"/>
        </w:rPr>
        <w:t>Oleh karena itu, pada kesempatan ini penulis mengucapkan terima kasih kepada semua pihak yang telah mendukung serta membantu selama proses penyusunan proposal skripsi, kepada:</w:t>
      </w:r>
    </w:p>
    <w:p w14:paraId="60B08797" w14:textId="77777777" w:rsidR="00231436" w:rsidRPr="009075BB"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6F4E88FD" w14:textId="39E4FEDD" w:rsidR="00231436" w:rsidRPr="009075BB" w:rsidRDefault="00F71289"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32EA49A6" w14:textId="02720376" w:rsidR="00231436" w:rsidRPr="009075BB"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Putut Pamilih Widagdo, </w:t>
      </w:r>
      <w:proofErr w:type="gramStart"/>
      <w:r w:rsidRPr="009075BB">
        <w:rPr>
          <w:rFonts w:ascii="Times New Roman" w:eastAsia="Times New Roman" w:hAnsi="Times New Roman" w:cs="Times New Roman"/>
          <w:color w:val="000000"/>
          <w:sz w:val="24"/>
          <w:szCs w:val="24"/>
        </w:rPr>
        <w:t>S.Kom.,</w:t>
      </w:r>
      <w:proofErr w:type="gramEnd"/>
      <w:r w:rsidRPr="009075BB">
        <w:rPr>
          <w:rFonts w:ascii="Times New Roman" w:eastAsia="Times New Roman" w:hAnsi="Times New Roman" w:cs="Times New Roman"/>
          <w:color w:val="000000"/>
          <w:sz w:val="24"/>
          <w:szCs w:val="24"/>
        </w:rPr>
        <w:t xml:space="preserve"> M.Kom selaku Ketua Program Studi Sistem Informasi.</w:t>
      </w:r>
    </w:p>
    <w:p w14:paraId="611822F8" w14:textId="16FFCA55" w:rsidR="00231436" w:rsidRPr="009075BB"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w:t>
      </w:r>
      <w:r w:rsidR="00193227" w:rsidRPr="009075BB">
        <w:rPr>
          <w:rFonts w:ascii="Times New Roman" w:eastAsia="Times New Roman" w:hAnsi="Times New Roman" w:cs="Times New Roman"/>
          <w:color w:val="000000"/>
          <w:sz w:val="24"/>
          <w:szCs w:val="24"/>
        </w:rPr>
        <w:t>,</w:t>
      </w:r>
      <w:r w:rsidRPr="009075BB">
        <w:rPr>
          <w:rFonts w:ascii="Times New Roman" w:eastAsia="Times New Roman" w:hAnsi="Times New Roman" w:cs="Times New Roman"/>
          <w:color w:val="000000"/>
          <w:sz w:val="24"/>
          <w:szCs w:val="24"/>
        </w:rPr>
        <w:t xml:space="preserve"> S.Kom., M.Kom selaku Pembimbing I atas masukkan terhadap penelitian ini</w:t>
      </w:r>
    </w:p>
    <w:p w14:paraId="760270BD" w14:textId="5CD1876F" w:rsidR="00231436" w:rsidRPr="009075BB" w:rsidRDefault="00DA4868"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7C539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Akhmad Irsyad</w:t>
      </w:r>
      <w:r w:rsidR="00193227" w:rsidRPr="009075BB">
        <w:rPr>
          <w:rFonts w:ascii="Times New Roman" w:eastAsia="Times New Roman" w:hAnsi="Times New Roman" w:cs="Times New Roman"/>
          <w:color w:val="000000"/>
          <w:sz w:val="24"/>
          <w:szCs w:val="24"/>
        </w:rPr>
        <w:t>,</w:t>
      </w:r>
      <w:r w:rsidRPr="009075BB">
        <w:rPr>
          <w:rFonts w:ascii="Times New Roman" w:eastAsia="Times New Roman" w:hAnsi="Times New Roman" w:cs="Times New Roman"/>
          <w:color w:val="000000"/>
          <w:sz w:val="24"/>
          <w:szCs w:val="24"/>
        </w:rPr>
        <w:t xml:space="preserve"> S.T., M.Kom selaku Pembimbing II yang selalu memberikan arahan dan masukkan terhadap penelitian ini.</w:t>
      </w:r>
      <w:r w:rsidR="00231436" w:rsidRPr="009075BB">
        <w:rPr>
          <w:rFonts w:ascii="Times New Roman" w:eastAsia="Times New Roman" w:hAnsi="Times New Roman" w:cs="Times New Roman"/>
          <w:color w:val="000000"/>
          <w:sz w:val="24"/>
          <w:szCs w:val="24"/>
        </w:rPr>
        <w:t xml:space="preserve"> </w:t>
      </w:r>
    </w:p>
    <w:p w14:paraId="56ABEB09" w14:textId="03C1FBEF" w:rsidR="00231436" w:rsidRPr="009075BB" w:rsidRDefault="00193227"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Ibu Islamiyah, </w:t>
      </w:r>
      <w:proofErr w:type="gramStart"/>
      <w:r w:rsidRPr="009075BB">
        <w:rPr>
          <w:rFonts w:ascii="Times New Roman" w:eastAsia="Times New Roman" w:hAnsi="Times New Roman" w:cs="Times New Roman"/>
          <w:color w:val="000000"/>
          <w:sz w:val="24"/>
          <w:szCs w:val="24"/>
        </w:rPr>
        <w:t>S.Kom.,</w:t>
      </w:r>
      <w:proofErr w:type="gramEnd"/>
      <w:r w:rsidRPr="009075BB">
        <w:rPr>
          <w:rFonts w:ascii="Times New Roman" w:eastAsia="Times New Roman" w:hAnsi="Times New Roman" w:cs="Times New Roman"/>
          <w:color w:val="000000"/>
          <w:sz w:val="24"/>
          <w:szCs w:val="24"/>
        </w:rPr>
        <w:t xml:space="preserve"> M.Kom </w:t>
      </w:r>
      <w:r w:rsidR="00231436" w:rsidRPr="009075BB">
        <w:rPr>
          <w:rFonts w:ascii="Times New Roman" w:eastAsia="Times New Roman" w:hAnsi="Times New Roman" w:cs="Times New Roman"/>
          <w:color w:val="000000"/>
          <w:sz w:val="24"/>
          <w:szCs w:val="24"/>
        </w:rPr>
        <w:t>selaku Penguji I atas saran dan masukkan terhadap penelitian ini.</w:t>
      </w:r>
    </w:p>
    <w:p w14:paraId="1C649329" w14:textId="326431A0" w:rsidR="00231436" w:rsidRPr="009075BB" w:rsidRDefault="004B3D33"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w:t>
      </w:r>
      <w:r w:rsidR="00193227" w:rsidRPr="009075BB">
        <w:rPr>
          <w:rFonts w:ascii="Times New Roman" w:eastAsia="Times New Roman" w:hAnsi="Times New Roman" w:cs="Times New Roman"/>
          <w:color w:val="000000"/>
          <w:sz w:val="24"/>
          <w:szCs w:val="24"/>
        </w:rPr>
        <w:t xml:space="preserve"> Muhammad Rivani Ibrahim, </w:t>
      </w:r>
      <w:proofErr w:type="gramStart"/>
      <w:r w:rsidR="00193227" w:rsidRPr="009075BB">
        <w:rPr>
          <w:rFonts w:ascii="Times New Roman" w:eastAsia="Times New Roman" w:hAnsi="Times New Roman" w:cs="Times New Roman"/>
          <w:color w:val="000000"/>
          <w:sz w:val="24"/>
          <w:szCs w:val="24"/>
        </w:rPr>
        <w:t>S.Kom.,</w:t>
      </w:r>
      <w:proofErr w:type="gramEnd"/>
      <w:r w:rsidR="00193227" w:rsidRPr="009075BB">
        <w:rPr>
          <w:rFonts w:ascii="Times New Roman" w:eastAsia="Times New Roman" w:hAnsi="Times New Roman" w:cs="Times New Roman"/>
          <w:color w:val="000000"/>
          <w:sz w:val="24"/>
          <w:szCs w:val="24"/>
        </w:rPr>
        <w:t xml:space="preserve"> M.Kom</w:t>
      </w:r>
      <w:r w:rsidR="00231436" w:rsidRPr="009075BB">
        <w:rPr>
          <w:rFonts w:ascii="Times New Roman" w:eastAsia="Times New Roman" w:hAnsi="Times New Roman" w:cs="Times New Roman"/>
          <w:color w:val="000000"/>
          <w:sz w:val="24"/>
          <w:szCs w:val="24"/>
        </w:rPr>
        <w:t xml:space="preserve"> selaku Penguji II atas saran dan masukkan terhadap penelitian ini.</w:t>
      </w:r>
    </w:p>
    <w:p w14:paraId="596E4C08" w14:textId="1AE1D85E" w:rsidR="00231436" w:rsidRPr="009075BB"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Segenap Dosen Program Studi </w:t>
      </w:r>
      <w:r w:rsidR="009917E2" w:rsidRPr="009075BB">
        <w:rPr>
          <w:rFonts w:ascii="Times New Roman" w:eastAsia="Times New Roman" w:hAnsi="Times New Roman" w:cs="Times New Roman"/>
          <w:color w:val="000000"/>
          <w:sz w:val="24"/>
          <w:szCs w:val="24"/>
        </w:rPr>
        <w:t>Sistem Informasi</w:t>
      </w:r>
      <w:r w:rsidRPr="009075BB">
        <w:rPr>
          <w:rFonts w:ascii="Times New Roman" w:eastAsia="Times New Roman" w:hAnsi="Times New Roman" w:cs="Times New Roman"/>
          <w:color w:val="000000"/>
          <w:sz w:val="24"/>
          <w:szCs w:val="24"/>
        </w:rPr>
        <w:t>, yang telah memberikan ilmu pengetahuan selama mengikuti perkuliahan.</w:t>
      </w:r>
      <w:r w:rsidR="00C16AA5" w:rsidRPr="009075BB">
        <w:rPr>
          <w:rFonts w:ascii="Times New Roman" w:hAnsi="Times New Roman" w:cs="Times New Roman"/>
          <w:noProof/>
        </w:rPr>
        <w:t xml:space="preserve"> </w:t>
      </w:r>
    </w:p>
    <w:p w14:paraId="7767BB53" w14:textId="65363D93" w:rsidR="008D027B" w:rsidRPr="009075BB" w:rsidRDefault="00231436" w:rsidP="00953528">
      <w:pPr>
        <w:pStyle w:val="ListParagraph"/>
        <w:numPr>
          <w:ilvl w:val="0"/>
          <w:numId w:val="13"/>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007B660E" w:rsidRPr="009075BB">
        <w:rPr>
          <w:rFonts w:ascii="Times New Roman" w:hAnsi="Times New Roman" w:cs="Times New Roman"/>
          <w:noProof/>
        </w:rPr>
        <w:t xml:space="preserve"> </w:t>
      </w:r>
    </w:p>
    <w:p w14:paraId="618A58FC" w14:textId="77777777" w:rsidR="008D027B" w:rsidRPr="009075BB" w:rsidRDefault="008D027B" w:rsidP="008D027B">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1384A2E0" w14:textId="77777777" w:rsidR="00231436" w:rsidRPr="009075BB" w:rsidRDefault="00C6617F" w:rsidP="008D027B">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w:t>
      </w:r>
      <w:r w:rsidR="00231436" w:rsidRPr="009075BB">
        <w:rPr>
          <w:rFonts w:ascii="Times New Roman" w:eastAsia="Times New Roman" w:hAnsi="Times New Roman" w:cs="Times New Roman"/>
          <w:sz w:val="24"/>
          <w:szCs w:val="24"/>
        </w:rPr>
        <w:t xml:space="preserve"> menyadari bahwa proposal skripsi ini tidak luput dari berbagai kekurangan. Oleh karena itu, semua kritik dan saran yang bersifat memperbaiki demi kesempurnaan sangat diharapkan.</w:t>
      </w:r>
    </w:p>
    <w:p w14:paraId="6269315B" w14:textId="77777777" w:rsidR="008B6A3A" w:rsidRPr="009075BB" w:rsidRDefault="008B6A3A" w:rsidP="008D027B">
      <w:pPr>
        <w:pStyle w:val="NoSpacing"/>
        <w:rPr>
          <w:rFonts w:ascii="Times New Roman" w:eastAsiaTheme="majorEastAsia" w:hAnsi="Times New Roman" w:cs="Times New Roman"/>
          <w:sz w:val="24"/>
          <w:szCs w:val="32"/>
        </w:rPr>
      </w:pPr>
    </w:p>
    <w:p w14:paraId="789762EC" w14:textId="1C1EBCE5" w:rsidR="00AD1421" w:rsidRPr="009075BB" w:rsidRDefault="008B6A3A" w:rsidP="008D027B">
      <w:pPr>
        <w:pStyle w:val="NoSpacing"/>
        <w:rPr>
          <w:rFonts w:ascii="Times New Roman" w:eastAsiaTheme="majorEastAsia" w:hAnsi="Times New Roman" w:cs="Times New Roman"/>
          <w:sz w:val="24"/>
          <w:szCs w:val="32"/>
        </w:rPr>
      </w:pPr>
      <w:r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r>
      <w:r w:rsidR="001351A4" w:rsidRPr="009075BB">
        <w:rPr>
          <w:rFonts w:ascii="Times New Roman" w:eastAsiaTheme="majorEastAsia" w:hAnsi="Times New Roman" w:cs="Times New Roman"/>
          <w:sz w:val="24"/>
          <w:szCs w:val="32"/>
        </w:rPr>
        <w:tab/>
        <w:t xml:space="preserve">Samarinda, </w:t>
      </w:r>
      <w:r w:rsidR="00193227" w:rsidRPr="009075BB">
        <w:rPr>
          <w:rFonts w:ascii="Times New Roman" w:eastAsiaTheme="majorEastAsia" w:hAnsi="Times New Roman" w:cs="Times New Roman"/>
          <w:sz w:val="24"/>
          <w:szCs w:val="32"/>
        </w:rPr>
        <w:t>1 Januari 2025</w:t>
      </w:r>
    </w:p>
    <w:p w14:paraId="62BAE308" w14:textId="77777777" w:rsidR="008B6A3A" w:rsidRPr="009075BB" w:rsidRDefault="008B6A3A" w:rsidP="008D027B">
      <w:pPr>
        <w:pStyle w:val="NoSpacing"/>
        <w:rPr>
          <w:rFonts w:ascii="Times New Roman" w:eastAsiaTheme="majorEastAsia" w:hAnsi="Times New Roman" w:cs="Times New Roman"/>
          <w:sz w:val="24"/>
          <w:szCs w:val="32"/>
        </w:rPr>
      </w:pPr>
    </w:p>
    <w:p w14:paraId="36A487F1" w14:textId="77777777" w:rsidR="008B6A3A" w:rsidRPr="009075BB" w:rsidRDefault="008B6A3A" w:rsidP="008D027B">
      <w:pPr>
        <w:pStyle w:val="NoSpacing"/>
        <w:rPr>
          <w:rFonts w:ascii="Times New Roman" w:eastAsiaTheme="majorEastAsia" w:hAnsi="Times New Roman" w:cs="Times New Roman"/>
          <w:sz w:val="24"/>
          <w:szCs w:val="32"/>
        </w:rPr>
      </w:pPr>
    </w:p>
    <w:p w14:paraId="13551896" w14:textId="77777777" w:rsidR="00C46733" w:rsidRPr="009075BB" w:rsidRDefault="00C46733" w:rsidP="008D027B">
      <w:pPr>
        <w:pStyle w:val="NoSpacing"/>
        <w:rPr>
          <w:rFonts w:ascii="Times New Roman" w:eastAsiaTheme="majorEastAsia" w:hAnsi="Times New Roman" w:cs="Times New Roman"/>
          <w:sz w:val="24"/>
          <w:szCs w:val="32"/>
        </w:rPr>
      </w:pPr>
    </w:p>
    <w:p w14:paraId="610000D1" w14:textId="77777777" w:rsidR="008B6A3A" w:rsidRPr="009075BB" w:rsidRDefault="008B6A3A" w:rsidP="008D027B">
      <w:pPr>
        <w:pStyle w:val="NoSpacing"/>
        <w:rPr>
          <w:rFonts w:ascii="Times New Roman" w:eastAsiaTheme="majorEastAsia" w:hAnsi="Times New Roman" w:cs="Times New Roman"/>
          <w:sz w:val="24"/>
          <w:szCs w:val="32"/>
        </w:rPr>
      </w:pP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p>
    <w:p w14:paraId="582C2AB7" w14:textId="77777777" w:rsidR="008B6A3A" w:rsidRPr="009075BB" w:rsidRDefault="008B6A3A" w:rsidP="008D027B">
      <w:pPr>
        <w:pStyle w:val="NoSpacing"/>
        <w:rPr>
          <w:rFonts w:ascii="Times New Roman" w:eastAsiaTheme="majorEastAsia" w:hAnsi="Times New Roman" w:cs="Times New Roman"/>
          <w:sz w:val="24"/>
          <w:szCs w:val="32"/>
        </w:rPr>
      </w:pP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Pr="009075BB">
        <w:rPr>
          <w:rFonts w:ascii="Times New Roman" w:eastAsiaTheme="majorEastAsia" w:hAnsi="Times New Roman" w:cs="Times New Roman"/>
          <w:sz w:val="24"/>
          <w:szCs w:val="32"/>
        </w:rPr>
        <w:tab/>
      </w:r>
      <w:r w:rsidR="00C16AA5" w:rsidRPr="009075BB">
        <w:rPr>
          <w:rFonts w:ascii="Times New Roman" w:eastAsiaTheme="majorEastAsia" w:hAnsi="Times New Roman" w:cs="Times New Roman"/>
          <w:sz w:val="24"/>
          <w:szCs w:val="32"/>
        </w:rPr>
        <w:t>Penulis</w:t>
      </w:r>
    </w:p>
    <w:p w14:paraId="316F91B0" w14:textId="77777777" w:rsidR="00FD69F5" w:rsidRPr="009075BB" w:rsidRDefault="00FD69F5" w:rsidP="008D027B">
      <w:pPr>
        <w:pStyle w:val="NoSpacing"/>
        <w:rPr>
          <w:rFonts w:ascii="Times New Roman" w:eastAsiaTheme="majorEastAsia" w:hAnsi="Times New Roman" w:cs="Times New Roman"/>
          <w:b/>
          <w:sz w:val="24"/>
          <w:szCs w:val="32"/>
          <w:lang w:val="id-ID"/>
        </w:rPr>
      </w:pPr>
    </w:p>
    <w:p w14:paraId="2034D34C" w14:textId="77777777" w:rsidR="00FD69F5" w:rsidRPr="009075BB" w:rsidRDefault="00FD69F5" w:rsidP="008D027B">
      <w:pPr>
        <w:pStyle w:val="NoSpacing"/>
        <w:rPr>
          <w:rFonts w:ascii="Times New Roman" w:eastAsiaTheme="majorEastAsia" w:hAnsi="Times New Roman" w:cs="Times New Roman"/>
          <w:b/>
          <w:sz w:val="24"/>
          <w:szCs w:val="32"/>
          <w:lang w:val="id-ID"/>
        </w:rPr>
      </w:pPr>
    </w:p>
    <w:p w14:paraId="259AD397" w14:textId="77777777" w:rsidR="00FD69F5" w:rsidRPr="009075BB" w:rsidRDefault="00FD69F5" w:rsidP="008D027B">
      <w:pPr>
        <w:pStyle w:val="NoSpacing"/>
        <w:rPr>
          <w:rFonts w:ascii="Times New Roman" w:hAnsi="Times New Roman" w:cs="Times New Roman"/>
          <w:lang w:val="id-ID"/>
        </w:rPr>
        <w:sectPr w:rsidR="00FD69F5" w:rsidRPr="009075BB" w:rsidSect="00BA6156">
          <w:pgSz w:w="11907" w:h="16840" w:code="9"/>
          <w:pgMar w:top="1985" w:right="1418" w:bottom="1418" w:left="1985" w:header="709" w:footer="709" w:gutter="0"/>
          <w:pgNumType w:fmt="lowerRoman"/>
          <w:cols w:space="708"/>
          <w:docGrid w:linePitch="360"/>
        </w:sectPr>
      </w:pPr>
    </w:p>
    <w:p w14:paraId="3FB41E8C" w14:textId="77777777" w:rsidR="00E510D8" w:rsidRPr="009075BB" w:rsidRDefault="00E510D8" w:rsidP="00C6617F">
      <w:pPr>
        <w:pStyle w:val="Heading1"/>
        <w:spacing w:line="240" w:lineRule="auto"/>
        <w:rPr>
          <w:rFonts w:cs="Times New Roman"/>
          <w:lang w:val="id-ID"/>
        </w:rPr>
      </w:pPr>
      <w:bookmarkStart w:id="6" w:name="_Toc192654547"/>
      <w:r w:rsidRPr="009075BB">
        <w:rPr>
          <w:rFonts w:cs="Times New Roman"/>
          <w:lang w:val="id-ID"/>
        </w:rPr>
        <w:lastRenderedPageBreak/>
        <w:t>DAFTAR ISI</w:t>
      </w:r>
      <w:bookmarkEnd w:id="6"/>
      <w:r w:rsidRPr="009075BB">
        <w:rPr>
          <w:rFonts w:cs="Times New Roman"/>
          <w:lang w:val="id-ID"/>
        </w:rPr>
        <w:t xml:space="preserve"> </w:t>
      </w:r>
    </w:p>
    <w:p w14:paraId="7C04C0C4" w14:textId="37A67733" w:rsidR="00C6617F" w:rsidRPr="009075BB" w:rsidRDefault="00C6617F" w:rsidP="00C6617F">
      <w:pPr>
        <w:pStyle w:val="NoSpacing"/>
        <w:rPr>
          <w:rFonts w:ascii="Times New Roman" w:hAnsi="Times New Roman" w:cs="Times New Roman"/>
          <w:color w:val="FF0000"/>
          <w:sz w:val="24"/>
        </w:rPr>
      </w:pPr>
    </w:p>
    <w:p w14:paraId="5D640C39" w14:textId="1A7500EF" w:rsidR="00C16AA5" w:rsidRPr="009075BB" w:rsidRDefault="00C16AA5" w:rsidP="00C6617F">
      <w:pPr>
        <w:pStyle w:val="NoSpacing"/>
        <w:rPr>
          <w:rFonts w:ascii="Times New Roman" w:hAnsi="Times New Roman" w:cs="Times New Roman"/>
          <w:color w:val="FF0000"/>
          <w:sz w:val="24"/>
        </w:rPr>
      </w:pPr>
    </w:p>
    <w:p w14:paraId="6235CBA2" w14:textId="60230CDE" w:rsidR="006E100C" w:rsidRPr="009075BB" w:rsidRDefault="00DA4868" w:rsidP="007B660E">
      <w:pPr>
        <w:pStyle w:val="NoSpacing"/>
        <w:jc w:val="right"/>
        <w:rPr>
          <w:rFonts w:ascii="Times New Roman" w:hAnsi="Times New Roman" w:cs="Times New Roman"/>
          <w:sz w:val="24"/>
          <w:szCs w:val="24"/>
        </w:rPr>
      </w:pPr>
      <w:r w:rsidRPr="009075BB">
        <w:rPr>
          <w:rFonts w:ascii="Times New Roman" w:hAnsi="Times New Roman" w:cs="Times New Roman"/>
          <w:sz w:val="24"/>
          <w:szCs w:val="24"/>
        </w:rPr>
        <w:t>H</w:t>
      </w:r>
      <w:r w:rsidR="007B660E" w:rsidRPr="009075BB">
        <w:rPr>
          <w:rFonts w:ascii="Times New Roman" w:hAnsi="Times New Roman" w:cs="Times New Roman"/>
          <w:sz w:val="24"/>
          <w:szCs w:val="24"/>
        </w:rPr>
        <w:t>alaman</w:t>
      </w:r>
    </w:p>
    <w:p w14:paraId="2290F11D" w14:textId="77777777" w:rsidR="009075BB" w:rsidRPr="009075BB" w:rsidRDefault="00E948D2">
      <w:pPr>
        <w:pStyle w:val="TOC1"/>
        <w:rPr>
          <w:rFonts w:eastAsiaTheme="minorEastAsia"/>
          <w:b w:val="0"/>
          <w:sz w:val="22"/>
          <w:szCs w:val="22"/>
          <w:lang w:val="en-US"/>
        </w:rPr>
      </w:pPr>
      <w:r w:rsidRPr="009075BB">
        <w:fldChar w:fldCharType="begin"/>
      </w:r>
      <w:r w:rsidR="00333547" w:rsidRPr="009075BB">
        <w:instrText xml:space="preserve"> TOC \o "1-3" \h \z \u </w:instrText>
      </w:r>
      <w:r w:rsidRPr="009075BB">
        <w:fldChar w:fldCharType="separate"/>
      </w:r>
      <w:hyperlink w:anchor="_Toc192654544" w:history="1">
        <w:r w:rsidR="009075BB" w:rsidRPr="009075BB">
          <w:rPr>
            <w:rStyle w:val="Hyperlink"/>
            <w:rFonts w:eastAsia="Times New Roman"/>
            <w:lang w:val="sv-SE"/>
          </w:rPr>
          <w:t>HALAMAN JUDUL</w:t>
        </w:r>
        <w:r w:rsidR="009075BB" w:rsidRPr="009075BB">
          <w:rPr>
            <w:webHidden/>
          </w:rPr>
          <w:tab/>
        </w:r>
        <w:r w:rsidR="009075BB" w:rsidRPr="009075BB">
          <w:rPr>
            <w:webHidden/>
          </w:rPr>
          <w:fldChar w:fldCharType="begin"/>
        </w:r>
        <w:r w:rsidR="009075BB" w:rsidRPr="009075BB">
          <w:rPr>
            <w:webHidden/>
          </w:rPr>
          <w:instrText xml:space="preserve"> PAGEREF _Toc192654544 \h </w:instrText>
        </w:r>
        <w:r w:rsidR="009075BB" w:rsidRPr="009075BB">
          <w:rPr>
            <w:webHidden/>
          </w:rPr>
        </w:r>
        <w:r w:rsidR="009075BB" w:rsidRPr="009075BB">
          <w:rPr>
            <w:webHidden/>
          </w:rPr>
          <w:fldChar w:fldCharType="separate"/>
        </w:r>
        <w:r w:rsidR="00591089">
          <w:rPr>
            <w:webHidden/>
          </w:rPr>
          <w:t>i</w:t>
        </w:r>
        <w:r w:rsidR="009075BB" w:rsidRPr="009075BB">
          <w:rPr>
            <w:webHidden/>
          </w:rPr>
          <w:fldChar w:fldCharType="end"/>
        </w:r>
      </w:hyperlink>
    </w:p>
    <w:p w14:paraId="2D7EBC87" w14:textId="77777777" w:rsidR="009075BB" w:rsidRPr="009075BB" w:rsidRDefault="00261AC2">
      <w:pPr>
        <w:pStyle w:val="TOC1"/>
        <w:rPr>
          <w:rFonts w:eastAsiaTheme="minorEastAsia"/>
          <w:b w:val="0"/>
          <w:sz w:val="22"/>
          <w:szCs w:val="22"/>
          <w:lang w:val="en-US"/>
        </w:rPr>
      </w:pPr>
      <w:hyperlink w:anchor="_Toc192654545" w:history="1">
        <w:r w:rsidR="009075BB" w:rsidRPr="009075BB">
          <w:rPr>
            <w:rStyle w:val="Hyperlink"/>
          </w:rPr>
          <w:t>LEMBAR PENGESAHAN</w:t>
        </w:r>
        <w:r w:rsidR="009075BB" w:rsidRPr="009075BB">
          <w:rPr>
            <w:webHidden/>
          </w:rPr>
          <w:tab/>
        </w:r>
        <w:r w:rsidR="009075BB" w:rsidRPr="009075BB">
          <w:rPr>
            <w:webHidden/>
          </w:rPr>
          <w:fldChar w:fldCharType="begin"/>
        </w:r>
        <w:r w:rsidR="009075BB" w:rsidRPr="009075BB">
          <w:rPr>
            <w:webHidden/>
          </w:rPr>
          <w:instrText xml:space="preserve"> PAGEREF _Toc192654545 \h </w:instrText>
        </w:r>
        <w:r w:rsidR="009075BB" w:rsidRPr="009075BB">
          <w:rPr>
            <w:webHidden/>
          </w:rPr>
        </w:r>
        <w:r w:rsidR="009075BB" w:rsidRPr="009075BB">
          <w:rPr>
            <w:webHidden/>
          </w:rPr>
          <w:fldChar w:fldCharType="separate"/>
        </w:r>
        <w:r w:rsidR="00591089">
          <w:rPr>
            <w:webHidden/>
          </w:rPr>
          <w:t>ii</w:t>
        </w:r>
        <w:r w:rsidR="009075BB" w:rsidRPr="009075BB">
          <w:rPr>
            <w:webHidden/>
          </w:rPr>
          <w:fldChar w:fldCharType="end"/>
        </w:r>
      </w:hyperlink>
    </w:p>
    <w:p w14:paraId="72135C75" w14:textId="77777777" w:rsidR="009075BB" w:rsidRPr="009075BB" w:rsidRDefault="00261AC2">
      <w:pPr>
        <w:pStyle w:val="TOC1"/>
        <w:rPr>
          <w:rFonts w:eastAsiaTheme="minorEastAsia"/>
          <w:b w:val="0"/>
          <w:sz w:val="22"/>
          <w:szCs w:val="22"/>
          <w:lang w:val="en-US"/>
        </w:rPr>
      </w:pPr>
      <w:hyperlink w:anchor="_Toc192654546" w:history="1">
        <w:r w:rsidR="009075BB" w:rsidRPr="009075BB">
          <w:rPr>
            <w:rStyle w:val="Hyperlink"/>
          </w:rPr>
          <w:t>KATA PENGANTAR</w:t>
        </w:r>
        <w:r w:rsidR="009075BB" w:rsidRPr="009075BB">
          <w:rPr>
            <w:webHidden/>
          </w:rPr>
          <w:tab/>
        </w:r>
        <w:r w:rsidR="009075BB" w:rsidRPr="009075BB">
          <w:rPr>
            <w:webHidden/>
          </w:rPr>
          <w:fldChar w:fldCharType="begin"/>
        </w:r>
        <w:r w:rsidR="009075BB" w:rsidRPr="009075BB">
          <w:rPr>
            <w:webHidden/>
          </w:rPr>
          <w:instrText xml:space="preserve"> PAGEREF _Toc192654546 \h </w:instrText>
        </w:r>
        <w:r w:rsidR="009075BB" w:rsidRPr="009075BB">
          <w:rPr>
            <w:webHidden/>
          </w:rPr>
        </w:r>
        <w:r w:rsidR="009075BB" w:rsidRPr="009075BB">
          <w:rPr>
            <w:webHidden/>
          </w:rPr>
          <w:fldChar w:fldCharType="separate"/>
        </w:r>
        <w:r w:rsidR="00591089">
          <w:rPr>
            <w:webHidden/>
          </w:rPr>
          <w:t>iii</w:t>
        </w:r>
        <w:r w:rsidR="009075BB" w:rsidRPr="009075BB">
          <w:rPr>
            <w:webHidden/>
          </w:rPr>
          <w:fldChar w:fldCharType="end"/>
        </w:r>
      </w:hyperlink>
    </w:p>
    <w:p w14:paraId="6BCEF767" w14:textId="07938573" w:rsidR="009075BB" w:rsidRPr="009075BB" w:rsidRDefault="00261AC2">
      <w:pPr>
        <w:pStyle w:val="TOC1"/>
        <w:rPr>
          <w:rFonts w:eastAsiaTheme="minorEastAsia"/>
          <w:b w:val="0"/>
          <w:sz w:val="22"/>
          <w:szCs w:val="22"/>
          <w:lang w:val="en-US"/>
        </w:rPr>
      </w:pPr>
      <w:hyperlink w:anchor="_Toc192654547" w:history="1">
        <w:r w:rsidR="009075BB" w:rsidRPr="009075BB">
          <w:rPr>
            <w:rStyle w:val="Hyperlink"/>
          </w:rPr>
          <w:t>DAFTAR ISI</w:t>
        </w:r>
        <w:r w:rsidR="009075BB" w:rsidRPr="009075BB">
          <w:rPr>
            <w:rStyle w:val="Hyperlink"/>
            <w:webHidden/>
          </w:rPr>
          <w:tab/>
        </w:r>
        <w:r w:rsidR="009075BB" w:rsidRPr="009075BB">
          <w:rPr>
            <w:webHidden/>
          </w:rPr>
          <w:tab/>
        </w:r>
        <w:r w:rsidR="009075BB" w:rsidRPr="009075BB">
          <w:rPr>
            <w:webHidden/>
          </w:rPr>
          <w:fldChar w:fldCharType="begin"/>
        </w:r>
        <w:r w:rsidR="009075BB" w:rsidRPr="009075BB">
          <w:rPr>
            <w:webHidden/>
          </w:rPr>
          <w:instrText xml:space="preserve"> PAGEREF _Toc192654547 \h </w:instrText>
        </w:r>
        <w:r w:rsidR="009075BB" w:rsidRPr="009075BB">
          <w:rPr>
            <w:webHidden/>
          </w:rPr>
        </w:r>
        <w:r w:rsidR="009075BB" w:rsidRPr="009075BB">
          <w:rPr>
            <w:webHidden/>
          </w:rPr>
          <w:fldChar w:fldCharType="separate"/>
        </w:r>
        <w:r w:rsidR="00591089">
          <w:rPr>
            <w:webHidden/>
          </w:rPr>
          <w:t>iv</w:t>
        </w:r>
        <w:r w:rsidR="009075BB" w:rsidRPr="009075BB">
          <w:rPr>
            <w:webHidden/>
          </w:rPr>
          <w:fldChar w:fldCharType="end"/>
        </w:r>
      </w:hyperlink>
    </w:p>
    <w:p w14:paraId="7DF610D7" w14:textId="77777777" w:rsidR="009075BB" w:rsidRPr="009075BB" w:rsidRDefault="00261AC2">
      <w:pPr>
        <w:pStyle w:val="TOC1"/>
        <w:rPr>
          <w:rFonts w:eastAsiaTheme="minorEastAsia"/>
          <w:b w:val="0"/>
          <w:sz w:val="22"/>
          <w:szCs w:val="22"/>
          <w:lang w:val="en-US"/>
        </w:rPr>
      </w:pPr>
      <w:hyperlink w:anchor="_Toc192654548" w:history="1">
        <w:r w:rsidR="009075BB" w:rsidRPr="009075BB">
          <w:rPr>
            <w:rStyle w:val="Hyperlink"/>
          </w:rPr>
          <w:t>DAFTAR TABEL</w:t>
        </w:r>
        <w:r w:rsidR="009075BB" w:rsidRPr="009075BB">
          <w:rPr>
            <w:webHidden/>
          </w:rPr>
          <w:tab/>
        </w:r>
        <w:r w:rsidR="009075BB" w:rsidRPr="009075BB">
          <w:rPr>
            <w:webHidden/>
          </w:rPr>
          <w:fldChar w:fldCharType="begin"/>
        </w:r>
        <w:r w:rsidR="009075BB" w:rsidRPr="009075BB">
          <w:rPr>
            <w:webHidden/>
          </w:rPr>
          <w:instrText xml:space="preserve"> PAGEREF _Toc192654548 \h </w:instrText>
        </w:r>
        <w:r w:rsidR="009075BB" w:rsidRPr="009075BB">
          <w:rPr>
            <w:webHidden/>
          </w:rPr>
        </w:r>
        <w:r w:rsidR="009075BB" w:rsidRPr="009075BB">
          <w:rPr>
            <w:webHidden/>
          </w:rPr>
          <w:fldChar w:fldCharType="separate"/>
        </w:r>
        <w:r w:rsidR="00591089">
          <w:rPr>
            <w:webHidden/>
          </w:rPr>
          <w:t>vi</w:t>
        </w:r>
        <w:r w:rsidR="009075BB" w:rsidRPr="009075BB">
          <w:rPr>
            <w:webHidden/>
          </w:rPr>
          <w:fldChar w:fldCharType="end"/>
        </w:r>
      </w:hyperlink>
    </w:p>
    <w:p w14:paraId="63F113FF" w14:textId="77777777" w:rsidR="009075BB" w:rsidRPr="009075BB" w:rsidRDefault="00261AC2">
      <w:pPr>
        <w:pStyle w:val="TOC1"/>
        <w:rPr>
          <w:rFonts w:eastAsiaTheme="minorEastAsia"/>
          <w:b w:val="0"/>
          <w:sz w:val="22"/>
          <w:szCs w:val="22"/>
          <w:lang w:val="en-US"/>
        </w:rPr>
      </w:pPr>
      <w:hyperlink w:anchor="_Toc192654549" w:history="1">
        <w:r w:rsidR="009075BB" w:rsidRPr="009075BB">
          <w:rPr>
            <w:rStyle w:val="Hyperlink"/>
          </w:rPr>
          <w:t>DAFTAR GAMBAR</w:t>
        </w:r>
        <w:r w:rsidR="009075BB" w:rsidRPr="009075BB">
          <w:rPr>
            <w:webHidden/>
          </w:rPr>
          <w:tab/>
        </w:r>
        <w:r w:rsidR="009075BB" w:rsidRPr="009075BB">
          <w:rPr>
            <w:webHidden/>
          </w:rPr>
          <w:fldChar w:fldCharType="begin"/>
        </w:r>
        <w:r w:rsidR="009075BB" w:rsidRPr="009075BB">
          <w:rPr>
            <w:webHidden/>
          </w:rPr>
          <w:instrText xml:space="preserve"> PAGEREF _Toc192654549 \h </w:instrText>
        </w:r>
        <w:r w:rsidR="009075BB" w:rsidRPr="009075BB">
          <w:rPr>
            <w:webHidden/>
          </w:rPr>
        </w:r>
        <w:r w:rsidR="009075BB" w:rsidRPr="009075BB">
          <w:rPr>
            <w:webHidden/>
          </w:rPr>
          <w:fldChar w:fldCharType="separate"/>
        </w:r>
        <w:r w:rsidR="00591089">
          <w:rPr>
            <w:webHidden/>
          </w:rPr>
          <w:t>viii</w:t>
        </w:r>
        <w:r w:rsidR="009075BB" w:rsidRPr="009075BB">
          <w:rPr>
            <w:webHidden/>
          </w:rPr>
          <w:fldChar w:fldCharType="end"/>
        </w:r>
      </w:hyperlink>
    </w:p>
    <w:p w14:paraId="3298FC46" w14:textId="77777777" w:rsidR="009075BB" w:rsidRPr="009075BB" w:rsidRDefault="00261AC2">
      <w:pPr>
        <w:pStyle w:val="TOC1"/>
        <w:rPr>
          <w:rFonts w:eastAsiaTheme="minorEastAsia"/>
          <w:b w:val="0"/>
          <w:sz w:val="22"/>
          <w:szCs w:val="22"/>
          <w:lang w:val="en-US"/>
        </w:rPr>
      </w:pPr>
      <w:hyperlink w:anchor="_Toc192654550" w:history="1">
        <w:r w:rsidR="009075BB" w:rsidRPr="009075BB">
          <w:rPr>
            <w:rStyle w:val="Hyperlink"/>
          </w:rPr>
          <w:t>DAFTAR LAMPIRAN</w:t>
        </w:r>
        <w:r w:rsidR="009075BB" w:rsidRPr="009075BB">
          <w:rPr>
            <w:webHidden/>
          </w:rPr>
          <w:tab/>
        </w:r>
        <w:r w:rsidR="009075BB" w:rsidRPr="009075BB">
          <w:rPr>
            <w:webHidden/>
          </w:rPr>
          <w:fldChar w:fldCharType="begin"/>
        </w:r>
        <w:r w:rsidR="009075BB" w:rsidRPr="009075BB">
          <w:rPr>
            <w:webHidden/>
          </w:rPr>
          <w:instrText xml:space="preserve"> PAGEREF _Toc192654550 \h </w:instrText>
        </w:r>
        <w:r w:rsidR="009075BB" w:rsidRPr="009075BB">
          <w:rPr>
            <w:webHidden/>
          </w:rPr>
        </w:r>
        <w:r w:rsidR="009075BB" w:rsidRPr="009075BB">
          <w:rPr>
            <w:webHidden/>
          </w:rPr>
          <w:fldChar w:fldCharType="separate"/>
        </w:r>
        <w:r w:rsidR="00591089">
          <w:rPr>
            <w:webHidden/>
          </w:rPr>
          <w:t>xi</w:t>
        </w:r>
        <w:r w:rsidR="009075BB" w:rsidRPr="009075BB">
          <w:rPr>
            <w:webHidden/>
          </w:rPr>
          <w:fldChar w:fldCharType="end"/>
        </w:r>
      </w:hyperlink>
    </w:p>
    <w:p w14:paraId="3212CCB7" w14:textId="77777777" w:rsidR="009075BB" w:rsidRDefault="00261AC2">
      <w:pPr>
        <w:pStyle w:val="TOC1"/>
        <w:rPr>
          <w:rStyle w:val="Hyperlink"/>
        </w:rPr>
      </w:pPr>
      <w:hyperlink w:anchor="_Toc192654551" w:history="1">
        <w:r w:rsidR="009075BB" w:rsidRPr="009075BB">
          <w:rPr>
            <w:rStyle w:val="Hyperlink"/>
          </w:rPr>
          <w:t>DAFTAR SINGKATAN</w:t>
        </w:r>
        <w:r w:rsidR="009075BB" w:rsidRPr="009075BB">
          <w:rPr>
            <w:webHidden/>
          </w:rPr>
          <w:tab/>
        </w:r>
        <w:r w:rsidR="009075BB" w:rsidRPr="009075BB">
          <w:rPr>
            <w:webHidden/>
          </w:rPr>
          <w:fldChar w:fldCharType="begin"/>
        </w:r>
        <w:r w:rsidR="009075BB" w:rsidRPr="009075BB">
          <w:rPr>
            <w:webHidden/>
          </w:rPr>
          <w:instrText xml:space="preserve"> PAGEREF _Toc192654551 \h </w:instrText>
        </w:r>
        <w:r w:rsidR="009075BB" w:rsidRPr="009075BB">
          <w:rPr>
            <w:webHidden/>
          </w:rPr>
        </w:r>
        <w:r w:rsidR="009075BB" w:rsidRPr="009075BB">
          <w:rPr>
            <w:webHidden/>
          </w:rPr>
          <w:fldChar w:fldCharType="separate"/>
        </w:r>
        <w:r w:rsidR="00591089">
          <w:rPr>
            <w:webHidden/>
          </w:rPr>
          <w:t>xii</w:t>
        </w:r>
        <w:r w:rsidR="009075BB" w:rsidRPr="009075BB">
          <w:rPr>
            <w:webHidden/>
          </w:rPr>
          <w:fldChar w:fldCharType="end"/>
        </w:r>
      </w:hyperlink>
    </w:p>
    <w:p w14:paraId="7F017D6F" w14:textId="77777777" w:rsidR="009075BB" w:rsidRPr="009075BB" w:rsidRDefault="009075BB" w:rsidP="009075BB">
      <w:pPr>
        <w:rPr>
          <w:lang w:val="id-ID"/>
        </w:rPr>
      </w:pPr>
    </w:p>
    <w:p w14:paraId="164466AB" w14:textId="77777777" w:rsidR="009075BB" w:rsidRDefault="00261AC2">
      <w:pPr>
        <w:pStyle w:val="TOC1"/>
        <w:rPr>
          <w:rStyle w:val="Hyperlink"/>
        </w:rPr>
      </w:pPr>
      <w:hyperlink w:anchor="_Toc192654552" w:history="1">
        <w:r w:rsidR="009075BB" w:rsidRPr="009075BB">
          <w:rPr>
            <w:rStyle w:val="Hyperlink"/>
          </w:rPr>
          <w:t>BAB I  PENDAHULUAN</w:t>
        </w:r>
        <w:r w:rsidR="009075BB" w:rsidRPr="009075BB">
          <w:rPr>
            <w:webHidden/>
          </w:rPr>
          <w:tab/>
        </w:r>
        <w:r w:rsidR="009075BB" w:rsidRPr="009075BB">
          <w:rPr>
            <w:webHidden/>
          </w:rPr>
          <w:fldChar w:fldCharType="begin"/>
        </w:r>
        <w:r w:rsidR="009075BB" w:rsidRPr="009075BB">
          <w:rPr>
            <w:webHidden/>
          </w:rPr>
          <w:instrText xml:space="preserve"> PAGEREF _Toc192654552 \h </w:instrText>
        </w:r>
        <w:r w:rsidR="009075BB" w:rsidRPr="009075BB">
          <w:rPr>
            <w:webHidden/>
          </w:rPr>
        </w:r>
        <w:r w:rsidR="009075BB" w:rsidRPr="009075BB">
          <w:rPr>
            <w:webHidden/>
          </w:rPr>
          <w:fldChar w:fldCharType="separate"/>
        </w:r>
        <w:r w:rsidR="00591089">
          <w:rPr>
            <w:webHidden/>
          </w:rPr>
          <w:t>1</w:t>
        </w:r>
        <w:r w:rsidR="009075BB" w:rsidRPr="009075BB">
          <w:rPr>
            <w:webHidden/>
          </w:rPr>
          <w:fldChar w:fldCharType="end"/>
        </w:r>
      </w:hyperlink>
    </w:p>
    <w:p w14:paraId="773611D1" w14:textId="77777777" w:rsidR="009075BB" w:rsidRPr="009075BB" w:rsidRDefault="009075BB" w:rsidP="009075BB">
      <w:pPr>
        <w:rPr>
          <w:lang w:val="id-ID"/>
        </w:rPr>
      </w:pPr>
    </w:p>
    <w:p w14:paraId="59236DF5" w14:textId="77777777" w:rsidR="009075BB" w:rsidRPr="009075BB" w:rsidRDefault="00261AC2">
      <w:pPr>
        <w:pStyle w:val="TOC2"/>
        <w:rPr>
          <w:rFonts w:ascii="Times New Roman" w:eastAsiaTheme="minorEastAsia" w:hAnsi="Times New Roman" w:cs="Times New Roman"/>
          <w:noProof/>
        </w:rPr>
      </w:pPr>
      <w:hyperlink w:anchor="_Toc192654553" w:history="1">
        <w:r w:rsidR="009075BB" w:rsidRPr="009075BB">
          <w:rPr>
            <w:rStyle w:val="Hyperlink"/>
            <w:rFonts w:ascii="Times New Roman" w:hAnsi="Times New Roman" w:cs="Times New Roman"/>
            <w:noProof/>
            <w:lang w:val="id-ID"/>
          </w:rPr>
          <w:t>1.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Latar Belakang</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3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w:t>
        </w:r>
        <w:r w:rsidR="009075BB" w:rsidRPr="009075BB">
          <w:rPr>
            <w:rFonts w:ascii="Times New Roman" w:hAnsi="Times New Roman" w:cs="Times New Roman"/>
            <w:noProof/>
            <w:webHidden/>
          </w:rPr>
          <w:fldChar w:fldCharType="end"/>
        </w:r>
      </w:hyperlink>
    </w:p>
    <w:p w14:paraId="3F3E46EA" w14:textId="77777777" w:rsidR="009075BB" w:rsidRPr="009075BB" w:rsidRDefault="00261AC2">
      <w:pPr>
        <w:pStyle w:val="TOC2"/>
        <w:rPr>
          <w:rFonts w:ascii="Times New Roman" w:eastAsiaTheme="minorEastAsia" w:hAnsi="Times New Roman" w:cs="Times New Roman"/>
          <w:noProof/>
        </w:rPr>
      </w:pPr>
      <w:hyperlink w:anchor="_Toc192654554" w:history="1">
        <w:r w:rsidR="009075BB" w:rsidRPr="009075BB">
          <w:rPr>
            <w:rStyle w:val="Hyperlink"/>
            <w:rFonts w:ascii="Times New Roman" w:hAnsi="Times New Roman" w:cs="Times New Roman"/>
            <w:noProof/>
          </w:rPr>
          <w:t>1.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Rumusan Masalah</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4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w:t>
        </w:r>
        <w:r w:rsidR="009075BB" w:rsidRPr="009075BB">
          <w:rPr>
            <w:rFonts w:ascii="Times New Roman" w:hAnsi="Times New Roman" w:cs="Times New Roman"/>
            <w:noProof/>
            <w:webHidden/>
          </w:rPr>
          <w:fldChar w:fldCharType="end"/>
        </w:r>
      </w:hyperlink>
    </w:p>
    <w:p w14:paraId="533362F6" w14:textId="77777777" w:rsidR="009075BB" w:rsidRPr="009075BB" w:rsidRDefault="00261AC2">
      <w:pPr>
        <w:pStyle w:val="TOC2"/>
        <w:rPr>
          <w:rFonts w:ascii="Times New Roman" w:eastAsiaTheme="minorEastAsia" w:hAnsi="Times New Roman" w:cs="Times New Roman"/>
          <w:noProof/>
        </w:rPr>
      </w:pPr>
      <w:hyperlink w:anchor="_Toc192654555" w:history="1">
        <w:r w:rsidR="009075BB" w:rsidRPr="009075BB">
          <w:rPr>
            <w:rStyle w:val="Hyperlink"/>
            <w:rFonts w:ascii="Times New Roman" w:hAnsi="Times New Roman" w:cs="Times New Roman"/>
            <w:noProof/>
          </w:rPr>
          <w:t>1.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Batasan Masalah</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5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w:t>
        </w:r>
        <w:r w:rsidR="009075BB" w:rsidRPr="009075BB">
          <w:rPr>
            <w:rFonts w:ascii="Times New Roman" w:hAnsi="Times New Roman" w:cs="Times New Roman"/>
            <w:noProof/>
            <w:webHidden/>
          </w:rPr>
          <w:fldChar w:fldCharType="end"/>
        </w:r>
      </w:hyperlink>
    </w:p>
    <w:p w14:paraId="75685D0B" w14:textId="77777777" w:rsidR="009075BB" w:rsidRPr="009075BB" w:rsidRDefault="00261AC2">
      <w:pPr>
        <w:pStyle w:val="TOC2"/>
        <w:rPr>
          <w:rFonts w:ascii="Times New Roman" w:eastAsiaTheme="minorEastAsia" w:hAnsi="Times New Roman" w:cs="Times New Roman"/>
          <w:noProof/>
        </w:rPr>
      </w:pPr>
      <w:hyperlink w:anchor="_Toc192654556" w:history="1">
        <w:r w:rsidR="009075BB" w:rsidRPr="009075BB">
          <w:rPr>
            <w:rStyle w:val="Hyperlink"/>
            <w:rFonts w:ascii="Times New Roman" w:hAnsi="Times New Roman" w:cs="Times New Roman"/>
            <w:noProof/>
          </w:rPr>
          <w:t>1.4.</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Tujuan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6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w:t>
        </w:r>
        <w:r w:rsidR="009075BB" w:rsidRPr="009075BB">
          <w:rPr>
            <w:rFonts w:ascii="Times New Roman" w:hAnsi="Times New Roman" w:cs="Times New Roman"/>
            <w:noProof/>
            <w:webHidden/>
          </w:rPr>
          <w:fldChar w:fldCharType="end"/>
        </w:r>
      </w:hyperlink>
    </w:p>
    <w:p w14:paraId="3FC65B7E" w14:textId="77777777" w:rsidR="009075BB" w:rsidRPr="009075BB" w:rsidRDefault="00261AC2">
      <w:pPr>
        <w:pStyle w:val="TOC2"/>
        <w:rPr>
          <w:rFonts w:ascii="Times New Roman" w:eastAsiaTheme="minorEastAsia" w:hAnsi="Times New Roman" w:cs="Times New Roman"/>
          <w:noProof/>
        </w:rPr>
      </w:pPr>
      <w:hyperlink w:anchor="_Toc192654557" w:history="1">
        <w:r w:rsidR="009075BB" w:rsidRPr="009075BB">
          <w:rPr>
            <w:rStyle w:val="Hyperlink"/>
            <w:rFonts w:ascii="Times New Roman" w:hAnsi="Times New Roman" w:cs="Times New Roman"/>
            <w:noProof/>
          </w:rPr>
          <w:t>1.5.</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Manfaat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7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w:t>
        </w:r>
        <w:r w:rsidR="009075BB" w:rsidRPr="009075BB">
          <w:rPr>
            <w:rFonts w:ascii="Times New Roman" w:hAnsi="Times New Roman" w:cs="Times New Roman"/>
            <w:noProof/>
            <w:webHidden/>
          </w:rPr>
          <w:fldChar w:fldCharType="end"/>
        </w:r>
      </w:hyperlink>
    </w:p>
    <w:p w14:paraId="37B0CB36" w14:textId="77777777" w:rsidR="009075BB" w:rsidRPr="009075BB" w:rsidRDefault="00261AC2">
      <w:pPr>
        <w:pStyle w:val="TOC3"/>
        <w:rPr>
          <w:rFonts w:ascii="Times New Roman" w:eastAsiaTheme="minorEastAsia" w:hAnsi="Times New Roman" w:cs="Times New Roman"/>
          <w:noProof/>
        </w:rPr>
      </w:pPr>
      <w:hyperlink w:anchor="_Toc192654558" w:history="1">
        <w:r w:rsidR="009075BB" w:rsidRPr="009075BB">
          <w:rPr>
            <w:rStyle w:val="Hyperlink"/>
            <w:rFonts w:ascii="Times New Roman" w:hAnsi="Times New Roman" w:cs="Times New Roman"/>
            <w:noProof/>
          </w:rPr>
          <w:t>1.5.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Bagi Masyarakat</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8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w:t>
        </w:r>
        <w:r w:rsidR="009075BB" w:rsidRPr="009075BB">
          <w:rPr>
            <w:rFonts w:ascii="Times New Roman" w:hAnsi="Times New Roman" w:cs="Times New Roman"/>
            <w:noProof/>
            <w:webHidden/>
          </w:rPr>
          <w:fldChar w:fldCharType="end"/>
        </w:r>
      </w:hyperlink>
    </w:p>
    <w:p w14:paraId="1470B9AD" w14:textId="77777777" w:rsidR="009075BB" w:rsidRPr="009075BB" w:rsidRDefault="00261AC2">
      <w:pPr>
        <w:pStyle w:val="TOC3"/>
        <w:rPr>
          <w:rFonts w:ascii="Times New Roman" w:eastAsiaTheme="minorEastAsia" w:hAnsi="Times New Roman" w:cs="Times New Roman"/>
          <w:noProof/>
        </w:rPr>
      </w:pPr>
      <w:hyperlink w:anchor="_Toc192654559" w:history="1">
        <w:r w:rsidR="009075BB" w:rsidRPr="009075BB">
          <w:rPr>
            <w:rStyle w:val="Hyperlink"/>
            <w:rFonts w:ascii="Times New Roman" w:hAnsi="Times New Roman" w:cs="Times New Roman"/>
            <w:noProof/>
          </w:rPr>
          <w:t>1.5.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Bagi Perguruan Tinggi</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59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438FDA45" w14:textId="77777777" w:rsidR="009075BB" w:rsidRPr="009075BB" w:rsidRDefault="00261AC2">
      <w:pPr>
        <w:pStyle w:val="TOC3"/>
        <w:rPr>
          <w:rFonts w:ascii="Times New Roman" w:eastAsiaTheme="minorEastAsia" w:hAnsi="Times New Roman" w:cs="Times New Roman"/>
          <w:noProof/>
        </w:rPr>
      </w:pPr>
      <w:hyperlink w:anchor="_Toc192654560" w:history="1">
        <w:r w:rsidR="009075BB" w:rsidRPr="009075BB">
          <w:rPr>
            <w:rStyle w:val="Hyperlink"/>
            <w:rFonts w:ascii="Times New Roman" w:hAnsi="Times New Roman" w:cs="Times New Roman"/>
            <w:noProof/>
          </w:rPr>
          <w:t>1.5.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 xml:space="preserve">Bagi </w:t>
        </w:r>
        <w:r w:rsidR="009075BB" w:rsidRPr="009075BB">
          <w:rPr>
            <w:rStyle w:val="Hyperlink"/>
            <w:rFonts w:ascii="Times New Roman" w:hAnsi="Times New Roman" w:cs="Times New Roman"/>
            <w:i/>
            <w:noProof/>
          </w:rPr>
          <w:t>Marching Band</w:t>
        </w:r>
        <w:r w:rsidR="009075BB" w:rsidRPr="009075BB">
          <w:rPr>
            <w:rStyle w:val="Hyperlink"/>
            <w:rFonts w:ascii="Times New Roman" w:hAnsi="Times New Roman" w:cs="Times New Roman"/>
            <w:noProof/>
          </w:rPr>
          <w:t xml:space="preserve"> Gema Oasis MAN 1 Samarinda</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0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00B55A4B" w14:textId="77777777" w:rsidR="009075BB" w:rsidRPr="009075BB" w:rsidRDefault="00261AC2">
      <w:pPr>
        <w:pStyle w:val="TOC2"/>
        <w:rPr>
          <w:rFonts w:ascii="Times New Roman" w:eastAsiaTheme="minorEastAsia" w:hAnsi="Times New Roman" w:cs="Times New Roman"/>
          <w:noProof/>
        </w:rPr>
      </w:pPr>
      <w:hyperlink w:anchor="_Toc192654561" w:history="1">
        <w:r w:rsidR="009075BB" w:rsidRPr="009075BB">
          <w:rPr>
            <w:rStyle w:val="Hyperlink"/>
            <w:rFonts w:ascii="Times New Roman" w:hAnsi="Times New Roman" w:cs="Times New Roman"/>
            <w:noProof/>
          </w:rPr>
          <w:t>1.6.</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ontribusi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1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48559ED3" w14:textId="77777777" w:rsidR="009075BB" w:rsidRPr="009075BB" w:rsidRDefault="00261AC2">
      <w:pPr>
        <w:pStyle w:val="TOC3"/>
        <w:rPr>
          <w:rFonts w:ascii="Times New Roman" w:eastAsiaTheme="minorEastAsia" w:hAnsi="Times New Roman" w:cs="Times New Roman"/>
          <w:noProof/>
        </w:rPr>
      </w:pPr>
      <w:hyperlink w:anchor="_Toc192654562" w:history="1">
        <w:r w:rsidR="009075BB" w:rsidRPr="009075BB">
          <w:rPr>
            <w:rStyle w:val="Hyperlink"/>
            <w:rFonts w:ascii="Times New Roman" w:hAnsi="Times New Roman" w:cs="Times New Roman"/>
            <w:noProof/>
          </w:rPr>
          <w:t>1.6.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ontribusi Penelitian Terhadap Ilmu Pengetahu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2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17BAEB9C" w14:textId="77777777" w:rsidR="009075BB" w:rsidRPr="009075BB" w:rsidRDefault="00261AC2">
      <w:pPr>
        <w:pStyle w:val="TOC3"/>
        <w:rPr>
          <w:rFonts w:ascii="Times New Roman" w:eastAsiaTheme="minorEastAsia" w:hAnsi="Times New Roman" w:cs="Times New Roman"/>
          <w:noProof/>
        </w:rPr>
      </w:pPr>
      <w:hyperlink w:anchor="_Toc192654563" w:history="1">
        <w:r w:rsidR="009075BB" w:rsidRPr="009075BB">
          <w:rPr>
            <w:rStyle w:val="Hyperlink"/>
            <w:rFonts w:ascii="Times New Roman" w:hAnsi="Times New Roman" w:cs="Times New Roman"/>
            <w:noProof/>
          </w:rPr>
          <w:t>1.6.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ontribusi Keilmuan Sistem Informasi</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3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78ED6E46" w14:textId="77777777" w:rsidR="009075BB" w:rsidRPr="009075BB" w:rsidRDefault="00261AC2">
      <w:pPr>
        <w:pStyle w:val="TOC3"/>
        <w:rPr>
          <w:rFonts w:ascii="Times New Roman" w:eastAsiaTheme="minorEastAsia" w:hAnsi="Times New Roman" w:cs="Times New Roman"/>
          <w:noProof/>
        </w:rPr>
      </w:pPr>
      <w:hyperlink w:anchor="_Toc192654564" w:history="1">
        <w:r w:rsidR="009075BB" w:rsidRPr="009075BB">
          <w:rPr>
            <w:rStyle w:val="Hyperlink"/>
            <w:rFonts w:ascii="Times New Roman" w:hAnsi="Times New Roman" w:cs="Times New Roman"/>
            <w:noProof/>
          </w:rPr>
          <w:t>1.6.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ontribusi Bisnis</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4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w:t>
        </w:r>
        <w:r w:rsidR="009075BB" w:rsidRPr="009075BB">
          <w:rPr>
            <w:rFonts w:ascii="Times New Roman" w:hAnsi="Times New Roman" w:cs="Times New Roman"/>
            <w:noProof/>
            <w:webHidden/>
          </w:rPr>
          <w:fldChar w:fldCharType="end"/>
        </w:r>
      </w:hyperlink>
    </w:p>
    <w:p w14:paraId="47AC72E2" w14:textId="77777777" w:rsidR="009075BB" w:rsidRDefault="00261AC2">
      <w:pPr>
        <w:pStyle w:val="TOC2"/>
        <w:rPr>
          <w:rStyle w:val="Hyperlink"/>
          <w:rFonts w:ascii="Times New Roman" w:hAnsi="Times New Roman" w:cs="Times New Roman"/>
          <w:noProof/>
        </w:rPr>
      </w:pPr>
      <w:hyperlink w:anchor="_Toc192654565" w:history="1">
        <w:r w:rsidR="009075BB" w:rsidRPr="009075BB">
          <w:rPr>
            <w:rStyle w:val="Hyperlink"/>
            <w:rFonts w:ascii="Times New Roman" w:hAnsi="Times New Roman" w:cs="Times New Roman"/>
            <w:noProof/>
          </w:rPr>
          <w:t>1.7.</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eterbaruan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5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5</w:t>
        </w:r>
        <w:r w:rsidR="009075BB" w:rsidRPr="009075BB">
          <w:rPr>
            <w:rFonts w:ascii="Times New Roman" w:hAnsi="Times New Roman" w:cs="Times New Roman"/>
            <w:noProof/>
            <w:webHidden/>
          </w:rPr>
          <w:fldChar w:fldCharType="end"/>
        </w:r>
      </w:hyperlink>
    </w:p>
    <w:p w14:paraId="705680EC" w14:textId="77777777" w:rsidR="009075BB" w:rsidRPr="009075BB" w:rsidRDefault="009075BB" w:rsidP="009075BB"/>
    <w:p w14:paraId="3DC020E4" w14:textId="77777777" w:rsidR="009075BB" w:rsidRDefault="00261AC2">
      <w:pPr>
        <w:pStyle w:val="TOC1"/>
        <w:rPr>
          <w:rStyle w:val="Hyperlink"/>
        </w:rPr>
      </w:pPr>
      <w:hyperlink w:anchor="_Toc192654566" w:history="1">
        <w:r w:rsidR="009075BB" w:rsidRPr="009075BB">
          <w:rPr>
            <w:rStyle w:val="Hyperlink"/>
          </w:rPr>
          <w:t>BAB II   TINJAUAN PUSTAKA</w:t>
        </w:r>
        <w:r w:rsidR="009075BB" w:rsidRPr="009075BB">
          <w:rPr>
            <w:webHidden/>
          </w:rPr>
          <w:tab/>
        </w:r>
        <w:r w:rsidR="009075BB" w:rsidRPr="009075BB">
          <w:rPr>
            <w:webHidden/>
          </w:rPr>
          <w:fldChar w:fldCharType="begin"/>
        </w:r>
        <w:r w:rsidR="009075BB" w:rsidRPr="009075BB">
          <w:rPr>
            <w:webHidden/>
          </w:rPr>
          <w:instrText xml:space="preserve"> PAGEREF _Toc192654566 \h </w:instrText>
        </w:r>
        <w:r w:rsidR="009075BB" w:rsidRPr="009075BB">
          <w:rPr>
            <w:webHidden/>
          </w:rPr>
        </w:r>
        <w:r w:rsidR="009075BB" w:rsidRPr="009075BB">
          <w:rPr>
            <w:webHidden/>
          </w:rPr>
          <w:fldChar w:fldCharType="separate"/>
        </w:r>
        <w:r w:rsidR="00591089">
          <w:rPr>
            <w:webHidden/>
          </w:rPr>
          <w:t>6</w:t>
        </w:r>
        <w:r w:rsidR="009075BB" w:rsidRPr="009075BB">
          <w:rPr>
            <w:webHidden/>
          </w:rPr>
          <w:fldChar w:fldCharType="end"/>
        </w:r>
      </w:hyperlink>
    </w:p>
    <w:p w14:paraId="419CE3A2" w14:textId="77777777" w:rsidR="009075BB" w:rsidRPr="009075BB" w:rsidRDefault="009075BB" w:rsidP="009075BB">
      <w:pPr>
        <w:rPr>
          <w:lang w:val="id-ID"/>
        </w:rPr>
      </w:pPr>
    </w:p>
    <w:p w14:paraId="0EBAAE09" w14:textId="77777777" w:rsidR="009075BB" w:rsidRPr="009075BB" w:rsidRDefault="00261AC2">
      <w:pPr>
        <w:pStyle w:val="TOC2"/>
        <w:rPr>
          <w:rFonts w:ascii="Times New Roman" w:eastAsiaTheme="minorEastAsia" w:hAnsi="Times New Roman" w:cs="Times New Roman"/>
          <w:noProof/>
        </w:rPr>
      </w:pPr>
      <w:hyperlink w:anchor="_Toc192654567" w:history="1">
        <w:r w:rsidR="009075BB" w:rsidRPr="009075BB">
          <w:rPr>
            <w:rStyle w:val="Hyperlink"/>
            <w:rFonts w:ascii="Times New Roman" w:hAnsi="Times New Roman" w:cs="Times New Roman"/>
            <w:noProof/>
          </w:rPr>
          <w:t>2.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nelitian Terkait</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7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6</w:t>
        </w:r>
        <w:r w:rsidR="009075BB" w:rsidRPr="009075BB">
          <w:rPr>
            <w:rFonts w:ascii="Times New Roman" w:hAnsi="Times New Roman" w:cs="Times New Roman"/>
            <w:noProof/>
            <w:webHidden/>
          </w:rPr>
          <w:fldChar w:fldCharType="end"/>
        </w:r>
      </w:hyperlink>
    </w:p>
    <w:p w14:paraId="2AB355A1" w14:textId="77777777" w:rsidR="009075BB" w:rsidRPr="009075BB" w:rsidRDefault="00261AC2">
      <w:pPr>
        <w:pStyle w:val="TOC2"/>
        <w:rPr>
          <w:rFonts w:ascii="Times New Roman" w:eastAsiaTheme="minorEastAsia" w:hAnsi="Times New Roman" w:cs="Times New Roman"/>
          <w:noProof/>
        </w:rPr>
      </w:pPr>
      <w:hyperlink w:anchor="_Toc192654568" w:history="1">
        <w:r w:rsidR="009075BB" w:rsidRPr="009075BB">
          <w:rPr>
            <w:rStyle w:val="Hyperlink"/>
            <w:rFonts w:ascii="Times New Roman" w:hAnsi="Times New Roman" w:cs="Times New Roman"/>
            <w:noProof/>
          </w:rPr>
          <w:t>2.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Marching</w:t>
        </w:r>
        <w:r w:rsidR="009075BB" w:rsidRPr="009075BB">
          <w:rPr>
            <w:rStyle w:val="Hyperlink"/>
            <w:rFonts w:ascii="Times New Roman" w:hAnsi="Times New Roman" w:cs="Times New Roman"/>
            <w:noProof/>
          </w:rPr>
          <w:t xml:space="preserve"> </w:t>
        </w:r>
        <w:r w:rsidR="009075BB" w:rsidRPr="009075BB">
          <w:rPr>
            <w:rStyle w:val="Hyperlink"/>
            <w:rFonts w:ascii="Times New Roman" w:hAnsi="Times New Roman" w:cs="Times New Roman"/>
            <w:i/>
            <w:noProof/>
          </w:rPr>
          <w:t>Band</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8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0</w:t>
        </w:r>
        <w:r w:rsidR="009075BB" w:rsidRPr="009075BB">
          <w:rPr>
            <w:rFonts w:ascii="Times New Roman" w:hAnsi="Times New Roman" w:cs="Times New Roman"/>
            <w:noProof/>
            <w:webHidden/>
          </w:rPr>
          <w:fldChar w:fldCharType="end"/>
        </w:r>
      </w:hyperlink>
    </w:p>
    <w:p w14:paraId="3CE8CA78" w14:textId="77777777" w:rsidR="009075BB" w:rsidRPr="009075BB" w:rsidRDefault="00261AC2">
      <w:pPr>
        <w:pStyle w:val="TOC2"/>
        <w:rPr>
          <w:rFonts w:ascii="Times New Roman" w:eastAsiaTheme="minorEastAsia" w:hAnsi="Times New Roman" w:cs="Times New Roman"/>
          <w:noProof/>
        </w:rPr>
      </w:pPr>
      <w:hyperlink w:anchor="_Toc192654569" w:history="1">
        <w:r w:rsidR="009075BB" w:rsidRPr="009075BB">
          <w:rPr>
            <w:rStyle w:val="Hyperlink"/>
            <w:rFonts w:ascii="Times New Roman" w:hAnsi="Times New Roman" w:cs="Times New Roman"/>
            <w:noProof/>
            <w:lang w:val="id-ID"/>
          </w:rPr>
          <w:t>2.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Sistem Informasi</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69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0</w:t>
        </w:r>
        <w:r w:rsidR="009075BB" w:rsidRPr="009075BB">
          <w:rPr>
            <w:rFonts w:ascii="Times New Roman" w:hAnsi="Times New Roman" w:cs="Times New Roman"/>
            <w:noProof/>
            <w:webHidden/>
          </w:rPr>
          <w:fldChar w:fldCharType="end"/>
        </w:r>
      </w:hyperlink>
    </w:p>
    <w:p w14:paraId="49AC3449" w14:textId="77777777" w:rsidR="009075BB" w:rsidRPr="009075BB" w:rsidRDefault="00261AC2">
      <w:pPr>
        <w:pStyle w:val="TOC2"/>
        <w:rPr>
          <w:rFonts w:ascii="Times New Roman" w:eastAsiaTheme="minorEastAsia" w:hAnsi="Times New Roman" w:cs="Times New Roman"/>
          <w:noProof/>
        </w:rPr>
      </w:pPr>
      <w:hyperlink w:anchor="_Toc192654570" w:history="1">
        <w:r w:rsidR="009075BB" w:rsidRPr="009075BB">
          <w:rPr>
            <w:rStyle w:val="Hyperlink"/>
            <w:rFonts w:ascii="Times New Roman" w:hAnsi="Times New Roman" w:cs="Times New Roman"/>
            <w:noProof/>
            <w:lang w:val="id-ID"/>
          </w:rPr>
          <w:t>2.4.</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MAN 1 Samarinda</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0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1</w:t>
        </w:r>
        <w:r w:rsidR="009075BB" w:rsidRPr="009075BB">
          <w:rPr>
            <w:rFonts w:ascii="Times New Roman" w:hAnsi="Times New Roman" w:cs="Times New Roman"/>
            <w:noProof/>
            <w:webHidden/>
          </w:rPr>
          <w:fldChar w:fldCharType="end"/>
        </w:r>
      </w:hyperlink>
    </w:p>
    <w:p w14:paraId="6E5EB46D" w14:textId="77777777" w:rsidR="009075BB" w:rsidRPr="009075BB" w:rsidRDefault="00261AC2">
      <w:pPr>
        <w:pStyle w:val="TOC2"/>
        <w:rPr>
          <w:rFonts w:ascii="Times New Roman" w:eastAsiaTheme="minorEastAsia" w:hAnsi="Times New Roman" w:cs="Times New Roman"/>
          <w:noProof/>
        </w:rPr>
      </w:pPr>
      <w:hyperlink w:anchor="_Toc192654571" w:history="1">
        <w:r w:rsidR="009075BB" w:rsidRPr="009075BB">
          <w:rPr>
            <w:rStyle w:val="Hyperlink"/>
            <w:rFonts w:ascii="Times New Roman" w:hAnsi="Times New Roman" w:cs="Times New Roman"/>
            <w:noProof/>
          </w:rPr>
          <w:t>2.5.</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Website</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1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2</w:t>
        </w:r>
        <w:r w:rsidR="009075BB" w:rsidRPr="009075BB">
          <w:rPr>
            <w:rFonts w:ascii="Times New Roman" w:hAnsi="Times New Roman" w:cs="Times New Roman"/>
            <w:noProof/>
            <w:webHidden/>
          </w:rPr>
          <w:fldChar w:fldCharType="end"/>
        </w:r>
      </w:hyperlink>
    </w:p>
    <w:p w14:paraId="423CA69E" w14:textId="77777777" w:rsidR="009075BB" w:rsidRPr="009075BB" w:rsidRDefault="00261AC2">
      <w:pPr>
        <w:pStyle w:val="TOC2"/>
        <w:rPr>
          <w:rFonts w:ascii="Times New Roman" w:eastAsiaTheme="minorEastAsia" w:hAnsi="Times New Roman" w:cs="Times New Roman"/>
          <w:noProof/>
        </w:rPr>
      </w:pPr>
      <w:hyperlink w:anchor="_Toc192654572" w:history="1">
        <w:r w:rsidR="009075BB" w:rsidRPr="009075BB">
          <w:rPr>
            <w:rStyle w:val="Hyperlink"/>
            <w:rFonts w:ascii="Times New Roman" w:hAnsi="Times New Roman" w:cs="Times New Roman"/>
            <w:noProof/>
          </w:rPr>
          <w:t>2.6.</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lang w:val="id"/>
          </w:rPr>
          <w:t xml:space="preserve">Metode </w:t>
        </w:r>
        <w:r w:rsidR="009075BB" w:rsidRPr="009075BB">
          <w:rPr>
            <w:rStyle w:val="Hyperlink"/>
            <w:rFonts w:ascii="Times New Roman" w:hAnsi="Times New Roman" w:cs="Times New Roman"/>
            <w:i/>
            <w:noProof/>
          </w:rPr>
          <w:t>Waterfal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2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2</w:t>
        </w:r>
        <w:r w:rsidR="009075BB" w:rsidRPr="009075BB">
          <w:rPr>
            <w:rFonts w:ascii="Times New Roman" w:hAnsi="Times New Roman" w:cs="Times New Roman"/>
            <w:noProof/>
            <w:webHidden/>
          </w:rPr>
          <w:fldChar w:fldCharType="end"/>
        </w:r>
      </w:hyperlink>
    </w:p>
    <w:p w14:paraId="2BD0E054" w14:textId="77777777" w:rsidR="009075BB" w:rsidRPr="009075BB" w:rsidRDefault="00261AC2">
      <w:pPr>
        <w:pStyle w:val="TOC2"/>
        <w:rPr>
          <w:rFonts w:ascii="Times New Roman" w:eastAsiaTheme="minorEastAsia" w:hAnsi="Times New Roman" w:cs="Times New Roman"/>
          <w:noProof/>
        </w:rPr>
      </w:pPr>
      <w:hyperlink w:anchor="_Toc192654573" w:history="1">
        <w:r w:rsidR="009075BB" w:rsidRPr="009075BB">
          <w:rPr>
            <w:rStyle w:val="Hyperlink"/>
            <w:rFonts w:ascii="Times New Roman" w:hAnsi="Times New Roman" w:cs="Times New Roman"/>
            <w:noProof/>
          </w:rPr>
          <w:t>2.7.</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Database</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3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4</w:t>
        </w:r>
        <w:r w:rsidR="009075BB" w:rsidRPr="009075BB">
          <w:rPr>
            <w:rFonts w:ascii="Times New Roman" w:hAnsi="Times New Roman" w:cs="Times New Roman"/>
            <w:noProof/>
            <w:webHidden/>
          </w:rPr>
          <w:fldChar w:fldCharType="end"/>
        </w:r>
      </w:hyperlink>
    </w:p>
    <w:p w14:paraId="073AC3B2" w14:textId="77777777" w:rsidR="009075BB" w:rsidRPr="009075BB" w:rsidRDefault="00261AC2">
      <w:pPr>
        <w:pStyle w:val="TOC2"/>
        <w:rPr>
          <w:rFonts w:ascii="Times New Roman" w:eastAsiaTheme="minorEastAsia" w:hAnsi="Times New Roman" w:cs="Times New Roman"/>
          <w:noProof/>
        </w:rPr>
      </w:pPr>
      <w:hyperlink w:anchor="_Toc192654574" w:history="1">
        <w:r w:rsidR="009075BB" w:rsidRPr="009075BB">
          <w:rPr>
            <w:rStyle w:val="Hyperlink"/>
            <w:rFonts w:ascii="Times New Roman" w:hAnsi="Times New Roman" w:cs="Times New Roman"/>
            <w:noProof/>
          </w:rPr>
          <w:t>2.8.</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MySQ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4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4</w:t>
        </w:r>
        <w:r w:rsidR="009075BB" w:rsidRPr="009075BB">
          <w:rPr>
            <w:rFonts w:ascii="Times New Roman" w:hAnsi="Times New Roman" w:cs="Times New Roman"/>
            <w:noProof/>
            <w:webHidden/>
          </w:rPr>
          <w:fldChar w:fldCharType="end"/>
        </w:r>
      </w:hyperlink>
    </w:p>
    <w:p w14:paraId="74723A95" w14:textId="77777777" w:rsidR="009075BB" w:rsidRPr="009075BB" w:rsidRDefault="00261AC2">
      <w:pPr>
        <w:pStyle w:val="TOC2"/>
        <w:rPr>
          <w:rFonts w:ascii="Times New Roman" w:eastAsiaTheme="minorEastAsia" w:hAnsi="Times New Roman" w:cs="Times New Roman"/>
          <w:noProof/>
        </w:rPr>
      </w:pPr>
      <w:hyperlink w:anchor="_Toc192654575" w:history="1">
        <w:r w:rsidR="009075BB" w:rsidRPr="009075BB">
          <w:rPr>
            <w:rStyle w:val="Hyperlink"/>
            <w:rFonts w:ascii="Times New Roman" w:hAnsi="Times New Roman" w:cs="Times New Roman"/>
            <w:noProof/>
          </w:rPr>
          <w:t>2.9.</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Hypertext Preprocessor</w:t>
        </w:r>
        <w:r w:rsidR="009075BB" w:rsidRPr="009075BB">
          <w:rPr>
            <w:rStyle w:val="Hyperlink"/>
            <w:rFonts w:ascii="Times New Roman" w:hAnsi="Times New Roman" w:cs="Times New Roman"/>
            <w:noProof/>
          </w:rPr>
          <w:t xml:space="preserve"> (PHP)</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5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5</w:t>
        </w:r>
        <w:r w:rsidR="009075BB" w:rsidRPr="009075BB">
          <w:rPr>
            <w:rFonts w:ascii="Times New Roman" w:hAnsi="Times New Roman" w:cs="Times New Roman"/>
            <w:noProof/>
            <w:webHidden/>
          </w:rPr>
          <w:fldChar w:fldCharType="end"/>
        </w:r>
      </w:hyperlink>
    </w:p>
    <w:p w14:paraId="5D3E6BCD" w14:textId="77777777" w:rsidR="009075BB" w:rsidRPr="009075BB" w:rsidRDefault="00261AC2">
      <w:pPr>
        <w:pStyle w:val="TOC2"/>
        <w:rPr>
          <w:rFonts w:ascii="Times New Roman" w:eastAsiaTheme="minorEastAsia" w:hAnsi="Times New Roman" w:cs="Times New Roman"/>
          <w:noProof/>
        </w:rPr>
      </w:pPr>
      <w:hyperlink w:anchor="_Toc192654576" w:history="1">
        <w:r w:rsidR="009075BB" w:rsidRPr="009075BB">
          <w:rPr>
            <w:rStyle w:val="Hyperlink"/>
            <w:rFonts w:ascii="Times New Roman" w:hAnsi="Times New Roman" w:cs="Times New Roman"/>
            <w:noProof/>
          </w:rPr>
          <w:t>2.10.</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Larave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6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5</w:t>
        </w:r>
        <w:r w:rsidR="009075BB" w:rsidRPr="009075BB">
          <w:rPr>
            <w:rFonts w:ascii="Times New Roman" w:hAnsi="Times New Roman" w:cs="Times New Roman"/>
            <w:noProof/>
            <w:webHidden/>
          </w:rPr>
          <w:fldChar w:fldCharType="end"/>
        </w:r>
      </w:hyperlink>
    </w:p>
    <w:p w14:paraId="3EBA731C" w14:textId="77777777" w:rsidR="009075BB" w:rsidRPr="009075BB" w:rsidRDefault="00261AC2">
      <w:pPr>
        <w:pStyle w:val="TOC2"/>
        <w:rPr>
          <w:rFonts w:ascii="Times New Roman" w:eastAsiaTheme="minorEastAsia" w:hAnsi="Times New Roman" w:cs="Times New Roman"/>
          <w:noProof/>
        </w:rPr>
      </w:pPr>
      <w:hyperlink w:anchor="_Toc192654577" w:history="1">
        <w:r w:rsidR="009075BB" w:rsidRPr="009075BB">
          <w:rPr>
            <w:rStyle w:val="Hyperlink"/>
            <w:rFonts w:ascii="Times New Roman" w:hAnsi="Times New Roman" w:cs="Times New Roman"/>
            <w:noProof/>
          </w:rPr>
          <w:t>2.1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Bootstraps</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7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7</w:t>
        </w:r>
        <w:r w:rsidR="009075BB" w:rsidRPr="009075BB">
          <w:rPr>
            <w:rFonts w:ascii="Times New Roman" w:hAnsi="Times New Roman" w:cs="Times New Roman"/>
            <w:noProof/>
            <w:webHidden/>
          </w:rPr>
          <w:fldChar w:fldCharType="end"/>
        </w:r>
      </w:hyperlink>
    </w:p>
    <w:p w14:paraId="11DED8A2" w14:textId="77777777" w:rsidR="009075BB" w:rsidRPr="009075BB" w:rsidRDefault="00261AC2">
      <w:pPr>
        <w:pStyle w:val="TOC2"/>
        <w:rPr>
          <w:rFonts w:ascii="Times New Roman" w:eastAsiaTheme="minorEastAsia" w:hAnsi="Times New Roman" w:cs="Times New Roman"/>
          <w:noProof/>
        </w:rPr>
      </w:pPr>
      <w:hyperlink w:anchor="_Toc192654578" w:history="1">
        <w:r w:rsidR="009075BB" w:rsidRPr="009075BB">
          <w:rPr>
            <w:rStyle w:val="Hyperlink"/>
            <w:rFonts w:ascii="Times New Roman" w:hAnsi="Times New Roman" w:cs="Times New Roman"/>
            <w:noProof/>
          </w:rPr>
          <w:t>2.1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Visual Studio Code</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8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8</w:t>
        </w:r>
        <w:r w:rsidR="009075BB" w:rsidRPr="009075BB">
          <w:rPr>
            <w:rFonts w:ascii="Times New Roman" w:hAnsi="Times New Roman" w:cs="Times New Roman"/>
            <w:noProof/>
            <w:webHidden/>
          </w:rPr>
          <w:fldChar w:fldCharType="end"/>
        </w:r>
      </w:hyperlink>
    </w:p>
    <w:p w14:paraId="2D298210" w14:textId="77777777" w:rsidR="009075BB" w:rsidRPr="009075BB" w:rsidRDefault="00261AC2">
      <w:pPr>
        <w:pStyle w:val="TOC2"/>
        <w:rPr>
          <w:rFonts w:ascii="Times New Roman" w:eastAsiaTheme="minorEastAsia" w:hAnsi="Times New Roman" w:cs="Times New Roman"/>
          <w:noProof/>
        </w:rPr>
      </w:pPr>
      <w:hyperlink w:anchor="_Toc192654579" w:history="1">
        <w:r w:rsidR="009075BB" w:rsidRPr="009075BB">
          <w:rPr>
            <w:rStyle w:val="Hyperlink"/>
            <w:rFonts w:ascii="Times New Roman" w:hAnsi="Times New Roman" w:cs="Times New Roman"/>
            <w:noProof/>
          </w:rPr>
          <w:t>2.1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Unified Model Language</w:t>
        </w:r>
        <w:r w:rsidR="009075BB" w:rsidRPr="009075BB">
          <w:rPr>
            <w:rStyle w:val="Hyperlink"/>
            <w:rFonts w:ascii="Times New Roman" w:hAnsi="Times New Roman" w:cs="Times New Roman"/>
            <w:noProof/>
          </w:rPr>
          <w:t xml:space="preserve"> (UM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79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8</w:t>
        </w:r>
        <w:r w:rsidR="009075BB" w:rsidRPr="009075BB">
          <w:rPr>
            <w:rFonts w:ascii="Times New Roman" w:hAnsi="Times New Roman" w:cs="Times New Roman"/>
            <w:noProof/>
            <w:webHidden/>
          </w:rPr>
          <w:fldChar w:fldCharType="end"/>
        </w:r>
      </w:hyperlink>
    </w:p>
    <w:p w14:paraId="2C6F7708" w14:textId="77777777" w:rsidR="009075BB" w:rsidRPr="009075BB" w:rsidRDefault="00261AC2">
      <w:pPr>
        <w:pStyle w:val="TOC3"/>
        <w:rPr>
          <w:rFonts w:ascii="Times New Roman" w:eastAsiaTheme="minorEastAsia" w:hAnsi="Times New Roman" w:cs="Times New Roman"/>
          <w:noProof/>
        </w:rPr>
      </w:pPr>
      <w:hyperlink w:anchor="_Toc192654580" w:history="1">
        <w:r w:rsidR="009075BB" w:rsidRPr="009075BB">
          <w:rPr>
            <w:rStyle w:val="Hyperlink"/>
            <w:rFonts w:ascii="Times New Roman" w:hAnsi="Times New Roman" w:cs="Times New Roman"/>
            <w:noProof/>
          </w:rPr>
          <w:t>2.13.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lang w:val="id"/>
          </w:rPr>
          <w:t xml:space="preserve">Use </w:t>
        </w:r>
        <w:r w:rsidR="009075BB" w:rsidRPr="009075BB">
          <w:rPr>
            <w:rStyle w:val="Hyperlink"/>
            <w:rFonts w:ascii="Times New Roman" w:hAnsi="Times New Roman" w:cs="Times New Roman"/>
            <w:i/>
            <w:noProof/>
          </w:rPr>
          <w:t>Case</w:t>
        </w:r>
        <w:r w:rsidR="009075BB" w:rsidRPr="009075BB">
          <w:rPr>
            <w:rStyle w:val="Hyperlink"/>
            <w:rFonts w:ascii="Times New Roman" w:hAnsi="Times New Roman" w:cs="Times New Roman"/>
            <w:noProof/>
            <w:lang w:val="id"/>
          </w:rPr>
          <w:t xml:space="preserve"> </w:t>
        </w:r>
        <w:r w:rsidR="009075BB" w:rsidRPr="009075BB">
          <w:rPr>
            <w:rStyle w:val="Hyperlink"/>
            <w:rFonts w:ascii="Times New Roman" w:hAnsi="Times New Roman" w:cs="Times New Roman"/>
            <w:i/>
            <w:noProof/>
          </w:rPr>
          <w:t>Diagram</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0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8</w:t>
        </w:r>
        <w:r w:rsidR="009075BB" w:rsidRPr="009075BB">
          <w:rPr>
            <w:rFonts w:ascii="Times New Roman" w:hAnsi="Times New Roman" w:cs="Times New Roman"/>
            <w:noProof/>
            <w:webHidden/>
          </w:rPr>
          <w:fldChar w:fldCharType="end"/>
        </w:r>
      </w:hyperlink>
    </w:p>
    <w:p w14:paraId="4B3631DE" w14:textId="77777777" w:rsidR="009075BB" w:rsidRPr="009075BB" w:rsidRDefault="00261AC2">
      <w:pPr>
        <w:pStyle w:val="TOC3"/>
        <w:rPr>
          <w:rFonts w:ascii="Times New Roman" w:eastAsiaTheme="minorEastAsia" w:hAnsi="Times New Roman" w:cs="Times New Roman"/>
          <w:noProof/>
        </w:rPr>
      </w:pPr>
      <w:hyperlink w:anchor="_Toc192654581" w:history="1">
        <w:r w:rsidR="009075BB" w:rsidRPr="009075BB">
          <w:rPr>
            <w:rStyle w:val="Hyperlink"/>
            <w:rFonts w:ascii="Times New Roman" w:hAnsi="Times New Roman" w:cs="Times New Roman"/>
            <w:noProof/>
            <w:lang w:val="id"/>
          </w:rPr>
          <w:t>2.13.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iCs/>
            <w:noProof/>
          </w:rPr>
          <w:t xml:space="preserve">Activiy </w:t>
        </w:r>
        <w:r w:rsidR="009075BB" w:rsidRPr="009075BB">
          <w:rPr>
            <w:rStyle w:val="Hyperlink"/>
            <w:rFonts w:ascii="Times New Roman" w:hAnsi="Times New Roman" w:cs="Times New Roman"/>
            <w:i/>
            <w:noProof/>
          </w:rPr>
          <w:t>Diagram</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1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0</w:t>
        </w:r>
        <w:r w:rsidR="009075BB" w:rsidRPr="009075BB">
          <w:rPr>
            <w:rFonts w:ascii="Times New Roman" w:hAnsi="Times New Roman" w:cs="Times New Roman"/>
            <w:noProof/>
            <w:webHidden/>
          </w:rPr>
          <w:fldChar w:fldCharType="end"/>
        </w:r>
      </w:hyperlink>
    </w:p>
    <w:p w14:paraId="7923E1D2" w14:textId="77777777" w:rsidR="009075BB" w:rsidRPr="009075BB" w:rsidRDefault="00261AC2">
      <w:pPr>
        <w:pStyle w:val="TOC3"/>
        <w:rPr>
          <w:rFonts w:ascii="Times New Roman" w:eastAsiaTheme="minorEastAsia" w:hAnsi="Times New Roman" w:cs="Times New Roman"/>
          <w:noProof/>
        </w:rPr>
      </w:pPr>
      <w:hyperlink w:anchor="_Toc192654582" w:history="1">
        <w:r w:rsidR="009075BB" w:rsidRPr="009075BB">
          <w:rPr>
            <w:rStyle w:val="Hyperlink"/>
            <w:rFonts w:ascii="Times New Roman" w:hAnsi="Times New Roman" w:cs="Times New Roman"/>
            <w:iCs/>
            <w:noProof/>
          </w:rPr>
          <w:t>2.13.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lang w:val="id"/>
          </w:rPr>
          <w:t>Class</w:t>
        </w:r>
        <w:r w:rsidR="009075BB" w:rsidRPr="009075BB">
          <w:rPr>
            <w:rStyle w:val="Hyperlink"/>
            <w:rFonts w:ascii="Times New Roman" w:hAnsi="Times New Roman" w:cs="Times New Roman"/>
            <w:noProof/>
            <w:lang w:val="id"/>
          </w:rPr>
          <w:t xml:space="preserve"> </w:t>
        </w:r>
        <w:r w:rsidR="009075BB" w:rsidRPr="009075BB">
          <w:rPr>
            <w:rStyle w:val="Hyperlink"/>
            <w:rFonts w:ascii="Times New Roman" w:hAnsi="Times New Roman" w:cs="Times New Roman"/>
            <w:i/>
            <w:noProof/>
          </w:rPr>
          <w:t>Diagram</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2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1</w:t>
        </w:r>
        <w:r w:rsidR="009075BB" w:rsidRPr="009075BB">
          <w:rPr>
            <w:rFonts w:ascii="Times New Roman" w:hAnsi="Times New Roman" w:cs="Times New Roman"/>
            <w:noProof/>
            <w:webHidden/>
          </w:rPr>
          <w:fldChar w:fldCharType="end"/>
        </w:r>
      </w:hyperlink>
    </w:p>
    <w:p w14:paraId="709B1CC3" w14:textId="77777777" w:rsidR="009075BB" w:rsidRPr="009075BB" w:rsidRDefault="00261AC2">
      <w:pPr>
        <w:pStyle w:val="TOC3"/>
        <w:rPr>
          <w:rFonts w:ascii="Times New Roman" w:eastAsiaTheme="minorEastAsia" w:hAnsi="Times New Roman" w:cs="Times New Roman"/>
          <w:noProof/>
        </w:rPr>
      </w:pPr>
      <w:hyperlink w:anchor="_Toc192654583" w:history="1">
        <w:r w:rsidR="009075BB" w:rsidRPr="009075BB">
          <w:rPr>
            <w:rStyle w:val="Hyperlink"/>
            <w:rFonts w:ascii="Times New Roman" w:hAnsi="Times New Roman" w:cs="Times New Roman"/>
            <w:iCs/>
            <w:noProof/>
          </w:rPr>
          <w:t>2.13.4.</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Sequence</w:t>
        </w:r>
        <w:r w:rsidR="009075BB" w:rsidRPr="009075BB">
          <w:rPr>
            <w:rStyle w:val="Hyperlink"/>
            <w:rFonts w:ascii="Times New Roman" w:hAnsi="Times New Roman" w:cs="Times New Roman"/>
            <w:noProof/>
            <w:lang w:val="id"/>
          </w:rPr>
          <w:t xml:space="preserve"> </w:t>
        </w:r>
        <w:r w:rsidR="009075BB" w:rsidRPr="009075BB">
          <w:rPr>
            <w:rStyle w:val="Hyperlink"/>
            <w:rFonts w:ascii="Times New Roman" w:hAnsi="Times New Roman" w:cs="Times New Roman"/>
            <w:i/>
            <w:iCs/>
            <w:noProof/>
          </w:rPr>
          <w:t>Diagram</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3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2</w:t>
        </w:r>
        <w:r w:rsidR="009075BB" w:rsidRPr="009075BB">
          <w:rPr>
            <w:rFonts w:ascii="Times New Roman" w:hAnsi="Times New Roman" w:cs="Times New Roman"/>
            <w:noProof/>
            <w:webHidden/>
          </w:rPr>
          <w:fldChar w:fldCharType="end"/>
        </w:r>
      </w:hyperlink>
    </w:p>
    <w:p w14:paraId="09AB5F34" w14:textId="77777777" w:rsidR="009075BB" w:rsidRPr="009075BB" w:rsidRDefault="00261AC2">
      <w:pPr>
        <w:pStyle w:val="TOC2"/>
        <w:rPr>
          <w:rFonts w:ascii="Times New Roman" w:eastAsiaTheme="minorEastAsia" w:hAnsi="Times New Roman" w:cs="Times New Roman"/>
          <w:noProof/>
        </w:rPr>
      </w:pPr>
      <w:hyperlink w:anchor="_Toc192654584" w:history="1">
        <w:r w:rsidR="009075BB" w:rsidRPr="009075BB">
          <w:rPr>
            <w:rStyle w:val="Hyperlink"/>
            <w:rFonts w:ascii="Times New Roman" w:hAnsi="Times New Roman" w:cs="Times New Roman"/>
            <w:noProof/>
          </w:rPr>
          <w:t>2.14.</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riteria Situs Website Yang Baik</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4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3</w:t>
        </w:r>
        <w:r w:rsidR="009075BB" w:rsidRPr="009075BB">
          <w:rPr>
            <w:rFonts w:ascii="Times New Roman" w:hAnsi="Times New Roman" w:cs="Times New Roman"/>
            <w:noProof/>
            <w:webHidden/>
          </w:rPr>
          <w:fldChar w:fldCharType="end"/>
        </w:r>
      </w:hyperlink>
    </w:p>
    <w:p w14:paraId="0E6FF2D5" w14:textId="77777777" w:rsidR="009075BB" w:rsidRPr="009075BB" w:rsidRDefault="00261AC2">
      <w:pPr>
        <w:pStyle w:val="TOC2"/>
        <w:rPr>
          <w:rFonts w:ascii="Times New Roman" w:eastAsiaTheme="minorEastAsia" w:hAnsi="Times New Roman" w:cs="Times New Roman"/>
          <w:noProof/>
        </w:rPr>
      </w:pPr>
      <w:hyperlink w:anchor="_Toc192654585" w:history="1">
        <w:r w:rsidR="009075BB" w:rsidRPr="009075BB">
          <w:rPr>
            <w:rStyle w:val="Hyperlink"/>
            <w:rFonts w:ascii="Times New Roman" w:hAnsi="Times New Roman" w:cs="Times New Roman"/>
            <w:noProof/>
            <w:lang w:val="id"/>
          </w:rPr>
          <w:t>2.15.</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User Acceptance Testing</w:t>
        </w:r>
        <w:r w:rsidR="009075BB" w:rsidRPr="009075BB">
          <w:rPr>
            <w:rStyle w:val="Hyperlink"/>
            <w:rFonts w:ascii="Times New Roman" w:hAnsi="Times New Roman" w:cs="Times New Roman"/>
            <w:noProof/>
          </w:rPr>
          <w:t xml:space="preserve"> (UAT)</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5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5</w:t>
        </w:r>
        <w:r w:rsidR="009075BB" w:rsidRPr="009075BB">
          <w:rPr>
            <w:rFonts w:ascii="Times New Roman" w:hAnsi="Times New Roman" w:cs="Times New Roman"/>
            <w:noProof/>
            <w:webHidden/>
          </w:rPr>
          <w:fldChar w:fldCharType="end"/>
        </w:r>
      </w:hyperlink>
    </w:p>
    <w:p w14:paraId="77C39DE8" w14:textId="77777777" w:rsidR="009075BB" w:rsidRPr="009075BB" w:rsidRDefault="00261AC2">
      <w:pPr>
        <w:pStyle w:val="TOC3"/>
        <w:rPr>
          <w:rFonts w:ascii="Times New Roman" w:eastAsiaTheme="minorEastAsia" w:hAnsi="Times New Roman" w:cs="Times New Roman"/>
          <w:noProof/>
        </w:rPr>
      </w:pPr>
      <w:hyperlink w:anchor="_Toc192654586" w:history="1">
        <w:r w:rsidR="009075BB" w:rsidRPr="009075BB">
          <w:rPr>
            <w:rStyle w:val="Hyperlink"/>
            <w:rFonts w:ascii="Times New Roman" w:hAnsi="Times New Roman" w:cs="Times New Roman"/>
            <w:noProof/>
          </w:rPr>
          <w:t>2.15.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Blackbox</w:t>
        </w:r>
        <w:r w:rsidR="009075BB" w:rsidRPr="009075BB">
          <w:rPr>
            <w:rStyle w:val="Hyperlink"/>
            <w:rFonts w:ascii="Times New Roman" w:hAnsi="Times New Roman" w:cs="Times New Roman"/>
            <w:noProof/>
          </w:rPr>
          <w:t xml:space="preserve"> Testing</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6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6</w:t>
        </w:r>
        <w:r w:rsidR="009075BB" w:rsidRPr="009075BB">
          <w:rPr>
            <w:rFonts w:ascii="Times New Roman" w:hAnsi="Times New Roman" w:cs="Times New Roman"/>
            <w:noProof/>
            <w:webHidden/>
          </w:rPr>
          <w:fldChar w:fldCharType="end"/>
        </w:r>
      </w:hyperlink>
    </w:p>
    <w:p w14:paraId="268DC6E4" w14:textId="77777777" w:rsidR="009075BB" w:rsidRDefault="00261AC2">
      <w:pPr>
        <w:pStyle w:val="TOC3"/>
        <w:rPr>
          <w:rStyle w:val="Hyperlink"/>
          <w:rFonts w:ascii="Times New Roman" w:hAnsi="Times New Roman" w:cs="Times New Roman"/>
          <w:noProof/>
        </w:rPr>
      </w:pPr>
      <w:hyperlink w:anchor="_Toc192654587" w:history="1">
        <w:r w:rsidR="009075BB" w:rsidRPr="009075BB">
          <w:rPr>
            <w:rStyle w:val="Hyperlink"/>
            <w:rFonts w:ascii="Times New Roman" w:hAnsi="Times New Roman" w:cs="Times New Roman"/>
            <w:noProof/>
          </w:rPr>
          <w:t>2.15.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i/>
            <w:noProof/>
          </w:rPr>
          <w:t>Beta</w:t>
        </w:r>
        <w:r w:rsidR="009075BB" w:rsidRPr="009075BB">
          <w:rPr>
            <w:rStyle w:val="Hyperlink"/>
            <w:rFonts w:ascii="Times New Roman" w:hAnsi="Times New Roman" w:cs="Times New Roman"/>
            <w:noProof/>
          </w:rPr>
          <w:t xml:space="preserve"> </w:t>
        </w:r>
        <w:r w:rsidR="009075BB" w:rsidRPr="009075BB">
          <w:rPr>
            <w:rStyle w:val="Hyperlink"/>
            <w:rFonts w:ascii="Times New Roman" w:hAnsi="Times New Roman" w:cs="Times New Roman"/>
            <w:i/>
            <w:noProof/>
          </w:rPr>
          <w:t>Testing</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7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6</w:t>
        </w:r>
        <w:r w:rsidR="009075BB" w:rsidRPr="009075BB">
          <w:rPr>
            <w:rFonts w:ascii="Times New Roman" w:hAnsi="Times New Roman" w:cs="Times New Roman"/>
            <w:noProof/>
            <w:webHidden/>
          </w:rPr>
          <w:fldChar w:fldCharType="end"/>
        </w:r>
      </w:hyperlink>
    </w:p>
    <w:p w14:paraId="3AD5881B" w14:textId="77777777" w:rsidR="009075BB" w:rsidRPr="009075BB" w:rsidRDefault="009075BB" w:rsidP="009075BB"/>
    <w:p w14:paraId="2813EB2D" w14:textId="77777777" w:rsidR="009075BB" w:rsidRDefault="00261AC2">
      <w:pPr>
        <w:pStyle w:val="TOC1"/>
        <w:rPr>
          <w:rStyle w:val="Hyperlink"/>
        </w:rPr>
      </w:pPr>
      <w:hyperlink w:anchor="_Toc192654588" w:history="1">
        <w:r w:rsidR="009075BB" w:rsidRPr="009075BB">
          <w:rPr>
            <w:rStyle w:val="Hyperlink"/>
          </w:rPr>
          <w:t>BAB III  METOLODOGI PENELITIAN</w:t>
        </w:r>
        <w:r w:rsidR="009075BB" w:rsidRPr="009075BB">
          <w:rPr>
            <w:webHidden/>
          </w:rPr>
          <w:tab/>
        </w:r>
        <w:r w:rsidR="009075BB" w:rsidRPr="009075BB">
          <w:rPr>
            <w:webHidden/>
          </w:rPr>
          <w:fldChar w:fldCharType="begin"/>
        </w:r>
        <w:r w:rsidR="009075BB" w:rsidRPr="009075BB">
          <w:rPr>
            <w:webHidden/>
          </w:rPr>
          <w:instrText xml:space="preserve"> PAGEREF _Toc192654588 \h </w:instrText>
        </w:r>
        <w:r w:rsidR="009075BB" w:rsidRPr="009075BB">
          <w:rPr>
            <w:webHidden/>
          </w:rPr>
        </w:r>
        <w:r w:rsidR="009075BB" w:rsidRPr="009075BB">
          <w:rPr>
            <w:webHidden/>
          </w:rPr>
          <w:fldChar w:fldCharType="separate"/>
        </w:r>
        <w:r w:rsidR="00591089">
          <w:rPr>
            <w:webHidden/>
          </w:rPr>
          <w:t>28</w:t>
        </w:r>
        <w:r w:rsidR="009075BB" w:rsidRPr="009075BB">
          <w:rPr>
            <w:webHidden/>
          </w:rPr>
          <w:fldChar w:fldCharType="end"/>
        </w:r>
      </w:hyperlink>
    </w:p>
    <w:p w14:paraId="2CD34DE0" w14:textId="77777777" w:rsidR="009075BB" w:rsidRPr="009075BB" w:rsidRDefault="009075BB" w:rsidP="009075BB">
      <w:pPr>
        <w:rPr>
          <w:lang w:val="id-ID"/>
        </w:rPr>
      </w:pPr>
    </w:p>
    <w:p w14:paraId="1F31E8BA" w14:textId="77777777" w:rsidR="009075BB" w:rsidRPr="009075BB" w:rsidRDefault="00261AC2">
      <w:pPr>
        <w:pStyle w:val="TOC2"/>
        <w:rPr>
          <w:rFonts w:ascii="Times New Roman" w:eastAsiaTheme="minorEastAsia" w:hAnsi="Times New Roman" w:cs="Times New Roman"/>
          <w:noProof/>
        </w:rPr>
      </w:pPr>
      <w:hyperlink w:anchor="_Toc192654589" w:history="1">
        <w:r w:rsidR="009075BB" w:rsidRPr="009075BB">
          <w:rPr>
            <w:rStyle w:val="Hyperlink"/>
            <w:rFonts w:ascii="Times New Roman" w:hAnsi="Times New Roman" w:cs="Times New Roman"/>
            <w:noProof/>
            <w:lang w:val="id-ID"/>
          </w:rPr>
          <w:t>3.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Tahapan Pelaksanaan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89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8</w:t>
        </w:r>
        <w:r w:rsidR="009075BB" w:rsidRPr="009075BB">
          <w:rPr>
            <w:rFonts w:ascii="Times New Roman" w:hAnsi="Times New Roman" w:cs="Times New Roman"/>
            <w:noProof/>
            <w:webHidden/>
          </w:rPr>
          <w:fldChar w:fldCharType="end"/>
        </w:r>
      </w:hyperlink>
    </w:p>
    <w:p w14:paraId="58B9F711" w14:textId="77777777" w:rsidR="009075BB" w:rsidRPr="009075BB" w:rsidRDefault="00261AC2">
      <w:pPr>
        <w:pStyle w:val="TOC3"/>
        <w:rPr>
          <w:rFonts w:ascii="Times New Roman" w:eastAsiaTheme="minorEastAsia" w:hAnsi="Times New Roman" w:cs="Times New Roman"/>
          <w:noProof/>
        </w:rPr>
      </w:pPr>
      <w:hyperlink w:anchor="_Toc192654590" w:history="1">
        <w:r w:rsidR="009075BB" w:rsidRPr="009075BB">
          <w:rPr>
            <w:rStyle w:val="Hyperlink"/>
            <w:rFonts w:ascii="Times New Roman" w:hAnsi="Times New Roman" w:cs="Times New Roman"/>
            <w:noProof/>
          </w:rPr>
          <w:t>3.1.1.</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ebutuhan Fungsiona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0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28</w:t>
        </w:r>
        <w:r w:rsidR="009075BB" w:rsidRPr="009075BB">
          <w:rPr>
            <w:rFonts w:ascii="Times New Roman" w:hAnsi="Times New Roman" w:cs="Times New Roman"/>
            <w:noProof/>
            <w:webHidden/>
          </w:rPr>
          <w:fldChar w:fldCharType="end"/>
        </w:r>
      </w:hyperlink>
    </w:p>
    <w:p w14:paraId="71483CA9" w14:textId="77777777" w:rsidR="009075BB" w:rsidRPr="009075BB" w:rsidRDefault="00261AC2">
      <w:pPr>
        <w:pStyle w:val="TOC3"/>
        <w:rPr>
          <w:rFonts w:ascii="Times New Roman" w:eastAsiaTheme="minorEastAsia" w:hAnsi="Times New Roman" w:cs="Times New Roman"/>
          <w:noProof/>
        </w:rPr>
      </w:pPr>
      <w:hyperlink w:anchor="_Toc192654591" w:history="1">
        <w:r w:rsidR="009075BB" w:rsidRPr="009075BB">
          <w:rPr>
            <w:rStyle w:val="Hyperlink"/>
            <w:rFonts w:ascii="Times New Roman" w:hAnsi="Times New Roman" w:cs="Times New Roman"/>
            <w:noProof/>
          </w:rPr>
          <w:t>3.1.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Kebutuhan Non-Fungisonal</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1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1</w:t>
        </w:r>
        <w:r w:rsidR="009075BB" w:rsidRPr="009075BB">
          <w:rPr>
            <w:rFonts w:ascii="Times New Roman" w:hAnsi="Times New Roman" w:cs="Times New Roman"/>
            <w:noProof/>
            <w:webHidden/>
          </w:rPr>
          <w:fldChar w:fldCharType="end"/>
        </w:r>
      </w:hyperlink>
    </w:p>
    <w:p w14:paraId="7B4C1867" w14:textId="77777777" w:rsidR="009075BB" w:rsidRPr="009075BB" w:rsidRDefault="00261AC2">
      <w:pPr>
        <w:pStyle w:val="TOC3"/>
        <w:rPr>
          <w:rFonts w:ascii="Times New Roman" w:eastAsiaTheme="minorEastAsia" w:hAnsi="Times New Roman" w:cs="Times New Roman"/>
          <w:noProof/>
        </w:rPr>
      </w:pPr>
      <w:hyperlink w:anchor="_Toc192654592" w:history="1">
        <w:r w:rsidR="009075BB" w:rsidRPr="009075BB">
          <w:rPr>
            <w:rStyle w:val="Hyperlink"/>
            <w:rFonts w:ascii="Times New Roman" w:hAnsi="Times New Roman" w:cs="Times New Roman"/>
            <w:noProof/>
          </w:rPr>
          <w:t>3.1.3.</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Identifikasi Masalah</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2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1</w:t>
        </w:r>
        <w:r w:rsidR="009075BB" w:rsidRPr="009075BB">
          <w:rPr>
            <w:rFonts w:ascii="Times New Roman" w:hAnsi="Times New Roman" w:cs="Times New Roman"/>
            <w:noProof/>
            <w:webHidden/>
          </w:rPr>
          <w:fldChar w:fldCharType="end"/>
        </w:r>
      </w:hyperlink>
    </w:p>
    <w:p w14:paraId="31510EBF" w14:textId="77777777" w:rsidR="009075BB" w:rsidRPr="009075BB" w:rsidRDefault="00261AC2">
      <w:pPr>
        <w:pStyle w:val="TOC3"/>
        <w:rPr>
          <w:rFonts w:ascii="Times New Roman" w:eastAsiaTheme="minorEastAsia" w:hAnsi="Times New Roman" w:cs="Times New Roman"/>
          <w:noProof/>
        </w:rPr>
      </w:pPr>
      <w:hyperlink w:anchor="_Toc192654593" w:history="1">
        <w:r w:rsidR="009075BB" w:rsidRPr="009075BB">
          <w:rPr>
            <w:rStyle w:val="Hyperlink"/>
            <w:rFonts w:ascii="Times New Roman" w:hAnsi="Times New Roman" w:cs="Times New Roman"/>
            <w:noProof/>
          </w:rPr>
          <w:t>3.1.4.</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ngumpulan Data</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3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2</w:t>
        </w:r>
        <w:r w:rsidR="009075BB" w:rsidRPr="009075BB">
          <w:rPr>
            <w:rFonts w:ascii="Times New Roman" w:hAnsi="Times New Roman" w:cs="Times New Roman"/>
            <w:noProof/>
            <w:webHidden/>
          </w:rPr>
          <w:fldChar w:fldCharType="end"/>
        </w:r>
      </w:hyperlink>
    </w:p>
    <w:p w14:paraId="0DAF7B73" w14:textId="77777777" w:rsidR="009075BB" w:rsidRPr="009075BB" w:rsidRDefault="00261AC2">
      <w:pPr>
        <w:pStyle w:val="TOC3"/>
        <w:rPr>
          <w:rFonts w:ascii="Times New Roman" w:eastAsiaTheme="minorEastAsia" w:hAnsi="Times New Roman" w:cs="Times New Roman"/>
          <w:noProof/>
        </w:rPr>
      </w:pPr>
      <w:hyperlink w:anchor="_Toc192654594" w:history="1">
        <w:r w:rsidR="009075BB" w:rsidRPr="009075BB">
          <w:rPr>
            <w:rStyle w:val="Hyperlink"/>
            <w:rFonts w:ascii="Times New Roman" w:hAnsi="Times New Roman" w:cs="Times New Roman"/>
            <w:noProof/>
          </w:rPr>
          <w:t>3.1.5.</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rancangan Data dan Sistem</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4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32</w:t>
        </w:r>
        <w:r w:rsidR="009075BB" w:rsidRPr="009075BB">
          <w:rPr>
            <w:rFonts w:ascii="Times New Roman" w:hAnsi="Times New Roman" w:cs="Times New Roman"/>
            <w:noProof/>
            <w:webHidden/>
          </w:rPr>
          <w:fldChar w:fldCharType="end"/>
        </w:r>
      </w:hyperlink>
    </w:p>
    <w:p w14:paraId="201F97E3" w14:textId="77777777" w:rsidR="009075BB" w:rsidRPr="009075BB" w:rsidRDefault="00261AC2">
      <w:pPr>
        <w:pStyle w:val="TOC3"/>
        <w:rPr>
          <w:rFonts w:ascii="Times New Roman" w:eastAsiaTheme="minorEastAsia" w:hAnsi="Times New Roman" w:cs="Times New Roman"/>
          <w:noProof/>
        </w:rPr>
      </w:pPr>
      <w:hyperlink w:anchor="_Toc192654595" w:history="1">
        <w:r w:rsidR="009075BB" w:rsidRPr="009075BB">
          <w:rPr>
            <w:rStyle w:val="Hyperlink"/>
            <w:rFonts w:ascii="Times New Roman" w:hAnsi="Times New Roman" w:cs="Times New Roman"/>
            <w:noProof/>
          </w:rPr>
          <w:t>3.1.6.</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rancangan Proses / Algoritma</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5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40</w:t>
        </w:r>
        <w:r w:rsidR="009075BB" w:rsidRPr="009075BB">
          <w:rPr>
            <w:rFonts w:ascii="Times New Roman" w:hAnsi="Times New Roman" w:cs="Times New Roman"/>
            <w:noProof/>
            <w:webHidden/>
          </w:rPr>
          <w:fldChar w:fldCharType="end"/>
        </w:r>
      </w:hyperlink>
    </w:p>
    <w:p w14:paraId="7712A046" w14:textId="77777777" w:rsidR="009075BB" w:rsidRPr="009075BB" w:rsidRDefault="00261AC2">
      <w:pPr>
        <w:pStyle w:val="TOC3"/>
        <w:rPr>
          <w:rFonts w:ascii="Times New Roman" w:eastAsiaTheme="minorEastAsia" w:hAnsi="Times New Roman" w:cs="Times New Roman"/>
          <w:noProof/>
        </w:rPr>
      </w:pPr>
      <w:hyperlink w:anchor="_Toc192654596" w:history="1">
        <w:r w:rsidR="009075BB" w:rsidRPr="009075BB">
          <w:rPr>
            <w:rStyle w:val="Hyperlink"/>
            <w:rFonts w:ascii="Times New Roman" w:hAnsi="Times New Roman" w:cs="Times New Roman"/>
            <w:noProof/>
          </w:rPr>
          <w:t>3.1.7.</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rancangan Tampil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6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67</w:t>
        </w:r>
        <w:r w:rsidR="009075BB" w:rsidRPr="009075BB">
          <w:rPr>
            <w:rFonts w:ascii="Times New Roman" w:hAnsi="Times New Roman" w:cs="Times New Roman"/>
            <w:noProof/>
            <w:webHidden/>
          </w:rPr>
          <w:fldChar w:fldCharType="end"/>
        </w:r>
      </w:hyperlink>
    </w:p>
    <w:p w14:paraId="209BA234" w14:textId="77777777" w:rsidR="009075BB" w:rsidRPr="009075BB" w:rsidRDefault="00261AC2">
      <w:pPr>
        <w:pStyle w:val="TOC3"/>
        <w:rPr>
          <w:rFonts w:ascii="Times New Roman" w:eastAsiaTheme="minorEastAsia" w:hAnsi="Times New Roman" w:cs="Times New Roman"/>
          <w:noProof/>
        </w:rPr>
      </w:pPr>
      <w:hyperlink w:anchor="_Toc192654597" w:history="1">
        <w:r w:rsidR="009075BB" w:rsidRPr="009075BB">
          <w:rPr>
            <w:rStyle w:val="Hyperlink"/>
            <w:rFonts w:ascii="Times New Roman" w:hAnsi="Times New Roman" w:cs="Times New Roman"/>
            <w:noProof/>
          </w:rPr>
          <w:t>3.1.8.</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Perancangan Penguj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7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87</w:t>
        </w:r>
        <w:r w:rsidR="009075BB" w:rsidRPr="009075BB">
          <w:rPr>
            <w:rFonts w:ascii="Times New Roman" w:hAnsi="Times New Roman" w:cs="Times New Roman"/>
            <w:noProof/>
            <w:webHidden/>
          </w:rPr>
          <w:fldChar w:fldCharType="end"/>
        </w:r>
      </w:hyperlink>
    </w:p>
    <w:p w14:paraId="0DAA79A3" w14:textId="77777777" w:rsidR="009075BB" w:rsidRDefault="00261AC2">
      <w:pPr>
        <w:pStyle w:val="TOC2"/>
        <w:rPr>
          <w:rStyle w:val="Hyperlink"/>
          <w:rFonts w:ascii="Times New Roman" w:hAnsi="Times New Roman" w:cs="Times New Roman"/>
          <w:noProof/>
        </w:rPr>
      </w:pPr>
      <w:hyperlink w:anchor="_Toc192654598" w:history="1">
        <w:r w:rsidR="009075BB" w:rsidRPr="009075BB">
          <w:rPr>
            <w:rStyle w:val="Hyperlink"/>
            <w:rFonts w:ascii="Times New Roman" w:hAnsi="Times New Roman" w:cs="Times New Roman"/>
            <w:noProof/>
          </w:rPr>
          <w:t>3.2.</w:t>
        </w:r>
        <w:r w:rsidR="009075BB" w:rsidRPr="009075BB">
          <w:rPr>
            <w:rFonts w:ascii="Times New Roman" w:eastAsiaTheme="minorEastAsia" w:hAnsi="Times New Roman" w:cs="Times New Roman"/>
            <w:noProof/>
          </w:rPr>
          <w:tab/>
        </w:r>
        <w:r w:rsidR="009075BB" w:rsidRPr="009075BB">
          <w:rPr>
            <w:rStyle w:val="Hyperlink"/>
            <w:rFonts w:ascii="Times New Roman" w:hAnsi="Times New Roman" w:cs="Times New Roman"/>
            <w:noProof/>
          </w:rPr>
          <w:t>Waktu dan Tempat Pelaksanaan Penelitian</w:t>
        </w:r>
        <w:r w:rsidR="009075BB" w:rsidRPr="009075BB">
          <w:rPr>
            <w:rFonts w:ascii="Times New Roman" w:hAnsi="Times New Roman" w:cs="Times New Roman"/>
            <w:noProof/>
            <w:webHidden/>
          </w:rPr>
          <w:tab/>
        </w:r>
        <w:r w:rsidR="009075BB" w:rsidRPr="009075BB">
          <w:rPr>
            <w:rFonts w:ascii="Times New Roman" w:hAnsi="Times New Roman" w:cs="Times New Roman"/>
            <w:noProof/>
            <w:webHidden/>
          </w:rPr>
          <w:fldChar w:fldCharType="begin"/>
        </w:r>
        <w:r w:rsidR="009075BB" w:rsidRPr="009075BB">
          <w:rPr>
            <w:rFonts w:ascii="Times New Roman" w:hAnsi="Times New Roman" w:cs="Times New Roman"/>
            <w:noProof/>
            <w:webHidden/>
          </w:rPr>
          <w:instrText xml:space="preserve"> PAGEREF _Toc192654598 \h </w:instrText>
        </w:r>
        <w:r w:rsidR="009075BB" w:rsidRPr="009075BB">
          <w:rPr>
            <w:rFonts w:ascii="Times New Roman" w:hAnsi="Times New Roman" w:cs="Times New Roman"/>
            <w:noProof/>
            <w:webHidden/>
          </w:rPr>
        </w:r>
        <w:r w:rsidR="009075BB" w:rsidRPr="009075BB">
          <w:rPr>
            <w:rFonts w:ascii="Times New Roman" w:hAnsi="Times New Roman" w:cs="Times New Roman"/>
            <w:noProof/>
            <w:webHidden/>
          </w:rPr>
          <w:fldChar w:fldCharType="separate"/>
        </w:r>
        <w:r w:rsidR="00591089">
          <w:rPr>
            <w:rFonts w:ascii="Times New Roman" w:hAnsi="Times New Roman" w:cs="Times New Roman"/>
            <w:noProof/>
            <w:webHidden/>
          </w:rPr>
          <w:t>107</w:t>
        </w:r>
        <w:r w:rsidR="009075BB" w:rsidRPr="009075BB">
          <w:rPr>
            <w:rFonts w:ascii="Times New Roman" w:hAnsi="Times New Roman" w:cs="Times New Roman"/>
            <w:noProof/>
            <w:webHidden/>
          </w:rPr>
          <w:fldChar w:fldCharType="end"/>
        </w:r>
      </w:hyperlink>
    </w:p>
    <w:p w14:paraId="415F4A97" w14:textId="77777777" w:rsidR="009075BB" w:rsidRPr="009075BB" w:rsidRDefault="009075BB" w:rsidP="009075BB"/>
    <w:p w14:paraId="60092666" w14:textId="77777777" w:rsidR="009075BB" w:rsidRPr="009075BB" w:rsidRDefault="00261AC2">
      <w:pPr>
        <w:pStyle w:val="TOC1"/>
        <w:rPr>
          <w:rFonts w:eastAsiaTheme="minorEastAsia"/>
          <w:b w:val="0"/>
          <w:sz w:val="22"/>
          <w:szCs w:val="22"/>
          <w:lang w:val="en-US"/>
        </w:rPr>
      </w:pPr>
      <w:hyperlink w:anchor="_Toc192654599" w:history="1">
        <w:r w:rsidR="009075BB" w:rsidRPr="009075BB">
          <w:rPr>
            <w:rStyle w:val="Hyperlink"/>
          </w:rPr>
          <w:t>DAFTAR PUSTAKA</w:t>
        </w:r>
        <w:r w:rsidR="009075BB" w:rsidRPr="009075BB">
          <w:rPr>
            <w:webHidden/>
          </w:rPr>
          <w:tab/>
        </w:r>
        <w:r w:rsidR="009075BB" w:rsidRPr="009075BB">
          <w:rPr>
            <w:webHidden/>
          </w:rPr>
          <w:fldChar w:fldCharType="begin"/>
        </w:r>
        <w:r w:rsidR="009075BB" w:rsidRPr="009075BB">
          <w:rPr>
            <w:webHidden/>
          </w:rPr>
          <w:instrText xml:space="preserve"> PAGEREF _Toc192654599 \h </w:instrText>
        </w:r>
        <w:r w:rsidR="009075BB" w:rsidRPr="009075BB">
          <w:rPr>
            <w:webHidden/>
          </w:rPr>
        </w:r>
        <w:r w:rsidR="009075BB" w:rsidRPr="009075BB">
          <w:rPr>
            <w:webHidden/>
          </w:rPr>
          <w:fldChar w:fldCharType="separate"/>
        </w:r>
        <w:r w:rsidR="00591089">
          <w:rPr>
            <w:webHidden/>
          </w:rPr>
          <w:t>108</w:t>
        </w:r>
        <w:r w:rsidR="009075BB" w:rsidRPr="009075BB">
          <w:rPr>
            <w:webHidden/>
          </w:rPr>
          <w:fldChar w:fldCharType="end"/>
        </w:r>
      </w:hyperlink>
    </w:p>
    <w:p w14:paraId="5A12FC22" w14:textId="41734A98" w:rsidR="009075BB" w:rsidRPr="009075BB" w:rsidRDefault="00261AC2">
      <w:pPr>
        <w:pStyle w:val="TOC1"/>
        <w:rPr>
          <w:rFonts w:eastAsiaTheme="minorEastAsia"/>
          <w:b w:val="0"/>
          <w:sz w:val="22"/>
          <w:szCs w:val="22"/>
          <w:lang w:val="en-US"/>
        </w:rPr>
      </w:pPr>
      <w:hyperlink w:anchor="_Toc192654600" w:history="1">
        <w:r w:rsidR="009075BB" w:rsidRPr="009075BB">
          <w:rPr>
            <w:rStyle w:val="Hyperlink"/>
          </w:rPr>
          <w:t>LAMPIRAN</w:t>
        </w:r>
        <w:r w:rsidR="009075BB" w:rsidRPr="009075BB">
          <w:rPr>
            <w:webHidden/>
          </w:rPr>
          <w:tab/>
        </w:r>
        <w:r w:rsidR="009075BB" w:rsidRPr="009075BB">
          <w:rPr>
            <w:webHidden/>
          </w:rPr>
          <w:tab/>
        </w:r>
        <w:r w:rsidR="009075BB" w:rsidRPr="009075BB">
          <w:rPr>
            <w:webHidden/>
          </w:rPr>
          <w:fldChar w:fldCharType="begin"/>
        </w:r>
        <w:r w:rsidR="009075BB" w:rsidRPr="009075BB">
          <w:rPr>
            <w:webHidden/>
          </w:rPr>
          <w:instrText xml:space="preserve"> PAGEREF _Toc192654600 \h </w:instrText>
        </w:r>
        <w:r w:rsidR="009075BB" w:rsidRPr="009075BB">
          <w:rPr>
            <w:webHidden/>
          </w:rPr>
        </w:r>
        <w:r w:rsidR="009075BB" w:rsidRPr="009075BB">
          <w:rPr>
            <w:webHidden/>
          </w:rPr>
          <w:fldChar w:fldCharType="separate"/>
        </w:r>
        <w:r w:rsidR="00591089">
          <w:rPr>
            <w:webHidden/>
          </w:rPr>
          <w:t>114</w:t>
        </w:r>
        <w:r w:rsidR="009075BB" w:rsidRPr="009075BB">
          <w:rPr>
            <w:webHidden/>
          </w:rPr>
          <w:fldChar w:fldCharType="end"/>
        </w:r>
      </w:hyperlink>
    </w:p>
    <w:p w14:paraId="564749CA" w14:textId="77777777" w:rsidR="00E510D8" w:rsidRPr="009075BB" w:rsidRDefault="00E948D2" w:rsidP="00E510D8">
      <w:pPr>
        <w:pStyle w:val="NoSpacing"/>
        <w:rPr>
          <w:rFonts w:ascii="Times New Roman" w:hAnsi="Times New Roman" w:cs="Times New Roman"/>
          <w:sz w:val="24"/>
          <w:szCs w:val="24"/>
          <w:lang w:val="id-ID"/>
        </w:rPr>
      </w:pPr>
      <w:r w:rsidRPr="009075BB">
        <w:rPr>
          <w:rFonts w:ascii="Times New Roman" w:hAnsi="Times New Roman" w:cs="Times New Roman"/>
          <w:sz w:val="24"/>
          <w:szCs w:val="24"/>
          <w:lang w:val="id-ID"/>
        </w:rPr>
        <w:fldChar w:fldCharType="end"/>
      </w:r>
    </w:p>
    <w:p w14:paraId="1FA031FF" w14:textId="77777777" w:rsidR="00E510D8" w:rsidRPr="009075BB" w:rsidRDefault="00E510D8" w:rsidP="00E510D8">
      <w:pPr>
        <w:pStyle w:val="NoSpacing"/>
        <w:rPr>
          <w:rFonts w:ascii="Times New Roman" w:hAnsi="Times New Roman" w:cs="Times New Roman"/>
          <w:lang w:val="id-ID"/>
        </w:rPr>
        <w:sectPr w:rsidR="00E510D8" w:rsidRPr="009075BB" w:rsidSect="00781259">
          <w:pgSz w:w="11907" w:h="16840" w:code="9"/>
          <w:pgMar w:top="1985" w:right="1418" w:bottom="1418" w:left="1985" w:header="709" w:footer="709" w:gutter="0"/>
          <w:pgNumType w:fmt="lowerRoman"/>
          <w:cols w:space="708"/>
          <w:docGrid w:linePitch="360"/>
        </w:sectPr>
      </w:pPr>
    </w:p>
    <w:p w14:paraId="5FAAD2AF" w14:textId="77777777" w:rsidR="00BA6156" w:rsidRPr="009075BB" w:rsidRDefault="00BA6156" w:rsidP="00272694">
      <w:pPr>
        <w:pStyle w:val="Heading1"/>
        <w:spacing w:line="240" w:lineRule="auto"/>
        <w:rPr>
          <w:rFonts w:cs="Times New Roman"/>
          <w:lang w:val="id-ID"/>
        </w:rPr>
      </w:pPr>
      <w:bookmarkStart w:id="7" w:name="_Toc192654548"/>
      <w:r w:rsidRPr="009075BB">
        <w:rPr>
          <w:rFonts w:cs="Times New Roman"/>
          <w:lang w:val="id-ID"/>
        </w:rPr>
        <w:lastRenderedPageBreak/>
        <w:t>DAFTAR TABEL</w:t>
      </w:r>
      <w:bookmarkEnd w:id="7"/>
    </w:p>
    <w:p w14:paraId="3761759E" w14:textId="6C122C96" w:rsidR="00C6617F" w:rsidRPr="009075BB" w:rsidRDefault="00C6617F" w:rsidP="00C6617F">
      <w:pPr>
        <w:pStyle w:val="NoSpacing"/>
        <w:rPr>
          <w:rFonts w:ascii="Times New Roman" w:hAnsi="Times New Roman" w:cs="Times New Roman"/>
          <w:color w:val="FF0000"/>
          <w:sz w:val="24"/>
        </w:rPr>
      </w:pPr>
    </w:p>
    <w:p w14:paraId="30E9F369" w14:textId="7D086DC2" w:rsidR="00C6617F" w:rsidRPr="009075BB" w:rsidRDefault="00C6617F" w:rsidP="00C6617F">
      <w:pPr>
        <w:pStyle w:val="NoSpacing"/>
        <w:rPr>
          <w:rFonts w:ascii="Times New Roman" w:hAnsi="Times New Roman" w:cs="Times New Roman"/>
          <w:color w:val="FF0000"/>
          <w:sz w:val="24"/>
        </w:rPr>
      </w:pPr>
    </w:p>
    <w:p w14:paraId="1A2BC1CA" w14:textId="5165CC92" w:rsidR="00BA6156" w:rsidRPr="009075BB" w:rsidRDefault="00DA4868" w:rsidP="00272694">
      <w:pPr>
        <w:pStyle w:val="NoSpacing"/>
        <w:jc w:val="right"/>
        <w:rPr>
          <w:rFonts w:ascii="Times New Roman" w:hAnsi="Times New Roman" w:cs="Times New Roman"/>
          <w:sz w:val="24"/>
          <w:szCs w:val="24"/>
        </w:rPr>
      </w:pPr>
      <w:r w:rsidRPr="009075BB">
        <w:rPr>
          <w:rFonts w:ascii="Times New Roman" w:hAnsi="Times New Roman" w:cs="Times New Roman"/>
          <w:sz w:val="24"/>
          <w:szCs w:val="24"/>
        </w:rPr>
        <w:t>H</w:t>
      </w:r>
      <w:r w:rsidR="007B660E" w:rsidRPr="009075BB">
        <w:rPr>
          <w:rFonts w:ascii="Times New Roman" w:hAnsi="Times New Roman" w:cs="Times New Roman"/>
          <w:sz w:val="24"/>
          <w:szCs w:val="24"/>
        </w:rPr>
        <w:t>alaman</w:t>
      </w:r>
    </w:p>
    <w:p w14:paraId="10738F81" w14:textId="77777777" w:rsidR="00CE3910" w:rsidRPr="009075BB" w:rsidRDefault="007B660E">
      <w:pPr>
        <w:pStyle w:val="TOC1"/>
        <w:rPr>
          <w:rFonts w:eastAsiaTheme="minorEastAsia"/>
          <w:b w:val="0"/>
          <w:sz w:val="22"/>
          <w:szCs w:val="22"/>
          <w:lang w:val="en-US"/>
        </w:rPr>
      </w:pPr>
      <w:r w:rsidRPr="009075BB">
        <w:rPr>
          <w:b w:val="0"/>
        </w:rPr>
        <w:fldChar w:fldCharType="begin"/>
      </w:r>
      <w:r w:rsidRPr="009075BB">
        <w:rPr>
          <w:b w:val="0"/>
        </w:rPr>
        <w:instrText xml:space="preserve"> TOC \h \z \t "Tabel Bab 2;1;Tabel Bab 3;1;Tabel 1;1;Tabel 4.1;1" </w:instrText>
      </w:r>
      <w:r w:rsidRPr="009075BB">
        <w:rPr>
          <w:b w:val="0"/>
        </w:rPr>
        <w:fldChar w:fldCharType="separate"/>
      </w:r>
      <w:hyperlink w:anchor="_Toc192653868" w:history="1">
        <w:r w:rsidR="00CE3910" w:rsidRPr="009075BB">
          <w:rPr>
            <w:rStyle w:val="Hyperlink"/>
            <w:rFonts w:eastAsia="Times New Roman"/>
            <w:b w:val="0"/>
          </w:rPr>
          <w:t>Tabel 2.1.</w:t>
        </w:r>
        <w:r w:rsidR="00CE3910" w:rsidRPr="009075BB">
          <w:rPr>
            <w:rFonts w:eastAsiaTheme="minorEastAsia"/>
            <w:b w:val="0"/>
            <w:sz w:val="22"/>
            <w:szCs w:val="22"/>
            <w:lang w:val="en-US"/>
          </w:rPr>
          <w:tab/>
        </w:r>
        <w:r w:rsidR="00CE3910" w:rsidRPr="009075BB">
          <w:rPr>
            <w:rStyle w:val="Hyperlink"/>
            <w:b w:val="0"/>
          </w:rPr>
          <w:t>Penelitian Terkait</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68 \h </w:instrText>
        </w:r>
        <w:r w:rsidR="00CE3910" w:rsidRPr="009075BB">
          <w:rPr>
            <w:b w:val="0"/>
            <w:webHidden/>
          </w:rPr>
        </w:r>
        <w:r w:rsidR="00CE3910" w:rsidRPr="009075BB">
          <w:rPr>
            <w:b w:val="0"/>
            <w:webHidden/>
          </w:rPr>
          <w:fldChar w:fldCharType="separate"/>
        </w:r>
        <w:r w:rsidR="00591089">
          <w:rPr>
            <w:b w:val="0"/>
            <w:webHidden/>
          </w:rPr>
          <w:t>6</w:t>
        </w:r>
        <w:r w:rsidR="00CE3910" w:rsidRPr="009075BB">
          <w:rPr>
            <w:b w:val="0"/>
            <w:webHidden/>
          </w:rPr>
          <w:fldChar w:fldCharType="end"/>
        </w:r>
      </w:hyperlink>
    </w:p>
    <w:p w14:paraId="22499525" w14:textId="73AE3F5F" w:rsidR="00CE3910" w:rsidRPr="009075BB" w:rsidRDefault="00261AC2">
      <w:pPr>
        <w:pStyle w:val="TOC1"/>
        <w:rPr>
          <w:rFonts w:eastAsiaTheme="minorEastAsia"/>
          <w:b w:val="0"/>
          <w:sz w:val="22"/>
          <w:szCs w:val="22"/>
          <w:lang w:val="en-US"/>
        </w:rPr>
      </w:pPr>
      <w:hyperlink w:anchor="_Toc192653869" w:history="1">
        <w:r w:rsidR="00CE3910" w:rsidRPr="009075BB">
          <w:rPr>
            <w:rStyle w:val="Hyperlink"/>
            <w:b w:val="0"/>
            <w:lang w:val="en-US"/>
          </w:rPr>
          <w:t>Tabel 2.2.</w:t>
        </w:r>
        <w:r w:rsidR="00CE3910" w:rsidRPr="009075BB">
          <w:rPr>
            <w:rFonts w:eastAsiaTheme="minorEastAsia"/>
            <w:b w:val="0"/>
            <w:sz w:val="22"/>
            <w:szCs w:val="22"/>
            <w:lang w:val="en-US"/>
          </w:rPr>
          <w:tab/>
        </w:r>
        <w:r w:rsidR="00CE3910" w:rsidRPr="009075BB">
          <w:rPr>
            <w:rStyle w:val="Hyperlink"/>
            <w:b w:val="0"/>
            <w:lang w:val="en-US"/>
          </w:rPr>
          <w:t xml:space="preserve">Notasi </w:t>
        </w:r>
        <w:r w:rsidR="00CE3910" w:rsidRPr="009075BB">
          <w:rPr>
            <w:rStyle w:val="Hyperlink"/>
            <w:b w:val="0"/>
            <w:i/>
            <w:lang w:val="en-US"/>
          </w:rPr>
          <w:t>Use</w:t>
        </w:r>
        <w:r w:rsidR="00CE3910" w:rsidRPr="009075BB">
          <w:rPr>
            <w:rStyle w:val="Hyperlink"/>
            <w:b w:val="0"/>
            <w:lang w:val="en-US"/>
          </w:rPr>
          <w:t xml:space="preserve"> </w:t>
        </w:r>
        <w:r w:rsidR="00CE3910" w:rsidRPr="009075BB">
          <w:rPr>
            <w:rStyle w:val="Hyperlink"/>
            <w:b w:val="0"/>
            <w:i/>
            <w:lang w:val="en-US"/>
          </w:rPr>
          <w:t>Case</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69 \h </w:instrText>
        </w:r>
        <w:r w:rsidR="00CE3910" w:rsidRPr="009075BB">
          <w:rPr>
            <w:b w:val="0"/>
            <w:webHidden/>
          </w:rPr>
        </w:r>
        <w:r w:rsidR="00CE3910" w:rsidRPr="009075BB">
          <w:rPr>
            <w:b w:val="0"/>
            <w:webHidden/>
          </w:rPr>
          <w:fldChar w:fldCharType="separate"/>
        </w:r>
        <w:r w:rsidR="00591089">
          <w:rPr>
            <w:b w:val="0"/>
            <w:webHidden/>
          </w:rPr>
          <w:t>19</w:t>
        </w:r>
        <w:r w:rsidR="00CE3910" w:rsidRPr="009075BB">
          <w:rPr>
            <w:b w:val="0"/>
            <w:webHidden/>
          </w:rPr>
          <w:fldChar w:fldCharType="end"/>
        </w:r>
      </w:hyperlink>
    </w:p>
    <w:p w14:paraId="0FDCCB45" w14:textId="7969D416" w:rsidR="00CE3910" w:rsidRPr="009075BB" w:rsidRDefault="00261AC2">
      <w:pPr>
        <w:pStyle w:val="TOC1"/>
        <w:rPr>
          <w:rFonts w:eastAsiaTheme="minorEastAsia"/>
          <w:b w:val="0"/>
          <w:sz w:val="22"/>
          <w:szCs w:val="22"/>
          <w:lang w:val="en-US"/>
        </w:rPr>
      </w:pPr>
      <w:hyperlink w:anchor="_Toc192653871" w:history="1">
        <w:r w:rsidR="00CE3910" w:rsidRPr="009075BB">
          <w:rPr>
            <w:rStyle w:val="Hyperlink"/>
            <w:b w:val="0"/>
            <w:lang w:val="en-US"/>
          </w:rPr>
          <w:t>Tabel 2.3.</w:t>
        </w:r>
        <w:r w:rsidR="00CE3910" w:rsidRPr="009075BB">
          <w:rPr>
            <w:rFonts w:eastAsiaTheme="minorEastAsia"/>
            <w:b w:val="0"/>
            <w:sz w:val="22"/>
            <w:szCs w:val="22"/>
            <w:lang w:val="en-US"/>
          </w:rPr>
          <w:tab/>
        </w:r>
        <w:r w:rsidR="00CE3910" w:rsidRPr="009075BB">
          <w:rPr>
            <w:rStyle w:val="Hyperlink"/>
            <w:b w:val="0"/>
            <w:lang w:val="en-US"/>
          </w:rPr>
          <w:t xml:space="preserve">Notasi </w:t>
        </w:r>
        <w:r w:rsidR="00CE3910" w:rsidRPr="009075BB">
          <w:rPr>
            <w:rStyle w:val="Hyperlink"/>
            <w:b w:val="0"/>
            <w:i/>
            <w:lang w:val="en-US"/>
          </w:rPr>
          <w:t>Activity</w:t>
        </w:r>
        <w:r w:rsidR="00CE3910" w:rsidRPr="009075BB">
          <w:rPr>
            <w:rStyle w:val="Hyperlink"/>
            <w:b w:val="0"/>
            <w:lang w:val="en-US"/>
          </w:rPr>
          <w:t xml:space="preserve"> </w:t>
        </w:r>
        <w:r w:rsidR="00CE3910" w:rsidRPr="009075BB">
          <w:rPr>
            <w:rStyle w:val="Hyperlink"/>
            <w:b w:val="0"/>
            <w:i/>
            <w:lang w:val="en-US"/>
          </w:rPr>
          <w:t>Diagram</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71 \h </w:instrText>
        </w:r>
        <w:r w:rsidR="00CE3910" w:rsidRPr="009075BB">
          <w:rPr>
            <w:b w:val="0"/>
            <w:webHidden/>
          </w:rPr>
        </w:r>
        <w:r w:rsidR="00CE3910" w:rsidRPr="009075BB">
          <w:rPr>
            <w:b w:val="0"/>
            <w:webHidden/>
          </w:rPr>
          <w:fldChar w:fldCharType="separate"/>
        </w:r>
        <w:r w:rsidR="00591089">
          <w:rPr>
            <w:b w:val="0"/>
            <w:webHidden/>
          </w:rPr>
          <w:t>20</w:t>
        </w:r>
        <w:r w:rsidR="00CE3910" w:rsidRPr="009075BB">
          <w:rPr>
            <w:b w:val="0"/>
            <w:webHidden/>
          </w:rPr>
          <w:fldChar w:fldCharType="end"/>
        </w:r>
      </w:hyperlink>
    </w:p>
    <w:p w14:paraId="4B309468" w14:textId="7DB25699" w:rsidR="00CE3910" w:rsidRPr="009075BB" w:rsidRDefault="00261AC2">
      <w:pPr>
        <w:pStyle w:val="TOC1"/>
        <w:rPr>
          <w:rFonts w:eastAsiaTheme="minorEastAsia"/>
          <w:b w:val="0"/>
          <w:sz w:val="22"/>
          <w:szCs w:val="22"/>
          <w:lang w:val="en-US"/>
        </w:rPr>
      </w:pPr>
      <w:hyperlink w:anchor="_Toc192653873" w:history="1">
        <w:r w:rsidR="00CE3910" w:rsidRPr="009075BB">
          <w:rPr>
            <w:rStyle w:val="Hyperlink"/>
            <w:b w:val="0"/>
            <w:lang w:val="en-US"/>
          </w:rPr>
          <w:t>Tabel 2.4.</w:t>
        </w:r>
        <w:r w:rsidR="00CE3910" w:rsidRPr="009075BB">
          <w:rPr>
            <w:rFonts w:eastAsiaTheme="minorEastAsia"/>
            <w:b w:val="0"/>
            <w:sz w:val="22"/>
            <w:szCs w:val="22"/>
            <w:lang w:val="en-US"/>
          </w:rPr>
          <w:tab/>
        </w:r>
        <w:r w:rsidR="00CE3910" w:rsidRPr="009075BB">
          <w:rPr>
            <w:rStyle w:val="Hyperlink"/>
            <w:b w:val="0"/>
            <w:lang w:val="en-US"/>
          </w:rPr>
          <w:t xml:space="preserve">Notasi </w:t>
        </w:r>
        <w:r w:rsidR="00CE3910" w:rsidRPr="009075BB">
          <w:rPr>
            <w:rStyle w:val="Hyperlink"/>
            <w:b w:val="0"/>
            <w:i/>
            <w:lang w:val="en-US"/>
          </w:rPr>
          <w:t>Class</w:t>
        </w:r>
        <w:r w:rsidR="00CE3910" w:rsidRPr="009075BB">
          <w:rPr>
            <w:rStyle w:val="Hyperlink"/>
            <w:b w:val="0"/>
            <w:lang w:val="en-US"/>
          </w:rPr>
          <w:t xml:space="preserve"> </w:t>
        </w:r>
        <w:r w:rsidR="00CE3910" w:rsidRPr="009075BB">
          <w:rPr>
            <w:rStyle w:val="Hyperlink"/>
            <w:b w:val="0"/>
            <w:i/>
            <w:lang w:val="en-US"/>
          </w:rPr>
          <w:t>Diagram</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73 \h </w:instrText>
        </w:r>
        <w:r w:rsidR="00CE3910" w:rsidRPr="009075BB">
          <w:rPr>
            <w:b w:val="0"/>
            <w:webHidden/>
          </w:rPr>
        </w:r>
        <w:r w:rsidR="00CE3910" w:rsidRPr="009075BB">
          <w:rPr>
            <w:b w:val="0"/>
            <w:webHidden/>
          </w:rPr>
          <w:fldChar w:fldCharType="separate"/>
        </w:r>
        <w:r w:rsidR="00591089">
          <w:rPr>
            <w:b w:val="0"/>
            <w:webHidden/>
          </w:rPr>
          <w:t>21</w:t>
        </w:r>
        <w:r w:rsidR="00CE3910" w:rsidRPr="009075BB">
          <w:rPr>
            <w:b w:val="0"/>
            <w:webHidden/>
          </w:rPr>
          <w:fldChar w:fldCharType="end"/>
        </w:r>
      </w:hyperlink>
    </w:p>
    <w:p w14:paraId="7FD3E700" w14:textId="4DADB503" w:rsidR="00CE3910" w:rsidRPr="009075BB" w:rsidRDefault="00261AC2">
      <w:pPr>
        <w:pStyle w:val="TOC1"/>
        <w:rPr>
          <w:rFonts w:eastAsiaTheme="minorEastAsia"/>
          <w:b w:val="0"/>
          <w:sz w:val="22"/>
          <w:szCs w:val="22"/>
          <w:lang w:val="en-US"/>
        </w:rPr>
      </w:pPr>
      <w:hyperlink w:anchor="_Toc192653875" w:history="1">
        <w:r w:rsidR="00CE3910" w:rsidRPr="009075BB">
          <w:rPr>
            <w:rStyle w:val="Hyperlink"/>
            <w:b w:val="0"/>
            <w:lang w:val="en-US"/>
          </w:rPr>
          <w:t>Tabel 2.5.</w:t>
        </w:r>
        <w:r w:rsidR="00CE3910" w:rsidRPr="009075BB">
          <w:rPr>
            <w:rFonts w:eastAsiaTheme="minorEastAsia"/>
            <w:b w:val="0"/>
            <w:sz w:val="22"/>
            <w:szCs w:val="22"/>
            <w:lang w:val="en-US"/>
          </w:rPr>
          <w:tab/>
        </w:r>
        <w:r w:rsidR="00CE3910" w:rsidRPr="009075BB">
          <w:rPr>
            <w:rStyle w:val="Hyperlink"/>
            <w:b w:val="0"/>
            <w:lang w:val="en-US"/>
          </w:rPr>
          <w:t xml:space="preserve">Notasi </w:t>
        </w:r>
        <w:r w:rsidR="00CE3910" w:rsidRPr="009075BB">
          <w:rPr>
            <w:rStyle w:val="Hyperlink"/>
            <w:b w:val="0"/>
          </w:rPr>
          <w:t xml:space="preserve">Aksesibilitas </w:t>
        </w:r>
        <w:r w:rsidR="00CE3910" w:rsidRPr="009075BB">
          <w:rPr>
            <w:rStyle w:val="Hyperlink"/>
            <w:b w:val="0"/>
            <w:i/>
            <w:lang w:val="en-US"/>
          </w:rPr>
          <w:t>Class</w:t>
        </w:r>
        <w:r w:rsidR="00CE3910" w:rsidRPr="009075BB">
          <w:rPr>
            <w:rStyle w:val="Hyperlink"/>
            <w:b w:val="0"/>
            <w:lang w:val="en-US"/>
          </w:rPr>
          <w:t xml:space="preserve"> </w:t>
        </w:r>
        <w:r w:rsidR="00CE3910" w:rsidRPr="009075BB">
          <w:rPr>
            <w:rStyle w:val="Hyperlink"/>
            <w:b w:val="0"/>
            <w:i/>
            <w:lang w:val="en-US"/>
          </w:rPr>
          <w:t>Diagram</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75 \h </w:instrText>
        </w:r>
        <w:r w:rsidR="00CE3910" w:rsidRPr="009075BB">
          <w:rPr>
            <w:b w:val="0"/>
            <w:webHidden/>
          </w:rPr>
        </w:r>
        <w:r w:rsidR="00CE3910" w:rsidRPr="009075BB">
          <w:rPr>
            <w:b w:val="0"/>
            <w:webHidden/>
          </w:rPr>
          <w:fldChar w:fldCharType="separate"/>
        </w:r>
        <w:r w:rsidR="00591089">
          <w:rPr>
            <w:b w:val="0"/>
            <w:webHidden/>
          </w:rPr>
          <w:t>22</w:t>
        </w:r>
        <w:r w:rsidR="00CE3910" w:rsidRPr="009075BB">
          <w:rPr>
            <w:b w:val="0"/>
            <w:webHidden/>
          </w:rPr>
          <w:fldChar w:fldCharType="end"/>
        </w:r>
      </w:hyperlink>
    </w:p>
    <w:p w14:paraId="01B69E4D" w14:textId="2FEF4E05" w:rsidR="00CE3910" w:rsidRPr="009075BB" w:rsidRDefault="00261AC2">
      <w:pPr>
        <w:pStyle w:val="TOC1"/>
        <w:rPr>
          <w:rFonts w:eastAsiaTheme="minorEastAsia"/>
          <w:b w:val="0"/>
          <w:sz w:val="22"/>
          <w:szCs w:val="22"/>
          <w:lang w:val="en-US"/>
        </w:rPr>
      </w:pPr>
      <w:hyperlink w:anchor="_Toc192653877" w:history="1">
        <w:r w:rsidR="00CE3910" w:rsidRPr="009075BB">
          <w:rPr>
            <w:rStyle w:val="Hyperlink"/>
            <w:b w:val="0"/>
            <w:lang w:val="en-US"/>
          </w:rPr>
          <w:t>Tabel 2.6.</w:t>
        </w:r>
        <w:r w:rsidR="00CE3910" w:rsidRPr="009075BB">
          <w:rPr>
            <w:rFonts w:eastAsiaTheme="minorEastAsia"/>
            <w:b w:val="0"/>
            <w:sz w:val="22"/>
            <w:szCs w:val="22"/>
            <w:lang w:val="en-US"/>
          </w:rPr>
          <w:tab/>
        </w:r>
        <w:r w:rsidR="00CE3910" w:rsidRPr="009075BB">
          <w:rPr>
            <w:rStyle w:val="Hyperlink"/>
            <w:b w:val="0"/>
            <w:lang w:val="en-US"/>
          </w:rPr>
          <w:t xml:space="preserve">Notasi </w:t>
        </w:r>
        <w:r w:rsidR="00CE3910" w:rsidRPr="009075BB">
          <w:rPr>
            <w:rStyle w:val="Hyperlink"/>
            <w:b w:val="0"/>
            <w:i/>
            <w:lang w:val="en-US"/>
          </w:rPr>
          <w:t>Sequence Diagram</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77 \h </w:instrText>
        </w:r>
        <w:r w:rsidR="00CE3910" w:rsidRPr="009075BB">
          <w:rPr>
            <w:b w:val="0"/>
            <w:webHidden/>
          </w:rPr>
        </w:r>
        <w:r w:rsidR="00CE3910" w:rsidRPr="009075BB">
          <w:rPr>
            <w:b w:val="0"/>
            <w:webHidden/>
          </w:rPr>
          <w:fldChar w:fldCharType="separate"/>
        </w:r>
        <w:r w:rsidR="00591089">
          <w:rPr>
            <w:b w:val="0"/>
            <w:webHidden/>
          </w:rPr>
          <w:t>22</w:t>
        </w:r>
        <w:r w:rsidR="00CE3910" w:rsidRPr="009075BB">
          <w:rPr>
            <w:b w:val="0"/>
            <w:webHidden/>
          </w:rPr>
          <w:fldChar w:fldCharType="end"/>
        </w:r>
      </w:hyperlink>
    </w:p>
    <w:p w14:paraId="55E3A1F3" w14:textId="77777777" w:rsidR="00CE3910" w:rsidRPr="009075BB" w:rsidRDefault="00261AC2">
      <w:pPr>
        <w:pStyle w:val="TOC1"/>
        <w:rPr>
          <w:rFonts w:eastAsiaTheme="minorEastAsia"/>
          <w:b w:val="0"/>
          <w:sz w:val="22"/>
          <w:szCs w:val="22"/>
          <w:lang w:val="en-US"/>
        </w:rPr>
      </w:pPr>
      <w:hyperlink w:anchor="_Toc192653879" w:history="1">
        <w:r w:rsidR="00CE3910" w:rsidRPr="009075BB">
          <w:rPr>
            <w:rStyle w:val="Hyperlink"/>
            <w:b w:val="0"/>
          </w:rPr>
          <w:t>Tabel 2.7.</w:t>
        </w:r>
        <w:r w:rsidR="00CE3910" w:rsidRPr="009075BB">
          <w:rPr>
            <w:rFonts w:eastAsiaTheme="minorEastAsia"/>
            <w:b w:val="0"/>
            <w:sz w:val="22"/>
            <w:szCs w:val="22"/>
            <w:lang w:val="en-US"/>
          </w:rPr>
          <w:tab/>
        </w:r>
        <w:r w:rsidR="00CE3910" w:rsidRPr="009075BB">
          <w:rPr>
            <w:rStyle w:val="Hyperlink"/>
            <w:b w:val="0"/>
          </w:rPr>
          <w:t>Persentase Nilai</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79 \h </w:instrText>
        </w:r>
        <w:r w:rsidR="00CE3910" w:rsidRPr="009075BB">
          <w:rPr>
            <w:b w:val="0"/>
            <w:webHidden/>
          </w:rPr>
        </w:r>
        <w:r w:rsidR="00CE3910" w:rsidRPr="009075BB">
          <w:rPr>
            <w:b w:val="0"/>
            <w:webHidden/>
          </w:rPr>
          <w:fldChar w:fldCharType="separate"/>
        </w:r>
        <w:r w:rsidR="00591089">
          <w:rPr>
            <w:b w:val="0"/>
            <w:webHidden/>
          </w:rPr>
          <w:t>27</w:t>
        </w:r>
        <w:r w:rsidR="00CE3910" w:rsidRPr="009075BB">
          <w:rPr>
            <w:b w:val="0"/>
            <w:webHidden/>
          </w:rPr>
          <w:fldChar w:fldCharType="end"/>
        </w:r>
      </w:hyperlink>
    </w:p>
    <w:p w14:paraId="18C8C70A" w14:textId="77777777" w:rsidR="00CE3910" w:rsidRPr="009075BB" w:rsidRDefault="00261AC2">
      <w:pPr>
        <w:pStyle w:val="TOC1"/>
        <w:rPr>
          <w:rFonts w:eastAsiaTheme="minorEastAsia"/>
          <w:b w:val="0"/>
          <w:sz w:val="22"/>
          <w:szCs w:val="22"/>
          <w:lang w:val="en-US"/>
        </w:rPr>
      </w:pPr>
      <w:hyperlink w:anchor="_Toc192653880" w:history="1">
        <w:r w:rsidR="00CE3910" w:rsidRPr="009075BB">
          <w:rPr>
            <w:rStyle w:val="Hyperlink"/>
            <w:b w:val="0"/>
          </w:rPr>
          <w:t>Tabel 3.1.</w:t>
        </w:r>
        <w:r w:rsidR="00CE3910" w:rsidRPr="009075BB">
          <w:rPr>
            <w:rFonts w:eastAsiaTheme="minorEastAsia"/>
            <w:b w:val="0"/>
            <w:sz w:val="22"/>
            <w:szCs w:val="22"/>
            <w:lang w:val="en-US"/>
          </w:rPr>
          <w:tab/>
        </w:r>
        <w:r w:rsidR="00CE3910" w:rsidRPr="009075BB">
          <w:rPr>
            <w:rStyle w:val="Hyperlink"/>
            <w:b w:val="0"/>
          </w:rPr>
          <w:t>Tabel Kebutuhan Fungsional</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0 \h </w:instrText>
        </w:r>
        <w:r w:rsidR="00CE3910" w:rsidRPr="009075BB">
          <w:rPr>
            <w:b w:val="0"/>
            <w:webHidden/>
          </w:rPr>
        </w:r>
        <w:r w:rsidR="00CE3910" w:rsidRPr="009075BB">
          <w:rPr>
            <w:b w:val="0"/>
            <w:webHidden/>
          </w:rPr>
          <w:fldChar w:fldCharType="separate"/>
        </w:r>
        <w:r w:rsidR="00591089">
          <w:rPr>
            <w:b w:val="0"/>
            <w:webHidden/>
          </w:rPr>
          <w:t>28</w:t>
        </w:r>
        <w:r w:rsidR="00CE3910" w:rsidRPr="009075BB">
          <w:rPr>
            <w:b w:val="0"/>
            <w:webHidden/>
          </w:rPr>
          <w:fldChar w:fldCharType="end"/>
        </w:r>
      </w:hyperlink>
    </w:p>
    <w:p w14:paraId="69889A5B" w14:textId="77777777" w:rsidR="00CE3910" w:rsidRPr="009075BB" w:rsidRDefault="00261AC2">
      <w:pPr>
        <w:pStyle w:val="TOC1"/>
        <w:rPr>
          <w:rFonts w:eastAsiaTheme="minorEastAsia"/>
          <w:b w:val="0"/>
          <w:sz w:val="22"/>
          <w:szCs w:val="22"/>
          <w:lang w:val="en-US"/>
        </w:rPr>
      </w:pPr>
      <w:hyperlink w:anchor="_Toc192653881" w:history="1">
        <w:r w:rsidR="00CE3910" w:rsidRPr="009075BB">
          <w:rPr>
            <w:rStyle w:val="Hyperlink"/>
            <w:b w:val="0"/>
            <w:lang w:val="it-IT"/>
          </w:rPr>
          <w:t>Tabel 3.2.</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lang w:val="en-US"/>
          </w:rPr>
          <w:t>User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1 \h </w:instrText>
        </w:r>
        <w:r w:rsidR="00CE3910" w:rsidRPr="009075BB">
          <w:rPr>
            <w:b w:val="0"/>
            <w:webHidden/>
          </w:rPr>
        </w:r>
        <w:r w:rsidR="00CE3910" w:rsidRPr="009075BB">
          <w:rPr>
            <w:b w:val="0"/>
            <w:webHidden/>
          </w:rPr>
          <w:fldChar w:fldCharType="separate"/>
        </w:r>
        <w:r w:rsidR="00591089">
          <w:rPr>
            <w:b w:val="0"/>
            <w:webHidden/>
          </w:rPr>
          <w:t>34</w:t>
        </w:r>
        <w:r w:rsidR="00CE3910" w:rsidRPr="009075BB">
          <w:rPr>
            <w:b w:val="0"/>
            <w:webHidden/>
          </w:rPr>
          <w:fldChar w:fldCharType="end"/>
        </w:r>
      </w:hyperlink>
    </w:p>
    <w:p w14:paraId="38967917" w14:textId="77777777" w:rsidR="00CE3910" w:rsidRPr="009075BB" w:rsidRDefault="00261AC2">
      <w:pPr>
        <w:pStyle w:val="TOC1"/>
        <w:rPr>
          <w:rFonts w:eastAsiaTheme="minorEastAsia"/>
          <w:b w:val="0"/>
          <w:sz w:val="22"/>
          <w:szCs w:val="22"/>
          <w:lang w:val="en-US"/>
        </w:rPr>
      </w:pPr>
      <w:hyperlink w:anchor="_Toc192653882" w:history="1">
        <w:r w:rsidR="00CE3910" w:rsidRPr="009075BB">
          <w:rPr>
            <w:rStyle w:val="Hyperlink"/>
            <w:b w:val="0"/>
          </w:rPr>
          <w:t>Tabel 3.3.</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Member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2 \h </w:instrText>
        </w:r>
        <w:r w:rsidR="00CE3910" w:rsidRPr="009075BB">
          <w:rPr>
            <w:b w:val="0"/>
            <w:webHidden/>
          </w:rPr>
        </w:r>
        <w:r w:rsidR="00CE3910" w:rsidRPr="009075BB">
          <w:rPr>
            <w:b w:val="0"/>
            <w:webHidden/>
          </w:rPr>
          <w:fldChar w:fldCharType="separate"/>
        </w:r>
        <w:r w:rsidR="00591089">
          <w:rPr>
            <w:b w:val="0"/>
            <w:webHidden/>
          </w:rPr>
          <w:t>34</w:t>
        </w:r>
        <w:r w:rsidR="00CE3910" w:rsidRPr="009075BB">
          <w:rPr>
            <w:b w:val="0"/>
            <w:webHidden/>
          </w:rPr>
          <w:fldChar w:fldCharType="end"/>
        </w:r>
      </w:hyperlink>
    </w:p>
    <w:p w14:paraId="7FB02DA2" w14:textId="77777777" w:rsidR="00CE3910" w:rsidRPr="009075BB" w:rsidRDefault="00261AC2">
      <w:pPr>
        <w:pStyle w:val="TOC1"/>
        <w:rPr>
          <w:rFonts w:eastAsiaTheme="minorEastAsia"/>
          <w:b w:val="0"/>
          <w:sz w:val="22"/>
          <w:szCs w:val="22"/>
          <w:lang w:val="en-US"/>
        </w:rPr>
      </w:pPr>
      <w:hyperlink w:anchor="_Toc192653883" w:history="1">
        <w:r w:rsidR="00CE3910" w:rsidRPr="009075BB">
          <w:rPr>
            <w:rStyle w:val="Hyperlink"/>
            <w:b w:val="0"/>
          </w:rPr>
          <w:t>Tabel 3.4.</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Coache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3 \h </w:instrText>
        </w:r>
        <w:r w:rsidR="00CE3910" w:rsidRPr="009075BB">
          <w:rPr>
            <w:b w:val="0"/>
            <w:webHidden/>
          </w:rPr>
        </w:r>
        <w:r w:rsidR="00CE3910" w:rsidRPr="009075BB">
          <w:rPr>
            <w:b w:val="0"/>
            <w:webHidden/>
          </w:rPr>
          <w:fldChar w:fldCharType="separate"/>
        </w:r>
        <w:r w:rsidR="00591089">
          <w:rPr>
            <w:b w:val="0"/>
            <w:webHidden/>
          </w:rPr>
          <w:t>35</w:t>
        </w:r>
        <w:r w:rsidR="00CE3910" w:rsidRPr="009075BB">
          <w:rPr>
            <w:b w:val="0"/>
            <w:webHidden/>
          </w:rPr>
          <w:fldChar w:fldCharType="end"/>
        </w:r>
      </w:hyperlink>
    </w:p>
    <w:p w14:paraId="24D3AE98" w14:textId="77777777" w:rsidR="00CE3910" w:rsidRPr="009075BB" w:rsidRDefault="00261AC2">
      <w:pPr>
        <w:pStyle w:val="TOC1"/>
        <w:rPr>
          <w:rFonts w:eastAsiaTheme="minorEastAsia"/>
          <w:b w:val="0"/>
          <w:sz w:val="22"/>
          <w:szCs w:val="22"/>
          <w:lang w:val="en-US"/>
        </w:rPr>
      </w:pPr>
      <w:hyperlink w:anchor="_Toc192653884" w:history="1">
        <w:r w:rsidR="00CE3910" w:rsidRPr="009075BB">
          <w:rPr>
            <w:rStyle w:val="Hyperlink"/>
            <w:b w:val="0"/>
          </w:rPr>
          <w:t>Tabel 3.5.</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Post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4 \h </w:instrText>
        </w:r>
        <w:r w:rsidR="00CE3910" w:rsidRPr="009075BB">
          <w:rPr>
            <w:b w:val="0"/>
            <w:webHidden/>
          </w:rPr>
        </w:r>
        <w:r w:rsidR="00CE3910" w:rsidRPr="009075BB">
          <w:rPr>
            <w:b w:val="0"/>
            <w:webHidden/>
          </w:rPr>
          <w:fldChar w:fldCharType="separate"/>
        </w:r>
        <w:r w:rsidR="00591089">
          <w:rPr>
            <w:b w:val="0"/>
            <w:webHidden/>
          </w:rPr>
          <w:t>35</w:t>
        </w:r>
        <w:r w:rsidR="00CE3910" w:rsidRPr="009075BB">
          <w:rPr>
            <w:b w:val="0"/>
            <w:webHidden/>
          </w:rPr>
          <w:fldChar w:fldCharType="end"/>
        </w:r>
      </w:hyperlink>
    </w:p>
    <w:p w14:paraId="67DDB1BE" w14:textId="77777777" w:rsidR="00CE3910" w:rsidRPr="009075BB" w:rsidRDefault="00261AC2">
      <w:pPr>
        <w:pStyle w:val="TOC1"/>
        <w:rPr>
          <w:rFonts w:eastAsiaTheme="minorEastAsia"/>
          <w:b w:val="0"/>
          <w:sz w:val="22"/>
          <w:szCs w:val="22"/>
          <w:lang w:val="en-US"/>
        </w:rPr>
      </w:pPr>
      <w:hyperlink w:anchor="_Toc192653885" w:history="1">
        <w:r w:rsidR="00CE3910" w:rsidRPr="009075BB">
          <w:rPr>
            <w:rStyle w:val="Hyperlink"/>
            <w:b w:val="0"/>
          </w:rPr>
          <w:t>Tabel 3.6.</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File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5 \h </w:instrText>
        </w:r>
        <w:r w:rsidR="00CE3910" w:rsidRPr="009075BB">
          <w:rPr>
            <w:b w:val="0"/>
            <w:webHidden/>
          </w:rPr>
        </w:r>
        <w:r w:rsidR="00CE3910" w:rsidRPr="009075BB">
          <w:rPr>
            <w:b w:val="0"/>
            <w:webHidden/>
          </w:rPr>
          <w:fldChar w:fldCharType="separate"/>
        </w:r>
        <w:r w:rsidR="00591089">
          <w:rPr>
            <w:b w:val="0"/>
            <w:webHidden/>
          </w:rPr>
          <w:t>36</w:t>
        </w:r>
        <w:r w:rsidR="00CE3910" w:rsidRPr="009075BB">
          <w:rPr>
            <w:b w:val="0"/>
            <w:webHidden/>
          </w:rPr>
          <w:fldChar w:fldCharType="end"/>
        </w:r>
      </w:hyperlink>
    </w:p>
    <w:p w14:paraId="3EF8AC87" w14:textId="77777777" w:rsidR="00CE3910" w:rsidRPr="009075BB" w:rsidRDefault="00261AC2">
      <w:pPr>
        <w:pStyle w:val="TOC1"/>
        <w:rPr>
          <w:rFonts w:eastAsiaTheme="minorEastAsia"/>
          <w:b w:val="0"/>
          <w:sz w:val="22"/>
          <w:szCs w:val="22"/>
          <w:lang w:val="en-US"/>
        </w:rPr>
      </w:pPr>
      <w:hyperlink w:anchor="_Toc192653886" w:history="1">
        <w:r w:rsidR="00CE3910" w:rsidRPr="009075BB">
          <w:rPr>
            <w:rStyle w:val="Hyperlink"/>
            <w:b w:val="0"/>
          </w:rPr>
          <w:t>Tabel 3.7.</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Registratio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6 \h </w:instrText>
        </w:r>
        <w:r w:rsidR="00CE3910" w:rsidRPr="009075BB">
          <w:rPr>
            <w:b w:val="0"/>
            <w:webHidden/>
          </w:rPr>
        </w:r>
        <w:r w:rsidR="00CE3910" w:rsidRPr="009075BB">
          <w:rPr>
            <w:b w:val="0"/>
            <w:webHidden/>
          </w:rPr>
          <w:fldChar w:fldCharType="separate"/>
        </w:r>
        <w:r w:rsidR="00591089">
          <w:rPr>
            <w:b w:val="0"/>
            <w:webHidden/>
          </w:rPr>
          <w:t>36</w:t>
        </w:r>
        <w:r w:rsidR="00CE3910" w:rsidRPr="009075BB">
          <w:rPr>
            <w:b w:val="0"/>
            <w:webHidden/>
          </w:rPr>
          <w:fldChar w:fldCharType="end"/>
        </w:r>
      </w:hyperlink>
    </w:p>
    <w:p w14:paraId="64FF7D19" w14:textId="77777777" w:rsidR="00CE3910" w:rsidRPr="009075BB" w:rsidRDefault="00261AC2">
      <w:pPr>
        <w:pStyle w:val="TOC1"/>
        <w:rPr>
          <w:rFonts w:eastAsiaTheme="minorEastAsia"/>
          <w:b w:val="0"/>
          <w:sz w:val="22"/>
          <w:szCs w:val="22"/>
          <w:lang w:val="en-US"/>
        </w:rPr>
      </w:pPr>
      <w:hyperlink w:anchor="_Toc192653887" w:history="1">
        <w:r w:rsidR="00CE3910" w:rsidRPr="009075BB">
          <w:rPr>
            <w:rStyle w:val="Hyperlink"/>
            <w:b w:val="0"/>
          </w:rPr>
          <w:t>Tabel 3.8.</w:t>
        </w:r>
        <w:r w:rsidR="00CE3910" w:rsidRPr="009075BB">
          <w:rPr>
            <w:rFonts w:eastAsiaTheme="minorEastAsia"/>
            <w:b w:val="0"/>
            <w:sz w:val="22"/>
            <w:szCs w:val="22"/>
            <w:lang w:val="en-US"/>
          </w:rPr>
          <w:tab/>
        </w:r>
        <w:r w:rsidR="00CE3910" w:rsidRPr="009075BB">
          <w:rPr>
            <w:rStyle w:val="Hyperlink"/>
            <w:b w:val="0"/>
          </w:rPr>
          <w:t>Tabel Semester</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7 \h </w:instrText>
        </w:r>
        <w:r w:rsidR="00CE3910" w:rsidRPr="009075BB">
          <w:rPr>
            <w:b w:val="0"/>
            <w:webHidden/>
          </w:rPr>
        </w:r>
        <w:r w:rsidR="00CE3910" w:rsidRPr="009075BB">
          <w:rPr>
            <w:b w:val="0"/>
            <w:webHidden/>
          </w:rPr>
          <w:fldChar w:fldCharType="separate"/>
        </w:r>
        <w:r w:rsidR="00591089">
          <w:rPr>
            <w:b w:val="0"/>
            <w:webHidden/>
          </w:rPr>
          <w:t>37</w:t>
        </w:r>
        <w:r w:rsidR="00CE3910" w:rsidRPr="009075BB">
          <w:rPr>
            <w:b w:val="0"/>
            <w:webHidden/>
          </w:rPr>
          <w:fldChar w:fldCharType="end"/>
        </w:r>
      </w:hyperlink>
    </w:p>
    <w:p w14:paraId="386F21EB" w14:textId="77777777" w:rsidR="00CE3910" w:rsidRPr="009075BB" w:rsidRDefault="00261AC2">
      <w:pPr>
        <w:pStyle w:val="TOC1"/>
        <w:rPr>
          <w:rFonts w:eastAsiaTheme="minorEastAsia"/>
          <w:b w:val="0"/>
          <w:sz w:val="22"/>
          <w:szCs w:val="22"/>
          <w:lang w:val="en-US"/>
        </w:rPr>
      </w:pPr>
      <w:hyperlink w:anchor="_Toc192653888" w:history="1">
        <w:r w:rsidR="00CE3910" w:rsidRPr="009075BB">
          <w:rPr>
            <w:rStyle w:val="Hyperlink"/>
            <w:b w:val="0"/>
          </w:rPr>
          <w:t>Tabel 3.9.</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Presence</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8 \h </w:instrText>
        </w:r>
        <w:r w:rsidR="00CE3910" w:rsidRPr="009075BB">
          <w:rPr>
            <w:b w:val="0"/>
            <w:webHidden/>
          </w:rPr>
        </w:r>
        <w:r w:rsidR="00CE3910" w:rsidRPr="009075BB">
          <w:rPr>
            <w:b w:val="0"/>
            <w:webHidden/>
          </w:rPr>
          <w:fldChar w:fldCharType="separate"/>
        </w:r>
        <w:r w:rsidR="00591089">
          <w:rPr>
            <w:b w:val="0"/>
            <w:webHidden/>
          </w:rPr>
          <w:t>37</w:t>
        </w:r>
        <w:r w:rsidR="00CE3910" w:rsidRPr="009075BB">
          <w:rPr>
            <w:b w:val="0"/>
            <w:webHidden/>
          </w:rPr>
          <w:fldChar w:fldCharType="end"/>
        </w:r>
      </w:hyperlink>
    </w:p>
    <w:p w14:paraId="1A74F530" w14:textId="77777777" w:rsidR="00CE3910" w:rsidRPr="009075BB" w:rsidRDefault="00261AC2">
      <w:pPr>
        <w:pStyle w:val="TOC1"/>
        <w:rPr>
          <w:rFonts w:eastAsiaTheme="minorEastAsia"/>
          <w:b w:val="0"/>
          <w:sz w:val="22"/>
          <w:szCs w:val="22"/>
          <w:lang w:val="en-US"/>
        </w:rPr>
      </w:pPr>
      <w:hyperlink w:anchor="_Toc192653889" w:history="1">
        <w:r w:rsidR="00CE3910" w:rsidRPr="009075BB">
          <w:rPr>
            <w:rStyle w:val="Hyperlink"/>
            <w:b w:val="0"/>
          </w:rPr>
          <w:t>Tabel 3.10.</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Attendance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89 \h </w:instrText>
        </w:r>
        <w:r w:rsidR="00CE3910" w:rsidRPr="009075BB">
          <w:rPr>
            <w:b w:val="0"/>
            <w:webHidden/>
          </w:rPr>
        </w:r>
        <w:r w:rsidR="00CE3910" w:rsidRPr="009075BB">
          <w:rPr>
            <w:b w:val="0"/>
            <w:webHidden/>
          </w:rPr>
          <w:fldChar w:fldCharType="separate"/>
        </w:r>
        <w:r w:rsidR="00591089">
          <w:rPr>
            <w:b w:val="0"/>
            <w:webHidden/>
          </w:rPr>
          <w:t>37</w:t>
        </w:r>
        <w:r w:rsidR="00CE3910" w:rsidRPr="009075BB">
          <w:rPr>
            <w:b w:val="0"/>
            <w:webHidden/>
          </w:rPr>
          <w:fldChar w:fldCharType="end"/>
        </w:r>
      </w:hyperlink>
    </w:p>
    <w:p w14:paraId="13EEEA7D" w14:textId="77777777" w:rsidR="00CE3910" w:rsidRPr="009075BB" w:rsidRDefault="00261AC2">
      <w:pPr>
        <w:pStyle w:val="TOC1"/>
        <w:rPr>
          <w:rFonts w:eastAsiaTheme="minorEastAsia"/>
          <w:b w:val="0"/>
          <w:sz w:val="22"/>
          <w:szCs w:val="22"/>
          <w:lang w:val="en-US"/>
        </w:rPr>
      </w:pPr>
      <w:hyperlink w:anchor="_Toc192653890" w:history="1">
        <w:r w:rsidR="00CE3910" w:rsidRPr="009075BB">
          <w:rPr>
            <w:rStyle w:val="Hyperlink"/>
            <w:b w:val="0"/>
          </w:rPr>
          <w:t>Tabel 3.11.</w:t>
        </w:r>
        <w:r w:rsidR="00CE3910" w:rsidRPr="009075BB">
          <w:rPr>
            <w:rFonts w:eastAsiaTheme="minorEastAsia"/>
            <w:b w:val="0"/>
            <w:sz w:val="22"/>
            <w:szCs w:val="22"/>
            <w:lang w:val="en-US"/>
          </w:rPr>
          <w:tab/>
        </w:r>
        <w:r w:rsidR="00CE3910" w:rsidRPr="009075BB">
          <w:rPr>
            <w:rStyle w:val="Hyperlink"/>
            <w:b w:val="0"/>
          </w:rPr>
          <w:t xml:space="preserve">Table </w:t>
        </w:r>
        <w:r w:rsidR="00CE3910" w:rsidRPr="009075BB">
          <w:rPr>
            <w:rStyle w:val="Hyperlink"/>
            <w:b w:val="0"/>
            <w:i/>
          </w:rPr>
          <w:t>Assessment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0 \h </w:instrText>
        </w:r>
        <w:r w:rsidR="00CE3910" w:rsidRPr="009075BB">
          <w:rPr>
            <w:b w:val="0"/>
            <w:webHidden/>
          </w:rPr>
        </w:r>
        <w:r w:rsidR="00CE3910" w:rsidRPr="009075BB">
          <w:rPr>
            <w:b w:val="0"/>
            <w:webHidden/>
          </w:rPr>
          <w:fldChar w:fldCharType="separate"/>
        </w:r>
        <w:r w:rsidR="00591089">
          <w:rPr>
            <w:b w:val="0"/>
            <w:webHidden/>
          </w:rPr>
          <w:t>38</w:t>
        </w:r>
        <w:r w:rsidR="00CE3910" w:rsidRPr="009075BB">
          <w:rPr>
            <w:b w:val="0"/>
            <w:webHidden/>
          </w:rPr>
          <w:fldChar w:fldCharType="end"/>
        </w:r>
      </w:hyperlink>
    </w:p>
    <w:p w14:paraId="4FA66BCA" w14:textId="77777777" w:rsidR="00CE3910" w:rsidRPr="009075BB" w:rsidRDefault="00261AC2">
      <w:pPr>
        <w:pStyle w:val="TOC1"/>
        <w:rPr>
          <w:rFonts w:eastAsiaTheme="minorEastAsia"/>
          <w:b w:val="0"/>
          <w:sz w:val="22"/>
          <w:szCs w:val="22"/>
          <w:lang w:val="en-US"/>
        </w:rPr>
      </w:pPr>
      <w:hyperlink w:anchor="_Toc192653891" w:history="1">
        <w:r w:rsidR="00CE3910" w:rsidRPr="009075BB">
          <w:rPr>
            <w:rStyle w:val="Hyperlink"/>
            <w:b w:val="0"/>
          </w:rPr>
          <w:t>Tabel 3.12.</w:t>
        </w:r>
        <w:r w:rsidR="00CE3910" w:rsidRPr="009075BB">
          <w:rPr>
            <w:rFonts w:eastAsiaTheme="minorEastAsia"/>
            <w:b w:val="0"/>
            <w:sz w:val="22"/>
            <w:szCs w:val="22"/>
            <w:lang w:val="en-US"/>
          </w:rPr>
          <w:tab/>
        </w:r>
        <w:r w:rsidR="00CE3910" w:rsidRPr="009075BB">
          <w:rPr>
            <w:rStyle w:val="Hyperlink"/>
            <w:b w:val="0"/>
          </w:rPr>
          <w:t>Tabe</w:t>
        </w:r>
        <w:r w:rsidR="00CE3910" w:rsidRPr="009075BB">
          <w:rPr>
            <w:rStyle w:val="Hyperlink"/>
            <w:b w:val="0"/>
            <w:lang w:val="en-US"/>
          </w:rPr>
          <w:t>l</w:t>
        </w:r>
        <w:r w:rsidR="00CE3910" w:rsidRPr="009075BB">
          <w:rPr>
            <w:rStyle w:val="Hyperlink"/>
            <w:b w:val="0"/>
          </w:rPr>
          <w:t xml:space="preserve"> </w:t>
        </w:r>
        <w:r w:rsidR="00CE3910" w:rsidRPr="009075BB">
          <w:rPr>
            <w:rStyle w:val="Hyperlink"/>
            <w:b w:val="0"/>
            <w:i/>
          </w:rPr>
          <w:t>Schedule</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1 \h </w:instrText>
        </w:r>
        <w:r w:rsidR="00CE3910" w:rsidRPr="009075BB">
          <w:rPr>
            <w:b w:val="0"/>
            <w:webHidden/>
          </w:rPr>
        </w:r>
        <w:r w:rsidR="00CE3910" w:rsidRPr="009075BB">
          <w:rPr>
            <w:b w:val="0"/>
            <w:webHidden/>
          </w:rPr>
          <w:fldChar w:fldCharType="separate"/>
        </w:r>
        <w:r w:rsidR="00591089">
          <w:rPr>
            <w:b w:val="0"/>
            <w:webHidden/>
          </w:rPr>
          <w:t>38</w:t>
        </w:r>
        <w:r w:rsidR="00CE3910" w:rsidRPr="009075BB">
          <w:rPr>
            <w:b w:val="0"/>
            <w:webHidden/>
          </w:rPr>
          <w:fldChar w:fldCharType="end"/>
        </w:r>
      </w:hyperlink>
    </w:p>
    <w:p w14:paraId="3E820EEE" w14:textId="77777777" w:rsidR="00CE3910" w:rsidRPr="009075BB" w:rsidRDefault="00261AC2">
      <w:pPr>
        <w:pStyle w:val="TOC1"/>
        <w:rPr>
          <w:rFonts w:eastAsiaTheme="minorEastAsia"/>
          <w:b w:val="0"/>
          <w:sz w:val="22"/>
          <w:szCs w:val="22"/>
          <w:lang w:val="en-US"/>
        </w:rPr>
      </w:pPr>
      <w:hyperlink w:anchor="_Toc192653892" w:history="1">
        <w:r w:rsidR="00CE3910" w:rsidRPr="009075BB">
          <w:rPr>
            <w:rStyle w:val="Hyperlink"/>
            <w:b w:val="0"/>
          </w:rPr>
          <w:t>Tabel 3.13.</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Contact</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2 \h </w:instrText>
        </w:r>
        <w:r w:rsidR="00CE3910" w:rsidRPr="009075BB">
          <w:rPr>
            <w:b w:val="0"/>
            <w:webHidden/>
          </w:rPr>
        </w:r>
        <w:r w:rsidR="00CE3910" w:rsidRPr="009075BB">
          <w:rPr>
            <w:b w:val="0"/>
            <w:webHidden/>
          </w:rPr>
          <w:fldChar w:fldCharType="separate"/>
        </w:r>
        <w:r w:rsidR="00591089">
          <w:rPr>
            <w:b w:val="0"/>
            <w:webHidden/>
          </w:rPr>
          <w:t>39</w:t>
        </w:r>
        <w:r w:rsidR="00CE3910" w:rsidRPr="009075BB">
          <w:rPr>
            <w:b w:val="0"/>
            <w:webHidden/>
          </w:rPr>
          <w:fldChar w:fldCharType="end"/>
        </w:r>
      </w:hyperlink>
    </w:p>
    <w:p w14:paraId="1E83A58B" w14:textId="77777777" w:rsidR="00CE3910" w:rsidRPr="009075BB" w:rsidRDefault="00261AC2">
      <w:pPr>
        <w:pStyle w:val="TOC1"/>
        <w:rPr>
          <w:rFonts w:eastAsiaTheme="minorEastAsia"/>
          <w:b w:val="0"/>
          <w:sz w:val="22"/>
          <w:szCs w:val="22"/>
          <w:lang w:val="en-US"/>
        </w:rPr>
      </w:pPr>
      <w:hyperlink w:anchor="_Toc192653893" w:history="1">
        <w:r w:rsidR="00CE3910" w:rsidRPr="009075BB">
          <w:rPr>
            <w:rStyle w:val="Hyperlink"/>
            <w:b w:val="0"/>
          </w:rPr>
          <w:t>Tabel 3.14.</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Achievement</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3 \h </w:instrText>
        </w:r>
        <w:r w:rsidR="00CE3910" w:rsidRPr="009075BB">
          <w:rPr>
            <w:b w:val="0"/>
            <w:webHidden/>
          </w:rPr>
        </w:r>
        <w:r w:rsidR="00CE3910" w:rsidRPr="009075BB">
          <w:rPr>
            <w:b w:val="0"/>
            <w:webHidden/>
          </w:rPr>
          <w:fldChar w:fldCharType="separate"/>
        </w:r>
        <w:r w:rsidR="00591089">
          <w:rPr>
            <w:b w:val="0"/>
            <w:webHidden/>
          </w:rPr>
          <w:t>39</w:t>
        </w:r>
        <w:r w:rsidR="00CE3910" w:rsidRPr="009075BB">
          <w:rPr>
            <w:b w:val="0"/>
            <w:webHidden/>
          </w:rPr>
          <w:fldChar w:fldCharType="end"/>
        </w:r>
      </w:hyperlink>
    </w:p>
    <w:p w14:paraId="3B727A3F" w14:textId="77777777" w:rsidR="00CE3910" w:rsidRPr="009075BB" w:rsidRDefault="00261AC2">
      <w:pPr>
        <w:pStyle w:val="TOC1"/>
        <w:rPr>
          <w:rFonts w:eastAsiaTheme="minorEastAsia"/>
          <w:b w:val="0"/>
          <w:sz w:val="22"/>
          <w:szCs w:val="22"/>
          <w:lang w:val="en-US"/>
        </w:rPr>
      </w:pPr>
      <w:hyperlink w:anchor="_Toc192653894" w:history="1">
        <w:r w:rsidR="00CE3910" w:rsidRPr="009075BB">
          <w:rPr>
            <w:rStyle w:val="Hyperlink"/>
            <w:b w:val="0"/>
          </w:rPr>
          <w:t>Tabel 3.15.</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Gallery</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4 \h </w:instrText>
        </w:r>
        <w:r w:rsidR="00CE3910" w:rsidRPr="009075BB">
          <w:rPr>
            <w:b w:val="0"/>
            <w:webHidden/>
          </w:rPr>
        </w:r>
        <w:r w:rsidR="00CE3910" w:rsidRPr="009075BB">
          <w:rPr>
            <w:b w:val="0"/>
            <w:webHidden/>
          </w:rPr>
          <w:fldChar w:fldCharType="separate"/>
        </w:r>
        <w:r w:rsidR="00591089">
          <w:rPr>
            <w:b w:val="0"/>
            <w:webHidden/>
          </w:rPr>
          <w:t>39</w:t>
        </w:r>
        <w:r w:rsidR="00CE3910" w:rsidRPr="009075BB">
          <w:rPr>
            <w:b w:val="0"/>
            <w:webHidden/>
          </w:rPr>
          <w:fldChar w:fldCharType="end"/>
        </w:r>
      </w:hyperlink>
    </w:p>
    <w:p w14:paraId="31C897EE" w14:textId="77777777" w:rsidR="00CE3910" w:rsidRPr="009075BB" w:rsidRDefault="00261AC2">
      <w:pPr>
        <w:pStyle w:val="TOC1"/>
        <w:rPr>
          <w:rFonts w:eastAsiaTheme="minorEastAsia"/>
          <w:b w:val="0"/>
          <w:sz w:val="22"/>
          <w:szCs w:val="22"/>
          <w:lang w:val="en-US"/>
        </w:rPr>
      </w:pPr>
      <w:hyperlink w:anchor="_Toc192653895" w:history="1">
        <w:r w:rsidR="00CE3910" w:rsidRPr="009075BB">
          <w:rPr>
            <w:rStyle w:val="Hyperlink"/>
            <w:b w:val="0"/>
          </w:rPr>
          <w:t>Tabel 3.16.</w:t>
        </w:r>
        <w:r w:rsidR="00CE3910" w:rsidRPr="009075BB">
          <w:rPr>
            <w:rFonts w:eastAsiaTheme="minorEastAsia"/>
            <w:b w:val="0"/>
            <w:sz w:val="22"/>
            <w:szCs w:val="22"/>
            <w:lang w:val="en-US"/>
          </w:rPr>
          <w:tab/>
        </w:r>
        <w:r w:rsidR="00CE3910" w:rsidRPr="009075BB">
          <w:rPr>
            <w:rStyle w:val="Hyperlink"/>
            <w:b w:val="0"/>
          </w:rPr>
          <w:t xml:space="preserve">Tabel </w:t>
        </w:r>
        <w:r w:rsidR="00CE3910" w:rsidRPr="009075BB">
          <w:rPr>
            <w:rStyle w:val="Hyperlink"/>
            <w:b w:val="0"/>
            <w:i/>
          </w:rPr>
          <w:t>News</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5 \h </w:instrText>
        </w:r>
        <w:r w:rsidR="00CE3910" w:rsidRPr="009075BB">
          <w:rPr>
            <w:b w:val="0"/>
            <w:webHidden/>
          </w:rPr>
        </w:r>
        <w:r w:rsidR="00CE3910" w:rsidRPr="009075BB">
          <w:rPr>
            <w:b w:val="0"/>
            <w:webHidden/>
          </w:rPr>
          <w:fldChar w:fldCharType="separate"/>
        </w:r>
        <w:r w:rsidR="00591089">
          <w:rPr>
            <w:b w:val="0"/>
            <w:webHidden/>
          </w:rPr>
          <w:t>40</w:t>
        </w:r>
        <w:r w:rsidR="00CE3910" w:rsidRPr="009075BB">
          <w:rPr>
            <w:b w:val="0"/>
            <w:webHidden/>
          </w:rPr>
          <w:fldChar w:fldCharType="end"/>
        </w:r>
      </w:hyperlink>
    </w:p>
    <w:p w14:paraId="77796584" w14:textId="77777777" w:rsidR="00CE3910" w:rsidRPr="009075BB" w:rsidRDefault="00261AC2">
      <w:pPr>
        <w:pStyle w:val="TOC1"/>
        <w:rPr>
          <w:rFonts w:eastAsiaTheme="minorEastAsia"/>
          <w:b w:val="0"/>
          <w:sz w:val="22"/>
          <w:szCs w:val="22"/>
          <w:lang w:val="en-US"/>
        </w:rPr>
      </w:pPr>
      <w:hyperlink w:anchor="_Toc192653896" w:history="1">
        <w:r w:rsidR="00CE3910" w:rsidRPr="009075BB">
          <w:rPr>
            <w:rStyle w:val="Hyperlink"/>
            <w:b w:val="0"/>
          </w:rPr>
          <w:t>Tabel 3.17.</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Logi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6 \h </w:instrText>
        </w:r>
        <w:r w:rsidR="00CE3910" w:rsidRPr="009075BB">
          <w:rPr>
            <w:b w:val="0"/>
            <w:webHidden/>
          </w:rPr>
        </w:r>
        <w:r w:rsidR="00CE3910" w:rsidRPr="009075BB">
          <w:rPr>
            <w:b w:val="0"/>
            <w:webHidden/>
          </w:rPr>
          <w:fldChar w:fldCharType="separate"/>
        </w:r>
        <w:r w:rsidR="00591089">
          <w:rPr>
            <w:b w:val="0"/>
            <w:webHidden/>
          </w:rPr>
          <w:t>88</w:t>
        </w:r>
        <w:r w:rsidR="00CE3910" w:rsidRPr="009075BB">
          <w:rPr>
            <w:b w:val="0"/>
            <w:webHidden/>
          </w:rPr>
          <w:fldChar w:fldCharType="end"/>
        </w:r>
      </w:hyperlink>
    </w:p>
    <w:p w14:paraId="073873EA" w14:textId="77777777" w:rsidR="00CE3910" w:rsidRPr="009075BB" w:rsidRDefault="00261AC2">
      <w:pPr>
        <w:pStyle w:val="TOC1"/>
        <w:rPr>
          <w:rFonts w:eastAsiaTheme="minorEastAsia"/>
          <w:b w:val="0"/>
          <w:sz w:val="22"/>
          <w:szCs w:val="22"/>
          <w:lang w:val="en-US"/>
        </w:rPr>
      </w:pPr>
      <w:hyperlink w:anchor="_Toc192653897" w:history="1">
        <w:r w:rsidR="00CE3910" w:rsidRPr="009075BB">
          <w:rPr>
            <w:rStyle w:val="Hyperlink"/>
            <w:b w:val="0"/>
          </w:rPr>
          <w:t>Tabel 3.18.</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endaftara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7 \h </w:instrText>
        </w:r>
        <w:r w:rsidR="00CE3910" w:rsidRPr="009075BB">
          <w:rPr>
            <w:b w:val="0"/>
            <w:webHidden/>
          </w:rPr>
        </w:r>
        <w:r w:rsidR="00CE3910" w:rsidRPr="009075BB">
          <w:rPr>
            <w:b w:val="0"/>
            <w:webHidden/>
          </w:rPr>
          <w:fldChar w:fldCharType="separate"/>
        </w:r>
        <w:r w:rsidR="00591089">
          <w:rPr>
            <w:b w:val="0"/>
            <w:webHidden/>
          </w:rPr>
          <w:t>89</w:t>
        </w:r>
        <w:r w:rsidR="00CE3910" w:rsidRPr="009075BB">
          <w:rPr>
            <w:b w:val="0"/>
            <w:webHidden/>
          </w:rPr>
          <w:fldChar w:fldCharType="end"/>
        </w:r>
      </w:hyperlink>
    </w:p>
    <w:p w14:paraId="1BC38E55" w14:textId="77777777" w:rsidR="00CE3910" w:rsidRPr="009075BB" w:rsidRDefault="00261AC2">
      <w:pPr>
        <w:pStyle w:val="TOC1"/>
        <w:rPr>
          <w:rFonts w:eastAsiaTheme="minorEastAsia"/>
          <w:b w:val="0"/>
          <w:sz w:val="22"/>
          <w:szCs w:val="22"/>
          <w:lang w:val="en-US"/>
        </w:rPr>
      </w:pPr>
      <w:hyperlink w:anchor="_Toc192653898" w:history="1">
        <w:r w:rsidR="00CE3910" w:rsidRPr="009075BB">
          <w:rPr>
            <w:rStyle w:val="Hyperlink"/>
            <w:b w:val="0"/>
          </w:rPr>
          <w:t>Tabel 3.19.</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Dashboard</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8 \h </w:instrText>
        </w:r>
        <w:r w:rsidR="00CE3910" w:rsidRPr="009075BB">
          <w:rPr>
            <w:b w:val="0"/>
            <w:webHidden/>
          </w:rPr>
        </w:r>
        <w:r w:rsidR="00CE3910" w:rsidRPr="009075BB">
          <w:rPr>
            <w:b w:val="0"/>
            <w:webHidden/>
          </w:rPr>
          <w:fldChar w:fldCharType="separate"/>
        </w:r>
        <w:r w:rsidR="00591089">
          <w:rPr>
            <w:b w:val="0"/>
            <w:webHidden/>
          </w:rPr>
          <w:t>89</w:t>
        </w:r>
        <w:r w:rsidR="00CE3910" w:rsidRPr="009075BB">
          <w:rPr>
            <w:b w:val="0"/>
            <w:webHidden/>
          </w:rPr>
          <w:fldChar w:fldCharType="end"/>
        </w:r>
      </w:hyperlink>
    </w:p>
    <w:p w14:paraId="383820CE" w14:textId="77777777" w:rsidR="00CE3910" w:rsidRPr="009075BB" w:rsidRDefault="00261AC2">
      <w:pPr>
        <w:pStyle w:val="TOC1"/>
        <w:rPr>
          <w:rFonts w:eastAsiaTheme="minorEastAsia"/>
          <w:b w:val="0"/>
          <w:sz w:val="22"/>
          <w:szCs w:val="22"/>
          <w:lang w:val="en-US"/>
        </w:rPr>
      </w:pPr>
      <w:hyperlink w:anchor="_Toc192653899" w:history="1">
        <w:r w:rsidR="00CE3910" w:rsidRPr="009075BB">
          <w:rPr>
            <w:rStyle w:val="Hyperlink"/>
            <w:b w:val="0"/>
          </w:rPr>
          <w:t>Tabel 3.20.</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resensi (Anggot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899 \h </w:instrText>
        </w:r>
        <w:r w:rsidR="00CE3910" w:rsidRPr="009075BB">
          <w:rPr>
            <w:b w:val="0"/>
            <w:webHidden/>
          </w:rPr>
        </w:r>
        <w:r w:rsidR="00CE3910" w:rsidRPr="009075BB">
          <w:rPr>
            <w:b w:val="0"/>
            <w:webHidden/>
          </w:rPr>
          <w:fldChar w:fldCharType="separate"/>
        </w:r>
        <w:r w:rsidR="00591089">
          <w:rPr>
            <w:b w:val="0"/>
            <w:webHidden/>
          </w:rPr>
          <w:t>90</w:t>
        </w:r>
        <w:r w:rsidR="00CE3910" w:rsidRPr="009075BB">
          <w:rPr>
            <w:b w:val="0"/>
            <w:webHidden/>
          </w:rPr>
          <w:fldChar w:fldCharType="end"/>
        </w:r>
      </w:hyperlink>
    </w:p>
    <w:p w14:paraId="5C4F5514" w14:textId="77777777" w:rsidR="00CE3910" w:rsidRPr="009075BB" w:rsidRDefault="00261AC2">
      <w:pPr>
        <w:pStyle w:val="TOC1"/>
        <w:rPr>
          <w:rFonts w:eastAsiaTheme="minorEastAsia"/>
          <w:b w:val="0"/>
          <w:sz w:val="22"/>
          <w:szCs w:val="22"/>
          <w:lang w:val="en-US"/>
        </w:rPr>
      </w:pPr>
      <w:hyperlink w:anchor="_Toc192653900" w:history="1">
        <w:r w:rsidR="00CE3910" w:rsidRPr="009075BB">
          <w:rPr>
            <w:rStyle w:val="Hyperlink"/>
            <w:b w:val="0"/>
          </w:rPr>
          <w:t>Tabel 3.21.</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resensi (Admin dan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0 \h </w:instrText>
        </w:r>
        <w:r w:rsidR="00CE3910" w:rsidRPr="009075BB">
          <w:rPr>
            <w:b w:val="0"/>
            <w:webHidden/>
          </w:rPr>
        </w:r>
        <w:r w:rsidR="00CE3910" w:rsidRPr="009075BB">
          <w:rPr>
            <w:b w:val="0"/>
            <w:webHidden/>
          </w:rPr>
          <w:fldChar w:fldCharType="separate"/>
        </w:r>
        <w:r w:rsidR="00591089">
          <w:rPr>
            <w:b w:val="0"/>
            <w:webHidden/>
          </w:rPr>
          <w:t>91</w:t>
        </w:r>
        <w:r w:rsidR="00CE3910" w:rsidRPr="009075BB">
          <w:rPr>
            <w:b w:val="0"/>
            <w:webHidden/>
          </w:rPr>
          <w:fldChar w:fldCharType="end"/>
        </w:r>
      </w:hyperlink>
    </w:p>
    <w:p w14:paraId="6A7FBCBA" w14:textId="77777777" w:rsidR="00CE3910" w:rsidRPr="009075BB" w:rsidRDefault="00261AC2">
      <w:pPr>
        <w:pStyle w:val="TOC1"/>
        <w:rPr>
          <w:rFonts w:eastAsiaTheme="minorEastAsia"/>
          <w:b w:val="0"/>
          <w:sz w:val="22"/>
          <w:szCs w:val="22"/>
          <w:lang w:val="en-US"/>
        </w:rPr>
      </w:pPr>
      <w:hyperlink w:anchor="_Toc192653901" w:history="1">
        <w:r w:rsidR="00CE3910" w:rsidRPr="009075BB">
          <w:rPr>
            <w:rStyle w:val="Hyperlink"/>
            <w:b w:val="0"/>
          </w:rPr>
          <w:t>Tabel 3.22.</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resensi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1 \h </w:instrText>
        </w:r>
        <w:r w:rsidR="00CE3910" w:rsidRPr="009075BB">
          <w:rPr>
            <w:b w:val="0"/>
            <w:webHidden/>
          </w:rPr>
        </w:r>
        <w:r w:rsidR="00CE3910" w:rsidRPr="009075BB">
          <w:rPr>
            <w:b w:val="0"/>
            <w:webHidden/>
          </w:rPr>
          <w:fldChar w:fldCharType="separate"/>
        </w:r>
        <w:r w:rsidR="00591089">
          <w:rPr>
            <w:b w:val="0"/>
            <w:webHidden/>
          </w:rPr>
          <w:t>91</w:t>
        </w:r>
        <w:r w:rsidR="00CE3910" w:rsidRPr="009075BB">
          <w:rPr>
            <w:b w:val="0"/>
            <w:webHidden/>
          </w:rPr>
          <w:fldChar w:fldCharType="end"/>
        </w:r>
      </w:hyperlink>
    </w:p>
    <w:p w14:paraId="41780AF4" w14:textId="77777777" w:rsidR="00CE3910" w:rsidRPr="009075BB" w:rsidRDefault="00261AC2">
      <w:pPr>
        <w:pStyle w:val="TOC1"/>
        <w:rPr>
          <w:rFonts w:eastAsiaTheme="minorEastAsia"/>
          <w:b w:val="0"/>
          <w:sz w:val="22"/>
          <w:szCs w:val="22"/>
          <w:lang w:val="en-US"/>
        </w:rPr>
      </w:pPr>
      <w:hyperlink w:anchor="_Toc192653902" w:history="1">
        <w:r w:rsidR="00CE3910" w:rsidRPr="009075BB">
          <w:rPr>
            <w:rStyle w:val="Hyperlink"/>
            <w:b w:val="0"/>
          </w:rPr>
          <w:t>Tabel 3.23.</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Detail Presensi (Admin dan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2 \h </w:instrText>
        </w:r>
        <w:r w:rsidR="00CE3910" w:rsidRPr="009075BB">
          <w:rPr>
            <w:b w:val="0"/>
            <w:webHidden/>
          </w:rPr>
        </w:r>
        <w:r w:rsidR="00CE3910" w:rsidRPr="009075BB">
          <w:rPr>
            <w:b w:val="0"/>
            <w:webHidden/>
          </w:rPr>
          <w:fldChar w:fldCharType="separate"/>
        </w:r>
        <w:r w:rsidR="00591089">
          <w:rPr>
            <w:b w:val="0"/>
            <w:webHidden/>
          </w:rPr>
          <w:t>92</w:t>
        </w:r>
        <w:r w:rsidR="00CE3910" w:rsidRPr="009075BB">
          <w:rPr>
            <w:b w:val="0"/>
            <w:webHidden/>
          </w:rPr>
          <w:fldChar w:fldCharType="end"/>
        </w:r>
      </w:hyperlink>
    </w:p>
    <w:p w14:paraId="3549153F" w14:textId="77777777" w:rsidR="00CE3910" w:rsidRPr="009075BB" w:rsidRDefault="00261AC2">
      <w:pPr>
        <w:pStyle w:val="TOC1"/>
        <w:rPr>
          <w:rFonts w:eastAsiaTheme="minorEastAsia"/>
          <w:b w:val="0"/>
          <w:sz w:val="22"/>
          <w:szCs w:val="22"/>
          <w:lang w:val="en-US"/>
        </w:rPr>
      </w:pPr>
      <w:hyperlink w:anchor="_Toc192653903" w:history="1">
        <w:r w:rsidR="00CE3910" w:rsidRPr="009075BB">
          <w:rPr>
            <w:rStyle w:val="Hyperlink"/>
            <w:b w:val="0"/>
          </w:rPr>
          <w:t>Tabel 3.24.</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Detail Presensi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3 \h </w:instrText>
        </w:r>
        <w:r w:rsidR="00CE3910" w:rsidRPr="009075BB">
          <w:rPr>
            <w:b w:val="0"/>
            <w:webHidden/>
          </w:rPr>
        </w:r>
        <w:r w:rsidR="00CE3910" w:rsidRPr="009075BB">
          <w:rPr>
            <w:b w:val="0"/>
            <w:webHidden/>
          </w:rPr>
          <w:fldChar w:fldCharType="separate"/>
        </w:r>
        <w:r w:rsidR="00591089">
          <w:rPr>
            <w:b w:val="0"/>
            <w:webHidden/>
          </w:rPr>
          <w:t>93</w:t>
        </w:r>
        <w:r w:rsidR="00CE3910" w:rsidRPr="009075BB">
          <w:rPr>
            <w:b w:val="0"/>
            <w:webHidden/>
          </w:rPr>
          <w:fldChar w:fldCharType="end"/>
        </w:r>
      </w:hyperlink>
    </w:p>
    <w:p w14:paraId="4FC0ED39" w14:textId="77777777" w:rsidR="00CE3910" w:rsidRPr="009075BB" w:rsidRDefault="00261AC2">
      <w:pPr>
        <w:pStyle w:val="TOC1"/>
        <w:rPr>
          <w:rFonts w:eastAsiaTheme="minorEastAsia"/>
          <w:b w:val="0"/>
          <w:sz w:val="22"/>
          <w:szCs w:val="22"/>
          <w:lang w:val="en-US"/>
        </w:rPr>
      </w:pPr>
      <w:hyperlink w:anchor="_Toc192653904" w:history="1">
        <w:r w:rsidR="00CE3910" w:rsidRPr="009075BB">
          <w:rPr>
            <w:rStyle w:val="Hyperlink"/>
            <w:b w:val="0"/>
          </w:rPr>
          <w:t>Tabel 3.25.</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osting (Anggot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4 \h </w:instrText>
        </w:r>
        <w:r w:rsidR="00CE3910" w:rsidRPr="009075BB">
          <w:rPr>
            <w:b w:val="0"/>
            <w:webHidden/>
          </w:rPr>
        </w:r>
        <w:r w:rsidR="00CE3910" w:rsidRPr="009075BB">
          <w:rPr>
            <w:b w:val="0"/>
            <w:webHidden/>
          </w:rPr>
          <w:fldChar w:fldCharType="separate"/>
        </w:r>
        <w:r w:rsidR="00591089">
          <w:rPr>
            <w:b w:val="0"/>
            <w:webHidden/>
          </w:rPr>
          <w:t>93</w:t>
        </w:r>
        <w:r w:rsidR="00CE3910" w:rsidRPr="009075BB">
          <w:rPr>
            <w:b w:val="0"/>
            <w:webHidden/>
          </w:rPr>
          <w:fldChar w:fldCharType="end"/>
        </w:r>
      </w:hyperlink>
    </w:p>
    <w:p w14:paraId="37598DA8" w14:textId="77777777" w:rsidR="00CE3910" w:rsidRPr="009075BB" w:rsidRDefault="00261AC2">
      <w:pPr>
        <w:pStyle w:val="TOC1"/>
        <w:rPr>
          <w:rFonts w:eastAsiaTheme="minorEastAsia"/>
          <w:b w:val="0"/>
          <w:sz w:val="22"/>
          <w:szCs w:val="22"/>
          <w:lang w:val="en-US"/>
        </w:rPr>
      </w:pPr>
      <w:hyperlink w:anchor="_Toc192653905" w:history="1">
        <w:r w:rsidR="00CE3910" w:rsidRPr="009075BB">
          <w:rPr>
            <w:rStyle w:val="Hyperlink"/>
            <w:b w:val="0"/>
          </w:rPr>
          <w:t>Tabel 3.26.</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osting (Admin, Pelatih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5 \h </w:instrText>
        </w:r>
        <w:r w:rsidR="00CE3910" w:rsidRPr="009075BB">
          <w:rPr>
            <w:b w:val="0"/>
            <w:webHidden/>
          </w:rPr>
        </w:r>
        <w:r w:rsidR="00CE3910" w:rsidRPr="009075BB">
          <w:rPr>
            <w:b w:val="0"/>
            <w:webHidden/>
          </w:rPr>
          <w:fldChar w:fldCharType="separate"/>
        </w:r>
        <w:r w:rsidR="00591089">
          <w:rPr>
            <w:b w:val="0"/>
            <w:webHidden/>
          </w:rPr>
          <w:t>94</w:t>
        </w:r>
        <w:r w:rsidR="00CE3910" w:rsidRPr="009075BB">
          <w:rPr>
            <w:b w:val="0"/>
            <w:webHidden/>
          </w:rPr>
          <w:fldChar w:fldCharType="end"/>
        </w:r>
      </w:hyperlink>
    </w:p>
    <w:p w14:paraId="019C39BB" w14:textId="77777777" w:rsidR="00CE3910" w:rsidRPr="009075BB" w:rsidRDefault="00261AC2">
      <w:pPr>
        <w:pStyle w:val="TOC1"/>
        <w:rPr>
          <w:rFonts w:eastAsiaTheme="minorEastAsia"/>
          <w:b w:val="0"/>
          <w:sz w:val="22"/>
          <w:szCs w:val="22"/>
          <w:lang w:val="en-US"/>
        </w:rPr>
      </w:pPr>
      <w:hyperlink w:anchor="_Toc192653906" w:history="1">
        <w:r w:rsidR="00CE3910" w:rsidRPr="009075BB">
          <w:rPr>
            <w:rStyle w:val="Hyperlink"/>
            <w:b w:val="0"/>
          </w:rPr>
          <w:t>Tabel 3.27.</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Profile</w:t>
        </w:r>
        <w:r w:rsidR="00CE3910" w:rsidRPr="009075BB">
          <w:rPr>
            <w:rStyle w:val="Hyperlink"/>
            <w:b w:val="0"/>
          </w:rPr>
          <w:t xml:space="preserve"> (Anggot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6 \h </w:instrText>
        </w:r>
        <w:r w:rsidR="00CE3910" w:rsidRPr="009075BB">
          <w:rPr>
            <w:b w:val="0"/>
            <w:webHidden/>
          </w:rPr>
        </w:r>
        <w:r w:rsidR="00CE3910" w:rsidRPr="009075BB">
          <w:rPr>
            <w:b w:val="0"/>
            <w:webHidden/>
          </w:rPr>
          <w:fldChar w:fldCharType="separate"/>
        </w:r>
        <w:r w:rsidR="00591089">
          <w:rPr>
            <w:b w:val="0"/>
            <w:webHidden/>
          </w:rPr>
          <w:t>94</w:t>
        </w:r>
        <w:r w:rsidR="00CE3910" w:rsidRPr="009075BB">
          <w:rPr>
            <w:b w:val="0"/>
            <w:webHidden/>
          </w:rPr>
          <w:fldChar w:fldCharType="end"/>
        </w:r>
      </w:hyperlink>
    </w:p>
    <w:p w14:paraId="615F6A49" w14:textId="77777777" w:rsidR="00CE3910" w:rsidRPr="009075BB" w:rsidRDefault="00261AC2">
      <w:pPr>
        <w:pStyle w:val="TOC1"/>
        <w:rPr>
          <w:rFonts w:eastAsiaTheme="minorEastAsia"/>
          <w:b w:val="0"/>
          <w:sz w:val="22"/>
          <w:szCs w:val="22"/>
          <w:lang w:val="en-US"/>
        </w:rPr>
      </w:pPr>
      <w:hyperlink w:anchor="_Toc192653907" w:history="1">
        <w:r w:rsidR="00CE3910" w:rsidRPr="009075BB">
          <w:rPr>
            <w:rStyle w:val="Hyperlink"/>
            <w:b w:val="0"/>
          </w:rPr>
          <w:t>Tabel 3.28.</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Profile</w:t>
        </w:r>
        <w:r w:rsidR="00CE3910" w:rsidRPr="009075BB">
          <w:rPr>
            <w:rStyle w:val="Hyperlink"/>
            <w:b w:val="0"/>
          </w:rPr>
          <w:t xml:space="preserve">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7 \h </w:instrText>
        </w:r>
        <w:r w:rsidR="00CE3910" w:rsidRPr="009075BB">
          <w:rPr>
            <w:b w:val="0"/>
            <w:webHidden/>
          </w:rPr>
        </w:r>
        <w:r w:rsidR="00CE3910" w:rsidRPr="009075BB">
          <w:rPr>
            <w:b w:val="0"/>
            <w:webHidden/>
          </w:rPr>
          <w:fldChar w:fldCharType="separate"/>
        </w:r>
        <w:r w:rsidR="00591089">
          <w:rPr>
            <w:b w:val="0"/>
            <w:webHidden/>
          </w:rPr>
          <w:t>95</w:t>
        </w:r>
        <w:r w:rsidR="00CE3910" w:rsidRPr="009075BB">
          <w:rPr>
            <w:b w:val="0"/>
            <w:webHidden/>
          </w:rPr>
          <w:fldChar w:fldCharType="end"/>
        </w:r>
      </w:hyperlink>
    </w:p>
    <w:p w14:paraId="247D6AEF" w14:textId="77777777" w:rsidR="00CE3910" w:rsidRPr="009075BB" w:rsidRDefault="00261AC2">
      <w:pPr>
        <w:pStyle w:val="TOC1"/>
        <w:rPr>
          <w:rFonts w:eastAsiaTheme="minorEastAsia"/>
          <w:b w:val="0"/>
          <w:sz w:val="22"/>
          <w:szCs w:val="22"/>
          <w:lang w:val="en-US"/>
        </w:rPr>
      </w:pPr>
      <w:hyperlink w:anchor="_Toc192653908" w:history="1">
        <w:r w:rsidR="00CE3910" w:rsidRPr="009075BB">
          <w:rPr>
            <w:rStyle w:val="Hyperlink"/>
            <w:b w:val="0"/>
          </w:rPr>
          <w:t>Tabel 3.29.</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Profile</w:t>
        </w:r>
        <w:r w:rsidR="00CE3910" w:rsidRPr="009075BB">
          <w:rPr>
            <w:rStyle w:val="Hyperlink"/>
            <w:b w:val="0"/>
          </w:rPr>
          <w:t xml:space="preserve">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8 \h </w:instrText>
        </w:r>
        <w:r w:rsidR="00CE3910" w:rsidRPr="009075BB">
          <w:rPr>
            <w:b w:val="0"/>
            <w:webHidden/>
          </w:rPr>
        </w:r>
        <w:r w:rsidR="00CE3910" w:rsidRPr="009075BB">
          <w:rPr>
            <w:b w:val="0"/>
            <w:webHidden/>
          </w:rPr>
          <w:fldChar w:fldCharType="separate"/>
        </w:r>
        <w:r w:rsidR="00591089">
          <w:rPr>
            <w:b w:val="0"/>
            <w:webHidden/>
          </w:rPr>
          <w:t>96</w:t>
        </w:r>
        <w:r w:rsidR="00CE3910" w:rsidRPr="009075BB">
          <w:rPr>
            <w:b w:val="0"/>
            <w:webHidden/>
          </w:rPr>
          <w:fldChar w:fldCharType="end"/>
        </w:r>
      </w:hyperlink>
    </w:p>
    <w:p w14:paraId="7A7C0DCA" w14:textId="77777777" w:rsidR="00CE3910" w:rsidRPr="009075BB" w:rsidRDefault="00261AC2">
      <w:pPr>
        <w:pStyle w:val="TOC1"/>
        <w:rPr>
          <w:rFonts w:eastAsiaTheme="minorEastAsia"/>
          <w:b w:val="0"/>
          <w:sz w:val="22"/>
          <w:szCs w:val="22"/>
          <w:lang w:val="en-US"/>
        </w:rPr>
      </w:pPr>
      <w:hyperlink w:anchor="_Toc192653909" w:history="1">
        <w:r w:rsidR="00CE3910" w:rsidRPr="009075BB">
          <w:rPr>
            <w:rStyle w:val="Hyperlink"/>
            <w:b w:val="0"/>
          </w:rPr>
          <w:t>Tabel 3.30.</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w:t>
        </w:r>
        <w:r w:rsidR="00CE3910" w:rsidRPr="009075BB">
          <w:rPr>
            <w:rStyle w:val="Hyperlink"/>
            <w:b w:val="0"/>
            <w:i/>
          </w:rPr>
          <w:t xml:space="preserve">Testing </w:t>
        </w:r>
        <w:r w:rsidR="00CE3910" w:rsidRPr="009075BB">
          <w:rPr>
            <w:rStyle w:val="Hyperlink"/>
            <w:b w:val="0"/>
          </w:rPr>
          <w:t>Halaman</w:t>
        </w:r>
        <w:r w:rsidR="00CE3910" w:rsidRPr="009075BB">
          <w:rPr>
            <w:rStyle w:val="Hyperlink"/>
            <w:b w:val="0"/>
            <w:i/>
          </w:rPr>
          <w:t xml:space="preserve"> </w:t>
        </w:r>
        <w:r w:rsidR="00CE3910" w:rsidRPr="009075BB">
          <w:rPr>
            <w:rStyle w:val="Hyperlink"/>
            <w:b w:val="0"/>
          </w:rPr>
          <w:t>Pendaftar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09 \h </w:instrText>
        </w:r>
        <w:r w:rsidR="00CE3910" w:rsidRPr="009075BB">
          <w:rPr>
            <w:b w:val="0"/>
            <w:webHidden/>
          </w:rPr>
        </w:r>
        <w:r w:rsidR="00CE3910" w:rsidRPr="009075BB">
          <w:rPr>
            <w:b w:val="0"/>
            <w:webHidden/>
          </w:rPr>
          <w:fldChar w:fldCharType="separate"/>
        </w:r>
        <w:r w:rsidR="00591089">
          <w:rPr>
            <w:b w:val="0"/>
            <w:webHidden/>
          </w:rPr>
          <w:t>97</w:t>
        </w:r>
        <w:r w:rsidR="00CE3910" w:rsidRPr="009075BB">
          <w:rPr>
            <w:b w:val="0"/>
            <w:webHidden/>
          </w:rPr>
          <w:fldChar w:fldCharType="end"/>
        </w:r>
      </w:hyperlink>
    </w:p>
    <w:p w14:paraId="0429FCB7" w14:textId="77777777" w:rsidR="00CE3910" w:rsidRPr="009075BB" w:rsidRDefault="00261AC2">
      <w:pPr>
        <w:pStyle w:val="TOC1"/>
        <w:rPr>
          <w:rFonts w:eastAsiaTheme="minorEastAsia"/>
          <w:b w:val="0"/>
          <w:sz w:val="22"/>
          <w:szCs w:val="22"/>
          <w:lang w:val="en-US"/>
        </w:rPr>
      </w:pPr>
      <w:hyperlink w:anchor="_Toc192653910" w:history="1">
        <w:r w:rsidR="00CE3910" w:rsidRPr="009075BB">
          <w:rPr>
            <w:rStyle w:val="Hyperlink"/>
            <w:b w:val="0"/>
          </w:rPr>
          <w:t>Tabel 3.31.</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Detail</w:t>
        </w:r>
        <w:r w:rsidR="00CE3910" w:rsidRPr="009075BB">
          <w:rPr>
            <w:rStyle w:val="Hyperlink"/>
            <w:b w:val="0"/>
            <w:i/>
          </w:rPr>
          <w:t xml:space="preserve"> </w:t>
        </w:r>
        <w:r w:rsidR="00CE3910" w:rsidRPr="009075BB">
          <w:rPr>
            <w:rStyle w:val="Hyperlink"/>
            <w:b w:val="0"/>
          </w:rPr>
          <w:t>Pendaftar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0 \h </w:instrText>
        </w:r>
        <w:r w:rsidR="00CE3910" w:rsidRPr="009075BB">
          <w:rPr>
            <w:b w:val="0"/>
            <w:webHidden/>
          </w:rPr>
        </w:r>
        <w:r w:rsidR="00CE3910" w:rsidRPr="009075BB">
          <w:rPr>
            <w:b w:val="0"/>
            <w:webHidden/>
          </w:rPr>
          <w:fldChar w:fldCharType="separate"/>
        </w:r>
        <w:r w:rsidR="00591089">
          <w:rPr>
            <w:b w:val="0"/>
            <w:webHidden/>
          </w:rPr>
          <w:t>98</w:t>
        </w:r>
        <w:r w:rsidR="00CE3910" w:rsidRPr="009075BB">
          <w:rPr>
            <w:b w:val="0"/>
            <w:webHidden/>
          </w:rPr>
          <w:fldChar w:fldCharType="end"/>
        </w:r>
      </w:hyperlink>
    </w:p>
    <w:p w14:paraId="59D0B58C" w14:textId="77777777" w:rsidR="00CE3910" w:rsidRPr="009075BB" w:rsidRDefault="00261AC2">
      <w:pPr>
        <w:pStyle w:val="TOC1"/>
        <w:rPr>
          <w:rFonts w:eastAsiaTheme="minorEastAsia"/>
          <w:b w:val="0"/>
          <w:sz w:val="22"/>
          <w:szCs w:val="22"/>
          <w:lang w:val="en-US"/>
        </w:rPr>
      </w:pPr>
      <w:hyperlink w:anchor="_Toc192653911" w:history="1">
        <w:r w:rsidR="00CE3910" w:rsidRPr="009075BB">
          <w:rPr>
            <w:rStyle w:val="Hyperlink"/>
            <w:b w:val="0"/>
          </w:rPr>
          <w:t>Tabel 3.32.</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enilaian (Pelatih)</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1 \h </w:instrText>
        </w:r>
        <w:r w:rsidR="00CE3910" w:rsidRPr="009075BB">
          <w:rPr>
            <w:b w:val="0"/>
            <w:webHidden/>
          </w:rPr>
        </w:r>
        <w:r w:rsidR="00CE3910" w:rsidRPr="009075BB">
          <w:rPr>
            <w:b w:val="0"/>
            <w:webHidden/>
          </w:rPr>
          <w:fldChar w:fldCharType="separate"/>
        </w:r>
        <w:r w:rsidR="00591089">
          <w:rPr>
            <w:b w:val="0"/>
            <w:webHidden/>
          </w:rPr>
          <w:t>98</w:t>
        </w:r>
        <w:r w:rsidR="00CE3910" w:rsidRPr="009075BB">
          <w:rPr>
            <w:b w:val="0"/>
            <w:webHidden/>
          </w:rPr>
          <w:fldChar w:fldCharType="end"/>
        </w:r>
      </w:hyperlink>
    </w:p>
    <w:p w14:paraId="36D1971F" w14:textId="77777777" w:rsidR="00CE3910" w:rsidRPr="009075BB" w:rsidRDefault="00261AC2">
      <w:pPr>
        <w:pStyle w:val="TOC1"/>
        <w:rPr>
          <w:rFonts w:eastAsiaTheme="minorEastAsia"/>
          <w:b w:val="0"/>
          <w:sz w:val="22"/>
          <w:szCs w:val="22"/>
          <w:lang w:val="en-US"/>
        </w:rPr>
      </w:pPr>
      <w:hyperlink w:anchor="_Toc192653912" w:history="1">
        <w:r w:rsidR="00CE3910" w:rsidRPr="009075BB">
          <w:rPr>
            <w:rStyle w:val="Hyperlink"/>
            <w:b w:val="0"/>
          </w:rPr>
          <w:t>Tabel 3.33.</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Jadwal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2 \h </w:instrText>
        </w:r>
        <w:r w:rsidR="00CE3910" w:rsidRPr="009075BB">
          <w:rPr>
            <w:b w:val="0"/>
            <w:webHidden/>
          </w:rPr>
        </w:r>
        <w:r w:rsidR="00CE3910" w:rsidRPr="009075BB">
          <w:rPr>
            <w:b w:val="0"/>
            <w:webHidden/>
          </w:rPr>
          <w:fldChar w:fldCharType="separate"/>
        </w:r>
        <w:r w:rsidR="00591089">
          <w:rPr>
            <w:b w:val="0"/>
            <w:webHidden/>
          </w:rPr>
          <w:t>99</w:t>
        </w:r>
        <w:r w:rsidR="00CE3910" w:rsidRPr="009075BB">
          <w:rPr>
            <w:b w:val="0"/>
            <w:webHidden/>
          </w:rPr>
          <w:fldChar w:fldCharType="end"/>
        </w:r>
      </w:hyperlink>
    </w:p>
    <w:p w14:paraId="219F633F" w14:textId="77777777" w:rsidR="00CE3910" w:rsidRPr="009075BB" w:rsidRDefault="00261AC2">
      <w:pPr>
        <w:pStyle w:val="TOC1"/>
        <w:rPr>
          <w:rFonts w:eastAsiaTheme="minorEastAsia"/>
          <w:b w:val="0"/>
          <w:sz w:val="22"/>
          <w:szCs w:val="22"/>
          <w:lang w:val="en-US"/>
        </w:rPr>
      </w:pPr>
      <w:hyperlink w:anchor="_Toc192653913" w:history="1">
        <w:r w:rsidR="00CE3910" w:rsidRPr="009075BB">
          <w:rPr>
            <w:rStyle w:val="Hyperlink"/>
            <w:b w:val="0"/>
          </w:rPr>
          <w:t>Tabel 3.34.</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Berita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3 \h </w:instrText>
        </w:r>
        <w:r w:rsidR="00CE3910" w:rsidRPr="009075BB">
          <w:rPr>
            <w:b w:val="0"/>
            <w:webHidden/>
          </w:rPr>
        </w:r>
        <w:r w:rsidR="00CE3910" w:rsidRPr="009075BB">
          <w:rPr>
            <w:b w:val="0"/>
            <w:webHidden/>
          </w:rPr>
          <w:fldChar w:fldCharType="separate"/>
        </w:r>
        <w:r w:rsidR="00591089">
          <w:rPr>
            <w:b w:val="0"/>
            <w:webHidden/>
          </w:rPr>
          <w:t>100</w:t>
        </w:r>
        <w:r w:rsidR="00CE3910" w:rsidRPr="009075BB">
          <w:rPr>
            <w:b w:val="0"/>
            <w:webHidden/>
          </w:rPr>
          <w:fldChar w:fldCharType="end"/>
        </w:r>
      </w:hyperlink>
    </w:p>
    <w:p w14:paraId="7AAF1956" w14:textId="77777777" w:rsidR="00CE3910" w:rsidRPr="009075BB" w:rsidRDefault="00261AC2">
      <w:pPr>
        <w:pStyle w:val="TOC1"/>
        <w:rPr>
          <w:rFonts w:eastAsiaTheme="minorEastAsia"/>
          <w:b w:val="0"/>
          <w:sz w:val="22"/>
          <w:szCs w:val="22"/>
          <w:lang w:val="en-US"/>
        </w:rPr>
      </w:pPr>
      <w:hyperlink w:anchor="_Toc192653914" w:history="1">
        <w:r w:rsidR="00CE3910" w:rsidRPr="009075BB">
          <w:rPr>
            <w:rStyle w:val="Hyperlink"/>
            <w:b w:val="0"/>
          </w:rPr>
          <w:t>Tabel 3.35.</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Galeri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4 \h </w:instrText>
        </w:r>
        <w:r w:rsidR="00CE3910" w:rsidRPr="009075BB">
          <w:rPr>
            <w:b w:val="0"/>
            <w:webHidden/>
          </w:rPr>
        </w:r>
        <w:r w:rsidR="00CE3910" w:rsidRPr="009075BB">
          <w:rPr>
            <w:b w:val="0"/>
            <w:webHidden/>
          </w:rPr>
          <w:fldChar w:fldCharType="separate"/>
        </w:r>
        <w:r w:rsidR="00591089">
          <w:rPr>
            <w:b w:val="0"/>
            <w:webHidden/>
          </w:rPr>
          <w:t>100</w:t>
        </w:r>
        <w:r w:rsidR="00CE3910" w:rsidRPr="009075BB">
          <w:rPr>
            <w:b w:val="0"/>
            <w:webHidden/>
          </w:rPr>
          <w:fldChar w:fldCharType="end"/>
        </w:r>
      </w:hyperlink>
    </w:p>
    <w:p w14:paraId="2A6BF3F3" w14:textId="77777777" w:rsidR="00CE3910" w:rsidRPr="009075BB" w:rsidRDefault="00261AC2">
      <w:pPr>
        <w:pStyle w:val="TOC1"/>
        <w:rPr>
          <w:rFonts w:eastAsiaTheme="minorEastAsia"/>
          <w:b w:val="0"/>
          <w:sz w:val="22"/>
          <w:szCs w:val="22"/>
          <w:lang w:val="en-US"/>
        </w:rPr>
      </w:pPr>
      <w:hyperlink w:anchor="_Toc192653915" w:history="1">
        <w:r w:rsidR="00CE3910" w:rsidRPr="009075BB">
          <w:rPr>
            <w:rStyle w:val="Hyperlink"/>
            <w:b w:val="0"/>
          </w:rPr>
          <w:t>Tabel 3.36.</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Prestasi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5 \h </w:instrText>
        </w:r>
        <w:r w:rsidR="00CE3910" w:rsidRPr="009075BB">
          <w:rPr>
            <w:b w:val="0"/>
            <w:webHidden/>
          </w:rPr>
        </w:r>
        <w:r w:rsidR="00CE3910" w:rsidRPr="009075BB">
          <w:rPr>
            <w:b w:val="0"/>
            <w:webHidden/>
          </w:rPr>
          <w:fldChar w:fldCharType="separate"/>
        </w:r>
        <w:r w:rsidR="00591089">
          <w:rPr>
            <w:b w:val="0"/>
            <w:webHidden/>
          </w:rPr>
          <w:t>101</w:t>
        </w:r>
        <w:r w:rsidR="00CE3910" w:rsidRPr="009075BB">
          <w:rPr>
            <w:b w:val="0"/>
            <w:webHidden/>
          </w:rPr>
          <w:fldChar w:fldCharType="end"/>
        </w:r>
      </w:hyperlink>
    </w:p>
    <w:p w14:paraId="0A7A86ED" w14:textId="77777777" w:rsidR="00CE3910" w:rsidRPr="009075BB" w:rsidRDefault="00261AC2">
      <w:pPr>
        <w:pStyle w:val="TOC1"/>
        <w:rPr>
          <w:rFonts w:eastAsiaTheme="minorEastAsia"/>
          <w:b w:val="0"/>
          <w:sz w:val="22"/>
          <w:szCs w:val="22"/>
          <w:lang w:val="en-US"/>
        </w:rPr>
      </w:pPr>
      <w:hyperlink w:anchor="_Toc192653916" w:history="1">
        <w:r w:rsidR="00CE3910" w:rsidRPr="009075BB">
          <w:rPr>
            <w:rStyle w:val="Hyperlink"/>
            <w:b w:val="0"/>
          </w:rPr>
          <w:t>Tabel 3.37.</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Kontak (Admin dan Pembina)</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6 \h </w:instrText>
        </w:r>
        <w:r w:rsidR="00CE3910" w:rsidRPr="009075BB">
          <w:rPr>
            <w:b w:val="0"/>
            <w:webHidden/>
          </w:rPr>
        </w:r>
        <w:r w:rsidR="00CE3910" w:rsidRPr="009075BB">
          <w:rPr>
            <w:b w:val="0"/>
            <w:webHidden/>
          </w:rPr>
          <w:fldChar w:fldCharType="separate"/>
        </w:r>
        <w:r w:rsidR="00591089">
          <w:rPr>
            <w:b w:val="0"/>
            <w:webHidden/>
          </w:rPr>
          <w:t>102</w:t>
        </w:r>
        <w:r w:rsidR="00CE3910" w:rsidRPr="009075BB">
          <w:rPr>
            <w:b w:val="0"/>
            <w:webHidden/>
          </w:rPr>
          <w:fldChar w:fldCharType="end"/>
        </w:r>
      </w:hyperlink>
    </w:p>
    <w:p w14:paraId="1996D6D1" w14:textId="77777777" w:rsidR="00CE3910" w:rsidRPr="009075BB" w:rsidRDefault="00261AC2">
      <w:pPr>
        <w:pStyle w:val="TOC1"/>
        <w:rPr>
          <w:rFonts w:eastAsiaTheme="minorEastAsia"/>
          <w:b w:val="0"/>
          <w:sz w:val="22"/>
          <w:szCs w:val="22"/>
          <w:lang w:val="en-US"/>
        </w:rPr>
      </w:pPr>
      <w:hyperlink w:anchor="_Toc192653917" w:history="1">
        <w:r w:rsidR="00CE3910" w:rsidRPr="009075BB">
          <w:rPr>
            <w:rStyle w:val="Hyperlink"/>
            <w:b w:val="0"/>
          </w:rPr>
          <w:t>Tabel 3.38.</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w:t>
        </w:r>
        <w:r w:rsidR="00CE3910" w:rsidRPr="009075BB">
          <w:rPr>
            <w:rStyle w:val="Hyperlink"/>
            <w:b w:val="0"/>
          </w:rPr>
          <w:t>Semester (Admi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7 \h </w:instrText>
        </w:r>
        <w:r w:rsidR="00CE3910" w:rsidRPr="009075BB">
          <w:rPr>
            <w:b w:val="0"/>
            <w:webHidden/>
          </w:rPr>
        </w:r>
        <w:r w:rsidR="00CE3910" w:rsidRPr="009075BB">
          <w:rPr>
            <w:b w:val="0"/>
            <w:webHidden/>
          </w:rPr>
          <w:fldChar w:fldCharType="separate"/>
        </w:r>
        <w:r w:rsidR="00591089">
          <w:rPr>
            <w:b w:val="0"/>
            <w:webHidden/>
          </w:rPr>
          <w:t>103</w:t>
        </w:r>
        <w:r w:rsidR="00CE3910" w:rsidRPr="009075BB">
          <w:rPr>
            <w:b w:val="0"/>
            <w:webHidden/>
          </w:rPr>
          <w:fldChar w:fldCharType="end"/>
        </w:r>
      </w:hyperlink>
    </w:p>
    <w:p w14:paraId="4ABBC38D" w14:textId="77777777" w:rsidR="00CE3910" w:rsidRPr="009075BB" w:rsidRDefault="00261AC2">
      <w:pPr>
        <w:pStyle w:val="TOC1"/>
        <w:rPr>
          <w:rFonts w:eastAsiaTheme="minorEastAsia"/>
          <w:b w:val="0"/>
          <w:sz w:val="22"/>
          <w:szCs w:val="22"/>
          <w:lang w:val="en-US"/>
        </w:rPr>
      </w:pPr>
      <w:hyperlink w:anchor="_Toc192653918" w:history="1">
        <w:r w:rsidR="00CE3910" w:rsidRPr="009075BB">
          <w:rPr>
            <w:rStyle w:val="Hyperlink"/>
            <w:b w:val="0"/>
          </w:rPr>
          <w:t>Tabel 3.39.</w:t>
        </w:r>
        <w:r w:rsidR="00CE3910" w:rsidRPr="009075BB">
          <w:rPr>
            <w:rFonts w:eastAsiaTheme="minorEastAsia"/>
            <w:b w:val="0"/>
            <w:sz w:val="22"/>
            <w:szCs w:val="22"/>
            <w:lang w:val="en-US"/>
          </w:rPr>
          <w:tab/>
        </w:r>
        <w:r w:rsidR="00CE3910" w:rsidRPr="009075BB">
          <w:rPr>
            <w:rStyle w:val="Hyperlink"/>
            <w:b w:val="0"/>
          </w:rPr>
          <w:t xml:space="preserve">Pengujian </w:t>
        </w:r>
        <w:r w:rsidR="00CE3910" w:rsidRPr="009075BB">
          <w:rPr>
            <w:rStyle w:val="Hyperlink"/>
            <w:b w:val="0"/>
            <w:i/>
          </w:rPr>
          <w:t>Black</w:t>
        </w:r>
        <w:r w:rsidR="00CE3910" w:rsidRPr="009075BB">
          <w:rPr>
            <w:rStyle w:val="Hyperlink"/>
            <w:b w:val="0"/>
          </w:rPr>
          <w:t xml:space="preserve"> </w:t>
        </w:r>
        <w:r w:rsidR="00CE3910" w:rsidRPr="009075BB">
          <w:rPr>
            <w:rStyle w:val="Hyperlink"/>
            <w:b w:val="0"/>
            <w:i/>
          </w:rPr>
          <w:t>Box</w:t>
        </w:r>
        <w:r w:rsidR="00CE3910" w:rsidRPr="009075BB">
          <w:rPr>
            <w:rStyle w:val="Hyperlink"/>
            <w:b w:val="0"/>
          </w:rPr>
          <w:t xml:space="preserve"> Halaman</w:t>
        </w:r>
        <w:r w:rsidR="00CE3910" w:rsidRPr="009075BB">
          <w:rPr>
            <w:rStyle w:val="Hyperlink"/>
            <w:b w:val="0"/>
            <w:i/>
          </w:rPr>
          <w:t xml:space="preserve"> User</w:t>
        </w:r>
        <w:r w:rsidR="00CE3910" w:rsidRPr="009075BB">
          <w:rPr>
            <w:rStyle w:val="Hyperlink"/>
            <w:b w:val="0"/>
          </w:rPr>
          <w:t xml:space="preserve"> (Admi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8 \h </w:instrText>
        </w:r>
        <w:r w:rsidR="00CE3910" w:rsidRPr="009075BB">
          <w:rPr>
            <w:b w:val="0"/>
            <w:webHidden/>
          </w:rPr>
        </w:r>
        <w:r w:rsidR="00CE3910" w:rsidRPr="009075BB">
          <w:rPr>
            <w:b w:val="0"/>
            <w:webHidden/>
          </w:rPr>
          <w:fldChar w:fldCharType="separate"/>
        </w:r>
        <w:r w:rsidR="00591089">
          <w:rPr>
            <w:b w:val="0"/>
            <w:webHidden/>
          </w:rPr>
          <w:t>104</w:t>
        </w:r>
        <w:r w:rsidR="00CE3910" w:rsidRPr="009075BB">
          <w:rPr>
            <w:b w:val="0"/>
            <w:webHidden/>
          </w:rPr>
          <w:fldChar w:fldCharType="end"/>
        </w:r>
      </w:hyperlink>
    </w:p>
    <w:p w14:paraId="2049D7D5" w14:textId="77777777" w:rsidR="00CE3910" w:rsidRPr="009075BB" w:rsidRDefault="00261AC2">
      <w:pPr>
        <w:pStyle w:val="TOC1"/>
        <w:rPr>
          <w:rFonts w:eastAsiaTheme="minorEastAsia"/>
          <w:b w:val="0"/>
          <w:sz w:val="22"/>
          <w:szCs w:val="22"/>
          <w:lang w:val="en-US"/>
        </w:rPr>
      </w:pPr>
      <w:hyperlink w:anchor="_Toc192653919" w:history="1">
        <w:r w:rsidR="00CE3910" w:rsidRPr="009075BB">
          <w:rPr>
            <w:rStyle w:val="Hyperlink"/>
            <w:b w:val="0"/>
            <w:lang w:val="id"/>
          </w:rPr>
          <w:t>Tabel 3.40.</w:t>
        </w:r>
        <w:r w:rsidR="00CE3910" w:rsidRPr="009075BB">
          <w:rPr>
            <w:rFonts w:eastAsiaTheme="minorEastAsia"/>
            <w:b w:val="0"/>
            <w:sz w:val="22"/>
            <w:szCs w:val="22"/>
            <w:lang w:val="en-US"/>
          </w:rPr>
          <w:tab/>
        </w:r>
        <w:r w:rsidR="00CE3910" w:rsidRPr="009075BB">
          <w:rPr>
            <w:rStyle w:val="Hyperlink"/>
            <w:b w:val="0"/>
            <w:lang w:val="en-US"/>
          </w:rPr>
          <w:t>Bobot</w:t>
        </w:r>
        <w:r w:rsidR="00CE3910" w:rsidRPr="009075BB">
          <w:rPr>
            <w:rStyle w:val="Hyperlink"/>
            <w:b w:val="0"/>
            <w:lang w:val="id"/>
          </w:rPr>
          <w:t xml:space="preserve"> Jawaba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19 \h </w:instrText>
        </w:r>
        <w:r w:rsidR="00CE3910" w:rsidRPr="009075BB">
          <w:rPr>
            <w:b w:val="0"/>
            <w:webHidden/>
          </w:rPr>
        </w:r>
        <w:r w:rsidR="00CE3910" w:rsidRPr="009075BB">
          <w:rPr>
            <w:b w:val="0"/>
            <w:webHidden/>
          </w:rPr>
          <w:fldChar w:fldCharType="separate"/>
        </w:r>
        <w:r w:rsidR="00591089">
          <w:rPr>
            <w:b w:val="0"/>
            <w:webHidden/>
          </w:rPr>
          <w:t>105</w:t>
        </w:r>
        <w:r w:rsidR="00CE3910" w:rsidRPr="009075BB">
          <w:rPr>
            <w:b w:val="0"/>
            <w:webHidden/>
          </w:rPr>
          <w:fldChar w:fldCharType="end"/>
        </w:r>
      </w:hyperlink>
    </w:p>
    <w:p w14:paraId="4BE9D787" w14:textId="77777777" w:rsidR="00CE3910" w:rsidRPr="009075BB" w:rsidRDefault="00261AC2">
      <w:pPr>
        <w:pStyle w:val="TOC1"/>
        <w:rPr>
          <w:rFonts w:eastAsiaTheme="minorEastAsia"/>
          <w:b w:val="0"/>
          <w:sz w:val="22"/>
          <w:szCs w:val="22"/>
          <w:lang w:val="en-US"/>
        </w:rPr>
      </w:pPr>
      <w:hyperlink w:anchor="_Toc192653920" w:history="1">
        <w:r w:rsidR="00CE3910" w:rsidRPr="009075BB">
          <w:rPr>
            <w:rStyle w:val="Hyperlink"/>
            <w:b w:val="0"/>
          </w:rPr>
          <w:t>Tabel 3.41.</w:t>
        </w:r>
        <w:r w:rsidR="00CE3910" w:rsidRPr="009075BB">
          <w:rPr>
            <w:rFonts w:eastAsiaTheme="minorEastAsia"/>
            <w:b w:val="0"/>
            <w:sz w:val="22"/>
            <w:szCs w:val="22"/>
            <w:lang w:val="en-US"/>
          </w:rPr>
          <w:tab/>
        </w:r>
        <w:r w:rsidR="00CE3910" w:rsidRPr="009075BB">
          <w:rPr>
            <w:rStyle w:val="Hyperlink"/>
            <w:b w:val="0"/>
            <w:lang w:val="en-US"/>
          </w:rPr>
          <w:t xml:space="preserve">Pertanyaaan Kuesioner </w:t>
        </w:r>
        <w:r w:rsidR="00CE3910" w:rsidRPr="009075BB">
          <w:rPr>
            <w:rStyle w:val="Hyperlink"/>
            <w:b w:val="0"/>
            <w:i/>
            <w:lang w:val="en-US"/>
          </w:rPr>
          <w:t>User Acceptance Testing</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20 \h </w:instrText>
        </w:r>
        <w:r w:rsidR="00CE3910" w:rsidRPr="009075BB">
          <w:rPr>
            <w:b w:val="0"/>
            <w:webHidden/>
          </w:rPr>
        </w:r>
        <w:r w:rsidR="00CE3910" w:rsidRPr="009075BB">
          <w:rPr>
            <w:b w:val="0"/>
            <w:webHidden/>
          </w:rPr>
          <w:fldChar w:fldCharType="separate"/>
        </w:r>
        <w:r w:rsidR="00591089">
          <w:rPr>
            <w:b w:val="0"/>
            <w:webHidden/>
          </w:rPr>
          <w:t>105</w:t>
        </w:r>
        <w:r w:rsidR="00CE3910" w:rsidRPr="009075BB">
          <w:rPr>
            <w:b w:val="0"/>
            <w:webHidden/>
          </w:rPr>
          <w:fldChar w:fldCharType="end"/>
        </w:r>
      </w:hyperlink>
    </w:p>
    <w:p w14:paraId="64FE2504" w14:textId="77777777" w:rsidR="00CE3910" w:rsidRPr="009075BB" w:rsidRDefault="00261AC2">
      <w:pPr>
        <w:pStyle w:val="TOC1"/>
        <w:rPr>
          <w:rFonts w:eastAsiaTheme="minorEastAsia"/>
          <w:b w:val="0"/>
          <w:sz w:val="22"/>
          <w:szCs w:val="22"/>
          <w:lang w:val="en-US"/>
        </w:rPr>
      </w:pPr>
      <w:hyperlink w:anchor="_Toc192653921" w:history="1">
        <w:r w:rsidR="00CE3910" w:rsidRPr="009075BB">
          <w:rPr>
            <w:rStyle w:val="Hyperlink"/>
            <w:b w:val="0"/>
          </w:rPr>
          <w:t>Tabel 3.42.</w:t>
        </w:r>
        <w:r w:rsidR="00CE3910" w:rsidRPr="009075BB">
          <w:rPr>
            <w:rFonts w:eastAsiaTheme="minorEastAsia"/>
            <w:b w:val="0"/>
            <w:sz w:val="22"/>
            <w:szCs w:val="22"/>
            <w:lang w:val="en-US"/>
          </w:rPr>
          <w:tab/>
        </w:r>
        <w:r w:rsidR="00CE3910" w:rsidRPr="009075BB">
          <w:rPr>
            <w:rStyle w:val="Hyperlink"/>
            <w:b w:val="0"/>
            <w:lang w:val="en-US"/>
          </w:rPr>
          <w:t>Jadwal Penelitian</w:t>
        </w:r>
        <w:r w:rsidR="00CE3910" w:rsidRPr="009075BB">
          <w:rPr>
            <w:b w:val="0"/>
            <w:webHidden/>
          </w:rPr>
          <w:tab/>
        </w:r>
        <w:r w:rsidR="00CE3910" w:rsidRPr="009075BB">
          <w:rPr>
            <w:b w:val="0"/>
            <w:webHidden/>
          </w:rPr>
          <w:fldChar w:fldCharType="begin"/>
        </w:r>
        <w:r w:rsidR="00CE3910" w:rsidRPr="009075BB">
          <w:rPr>
            <w:b w:val="0"/>
            <w:webHidden/>
          </w:rPr>
          <w:instrText xml:space="preserve"> PAGEREF _Toc192653921 \h </w:instrText>
        </w:r>
        <w:r w:rsidR="00CE3910" w:rsidRPr="009075BB">
          <w:rPr>
            <w:b w:val="0"/>
            <w:webHidden/>
          </w:rPr>
        </w:r>
        <w:r w:rsidR="00CE3910" w:rsidRPr="009075BB">
          <w:rPr>
            <w:b w:val="0"/>
            <w:webHidden/>
          </w:rPr>
          <w:fldChar w:fldCharType="separate"/>
        </w:r>
        <w:r w:rsidR="00591089">
          <w:rPr>
            <w:b w:val="0"/>
            <w:webHidden/>
          </w:rPr>
          <w:t>107</w:t>
        </w:r>
        <w:r w:rsidR="00CE3910" w:rsidRPr="009075BB">
          <w:rPr>
            <w:b w:val="0"/>
            <w:webHidden/>
          </w:rPr>
          <w:fldChar w:fldCharType="end"/>
        </w:r>
      </w:hyperlink>
    </w:p>
    <w:p w14:paraId="203DF057" w14:textId="77777777" w:rsidR="007B660E" w:rsidRPr="009075BB" w:rsidRDefault="007B660E" w:rsidP="00272694">
      <w:pPr>
        <w:pStyle w:val="NoSpacing"/>
        <w:rPr>
          <w:rFonts w:ascii="Times New Roman" w:hAnsi="Times New Roman" w:cs="Times New Roman"/>
          <w:sz w:val="24"/>
          <w:szCs w:val="24"/>
          <w:lang w:val="id-ID"/>
        </w:rPr>
      </w:pPr>
      <w:r w:rsidRPr="009075BB">
        <w:rPr>
          <w:rFonts w:ascii="Times New Roman" w:hAnsi="Times New Roman" w:cs="Times New Roman"/>
          <w:sz w:val="24"/>
          <w:szCs w:val="24"/>
          <w:lang w:val="id-ID"/>
        </w:rPr>
        <w:fldChar w:fldCharType="end"/>
      </w:r>
    </w:p>
    <w:p w14:paraId="0339FB2C" w14:textId="77777777" w:rsidR="00BA6156" w:rsidRPr="009075BB" w:rsidRDefault="00BA6156" w:rsidP="00BA6156">
      <w:pPr>
        <w:pStyle w:val="NoSpacing"/>
        <w:spacing w:line="360" w:lineRule="auto"/>
        <w:rPr>
          <w:rFonts w:ascii="Times New Roman" w:hAnsi="Times New Roman" w:cs="Times New Roman"/>
          <w:sz w:val="24"/>
          <w:szCs w:val="24"/>
          <w:lang w:val="id-ID"/>
        </w:rPr>
      </w:pPr>
    </w:p>
    <w:p w14:paraId="626577FC" w14:textId="36D0B6F6" w:rsidR="00BA6156" w:rsidRPr="009075BB" w:rsidRDefault="00BA6156" w:rsidP="00BA6156">
      <w:pPr>
        <w:pStyle w:val="NoSpacing"/>
        <w:spacing w:line="360" w:lineRule="auto"/>
        <w:rPr>
          <w:rFonts w:ascii="Times New Roman" w:hAnsi="Times New Roman" w:cs="Times New Roman"/>
          <w:sz w:val="24"/>
          <w:szCs w:val="24"/>
          <w:lang w:val="id-ID"/>
        </w:rPr>
      </w:pPr>
    </w:p>
    <w:p w14:paraId="69B8F6CF" w14:textId="77777777" w:rsidR="00BA6156" w:rsidRPr="009075BB" w:rsidRDefault="00BA6156" w:rsidP="00BA6156">
      <w:pPr>
        <w:pStyle w:val="NoSpacing"/>
        <w:rPr>
          <w:rFonts w:ascii="Times New Roman" w:hAnsi="Times New Roman" w:cs="Times New Roman"/>
          <w:lang w:val="id-ID"/>
        </w:rPr>
        <w:sectPr w:rsidR="00BA6156" w:rsidRPr="009075BB" w:rsidSect="00BA6156">
          <w:pgSz w:w="11907" w:h="16840" w:code="9"/>
          <w:pgMar w:top="1985" w:right="1418" w:bottom="1418" w:left="1985" w:header="709" w:footer="709" w:gutter="0"/>
          <w:pgNumType w:fmt="lowerRoman"/>
          <w:cols w:space="708"/>
          <w:docGrid w:linePitch="360"/>
        </w:sectPr>
      </w:pPr>
    </w:p>
    <w:p w14:paraId="77E14221" w14:textId="77777777" w:rsidR="00E510D8" w:rsidRPr="009075BB" w:rsidRDefault="00E510D8" w:rsidP="00C16AA5">
      <w:pPr>
        <w:pStyle w:val="Heading1"/>
        <w:spacing w:line="276" w:lineRule="auto"/>
        <w:rPr>
          <w:rFonts w:cs="Times New Roman"/>
          <w:lang w:val="id-ID"/>
        </w:rPr>
      </w:pPr>
      <w:bookmarkStart w:id="8" w:name="_Toc192654549"/>
      <w:r w:rsidRPr="009075BB">
        <w:rPr>
          <w:rFonts w:cs="Times New Roman"/>
          <w:lang w:val="id-ID"/>
        </w:rPr>
        <w:lastRenderedPageBreak/>
        <w:t>DAFTAR GAMBAR</w:t>
      </w:r>
      <w:bookmarkEnd w:id="8"/>
    </w:p>
    <w:p w14:paraId="17B2F183" w14:textId="78D2C5FE" w:rsidR="00C6617F" w:rsidRPr="009075BB" w:rsidRDefault="00C6617F" w:rsidP="00C6617F">
      <w:pPr>
        <w:pStyle w:val="NoSpacing"/>
        <w:rPr>
          <w:rFonts w:ascii="Times New Roman" w:hAnsi="Times New Roman" w:cs="Times New Roman"/>
          <w:color w:val="FF0000"/>
          <w:sz w:val="24"/>
        </w:rPr>
      </w:pPr>
    </w:p>
    <w:p w14:paraId="46E7FC71" w14:textId="224C625D" w:rsidR="00C6617F" w:rsidRPr="009075BB" w:rsidRDefault="00C6617F" w:rsidP="00C6617F">
      <w:pPr>
        <w:pStyle w:val="NoSpacing"/>
        <w:rPr>
          <w:rFonts w:ascii="Times New Roman" w:hAnsi="Times New Roman" w:cs="Times New Roman"/>
          <w:color w:val="FF0000"/>
          <w:sz w:val="24"/>
        </w:rPr>
      </w:pPr>
    </w:p>
    <w:p w14:paraId="4CCC4A53" w14:textId="04170F71" w:rsidR="007B660E" w:rsidRPr="009075BB" w:rsidRDefault="006B6754" w:rsidP="006B6754">
      <w:pPr>
        <w:pStyle w:val="NoSpacing"/>
        <w:tabs>
          <w:tab w:val="left" w:pos="3408"/>
          <w:tab w:val="right" w:pos="8504"/>
        </w:tabs>
        <w:rPr>
          <w:rFonts w:ascii="Times New Roman" w:hAnsi="Times New Roman" w:cs="Times New Roman"/>
          <w:sz w:val="24"/>
          <w:szCs w:val="24"/>
        </w:rPr>
      </w:pPr>
      <w:r w:rsidRPr="009075BB">
        <w:rPr>
          <w:rFonts w:ascii="Times New Roman" w:hAnsi="Times New Roman" w:cs="Times New Roman"/>
          <w:sz w:val="24"/>
          <w:szCs w:val="24"/>
        </w:rPr>
        <w:tab/>
      </w:r>
      <w:r w:rsidRPr="009075BB">
        <w:rPr>
          <w:rFonts w:ascii="Times New Roman" w:hAnsi="Times New Roman" w:cs="Times New Roman"/>
          <w:sz w:val="24"/>
          <w:szCs w:val="24"/>
        </w:rPr>
        <w:tab/>
      </w:r>
      <w:r w:rsidR="00952C0B" w:rsidRPr="009075BB">
        <w:rPr>
          <w:rFonts w:ascii="Times New Roman" w:hAnsi="Times New Roman" w:cs="Times New Roman"/>
          <w:sz w:val="24"/>
          <w:szCs w:val="24"/>
        </w:rPr>
        <w:t>H</w:t>
      </w:r>
      <w:r w:rsidR="007B660E" w:rsidRPr="009075BB">
        <w:rPr>
          <w:rFonts w:ascii="Times New Roman" w:hAnsi="Times New Roman" w:cs="Times New Roman"/>
          <w:sz w:val="24"/>
          <w:szCs w:val="24"/>
        </w:rPr>
        <w:t>alaman</w:t>
      </w:r>
    </w:p>
    <w:p w14:paraId="5EF7B510" w14:textId="77777777" w:rsidR="004F7E1A" w:rsidRPr="009075BB" w:rsidRDefault="007B660E">
      <w:pPr>
        <w:pStyle w:val="TOC1"/>
        <w:rPr>
          <w:rFonts w:eastAsiaTheme="minorEastAsia"/>
          <w:b w:val="0"/>
          <w:sz w:val="22"/>
          <w:szCs w:val="22"/>
          <w:lang w:val="en-US"/>
        </w:rPr>
      </w:pPr>
      <w:r w:rsidRPr="009075BB">
        <w:rPr>
          <w:b w:val="0"/>
        </w:rPr>
        <w:fldChar w:fldCharType="begin"/>
      </w:r>
      <w:r w:rsidRPr="009075BB">
        <w:rPr>
          <w:b w:val="0"/>
        </w:rPr>
        <w:instrText xml:space="preserve"> TOC \h \z \t "Subtitle;1;Gambar 4.1;1;Gambar 2.1;1;Gambar 3.1;1" </w:instrText>
      </w:r>
      <w:r w:rsidRPr="009075BB">
        <w:rPr>
          <w:b w:val="0"/>
        </w:rPr>
        <w:fldChar w:fldCharType="separate"/>
      </w:r>
      <w:hyperlink w:anchor="_Toc192234280" w:history="1">
        <w:r w:rsidR="004F7E1A" w:rsidRPr="009075BB">
          <w:rPr>
            <w:rStyle w:val="Hyperlink"/>
            <w:b w:val="0"/>
          </w:rPr>
          <w:t>Gambar 2.1.</w:t>
        </w:r>
        <w:r w:rsidR="004F7E1A" w:rsidRPr="009075BB">
          <w:rPr>
            <w:rFonts w:eastAsiaTheme="minorEastAsia"/>
            <w:b w:val="0"/>
            <w:sz w:val="22"/>
            <w:szCs w:val="22"/>
            <w:lang w:val="en-US"/>
          </w:rPr>
          <w:tab/>
        </w:r>
        <w:r w:rsidR="004F7E1A" w:rsidRPr="009075BB">
          <w:rPr>
            <w:rStyle w:val="Hyperlink"/>
            <w:b w:val="0"/>
          </w:rPr>
          <w:t>Logo MAN 1 Samarind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0 \h </w:instrText>
        </w:r>
        <w:r w:rsidR="004F7E1A" w:rsidRPr="009075BB">
          <w:rPr>
            <w:b w:val="0"/>
            <w:webHidden/>
          </w:rPr>
        </w:r>
        <w:r w:rsidR="004F7E1A" w:rsidRPr="009075BB">
          <w:rPr>
            <w:b w:val="0"/>
            <w:webHidden/>
          </w:rPr>
          <w:fldChar w:fldCharType="separate"/>
        </w:r>
        <w:r w:rsidR="00591089">
          <w:rPr>
            <w:b w:val="0"/>
            <w:webHidden/>
          </w:rPr>
          <w:t>11</w:t>
        </w:r>
        <w:r w:rsidR="004F7E1A" w:rsidRPr="009075BB">
          <w:rPr>
            <w:b w:val="0"/>
            <w:webHidden/>
          </w:rPr>
          <w:fldChar w:fldCharType="end"/>
        </w:r>
      </w:hyperlink>
    </w:p>
    <w:p w14:paraId="5FEA0DC3" w14:textId="77777777" w:rsidR="004F7E1A" w:rsidRPr="009075BB" w:rsidRDefault="00261AC2">
      <w:pPr>
        <w:pStyle w:val="TOC1"/>
        <w:rPr>
          <w:rFonts w:eastAsiaTheme="minorEastAsia"/>
          <w:b w:val="0"/>
          <w:sz w:val="22"/>
          <w:szCs w:val="22"/>
          <w:lang w:val="en-US"/>
        </w:rPr>
      </w:pPr>
      <w:hyperlink w:anchor="_Toc192234281" w:history="1">
        <w:r w:rsidR="004F7E1A" w:rsidRPr="009075BB">
          <w:rPr>
            <w:rStyle w:val="Hyperlink"/>
            <w:b w:val="0"/>
            <w:lang w:val="en-US"/>
          </w:rPr>
          <w:t>Gambar 2.2.</w:t>
        </w:r>
        <w:r w:rsidR="004F7E1A" w:rsidRPr="009075BB">
          <w:rPr>
            <w:rFonts w:eastAsiaTheme="minorEastAsia"/>
            <w:b w:val="0"/>
            <w:sz w:val="22"/>
            <w:szCs w:val="22"/>
            <w:lang w:val="en-US"/>
          </w:rPr>
          <w:tab/>
        </w:r>
        <w:r w:rsidR="004F7E1A" w:rsidRPr="009075BB">
          <w:rPr>
            <w:rStyle w:val="Hyperlink"/>
            <w:b w:val="0"/>
          </w:rPr>
          <w:t xml:space="preserve">Metode </w:t>
        </w:r>
        <w:r w:rsidR="004F7E1A" w:rsidRPr="009075BB">
          <w:rPr>
            <w:rStyle w:val="Hyperlink"/>
            <w:b w:val="0"/>
            <w:i/>
          </w:rPr>
          <w:t>Waterfal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1 \h </w:instrText>
        </w:r>
        <w:r w:rsidR="004F7E1A" w:rsidRPr="009075BB">
          <w:rPr>
            <w:b w:val="0"/>
            <w:webHidden/>
          </w:rPr>
        </w:r>
        <w:r w:rsidR="004F7E1A" w:rsidRPr="009075BB">
          <w:rPr>
            <w:b w:val="0"/>
            <w:webHidden/>
          </w:rPr>
          <w:fldChar w:fldCharType="separate"/>
        </w:r>
        <w:r w:rsidR="00591089">
          <w:rPr>
            <w:b w:val="0"/>
            <w:webHidden/>
          </w:rPr>
          <w:t>13</w:t>
        </w:r>
        <w:r w:rsidR="004F7E1A" w:rsidRPr="009075BB">
          <w:rPr>
            <w:b w:val="0"/>
            <w:webHidden/>
          </w:rPr>
          <w:fldChar w:fldCharType="end"/>
        </w:r>
      </w:hyperlink>
    </w:p>
    <w:p w14:paraId="311EE1B6" w14:textId="77777777" w:rsidR="004F7E1A" w:rsidRPr="009075BB" w:rsidRDefault="00261AC2">
      <w:pPr>
        <w:pStyle w:val="TOC1"/>
        <w:rPr>
          <w:rFonts w:eastAsiaTheme="minorEastAsia"/>
          <w:b w:val="0"/>
          <w:sz w:val="22"/>
          <w:szCs w:val="22"/>
          <w:lang w:val="en-US"/>
        </w:rPr>
      </w:pPr>
      <w:hyperlink w:anchor="_Toc192234282" w:history="1">
        <w:r w:rsidR="004F7E1A" w:rsidRPr="009075BB">
          <w:rPr>
            <w:rStyle w:val="Hyperlink"/>
            <w:b w:val="0"/>
          </w:rPr>
          <w:t>Gambar 2.3.</w:t>
        </w:r>
        <w:r w:rsidR="004F7E1A" w:rsidRPr="009075BB">
          <w:rPr>
            <w:rFonts w:eastAsiaTheme="minorEastAsia"/>
            <w:b w:val="0"/>
            <w:sz w:val="22"/>
            <w:szCs w:val="22"/>
            <w:lang w:val="en-US"/>
          </w:rPr>
          <w:tab/>
        </w:r>
        <w:r w:rsidR="004F7E1A" w:rsidRPr="009075BB">
          <w:rPr>
            <w:rStyle w:val="Hyperlink"/>
            <w:b w:val="0"/>
            <w:lang w:val="id"/>
          </w:rPr>
          <w:t xml:space="preserve">Logo </w:t>
        </w:r>
        <w:r w:rsidR="004F7E1A" w:rsidRPr="009075BB">
          <w:rPr>
            <w:rStyle w:val="Hyperlink"/>
            <w:b w:val="0"/>
          </w:rPr>
          <w:t>Larave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2 \h </w:instrText>
        </w:r>
        <w:r w:rsidR="004F7E1A" w:rsidRPr="009075BB">
          <w:rPr>
            <w:b w:val="0"/>
            <w:webHidden/>
          </w:rPr>
        </w:r>
        <w:r w:rsidR="004F7E1A" w:rsidRPr="009075BB">
          <w:rPr>
            <w:b w:val="0"/>
            <w:webHidden/>
          </w:rPr>
          <w:fldChar w:fldCharType="separate"/>
        </w:r>
        <w:r w:rsidR="00591089">
          <w:rPr>
            <w:b w:val="0"/>
            <w:webHidden/>
          </w:rPr>
          <w:t>16</w:t>
        </w:r>
        <w:r w:rsidR="004F7E1A" w:rsidRPr="009075BB">
          <w:rPr>
            <w:b w:val="0"/>
            <w:webHidden/>
          </w:rPr>
          <w:fldChar w:fldCharType="end"/>
        </w:r>
      </w:hyperlink>
    </w:p>
    <w:p w14:paraId="08C5BDDD" w14:textId="77777777" w:rsidR="004F7E1A" w:rsidRPr="009075BB" w:rsidRDefault="00261AC2">
      <w:pPr>
        <w:pStyle w:val="TOC1"/>
        <w:rPr>
          <w:rFonts w:eastAsiaTheme="minorEastAsia"/>
          <w:b w:val="0"/>
          <w:sz w:val="22"/>
          <w:szCs w:val="22"/>
          <w:lang w:val="en-US"/>
        </w:rPr>
      </w:pPr>
      <w:hyperlink w:anchor="_Toc192234283" w:history="1">
        <w:r w:rsidR="004F7E1A" w:rsidRPr="009075BB">
          <w:rPr>
            <w:rStyle w:val="Hyperlink"/>
            <w:b w:val="0"/>
            <w:lang w:val="id"/>
          </w:rPr>
          <w:t>Gambar 2.4.</w:t>
        </w:r>
        <w:r w:rsidR="004F7E1A" w:rsidRPr="009075BB">
          <w:rPr>
            <w:rFonts w:eastAsiaTheme="minorEastAsia"/>
            <w:b w:val="0"/>
            <w:sz w:val="22"/>
            <w:szCs w:val="22"/>
            <w:lang w:val="en-US"/>
          </w:rPr>
          <w:tab/>
        </w:r>
        <w:r w:rsidR="004F7E1A" w:rsidRPr="009075BB">
          <w:rPr>
            <w:rStyle w:val="Hyperlink"/>
            <w:b w:val="0"/>
            <w:lang w:val="id"/>
          </w:rPr>
          <w:t>Logo Bootstraps</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3 \h </w:instrText>
        </w:r>
        <w:r w:rsidR="004F7E1A" w:rsidRPr="009075BB">
          <w:rPr>
            <w:b w:val="0"/>
            <w:webHidden/>
          </w:rPr>
        </w:r>
        <w:r w:rsidR="004F7E1A" w:rsidRPr="009075BB">
          <w:rPr>
            <w:b w:val="0"/>
            <w:webHidden/>
          </w:rPr>
          <w:fldChar w:fldCharType="separate"/>
        </w:r>
        <w:r w:rsidR="00591089">
          <w:rPr>
            <w:b w:val="0"/>
            <w:webHidden/>
          </w:rPr>
          <w:t>17</w:t>
        </w:r>
        <w:r w:rsidR="004F7E1A" w:rsidRPr="009075BB">
          <w:rPr>
            <w:b w:val="0"/>
            <w:webHidden/>
          </w:rPr>
          <w:fldChar w:fldCharType="end"/>
        </w:r>
      </w:hyperlink>
    </w:p>
    <w:p w14:paraId="25118A59" w14:textId="77777777" w:rsidR="004F7E1A" w:rsidRPr="009075BB" w:rsidRDefault="00261AC2">
      <w:pPr>
        <w:pStyle w:val="TOC1"/>
        <w:rPr>
          <w:rFonts w:eastAsiaTheme="minorEastAsia"/>
          <w:b w:val="0"/>
          <w:sz w:val="22"/>
          <w:szCs w:val="22"/>
          <w:lang w:val="en-US"/>
        </w:rPr>
      </w:pPr>
      <w:hyperlink w:anchor="_Toc192234284" w:history="1">
        <w:r w:rsidR="004F7E1A" w:rsidRPr="009075BB">
          <w:rPr>
            <w:rStyle w:val="Hyperlink"/>
            <w:b w:val="0"/>
            <w:lang w:val="id"/>
          </w:rPr>
          <w:t>Gambar 2.5.</w:t>
        </w:r>
        <w:r w:rsidR="004F7E1A" w:rsidRPr="009075BB">
          <w:rPr>
            <w:rFonts w:eastAsiaTheme="minorEastAsia"/>
            <w:b w:val="0"/>
            <w:sz w:val="22"/>
            <w:szCs w:val="22"/>
            <w:lang w:val="en-US"/>
          </w:rPr>
          <w:tab/>
        </w:r>
        <w:r w:rsidR="004F7E1A" w:rsidRPr="009075BB">
          <w:rPr>
            <w:rStyle w:val="Hyperlink"/>
            <w:b w:val="0"/>
            <w:lang w:val="id"/>
          </w:rPr>
          <w:t>Logo Visual Studio Code</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4 \h </w:instrText>
        </w:r>
        <w:r w:rsidR="004F7E1A" w:rsidRPr="009075BB">
          <w:rPr>
            <w:b w:val="0"/>
            <w:webHidden/>
          </w:rPr>
        </w:r>
        <w:r w:rsidR="004F7E1A" w:rsidRPr="009075BB">
          <w:rPr>
            <w:b w:val="0"/>
            <w:webHidden/>
          </w:rPr>
          <w:fldChar w:fldCharType="separate"/>
        </w:r>
        <w:r w:rsidR="00591089">
          <w:rPr>
            <w:b w:val="0"/>
            <w:webHidden/>
          </w:rPr>
          <w:t>18</w:t>
        </w:r>
        <w:r w:rsidR="004F7E1A" w:rsidRPr="009075BB">
          <w:rPr>
            <w:b w:val="0"/>
            <w:webHidden/>
          </w:rPr>
          <w:fldChar w:fldCharType="end"/>
        </w:r>
      </w:hyperlink>
    </w:p>
    <w:p w14:paraId="2CF5419D" w14:textId="77777777" w:rsidR="004F7E1A" w:rsidRPr="009075BB" w:rsidRDefault="00261AC2">
      <w:pPr>
        <w:pStyle w:val="TOC1"/>
        <w:rPr>
          <w:rFonts w:eastAsiaTheme="minorEastAsia"/>
          <w:b w:val="0"/>
          <w:sz w:val="22"/>
          <w:szCs w:val="22"/>
          <w:lang w:val="en-US"/>
        </w:rPr>
      </w:pPr>
      <w:hyperlink w:anchor="_Toc192234285" w:history="1">
        <w:r w:rsidR="004F7E1A" w:rsidRPr="009075BB">
          <w:rPr>
            <w:rStyle w:val="Hyperlink"/>
            <w:b w:val="0"/>
            <w:lang w:val="en-US"/>
          </w:rPr>
          <w:t>Gambar 3.1.</w:t>
        </w:r>
        <w:r w:rsidR="004F7E1A" w:rsidRPr="009075BB">
          <w:rPr>
            <w:rFonts w:eastAsiaTheme="minorEastAsia"/>
            <w:b w:val="0"/>
            <w:sz w:val="22"/>
            <w:szCs w:val="22"/>
            <w:lang w:val="en-US"/>
          </w:rPr>
          <w:tab/>
        </w:r>
        <w:r w:rsidR="004F7E1A" w:rsidRPr="009075BB">
          <w:rPr>
            <w:rStyle w:val="Hyperlink"/>
            <w:b w:val="0"/>
            <w:lang w:val="en-US"/>
          </w:rPr>
          <w:t xml:space="preserve">Alur </w:t>
        </w:r>
        <w:r w:rsidR="004F7E1A" w:rsidRPr="009075BB">
          <w:rPr>
            <w:rStyle w:val="Hyperlink"/>
            <w:b w:val="0"/>
          </w:rPr>
          <w:t>Tahapan</w:t>
        </w:r>
        <w:r w:rsidR="004F7E1A" w:rsidRPr="009075BB">
          <w:rPr>
            <w:rStyle w:val="Hyperlink"/>
            <w:b w:val="0"/>
            <w:lang w:val="en-US"/>
          </w:rPr>
          <w:t xml:space="preserve"> Penelitia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5 \h </w:instrText>
        </w:r>
        <w:r w:rsidR="004F7E1A" w:rsidRPr="009075BB">
          <w:rPr>
            <w:b w:val="0"/>
            <w:webHidden/>
          </w:rPr>
        </w:r>
        <w:r w:rsidR="004F7E1A" w:rsidRPr="009075BB">
          <w:rPr>
            <w:b w:val="0"/>
            <w:webHidden/>
          </w:rPr>
          <w:fldChar w:fldCharType="separate"/>
        </w:r>
        <w:r w:rsidR="00591089">
          <w:rPr>
            <w:b w:val="0"/>
            <w:webHidden/>
          </w:rPr>
          <w:t>28</w:t>
        </w:r>
        <w:r w:rsidR="004F7E1A" w:rsidRPr="009075BB">
          <w:rPr>
            <w:b w:val="0"/>
            <w:webHidden/>
          </w:rPr>
          <w:fldChar w:fldCharType="end"/>
        </w:r>
      </w:hyperlink>
    </w:p>
    <w:p w14:paraId="57E2F03C" w14:textId="77777777" w:rsidR="004F7E1A" w:rsidRPr="009075BB" w:rsidRDefault="00261AC2">
      <w:pPr>
        <w:pStyle w:val="TOC1"/>
        <w:rPr>
          <w:rFonts w:eastAsiaTheme="minorEastAsia"/>
          <w:b w:val="0"/>
          <w:sz w:val="22"/>
          <w:szCs w:val="22"/>
          <w:lang w:val="en-US"/>
        </w:rPr>
      </w:pPr>
      <w:hyperlink w:anchor="_Toc192234286" w:history="1">
        <w:r w:rsidR="004F7E1A" w:rsidRPr="009075BB">
          <w:rPr>
            <w:rStyle w:val="Hyperlink"/>
            <w:b w:val="0"/>
            <w:lang w:val="en-US"/>
          </w:rPr>
          <w:t>Gambar 3.2.</w:t>
        </w:r>
        <w:r w:rsidR="004F7E1A" w:rsidRPr="009075BB">
          <w:rPr>
            <w:rFonts w:eastAsiaTheme="minorEastAsia"/>
            <w:b w:val="0"/>
            <w:sz w:val="22"/>
            <w:szCs w:val="22"/>
            <w:lang w:val="en-US"/>
          </w:rPr>
          <w:tab/>
        </w:r>
        <w:r w:rsidR="004F7E1A" w:rsidRPr="009075BB">
          <w:rPr>
            <w:rStyle w:val="Hyperlink"/>
            <w:b w:val="0"/>
            <w:lang w:val="en-US"/>
          </w:rPr>
          <w:t>ERD Sistem</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6 \h </w:instrText>
        </w:r>
        <w:r w:rsidR="004F7E1A" w:rsidRPr="009075BB">
          <w:rPr>
            <w:b w:val="0"/>
            <w:webHidden/>
          </w:rPr>
        </w:r>
        <w:r w:rsidR="004F7E1A" w:rsidRPr="009075BB">
          <w:rPr>
            <w:b w:val="0"/>
            <w:webHidden/>
          </w:rPr>
          <w:fldChar w:fldCharType="separate"/>
        </w:r>
        <w:r w:rsidR="00591089">
          <w:rPr>
            <w:b w:val="0"/>
            <w:webHidden/>
          </w:rPr>
          <w:t>33</w:t>
        </w:r>
        <w:r w:rsidR="004F7E1A" w:rsidRPr="009075BB">
          <w:rPr>
            <w:b w:val="0"/>
            <w:webHidden/>
          </w:rPr>
          <w:fldChar w:fldCharType="end"/>
        </w:r>
      </w:hyperlink>
    </w:p>
    <w:p w14:paraId="38272396" w14:textId="77777777" w:rsidR="004F7E1A" w:rsidRPr="009075BB" w:rsidRDefault="00261AC2">
      <w:pPr>
        <w:pStyle w:val="TOC1"/>
        <w:rPr>
          <w:rFonts w:eastAsiaTheme="minorEastAsia"/>
          <w:b w:val="0"/>
          <w:sz w:val="22"/>
          <w:szCs w:val="22"/>
          <w:lang w:val="en-US"/>
        </w:rPr>
      </w:pPr>
      <w:hyperlink w:anchor="_Toc192234287" w:history="1">
        <w:r w:rsidR="004F7E1A" w:rsidRPr="009075BB">
          <w:rPr>
            <w:rStyle w:val="Hyperlink"/>
            <w:b w:val="0"/>
          </w:rPr>
          <w:t>Gambar 3.3.</w:t>
        </w:r>
        <w:r w:rsidR="004F7E1A" w:rsidRPr="009075BB">
          <w:rPr>
            <w:rFonts w:eastAsiaTheme="minorEastAsia"/>
            <w:b w:val="0"/>
            <w:sz w:val="22"/>
            <w:szCs w:val="22"/>
            <w:lang w:val="en-US"/>
          </w:rPr>
          <w:tab/>
        </w:r>
        <w:r w:rsidR="004F7E1A" w:rsidRPr="009075BB">
          <w:rPr>
            <w:rStyle w:val="Hyperlink"/>
            <w:b w:val="0"/>
            <w:i/>
          </w:rPr>
          <w:t>Use</w:t>
        </w:r>
        <w:r w:rsidR="004F7E1A" w:rsidRPr="009075BB">
          <w:rPr>
            <w:rStyle w:val="Hyperlink"/>
            <w:b w:val="0"/>
          </w:rPr>
          <w:t xml:space="preserve"> </w:t>
        </w:r>
        <w:r w:rsidR="004F7E1A" w:rsidRPr="009075BB">
          <w:rPr>
            <w:rStyle w:val="Hyperlink"/>
            <w:b w:val="0"/>
            <w:i/>
          </w:rPr>
          <w:t>Cas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Pengunjung</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7 \h </w:instrText>
        </w:r>
        <w:r w:rsidR="004F7E1A" w:rsidRPr="009075BB">
          <w:rPr>
            <w:b w:val="0"/>
            <w:webHidden/>
          </w:rPr>
        </w:r>
        <w:r w:rsidR="004F7E1A" w:rsidRPr="009075BB">
          <w:rPr>
            <w:b w:val="0"/>
            <w:webHidden/>
          </w:rPr>
          <w:fldChar w:fldCharType="separate"/>
        </w:r>
        <w:r w:rsidR="00591089">
          <w:rPr>
            <w:b w:val="0"/>
            <w:webHidden/>
          </w:rPr>
          <w:t>41</w:t>
        </w:r>
        <w:r w:rsidR="004F7E1A" w:rsidRPr="009075BB">
          <w:rPr>
            <w:b w:val="0"/>
            <w:webHidden/>
          </w:rPr>
          <w:fldChar w:fldCharType="end"/>
        </w:r>
      </w:hyperlink>
    </w:p>
    <w:p w14:paraId="508CF9A6" w14:textId="77777777" w:rsidR="004F7E1A" w:rsidRPr="009075BB" w:rsidRDefault="00261AC2">
      <w:pPr>
        <w:pStyle w:val="TOC1"/>
        <w:rPr>
          <w:rFonts w:eastAsiaTheme="minorEastAsia"/>
          <w:b w:val="0"/>
          <w:sz w:val="22"/>
          <w:szCs w:val="22"/>
          <w:lang w:val="en-US"/>
        </w:rPr>
      </w:pPr>
      <w:hyperlink w:anchor="_Toc192234288" w:history="1">
        <w:r w:rsidR="004F7E1A" w:rsidRPr="009075BB">
          <w:rPr>
            <w:rStyle w:val="Hyperlink"/>
            <w:b w:val="0"/>
          </w:rPr>
          <w:t>Gambar 3.4.</w:t>
        </w:r>
        <w:r w:rsidR="004F7E1A" w:rsidRPr="009075BB">
          <w:rPr>
            <w:rFonts w:eastAsiaTheme="minorEastAsia"/>
            <w:b w:val="0"/>
            <w:sz w:val="22"/>
            <w:szCs w:val="22"/>
            <w:lang w:val="en-US"/>
          </w:rPr>
          <w:tab/>
        </w:r>
        <w:r w:rsidR="004F7E1A" w:rsidRPr="009075BB">
          <w:rPr>
            <w:rStyle w:val="Hyperlink"/>
            <w:b w:val="0"/>
            <w:i/>
          </w:rPr>
          <w:t>Use</w:t>
        </w:r>
        <w:r w:rsidR="004F7E1A" w:rsidRPr="009075BB">
          <w:rPr>
            <w:rStyle w:val="Hyperlink"/>
            <w:b w:val="0"/>
          </w:rPr>
          <w:t xml:space="preserve"> </w:t>
        </w:r>
        <w:r w:rsidR="004F7E1A" w:rsidRPr="009075BB">
          <w:rPr>
            <w:rStyle w:val="Hyperlink"/>
            <w:b w:val="0"/>
            <w:i/>
          </w:rPr>
          <w:t>Cas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Anggo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8 \h </w:instrText>
        </w:r>
        <w:r w:rsidR="004F7E1A" w:rsidRPr="009075BB">
          <w:rPr>
            <w:b w:val="0"/>
            <w:webHidden/>
          </w:rPr>
        </w:r>
        <w:r w:rsidR="004F7E1A" w:rsidRPr="009075BB">
          <w:rPr>
            <w:b w:val="0"/>
            <w:webHidden/>
          </w:rPr>
          <w:fldChar w:fldCharType="separate"/>
        </w:r>
        <w:r w:rsidR="00591089">
          <w:rPr>
            <w:b w:val="0"/>
            <w:webHidden/>
          </w:rPr>
          <w:t>42</w:t>
        </w:r>
        <w:r w:rsidR="004F7E1A" w:rsidRPr="009075BB">
          <w:rPr>
            <w:b w:val="0"/>
            <w:webHidden/>
          </w:rPr>
          <w:fldChar w:fldCharType="end"/>
        </w:r>
      </w:hyperlink>
    </w:p>
    <w:p w14:paraId="4B522C12" w14:textId="77777777" w:rsidR="004F7E1A" w:rsidRPr="009075BB" w:rsidRDefault="00261AC2">
      <w:pPr>
        <w:pStyle w:val="TOC1"/>
        <w:rPr>
          <w:rFonts w:eastAsiaTheme="minorEastAsia"/>
          <w:b w:val="0"/>
          <w:sz w:val="22"/>
          <w:szCs w:val="22"/>
          <w:lang w:val="en-US"/>
        </w:rPr>
      </w:pPr>
      <w:hyperlink w:anchor="_Toc192234289" w:history="1">
        <w:r w:rsidR="004F7E1A" w:rsidRPr="009075BB">
          <w:rPr>
            <w:rStyle w:val="Hyperlink"/>
            <w:b w:val="0"/>
            <w:lang w:val="en-US"/>
          </w:rPr>
          <w:t>Gambar 3.5.</w:t>
        </w:r>
        <w:r w:rsidR="004F7E1A" w:rsidRPr="009075BB">
          <w:rPr>
            <w:rFonts w:eastAsiaTheme="minorEastAsia"/>
            <w:b w:val="0"/>
            <w:sz w:val="22"/>
            <w:szCs w:val="22"/>
            <w:lang w:val="en-US"/>
          </w:rPr>
          <w:tab/>
        </w:r>
        <w:r w:rsidR="004F7E1A" w:rsidRPr="009075BB">
          <w:rPr>
            <w:rStyle w:val="Hyperlink"/>
            <w:b w:val="0"/>
            <w:i/>
          </w:rPr>
          <w:t>Use</w:t>
        </w:r>
        <w:r w:rsidR="004F7E1A" w:rsidRPr="009075BB">
          <w:rPr>
            <w:rStyle w:val="Hyperlink"/>
            <w:b w:val="0"/>
          </w:rPr>
          <w:t xml:space="preserve"> </w:t>
        </w:r>
        <w:r w:rsidR="004F7E1A" w:rsidRPr="009075BB">
          <w:rPr>
            <w:rStyle w:val="Hyperlink"/>
            <w:b w:val="0"/>
            <w:i/>
          </w:rPr>
          <w:t>Cas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w:t>
        </w:r>
        <w:r w:rsidR="004F7E1A" w:rsidRPr="009075BB">
          <w:rPr>
            <w:rStyle w:val="Hyperlink"/>
            <w:b w:val="0"/>
            <w:lang w:val="en-US"/>
          </w:rPr>
          <w:t>Pelatih</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89 \h </w:instrText>
        </w:r>
        <w:r w:rsidR="004F7E1A" w:rsidRPr="009075BB">
          <w:rPr>
            <w:b w:val="0"/>
            <w:webHidden/>
          </w:rPr>
        </w:r>
        <w:r w:rsidR="004F7E1A" w:rsidRPr="009075BB">
          <w:rPr>
            <w:b w:val="0"/>
            <w:webHidden/>
          </w:rPr>
          <w:fldChar w:fldCharType="separate"/>
        </w:r>
        <w:r w:rsidR="00591089">
          <w:rPr>
            <w:b w:val="0"/>
            <w:webHidden/>
          </w:rPr>
          <w:t>42</w:t>
        </w:r>
        <w:r w:rsidR="004F7E1A" w:rsidRPr="009075BB">
          <w:rPr>
            <w:b w:val="0"/>
            <w:webHidden/>
          </w:rPr>
          <w:fldChar w:fldCharType="end"/>
        </w:r>
      </w:hyperlink>
    </w:p>
    <w:p w14:paraId="2A71956B" w14:textId="77777777" w:rsidR="004F7E1A" w:rsidRPr="009075BB" w:rsidRDefault="00261AC2">
      <w:pPr>
        <w:pStyle w:val="TOC1"/>
        <w:rPr>
          <w:rFonts w:eastAsiaTheme="minorEastAsia"/>
          <w:b w:val="0"/>
          <w:sz w:val="22"/>
          <w:szCs w:val="22"/>
          <w:lang w:val="en-US"/>
        </w:rPr>
      </w:pPr>
      <w:hyperlink w:anchor="_Toc192234290" w:history="1">
        <w:r w:rsidR="004F7E1A" w:rsidRPr="009075BB">
          <w:rPr>
            <w:rStyle w:val="Hyperlink"/>
            <w:b w:val="0"/>
          </w:rPr>
          <w:t>Gambar 3.6.</w:t>
        </w:r>
        <w:r w:rsidR="004F7E1A" w:rsidRPr="009075BB">
          <w:rPr>
            <w:rFonts w:eastAsiaTheme="minorEastAsia"/>
            <w:b w:val="0"/>
            <w:sz w:val="22"/>
            <w:szCs w:val="22"/>
            <w:lang w:val="en-US"/>
          </w:rPr>
          <w:tab/>
        </w:r>
        <w:r w:rsidR="004F7E1A" w:rsidRPr="009075BB">
          <w:rPr>
            <w:rStyle w:val="Hyperlink"/>
            <w:b w:val="0"/>
            <w:i/>
          </w:rPr>
          <w:t>Use</w:t>
        </w:r>
        <w:r w:rsidR="004F7E1A" w:rsidRPr="009075BB">
          <w:rPr>
            <w:rStyle w:val="Hyperlink"/>
            <w:b w:val="0"/>
          </w:rPr>
          <w:t xml:space="preserve"> </w:t>
        </w:r>
        <w:r w:rsidR="004F7E1A" w:rsidRPr="009075BB">
          <w:rPr>
            <w:rStyle w:val="Hyperlink"/>
            <w:b w:val="0"/>
            <w:i/>
          </w:rPr>
          <w:t>Cas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w:t>
        </w:r>
        <w:r w:rsidR="004F7E1A" w:rsidRPr="009075BB">
          <w:rPr>
            <w:rStyle w:val="Hyperlink"/>
            <w:b w:val="0"/>
            <w:lang w:val="en-US"/>
          </w:rPr>
          <w:t>Admi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0 \h </w:instrText>
        </w:r>
        <w:r w:rsidR="004F7E1A" w:rsidRPr="009075BB">
          <w:rPr>
            <w:b w:val="0"/>
            <w:webHidden/>
          </w:rPr>
        </w:r>
        <w:r w:rsidR="004F7E1A" w:rsidRPr="009075BB">
          <w:rPr>
            <w:b w:val="0"/>
            <w:webHidden/>
          </w:rPr>
          <w:fldChar w:fldCharType="separate"/>
        </w:r>
        <w:r w:rsidR="00591089">
          <w:rPr>
            <w:b w:val="0"/>
            <w:webHidden/>
          </w:rPr>
          <w:t>43</w:t>
        </w:r>
        <w:r w:rsidR="004F7E1A" w:rsidRPr="009075BB">
          <w:rPr>
            <w:b w:val="0"/>
            <w:webHidden/>
          </w:rPr>
          <w:fldChar w:fldCharType="end"/>
        </w:r>
      </w:hyperlink>
    </w:p>
    <w:p w14:paraId="627DEC68" w14:textId="77777777" w:rsidR="004F7E1A" w:rsidRPr="009075BB" w:rsidRDefault="00261AC2">
      <w:pPr>
        <w:pStyle w:val="TOC1"/>
        <w:rPr>
          <w:rFonts w:eastAsiaTheme="minorEastAsia"/>
          <w:b w:val="0"/>
          <w:sz w:val="22"/>
          <w:szCs w:val="22"/>
          <w:lang w:val="en-US"/>
        </w:rPr>
      </w:pPr>
      <w:hyperlink w:anchor="_Toc192234291" w:history="1">
        <w:r w:rsidR="004F7E1A" w:rsidRPr="009075BB">
          <w:rPr>
            <w:rStyle w:val="Hyperlink"/>
            <w:b w:val="0"/>
            <w:lang w:val="en-US"/>
          </w:rPr>
          <w:t>Gambar 3.7.</w:t>
        </w:r>
        <w:r w:rsidR="004F7E1A" w:rsidRPr="009075BB">
          <w:rPr>
            <w:rFonts w:eastAsiaTheme="minorEastAsia"/>
            <w:b w:val="0"/>
            <w:sz w:val="22"/>
            <w:szCs w:val="22"/>
            <w:lang w:val="en-US"/>
          </w:rPr>
          <w:tab/>
        </w:r>
        <w:r w:rsidR="004F7E1A" w:rsidRPr="009075BB">
          <w:rPr>
            <w:rStyle w:val="Hyperlink"/>
            <w:b w:val="0"/>
            <w:i/>
          </w:rPr>
          <w:t>Use</w:t>
        </w:r>
        <w:r w:rsidR="004F7E1A" w:rsidRPr="009075BB">
          <w:rPr>
            <w:rStyle w:val="Hyperlink"/>
            <w:b w:val="0"/>
          </w:rPr>
          <w:t xml:space="preserve"> </w:t>
        </w:r>
        <w:r w:rsidR="004F7E1A" w:rsidRPr="009075BB">
          <w:rPr>
            <w:rStyle w:val="Hyperlink"/>
            <w:b w:val="0"/>
            <w:i/>
          </w:rPr>
          <w:t>Cas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w:t>
        </w:r>
        <w:r w:rsidR="004F7E1A" w:rsidRPr="009075BB">
          <w:rPr>
            <w:rStyle w:val="Hyperlink"/>
            <w:b w:val="0"/>
            <w:lang w:val="en-US"/>
          </w:rPr>
          <w:t>Pembin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1 \h </w:instrText>
        </w:r>
        <w:r w:rsidR="004F7E1A" w:rsidRPr="009075BB">
          <w:rPr>
            <w:b w:val="0"/>
            <w:webHidden/>
          </w:rPr>
        </w:r>
        <w:r w:rsidR="004F7E1A" w:rsidRPr="009075BB">
          <w:rPr>
            <w:b w:val="0"/>
            <w:webHidden/>
          </w:rPr>
          <w:fldChar w:fldCharType="separate"/>
        </w:r>
        <w:r w:rsidR="00591089">
          <w:rPr>
            <w:b w:val="0"/>
            <w:webHidden/>
          </w:rPr>
          <w:t>44</w:t>
        </w:r>
        <w:r w:rsidR="004F7E1A" w:rsidRPr="009075BB">
          <w:rPr>
            <w:b w:val="0"/>
            <w:webHidden/>
          </w:rPr>
          <w:fldChar w:fldCharType="end"/>
        </w:r>
      </w:hyperlink>
    </w:p>
    <w:p w14:paraId="13E33703" w14:textId="77777777" w:rsidR="004F7E1A" w:rsidRPr="009075BB" w:rsidRDefault="00261AC2">
      <w:pPr>
        <w:pStyle w:val="TOC1"/>
        <w:rPr>
          <w:rFonts w:eastAsiaTheme="minorEastAsia"/>
          <w:b w:val="0"/>
          <w:sz w:val="22"/>
          <w:szCs w:val="22"/>
          <w:lang w:val="en-US"/>
        </w:rPr>
      </w:pPr>
      <w:hyperlink w:anchor="_Toc192234292" w:history="1">
        <w:r w:rsidR="004F7E1A" w:rsidRPr="009075BB">
          <w:rPr>
            <w:rStyle w:val="Hyperlink"/>
            <w:b w:val="0"/>
            <w:lang w:val="en-US"/>
          </w:rPr>
          <w:t>Gambar 3.8.</w:t>
        </w:r>
        <w:r w:rsidR="004F7E1A" w:rsidRPr="009075BB">
          <w:rPr>
            <w:rFonts w:eastAsiaTheme="minorEastAsia"/>
            <w:b w:val="0"/>
            <w:sz w:val="22"/>
            <w:szCs w:val="22"/>
            <w:lang w:val="en-US"/>
          </w:rPr>
          <w:tab/>
        </w:r>
        <w:r w:rsidR="004F7E1A" w:rsidRPr="009075BB">
          <w:rPr>
            <w:rStyle w:val="Hyperlink"/>
            <w:b w:val="0"/>
            <w:i/>
            <w:lang w:val="en-US"/>
          </w:rPr>
          <w:t>Activity</w:t>
        </w:r>
        <w:r w:rsidR="004F7E1A" w:rsidRPr="009075BB">
          <w:rPr>
            <w:rStyle w:val="Hyperlink"/>
            <w:b w:val="0"/>
            <w:lang w:val="en-US"/>
          </w:rPr>
          <w:t xml:space="preserve"> </w:t>
        </w:r>
        <w:r w:rsidR="004F7E1A" w:rsidRPr="009075BB">
          <w:rPr>
            <w:rStyle w:val="Hyperlink"/>
            <w:b w:val="0"/>
            <w:i/>
            <w:lang w:val="en-US"/>
          </w:rPr>
          <w:t>Diagram</w:t>
        </w:r>
        <w:r w:rsidR="004F7E1A" w:rsidRPr="009075BB">
          <w:rPr>
            <w:rStyle w:val="Hyperlink"/>
            <w:b w:val="0"/>
            <w:lang w:val="en-US"/>
          </w:rPr>
          <w:t xml:space="preserve"> </w:t>
        </w:r>
        <w:r w:rsidR="004F7E1A" w:rsidRPr="009075BB">
          <w:rPr>
            <w:rStyle w:val="Hyperlink"/>
            <w:b w:val="0"/>
            <w:i/>
            <w:lang w:val="en-US"/>
          </w:rPr>
          <w:t>Logi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2 \h </w:instrText>
        </w:r>
        <w:r w:rsidR="004F7E1A" w:rsidRPr="009075BB">
          <w:rPr>
            <w:b w:val="0"/>
            <w:webHidden/>
          </w:rPr>
        </w:r>
        <w:r w:rsidR="004F7E1A" w:rsidRPr="009075BB">
          <w:rPr>
            <w:b w:val="0"/>
            <w:webHidden/>
          </w:rPr>
          <w:fldChar w:fldCharType="separate"/>
        </w:r>
        <w:r w:rsidR="00591089">
          <w:rPr>
            <w:b w:val="0"/>
            <w:webHidden/>
          </w:rPr>
          <w:t>45</w:t>
        </w:r>
        <w:r w:rsidR="004F7E1A" w:rsidRPr="009075BB">
          <w:rPr>
            <w:b w:val="0"/>
            <w:webHidden/>
          </w:rPr>
          <w:fldChar w:fldCharType="end"/>
        </w:r>
      </w:hyperlink>
    </w:p>
    <w:p w14:paraId="0EC230C8" w14:textId="77777777" w:rsidR="004F7E1A" w:rsidRPr="009075BB" w:rsidRDefault="00261AC2">
      <w:pPr>
        <w:pStyle w:val="TOC1"/>
        <w:rPr>
          <w:rFonts w:eastAsiaTheme="minorEastAsia"/>
          <w:b w:val="0"/>
          <w:sz w:val="22"/>
          <w:szCs w:val="22"/>
          <w:lang w:val="en-US"/>
        </w:rPr>
      </w:pPr>
      <w:hyperlink w:anchor="_Toc192234293" w:history="1">
        <w:r w:rsidR="004F7E1A" w:rsidRPr="009075BB">
          <w:rPr>
            <w:rStyle w:val="Hyperlink"/>
            <w:b w:val="0"/>
          </w:rPr>
          <w:t>Gambar 3.9.</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w:t>
        </w:r>
        <w:r w:rsidR="004F7E1A" w:rsidRPr="009075BB">
          <w:rPr>
            <w:rStyle w:val="Hyperlink"/>
            <w:b w:val="0"/>
            <w:lang w:val="en-US"/>
          </w:rPr>
          <w:t>Beri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3 \h </w:instrText>
        </w:r>
        <w:r w:rsidR="004F7E1A" w:rsidRPr="009075BB">
          <w:rPr>
            <w:b w:val="0"/>
            <w:webHidden/>
          </w:rPr>
        </w:r>
        <w:r w:rsidR="004F7E1A" w:rsidRPr="009075BB">
          <w:rPr>
            <w:b w:val="0"/>
            <w:webHidden/>
          </w:rPr>
          <w:fldChar w:fldCharType="separate"/>
        </w:r>
        <w:r w:rsidR="00591089">
          <w:rPr>
            <w:b w:val="0"/>
            <w:webHidden/>
          </w:rPr>
          <w:t>46</w:t>
        </w:r>
        <w:r w:rsidR="004F7E1A" w:rsidRPr="009075BB">
          <w:rPr>
            <w:b w:val="0"/>
            <w:webHidden/>
          </w:rPr>
          <w:fldChar w:fldCharType="end"/>
        </w:r>
      </w:hyperlink>
    </w:p>
    <w:p w14:paraId="4AD60F18" w14:textId="77777777" w:rsidR="004F7E1A" w:rsidRPr="009075BB" w:rsidRDefault="00261AC2">
      <w:pPr>
        <w:pStyle w:val="TOC1"/>
        <w:rPr>
          <w:rFonts w:eastAsiaTheme="minorEastAsia"/>
          <w:b w:val="0"/>
          <w:sz w:val="22"/>
          <w:szCs w:val="22"/>
          <w:lang w:val="en-US"/>
        </w:rPr>
      </w:pPr>
      <w:hyperlink w:anchor="_Toc192234294" w:history="1">
        <w:r w:rsidR="004F7E1A" w:rsidRPr="009075BB">
          <w:rPr>
            <w:rStyle w:val="Hyperlink"/>
            <w:b w:val="0"/>
          </w:rPr>
          <w:t>Gambar 3.10.</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Galer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4 \h </w:instrText>
        </w:r>
        <w:r w:rsidR="004F7E1A" w:rsidRPr="009075BB">
          <w:rPr>
            <w:b w:val="0"/>
            <w:webHidden/>
          </w:rPr>
        </w:r>
        <w:r w:rsidR="004F7E1A" w:rsidRPr="009075BB">
          <w:rPr>
            <w:b w:val="0"/>
            <w:webHidden/>
          </w:rPr>
          <w:fldChar w:fldCharType="separate"/>
        </w:r>
        <w:r w:rsidR="00591089">
          <w:rPr>
            <w:b w:val="0"/>
            <w:webHidden/>
          </w:rPr>
          <w:t>47</w:t>
        </w:r>
        <w:r w:rsidR="004F7E1A" w:rsidRPr="009075BB">
          <w:rPr>
            <w:b w:val="0"/>
            <w:webHidden/>
          </w:rPr>
          <w:fldChar w:fldCharType="end"/>
        </w:r>
      </w:hyperlink>
    </w:p>
    <w:p w14:paraId="110DEC87" w14:textId="77777777" w:rsidR="004F7E1A" w:rsidRPr="009075BB" w:rsidRDefault="00261AC2">
      <w:pPr>
        <w:pStyle w:val="TOC1"/>
        <w:rPr>
          <w:rFonts w:eastAsiaTheme="minorEastAsia"/>
          <w:b w:val="0"/>
          <w:sz w:val="22"/>
          <w:szCs w:val="22"/>
          <w:lang w:val="en-US"/>
        </w:rPr>
      </w:pPr>
      <w:hyperlink w:anchor="_Toc192234295" w:history="1">
        <w:r w:rsidR="004F7E1A" w:rsidRPr="009075BB">
          <w:rPr>
            <w:rStyle w:val="Hyperlink"/>
            <w:b w:val="0"/>
          </w:rPr>
          <w:t>Gambar 3.11.</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Jadwa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5 \h </w:instrText>
        </w:r>
        <w:r w:rsidR="004F7E1A" w:rsidRPr="009075BB">
          <w:rPr>
            <w:b w:val="0"/>
            <w:webHidden/>
          </w:rPr>
        </w:r>
        <w:r w:rsidR="004F7E1A" w:rsidRPr="009075BB">
          <w:rPr>
            <w:b w:val="0"/>
            <w:webHidden/>
          </w:rPr>
          <w:fldChar w:fldCharType="separate"/>
        </w:r>
        <w:r w:rsidR="00591089">
          <w:rPr>
            <w:b w:val="0"/>
            <w:webHidden/>
          </w:rPr>
          <w:t>48</w:t>
        </w:r>
        <w:r w:rsidR="004F7E1A" w:rsidRPr="009075BB">
          <w:rPr>
            <w:b w:val="0"/>
            <w:webHidden/>
          </w:rPr>
          <w:fldChar w:fldCharType="end"/>
        </w:r>
      </w:hyperlink>
    </w:p>
    <w:p w14:paraId="5E37C498" w14:textId="77777777" w:rsidR="004F7E1A" w:rsidRPr="009075BB" w:rsidRDefault="00261AC2">
      <w:pPr>
        <w:pStyle w:val="TOC1"/>
        <w:rPr>
          <w:rFonts w:eastAsiaTheme="minorEastAsia"/>
          <w:b w:val="0"/>
          <w:sz w:val="22"/>
          <w:szCs w:val="22"/>
          <w:lang w:val="en-US"/>
        </w:rPr>
      </w:pPr>
      <w:hyperlink w:anchor="_Toc192234296" w:history="1">
        <w:r w:rsidR="004F7E1A" w:rsidRPr="009075BB">
          <w:rPr>
            <w:rStyle w:val="Hyperlink"/>
            <w:b w:val="0"/>
          </w:rPr>
          <w:t>Gambar 3.12.</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Kontak</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6 \h </w:instrText>
        </w:r>
        <w:r w:rsidR="004F7E1A" w:rsidRPr="009075BB">
          <w:rPr>
            <w:b w:val="0"/>
            <w:webHidden/>
          </w:rPr>
        </w:r>
        <w:r w:rsidR="004F7E1A" w:rsidRPr="009075BB">
          <w:rPr>
            <w:b w:val="0"/>
            <w:webHidden/>
          </w:rPr>
          <w:fldChar w:fldCharType="separate"/>
        </w:r>
        <w:r w:rsidR="00591089">
          <w:rPr>
            <w:b w:val="0"/>
            <w:webHidden/>
          </w:rPr>
          <w:t>49</w:t>
        </w:r>
        <w:r w:rsidR="004F7E1A" w:rsidRPr="009075BB">
          <w:rPr>
            <w:b w:val="0"/>
            <w:webHidden/>
          </w:rPr>
          <w:fldChar w:fldCharType="end"/>
        </w:r>
      </w:hyperlink>
    </w:p>
    <w:p w14:paraId="1C7DD4FC" w14:textId="77777777" w:rsidR="004F7E1A" w:rsidRPr="009075BB" w:rsidRDefault="00261AC2">
      <w:pPr>
        <w:pStyle w:val="TOC1"/>
        <w:rPr>
          <w:rFonts w:eastAsiaTheme="minorEastAsia"/>
          <w:b w:val="0"/>
          <w:sz w:val="22"/>
          <w:szCs w:val="22"/>
          <w:lang w:val="en-US"/>
        </w:rPr>
      </w:pPr>
      <w:hyperlink w:anchor="_Toc192234297" w:history="1">
        <w:r w:rsidR="004F7E1A" w:rsidRPr="009075BB">
          <w:rPr>
            <w:rStyle w:val="Hyperlink"/>
            <w:b w:val="0"/>
          </w:rPr>
          <w:t>Gambar 3.13.</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Presta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7 \h </w:instrText>
        </w:r>
        <w:r w:rsidR="004F7E1A" w:rsidRPr="009075BB">
          <w:rPr>
            <w:b w:val="0"/>
            <w:webHidden/>
          </w:rPr>
        </w:r>
        <w:r w:rsidR="004F7E1A" w:rsidRPr="009075BB">
          <w:rPr>
            <w:b w:val="0"/>
            <w:webHidden/>
          </w:rPr>
          <w:fldChar w:fldCharType="separate"/>
        </w:r>
        <w:r w:rsidR="00591089">
          <w:rPr>
            <w:b w:val="0"/>
            <w:webHidden/>
          </w:rPr>
          <w:t>50</w:t>
        </w:r>
        <w:r w:rsidR="004F7E1A" w:rsidRPr="009075BB">
          <w:rPr>
            <w:b w:val="0"/>
            <w:webHidden/>
          </w:rPr>
          <w:fldChar w:fldCharType="end"/>
        </w:r>
      </w:hyperlink>
    </w:p>
    <w:p w14:paraId="22609241" w14:textId="77777777" w:rsidR="004F7E1A" w:rsidRPr="009075BB" w:rsidRDefault="00261AC2">
      <w:pPr>
        <w:pStyle w:val="TOC1"/>
        <w:rPr>
          <w:rFonts w:eastAsiaTheme="minorEastAsia"/>
          <w:b w:val="0"/>
          <w:sz w:val="22"/>
          <w:szCs w:val="22"/>
          <w:lang w:val="en-US"/>
        </w:rPr>
      </w:pPr>
      <w:hyperlink w:anchor="_Toc192234298" w:history="1">
        <w:r w:rsidR="004F7E1A" w:rsidRPr="009075BB">
          <w:rPr>
            <w:rStyle w:val="Hyperlink"/>
            <w:b w:val="0"/>
          </w:rPr>
          <w:t>Gambar 3.14.</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Posting</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8 \h </w:instrText>
        </w:r>
        <w:r w:rsidR="004F7E1A" w:rsidRPr="009075BB">
          <w:rPr>
            <w:b w:val="0"/>
            <w:webHidden/>
          </w:rPr>
        </w:r>
        <w:r w:rsidR="004F7E1A" w:rsidRPr="009075BB">
          <w:rPr>
            <w:b w:val="0"/>
            <w:webHidden/>
          </w:rPr>
          <w:fldChar w:fldCharType="separate"/>
        </w:r>
        <w:r w:rsidR="00591089">
          <w:rPr>
            <w:b w:val="0"/>
            <w:webHidden/>
          </w:rPr>
          <w:t>51</w:t>
        </w:r>
        <w:r w:rsidR="004F7E1A" w:rsidRPr="009075BB">
          <w:rPr>
            <w:b w:val="0"/>
            <w:webHidden/>
          </w:rPr>
          <w:fldChar w:fldCharType="end"/>
        </w:r>
      </w:hyperlink>
    </w:p>
    <w:p w14:paraId="6DD77EC2" w14:textId="77777777" w:rsidR="004F7E1A" w:rsidRPr="009075BB" w:rsidRDefault="00261AC2">
      <w:pPr>
        <w:pStyle w:val="TOC1"/>
        <w:rPr>
          <w:rFonts w:eastAsiaTheme="minorEastAsia"/>
          <w:b w:val="0"/>
          <w:sz w:val="22"/>
          <w:szCs w:val="22"/>
          <w:lang w:val="en-US"/>
        </w:rPr>
      </w:pPr>
      <w:hyperlink w:anchor="_Toc192234299" w:history="1">
        <w:r w:rsidR="004F7E1A" w:rsidRPr="009075BB">
          <w:rPr>
            <w:rStyle w:val="Hyperlink"/>
            <w:b w:val="0"/>
          </w:rPr>
          <w:t>Gambar 3.15.</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Diagram Tambah Pelatih dan Pembin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299 \h </w:instrText>
        </w:r>
        <w:r w:rsidR="004F7E1A" w:rsidRPr="009075BB">
          <w:rPr>
            <w:b w:val="0"/>
            <w:webHidden/>
          </w:rPr>
        </w:r>
        <w:r w:rsidR="004F7E1A" w:rsidRPr="009075BB">
          <w:rPr>
            <w:b w:val="0"/>
            <w:webHidden/>
          </w:rPr>
          <w:fldChar w:fldCharType="separate"/>
        </w:r>
        <w:r w:rsidR="00591089">
          <w:rPr>
            <w:b w:val="0"/>
            <w:webHidden/>
          </w:rPr>
          <w:t>52</w:t>
        </w:r>
        <w:r w:rsidR="004F7E1A" w:rsidRPr="009075BB">
          <w:rPr>
            <w:b w:val="0"/>
            <w:webHidden/>
          </w:rPr>
          <w:fldChar w:fldCharType="end"/>
        </w:r>
      </w:hyperlink>
    </w:p>
    <w:p w14:paraId="7F26CCB0" w14:textId="77777777" w:rsidR="004F7E1A" w:rsidRPr="009075BB" w:rsidRDefault="00261AC2">
      <w:pPr>
        <w:pStyle w:val="TOC1"/>
        <w:rPr>
          <w:rFonts w:eastAsiaTheme="minorEastAsia"/>
          <w:b w:val="0"/>
          <w:sz w:val="22"/>
          <w:szCs w:val="22"/>
          <w:lang w:val="en-US"/>
        </w:rPr>
      </w:pPr>
      <w:hyperlink w:anchor="_Toc192234300" w:history="1">
        <w:r w:rsidR="004F7E1A" w:rsidRPr="009075BB">
          <w:rPr>
            <w:rStyle w:val="Hyperlink"/>
            <w:b w:val="0"/>
          </w:rPr>
          <w:t>Gambar 3.16.</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Ubah </w:t>
        </w:r>
        <w:r w:rsidR="004F7E1A" w:rsidRPr="009075BB">
          <w:rPr>
            <w:rStyle w:val="Hyperlink"/>
            <w:b w:val="0"/>
            <w:i/>
          </w:rPr>
          <w:t>Password</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0 \h </w:instrText>
        </w:r>
        <w:r w:rsidR="004F7E1A" w:rsidRPr="009075BB">
          <w:rPr>
            <w:b w:val="0"/>
            <w:webHidden/>
          </w:rPr>
        </w:r>
        <w:r w:rsidR="004F7E1A" w:rsidRPr="009075BB">
          <w:rPr>
            <w:b w:val="0"/>
            <w:webHidden/>
          </w:rPr>
          <w:fldChar w:fldCharType="separate"/>
        </w:r>
        <w:r w:rsidR="00591089">
          <w:rPr>
            <w:b w:val="0"/>
            <w:webHidden/>
          </w:rPr>
          <w:t>53</w:t>
        </w:r>
        <w:r w:rsidR="004F7E1A" w:rsidRPr="009075BB">
          <w:rPr>
            <w:b w:val="0"/>
            <w:webHidden/>
          </w:rPr>
          <w:fldChar w:fldCharType="end"/>
        </w:r>
      </w:hyperlink>
    </w:p>
    <w:p w14:paraId="0E8771A7" w14:textId="77777777" w:rsidR="004F7E1A" w:rsidRPr="009075BB" w:rsidRDefault="00261AC2">
      <w:pPr>
        <w:pStyle w:val="TOC1"/>
        <w:rPr>
          <w:rFonts w:eastAsiaTheme="minorEastAsia"/>
          <w:b w:val="0"/>
          <w:sz w:val="22"/>
          <w:szCs w:val="22"/>
          <w:lang w:val="en-US"/>
        </w:rPr>
      </w:pPr>
      <w:hyperlink w:anchor="_Toc192234301" w:history="1">
        <w:r w:rsidR="004F7E1A" w:rsidRPr="009075BB">
          <w:rPr>
            <w:rStyle w:val="Hyperlink"/>
            <w:b w:val="0"/>
          </w:rPr>
          <w:t>Gambar 3.17.</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Perekutan Anggota Baru</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1 \h </w:instrText>
        </w:r>
        <w:r w:rsidR="004F7E1A" w:rsidRPr="009075BB">
          <w:rPr>
            <w:b w:val="0"/>
            <w:webHidden/>
          </w:rPr>
        </w:r>
        <w:r w:rsidR="004F7E1A" w:rsidRPr="009075BB">
          <w:rPr>
            <w:b w:val="0"/>
            <w:webHidden/>
          </w:rPr>
          <w:fldChar w:fldCharType="separate"/>
        </w:r>
        <w:r w:rsidR="00591089">
          <w:rPr>
            <w:b w:val="0"/>
            <w:webHidden/>
          </w:rPr>
          <w:t>54</w:t>
        </w:r>
        <w:r w:rsidR="004F7E1A" w:rsidRPr="009075BB">
          <w:rPr>
            <w:b w:val="0"/>
            <w:webHidden/>
          </w:rPr>
          <w:fldChar w:fldCharType="end"/>
        </w:r>
      </w:hyperlink>
    </w:p>
    <w:p w14:paraId="7D1FD4ED" w14:textId="77777777" w:rsidR="004F7E1A" w:rsidRPr="009075BB" w:rsidRDefault="00261AC2">
      <w:pPr>
        <w:pStyle w:val="TOC1"/>
        <w:rPr>
          <w:rFonts w:eastAsiaTheme="minorEastAsia"/>
          <w:b w:val="0"/>
          <w:sz w:val="22"/>
          <w:szCs w:val="22"/>
          <w:lang w:val="en-US"/>
        </w:rPr>
      </w:pPr>
      <w:hyperlink w:anchor="_Toc192234302" w:history="1">
        <w:r w:rsidR="004F7E1A" w:rsidRPr="009075BB">
          <w:rPr>
            <w:rStyle w:val="Hyperlink"/>
            <w:b w:val="0"/>
          </w:rPr>
          <w:t>Gambar 3.18.</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Absen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2 \h </w:instrText>
        </w:r>
        <w:r w:rsidR="004F7E1A" w:rsidRPr="009075BB">
          <w:rPr>
            <w:b w:val="0"/>
            <w:webHidden/>
          </w:rPr>
        </w:r>
        <w:r w:rsidR="004F7E1A" w:rsidRPr="009075BB">
          <w:rPr>
            <w:b w:val="0"/>
            <w:webHidden/>
          </w:rPr>
          <w:fldChar w:fldCharType="separate"/>
        </w:r>
        <w:r w:rsidR="00591089">
          <w:rPr>
            <w:b w:val="0"/>
            <w:webHidden/>
          </w:rPr>
          <w:t>55</w:t>
        </w:r>
        <w:r w:rsidR="004F7E1A" w:rsidRPr="009075BB">
          <w:rPr>
            <w:b w:val="0"/>
            <w:webHidden/>
          </w:rPr>
          <w:fldChar w:fldCharType="end"/>
        </w:r>
      </w:hyperlink>
    </w:p>
    <w:p w14:paraId="49389051" w14:textId="77777777" w:rsidR="004F7E1A" w:rsidRPr="009075BB" w:rsidRDefault="00261AC2">
      <w:pPr>
        <w:pStyle w:val="TOC1"/>
        <w:rPr>
          <w:rFonts w:eastAsiaTheme="minorEastAsia"/>
          <w:b w:val="0"/>
          <w:sz w:val="22"/>
          <w:szCs w:val="22"/>
          <w:lang w:val="en-US"/>
        </w:rPr>
      </w:pPr>
      <w:hyperlink w:anchor="_Toc192234303" w:history="1">
        <w:r w:rsidR="004F7E1A" w:rsidRPr="009075BB">
          <w:rPr>
            <w:rStyle w:val="Hyperlink"/>
            <w:b w:val="0"/>
          </w:rPr>
          <w:t>Gambar 3.19.</w:t>
        </w:r>
        <w:r w:rsidR="004F7E1A" w:rsidRPr="009075BB">
          <w:rPr>
            <w:rFonts w:eastAsiaTheme="minorEastAsia"/>
            <w:b w:val="0"/>
            <w:sz w:val="22"/>
            <w:szCs w:val="22"/>
            <w:lang w:val="en-US"/>
          </w:rPr>
          <w:tab/>
        </w:r>
        <w:r w:rsidR="004F7E1A" w:rsidRPr="009075BB">
          <w:rPr>
            <w:rStyle w:val="Hyperlink"/>
            <w:b w:val="0"/>
            <w:i/>
          </w:rPr>
          <w:t>Activity</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Penilaia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3 \h </w:instrText>
        </w:r>
        <w:r w:rsidR="004F7E1A" w:rsidRPr="009075BB">
          <w:rPr>
            <w:b w:val="0"/>
            <w:webHidden/>
          </w:rPr>
        </w:r>
        <w:r w:rsidR="004F7E1A" w:rsidRPr="009075BB">
          <w:rPr>
            <w:b w:val="0"/>
            <w:webHidden/>
          </w:rPr>
          <w:fldChar w:fldCharType="separate"/>
        </w:r>
        <w:r w:rsidR="00591089">
          <w:rPr>
            <w:b w:val="0"/>
            <w:webHidden/>
          </w:rPr>
          <w:t>56</w:t>
        </w:r>
        <w:r w:rsidR="004F7E1A" w:rsidRPr="009075BB">
          <w:rPr>
            <w:b w:val="0"/>
            <w:webHidden/>
          </w:rPr>
          <w:fldChar w:fldCharType="end"/>
        </w:r>
      </w:hyperlink>
    </w:p>
    <w:p w14:paraId="1A0555F6" w14:textId="77777777" w:rsidR="004F7E1A" w:rsidRPr="009075BB" w:rsidRDefault="00261AC2">
      <w:pPr>
        <w:pStyle w:val="TOC1"/>
        <w:rPr>
          <w:rFonts w:eastAsiaTheme="minorEastAsia"/>
          <w:b w:val="0"/>
          <w:sz w:val="22"/>
          <w:szCs w:val="22"/>
          <w:lang w:val="en-US"/>
        </w:rPr>
      </w:pPr>
      <w:hyperlink w:anchor="_Toc192234304" w:history="1">
        <w:r w:rsidR="004F7E1A" w:rsidRPr="009075BB">
          <w:rPr>
            <w:rStyle w:val="Hyperlink"/>
            <w:b w:val="0"/>
          </w:rPr>
          <w:t>Gambar 3.20.</w:t>
        </w:r>
        <w:r w:rsidR="004F7E1A" w:rsidRPr="009075BB">
          <w:rPr>
            <w:rFonts w:eastAsiaTheme="minorEastAsia"/>
            <w:b w:val="0"/>
            <w:sz w:val="22"/>
            <w:szCs w:val="22"/>
            <w:lang w:val="en-US"/>
          </w:rPr>
          <w:tab/>
        </w:r>
        <w:r w:rsidR="004F7E1A" w:rsidRPr="009075BB">
          <w:rPr>
            <w:rStyle w:val="Hyperlink"/>
            <w:b w:val="0"/>
            <w:i/>
          </w:rPr>
          <w:t>Class</w:t>
        </w:r>
        <w:r w:rsidR="004F7E1A" w:rsidRPr="009075BB">
          <w:rPr>
            <w:rStyle w:val="Hyperlink"/>
            <w:b w:val="0"/>
          </w:rPr>
          <w:t xml:space="preserve"> </w:t>
        </w:r>
        <w:r w:rsidR="004F7E1A" w:rsidRPr="009075BB">
          <w:rPr>
            <w:rStyle w:val="Hyperlink"/>
            <w:b w:val="0"/>
            <w:i/>
          </w:rPr>
          <w:t>Diagram</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4 \h </w:instrText>
        </w:r>
        <w:r w:rsidR="004F7E1A" w:rsidRPr="009075BB">
          <w:rPr>
            <w:b w:val="0"/>
            <w:webHidden/>
          </w:rPr>
        </w:r>
        <w:r w:rsidR="004F7E1A" w:rsidRPr="009075BB">
          <w:rPr>
            <w:b w:val="0"/>
            <w:webHidden/>
          </w:rPr>
          <w:fldChar w:fldCharType="separate"/>
        </w:r>
        <w:r w:rsidR="00591089">
          <w:rPr>
            <w:b w:val="0"/>
            <w:webHidden/>
          </w:rPr>
          <w:t>57</w:t>
        </w:r>
        <w:r w:rsidR="004F7E1A" w:rsidRPr="009075BB">
          <w:rPr>
            <w:b w:val="0"/>
            <w:webHidden/>
          </w:rPr>
          <w:fldChar w:fldCharType="end"/>
        </w:r>
      </w:hyperlink>
    </w:p>
    <w:p w14:paraId="59BF6C5F" w14:textId="77777777" w:rsidR="004F7E1A" w:rsidRPr="009075BB" w:rsidRDefault="00261AC2">
      <w:pPr>
        <w:pStyle w:val="TOC1"/>
        <w:rPr>
          <w:rFonts w:eastAsiaTheme="minorEastAsia"/>
          <w:b w:val="0"/>
          <w:sz w:val="22"/>
          <w:szCs w:val="22"/>
          <w:lang w:val="en-US"/>
        </w:rPr>
      </w:pPr>
      <w:hyperlink w:anchor="_Toc192234305" w:history="1">
        <w:r w:rsidR="004F7E1A" w:rsidRPr="009075BB">
          <w:rPr>
            <w:rStyle w:val="Hyperlink"/>
            <w:b w:val="0"/>
          </w:rPr>
          <w:t>Gambar 3.21.</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w:t>
        </w:r>
        <w:r w:rsidR="004F7E1A" w:rsidRPr="009075BB">
          <w:rPr>
            <w:rStyle w:val="Hyperlink"/>
            <w:b w:val="0"/>
            <w:i/>
          </w:rPr>
          <w:t>Logi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5 \h </w:instrText>
        </w:r>
        <w:r w:rsidR="004F7E1A" w:rsidRPr="009075BB">
          <w:rPr>
            <w:b w:val="0"/>
            <w:webHidden/>
          </w:rPr>
        </w:r>
        <w:r w:rsidR="004F7E1A" w:rsidRPr="009075BB">
          <w:rPr>
            <w:b w:val="0"/>
            <w:webHidden/>
          </w:rPr>
          <w:fldChar w:fldCharType="separate"/>
        </w:r>
        <w:r w:rsidR="00591089">
          <w:rPr>
            <w:b w:val="0"/>
            <w:webHidden/>
          </w:rPr>
          <w:t>59</w:t>
        </w:r>
        <w:r w:rsidR="004F7E1A" w:rsidRPr="009075BB">
          <w:rPr>
            <w:b w:val="0"/>
            <w:webHidden/>
          </w:rPr>
          <w:fldChar w:fldCharType="end"/>
        </w:r>
      </w:hyperlink>
    </w:p>
    <w:p w14:paraId="1FAD6695" w14:textId="77777777" w:rsidR="004F7E1A" w:rsidRPr="009075BB" w:rsidRDefault="00261AC2">
      <w:pPr>
        <w:pStyle w:val="TOC1"/>
        <w:rPr>
          <w:rFonts w:eastAsiaTheme="minorEastAsia"/>
          <w:b w:val="0"/>
          <w:sz w:val="22"/>
          <w:szCs w:val="22"/>
          <w:lang w:val="en-US"/>
        </w:rPr>
      </w:pPr>
      <w:hyperlink w:anchor="_Toc192234306" w:history="1">
        <w:r w:rsidR="004F7E1A" w:rsidRPr="009075BB">
          <w:rPr>
            <w:rStyle w:val="Hyperlink"/>
            <w:b w:val="0"/>
          </w:rPr>
          <w:t>Gambar 3.22.</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Pendaftara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6 \h </w:instrText>
        </w:r>
        <w:r w:rsidR="004F7E1A" w:rsidRPr="009075BB">
          <w:rPr>
            <w:b w:val="0"/>
            <w:webHidden/>
          </w:rPr>
        </w:r>
        <w:r w:rsidR="004F7E1A" w:rsidRPr="009075BB">
          <w:rPr>
            <w:b w:val="0"/>
            <w:webHidden/>
          </w:rPr>
          <w:fldChar w:fldCharType="separate"/>
        </w:r>
        <w:r w:rsidR="00591089">
          <w:rPr>
            <w:b w:val="0"/>
            <w:webHidden/>
          </w:rPr>
          <w:t>60</w:t>
        </w:r>
        <w:r w:rsidR="004F7E1A" w:rsidRPr="009075BB">
          <w:rPr>
            <w:b w:val="0"/>
            <w:webHidden/>
          </w:rPr>
          <w:fldChar w:fldCharType="end"/>
        </w:r>
      </w:hyperlink>
    </w:p>
    <w:p w14:paraId="5A453573" w14:textId="77777777" w:rsidR="004F7E1A" w:rsidRPr="009075BB" w:rsidRDefault="00261AC2">
      <w:pPr>
        <w:pStyle w:val="TOC1"/>
        <w:rPr>
          <w:rFonts w:eastAsiaTheme="minorEastAsia"/>
          <w:b w:val="0"/>
          <w:sz w:val="22"/>
          <w:szCs w:val="22"/>
          <w:lang w:val="en-US"/>
        </w:rPr>
      </w:pPr>
      <w:hyperlink w:anchor="_Toc192234307" w:history="1">
        <w:r w:rsidR="004F7E1A" w:rsidRPr="009075BB">
          <w:rPr>
            <w:rStyle w:val="Hyperlink"/>
            <w:b w:val="0"/>
          </w:rPr>
          <w:t>Gambar 3.23.</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Beri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7 \h </w:instrText>
        </w:r>
        <w:r w:rsidR="004F7E1A" w:rsidRPr="009075BB">
          <w:rPr>
            <w:b w:val="0"/>
            <w:webHidden/>
          </w:rPr>
        </w:r>
        <w:r w:rsidR="004F7E1A" w:rsidRPr="009075BB">
          <w:rPr>
            <w:b w:val="0"/>
            <w:webHidden/>
          </w:rPr>
          <w:fldChar w:fldCharType="separate"/>
        </w:r>
        <w:r w:rsidR="00591089">
          <w:rPr>
            <w:b w:val="0"/>
            <w:webHidden/>
          </w:rPr>
          <w:t>61</w:t>
        </w:r>
        <w:r w:rsidR="004F7E1A" w:rsidRPr="009075BB">
          <w:rPr>
            <w:b w:val="0"/>
            <w:webHidden/>
          </w:rPr>
          <w:fldChar w:fldCharType="end"/>
        </w:r>
      </w:hyperlink>
    </w:p>
    <w:p w14:paraId="2C205605" w14:textId="77777777" w:rsidR="004F7E1A" w:rsidRPr="009075BB" w:rsidRDefault="00261AC2">
      <w:pPr>
        <w:pStyle w:val="TOC1"/>
        <w:rPr>
          <w:rFonts w:eastAsiaTheme="minorEastAsia"/>
          <w:b w:val="0"/>
          <w:sz w:val="22"/>
          <w:szCs w:val="22"/>
          <w:lang w:val="en-US"/>
        </w:rPr>
      </w:pPr>
      <w:hyperlink w:anchor="_Toc192234308" w:history="1">
        <w:r w:rsidR="004F7E1A" w:rsidRPr="009075BB">
          <w:rPr>
            <w:rStyle w:val="Hyperlink"/>
            <w:b w:val="0"/>
          </w:rPr>
          <w:t>Gambar 3.24.</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Galer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8 \h </w:instrText>
        </w:r>
        <w:r w:rsidR="004F7E1A" w:rsidRPr="009075BB">
          <w:rPr>
            <w:b w:val="0"/>
            <w:webHidden/>
          </w:rPr>
        </w:r>
        <w:r w:rsidR="004F7E1A" w:rsidRPr="009075BB">
          <w:rPr>
            <w:b w:val="0"/>
            <w:webHidden/>
          </w:rPr>
          <w:fldChar w:fldCharType="separate"/>
        </w:r>
        <w:r w:rsidR="00591089">
          <w:rPr>
            <w:b w:val="0"/>
            <w:webHidden/>
          </w:rPr>
          <w:t>62</w:t>
        </w:r>
        <w:r w:rsidR="004F7E1A" w:rsidRPr="009075BB">
          <w:rPr>
            <w:b w:val="0"/>
            <w:webHidden/>
          </w:rPr>
          <w:fldChar w:fldCharType="end"/>
        </w:r>
      </w:hyperlink>
    </w:p>
    <w:p w14:paraId="6F90BE1A" w14:textId="77777777" w:rsidR="004F7E1A" w:rsidRPr="009075BB" w:rsidRDefault="00261AC2">
      <w:pPr>
        <w:pStyle w:val="TOC1"/>
        <w:rPr>
          <w:rFonts w:eastAsiaTheme="minorEastAsia"/>
          <w:b w:val="0"/>
          <w:sz w:val="22"/>
          <w:szCs w:val="22"/>
          <w:lang w:val="en-US"/>
        </w:rPr>
      </w:pPr>
      <w:hyperlink w:anchor="_Toc192234309" w:history="1">
        <w:r w:rsidR="004F7E1A" w:rsidRPr="009075BB">
          <w:rPr>
            <w:rStyle w:val="Hyperlink"/>
            <w:b w:val="0"/>
          </w:rPr>
          <w:t>Gambar 3.25.</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Jadwa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09 \h </w:instrText>
        </w:r>
        <w:r w:rsidR="004F7E1A" w:rsidRPr="009075BB">
          <w:rPr>
            <w:b w:val="0"/>
            <w:webHidden/>
          </w:rPr>
        </w:r>
        <w:r w:rsidR="004F7E1A" w:rsidRPr="009075BB">
          <w:rPr>
            <w:b w:val="0"/>
            <w:webHidden/>
          </w:rPr>
          <w:fldChar w:fldCharType="separate"/>
        </w:r>
        <w:r w:rsidR="00591089">
          <w:rPr>
            <w:b w:val="0"/>
            <w:webHidden/>
          </w:rPr>
          <w:t>63</w:t>
        </w:r>
        <w:r w:rsidR="004F7E1A" w:rsidRPr="009075BB">
          <w:rPr>
            <w:b w:val="0"/>
            <w:webHidden/>
          </w:rPr>
          <w:fldChar w:fldCharType="end"/>
        </w:r>
      </w:hyperlink>
    </w:p>
    <w:p w14:paraId="1ED9E5CE" w14:textId="77777777" w:rsidR="004F7E1A" w:rsidRPr="009075BB" w:rsidRDefault="00261AC2">
      <w:pPr>
        <w:pStyle w:val="TOC1"/>
        <w:rPr>
          <w:rFonts w:eastAsiaTheme="minorEastAsia"/>
          <w:b w:val="0"/>
          <w:sz w:val="22"/>
          <w:szCs w:val="22"/>
          <w:lang w:val="en-US"/>
        </w:rPr>
      </w:pPr>
      <w:hyperlink w:anchor="_Toc192234310" w:history="1">
        <w:r w:rsidR="004F7E1A" w:rsidRPr="009075BB">
          <w:rPr>
            <w:rStyle w:val="Hyperlink"/>
            <w:b w:val="0"/>
          </w:rPr>
          <w:t>Gambar 3.26.</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Kontak</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0 \h </w:instrText>
        </w:r>
        <w:r w:rsidR="004F7E1A" w:rsidRPr="009075BB">
          <w:rPr>
            <w:b w:val="0"/>
            <w:webHidden/>
          </w:rPr>
        </w:r>
        <w:r w:rsidR="004F7E1A" w:rsidRPr="009075BB">
          <w:rPr>
            <w:b w:val="0"/>
            <w:webHidden/>
          </w:rPr>
          <w:fldChar w:fldCharType="separate"/>
        </w:r>
        <w:r w:rsidR="00591089">
          <w:rPr>
            <w:b w:val="0"/>
            <w:webHidden/>
          </w:rPr>
          <w:t>64</w:t>
        </w:r>
        <w:r w:rsidR="004F7E1A" w:rsidRPr="009075BB">
          <w:rPr>
            <w:b w:val="0"/>
            <w:webHidden/>
          </w:rPr>
          <w:fldChar w:fldCharType="end"/>
        </w:r>
      </w:hyperlink>
    </w:p>
    <w:p w14:paraId="2851DB24" w14:textId="77777777" w:rsidR="004F7E1A" w:rsidRPr="009075BB" w:rsidRDefault="00261AC2">
      <w:pPr>
        <w:pStyle w:val="TOC1"/>
        <w:rPr>
          <w:rFonts w:eastAsiaTheme="minorEastAsia"/>
          <w:b w:val="0"/>
          <w:sz w:val="22"/>
          <w:szCs w:val="22"/>
          <w:lang w:val="en-US"/>
        </w:rPr>
      </w:pPr>
      <w:hyperlink w:anchor="_Toc192234311" w:history="1">
        <w:r w:rsidR="004F7E1A" w:rsidRPr="009075BB">
          <w:rPr>
            <w:rStyle w:val="Hyperlink"/>
            <w:b w:val="0"/>
          </w:rPr>
          <w:t>Gambar 3.27.</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Kelola Posting</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1 \h </w:instrText>
        </w:r>
        <w:r w:rsidR="004F7E1A" w:rsidRPr="009075BB">
          <w:rPr>
            <w:b w:val="0"/>
            <w:webHidden/>
          </w:rPr>
        </w:r>
        <w:r w:rsidR="004F7E1A" w:rsidRPr="009075BB">
          <w:rPr>
            <w:b w:val="0"/>
            <w:webHidden/>
          </w:rPr>
          <w:fldChar w:fldCharType="separate"/>
        </w:r>
        <w:r w:rsidR="00591089">
          <w:rPr>
            <w:b w:val="0"/>
            <w:webHidden/>
          </w:rPr>
          <w:t>65</w:t>
        </w:r>
        <w:r w:rsidR="004F7E1A" w:rsidRPr="009075BB">
          <w:rPr>
            <w:b w:val="0"/>
            <w:webHidden/>
          </w:rPr>
          <w:fldChar w:fldCharType="end"/>
        </w:r>
      </w:hyperlink>
    </w:p>
    <w:p w14:paraId="6750BC9B" w14:textId="77777777" w:rsidR="004F7E1A" w:rsidRPr="009075BB" w:rsidRDefault="00261AC2">
      <w:pPr>
        <w:pStyle w:val="TOC1"/>
        <w:rPr>
          <w:rFonts w:eastAsiaTheme="minorEastAsia"/>
          <w:b w:val="0"/>
          <w:sz w:val="22"/>
          <w:szCs w:val="22"/>
          <w:lang w:val="en-US"/>
        </w:rPr>
      </w:pPr>
      <w:hyperlink w:anchor="_Toc192234312" w:history="1">
        <w:r w:rsidR="004F7E1A" w:rsidRPr="009075BB">
          <w:rPr>
            <w:rStyle w:val="Hyperlink"/>
            <w:b w:val="0"/>
          </w:rPr>
          <w:t>Gambar 3.28.</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Ubah Password</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2 \h </w:instrText>
        </w:r>
        <w:r w:rsidR="004F7E1A" w:rsidRPr="009075BB">
          <w:rPr>
            <w:b w:val="0"/>
            <w:webHidden/>
          </w:rPr>
        </w:r>
        <w:r w:rsidR="004F7E1A" w:rsidRPr="009075BB">
          <w:rPr>
            <w:b w:val="0"/>
            <w:webHidden/>
          </w:rPr>
          <w:fldChar w:fldCharType="separate"/>
        </w:r>
        <w:r w:rsidR="00591089">
          <w:rPr>
            <w:b w:val="0"/>
            <w:webHidden/>
          </w:rPr>
          <w:t>66</w:t>
        </w:r>
        <w:r w:rsidR="004F7E1A" w:rsidRPr="009075BB">
          <w:rPr>
            <w:b w:val="0"/>
            <w:webHidden/>
          </w:rPr>
          <w:fldChar w:fldCharType="end"/>
        </w:r>
      </w:hyperlink>
    </w:p>
    <w:p w14:paraId="1F607FEB" w14:textId="77777777" w:rsidR="004F7E1A" w:rsidRPr="009075BB" w:rsidRDefault="00261AC2">
      <w:pPr>
        <w:pStyle w:val="TOC1"/>
        <w:rPr>
          <w:rFonts w:eastAsiaTheme="minorEastAsia"/>
          <w:b w:val="0"/>
          <w:sz w:val="22"/>
          <w:szCs w:val="22"/>
          <w:lang w:val="en-US"/>
        </w:rPr>
      </w:pPr>
      <w:hyperlink w:anchor="_Toc192234313" w:history="1">
        <w:r w:rsidR="004F7E1A" w:rsidRPr="009075BB">
          <w:rPr>
            <w:rStyle w:val="Hyperlink"/>
            <w:b w:val="0"/>
          </w:rPr>
          <w:t>Gambar 3.29.</w:t>
        </w:r>
        <w:r w:rsidR="004F7E1A" w:rsidRPr="009075BB">
          <w:rPr>
            <w:rFonts w:eastAsiaTheme="minorEastAsia"/>
            <w:b w:val="0"/>
            <w:sz w:val="22"/>
            <w:szCs w:val="22"/>
            <w:lang w:val="en-US"/>
          </w:rPr>
          <w:tab/>
        </w:r>
        <w:r w:rsidR="004F7E1A" w:rsidRPr="009075BB">
          <w:rPr>
            <w:rStyle w:val="Hyperlink"/>
            <w:b w:val="0"/>
            <w:i/>
          </w:rPr>
          <w:t>Sequence</w:t>
        </w:r>
        <w:r w:rsidR="004F7E1A" w:rsidRPr="009075BB">
          <w:rPr>
            <w:rStyle w:val="Hyperlink"/>
            <w:b w:val="0"/>
          </w:rPr>
          <w:t xml:space="preserve"> </w:t>
        </w:r>
        <w:r w:rsidR="004F7E1A" w:rsidRPr="009075BB">
          <w:rPr>
            <w:rStyle w:val="Hyperlink"/>
            <w:b w:val="0"/>
            <w:i/>
          </w:rPr>
          <w:t>Diagram</w:t>
        </w:r>
        <w:r w:rsidR="004F7E1A" w:rsidRPr="009075BB">
          <w:rPr>
            <w:rStyle w:val="Hyperlink"/>
            <w:b w:val="0"/>
          </w:rPr>
          <w:t xml:space="preserve"> Tambah Use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3 \h </w:instrText>
        </w:r>
        <w:r w:rsidR="004F7E1A" w:rsidRPr="009075BB">
          <w:rPr>
            <w:b w:val="0"/>
            <w:webHidden/>
          </w:rPr>
        </w:r>
        <w:r w:rsidR="004F7E1A" w:rsidRPr="009075BB">
          <w:rPr>
            <w:b w:val="0"/>
            <w:webHidden/>
          </w:rPr>
          <w:fldChar w:fldCharType="separate"/>
        </w:r>
        <w:r w:rsidR="00591089">
          <w:rPr>
            <w:b w:val="0"/>
            <w:webHidden/>
          </w:rPr>
          <w:t>67</w:t>
        </w:r>
        <w:r w:rsidR="004F7E1A" w:rsidRPr="009075BB">
          <w:rPr>
            <w:b w:val="0"/>
            <w:webHidden/>
          </w:rPr>
          <w:fldChar w:fldCharType="end"/>
        </w:r>
      </w:hyperlink>
    </w:p>
    <w:p w14:paraId="54182CA4" w14:textId="77777777" w:rsidR="004F7E1A" w:rsidRPr="009075BB" w:rsidRDefault="00261AC2">
      <w:pPr>
        <w:pStyle w:val="TOC1"/>
        <w:rPr>
          <w:rFonts w:eastAsiaTheme="minorEastAsia"/>
          <w:b w:val="0"/>
          <w:sz w:val="22"/>
          <w:szCs w:val="22"/>
          <w:lang w:val="en-US"/>
        </w:rPr>
      </w:pPr>
      <w:hyperlink w:anchor="_Toc192234314" w:history="1">
        <w:r w:rsidR="004F7E1A" w:rsidRPr="009075BB">
          <w:rPr>
            <w:rStyle w:val="Hyperlink"/>
            <w:b w:val="0"/>
            <w:lang w:val="en-US"/>
          </w:rPr>
          <w:t>Gambar 3.30.</w:t>
        </w:r>
        <w:r w:rsidR="004F7E1A" w:rsidRPr="009075BB">
          <w:rPr>
            <w:rFonts w:eastAsiaTheme="minorEastAsia"/>
            <w:b w:val="0"/>
            <w:sz w:val="22"/>
            <w:szCs w:val="22"/>
            <w:lang w:val="en-US"/>
          </w:rPr>
          <w:tab/>
        </w:r>
        <w:r w:rsidR="004F7E1A" w:rsidRPr="009075BB">
          <w:rPr>
            <w:rStyle w:val="Hyperlink"/>
            <w:b w:val="0"/>
            <w:lang w:val="en-US"/>
          </w:rPr>
          <w:t>Rancangan Halaman Awa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4 \h </w:instrText>
        </w:r>
        <w:r w:rsidR="004F7E1A" w:rsidRPr="009075BB">
          <w:rPr>
            <w:b w:val="0"/>
            <w:webHidden/>
          </w:rPr>
        </w:r>
        <w:r w:rsidR="004F7E1A" w:rsidRPr="009075BB">
          <w:rPr>
            <w:b w:val="0"/>
            <w:webHidden/>
          </w:rPr>
          <w:fldChar w:fldCharType="separate"/>
        </w:r>
        <w:r w:rsidR="00591089">
          <w:rPr>
            <w:b w:val="0"/>
            <w:webHidden/>
          </w:rPr>
          <w:t>68</w:t>
        </w:r>
        <w:r w:rsidR="004F7E1A" w:rsidRPr="009075BB">
          <w:rPr>
            <w:b w:val="0"/>
            <w:webHidden/>
          </w:rPr>
          <w:fldChar w:fldCharType="end"/>
        </w:r>
      </w:hyperlink>
    </w:p>
    <w:p w14:paraId="3E757A5A" w14:textId="77777777" w:rsidR="004F7E1A" w:rsidRPr="009075BB" w:rsidRDefault="00261AC2">
      <w:pPr>
        <w:pStyle w:val="TOC1"/>
        <w:rPr>
          <w:rFonts w:eastAsiaTheme="minorEastAsia"/>
          <w:b w:val="0"/>
          <w:sz w:val="22"/>
          <w:szCs w:val="22"/>
          <w:lang w:val="en-US"/>
        </w:rPr>
      </w:pPr>
      <w:hyperlink w:anchor="_Toc192234315" w:history="1">
        <w:r w:rsidR="004F7E1A" w:rsidRPr="009075BB">
          <w:rPr>
            <w:rStyle w:val="Hyperlink"/>
            <w:b w:val="0"/>
          </w:rPr>
          <w:t>Gambar 3.31.</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Gallery</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5 \h </w:instrText>
        </w:r>
        <w:r w:rsidR="004F7E1A" w:rsidRPr="009075BB">
          <w:rPr>
            <w:b w:val="0"/>
            <w:webHidden/>
          </w:rPr>
        </w:r>
        <w:r w:rsidR="004F7E1A" w:rsidRPr="009075BB">
          <w:rPr>
            <w:b w:val="0"/>
            <w:webHidden/>
          </w:rPr>
          <w:fldChar w:fldCharType="separate"/>
        </w:r>
        <w:r w:rsidR="00591089">
          <w:rPr>
            <w:b w:val="0"/>
            <w:webHidden/>
          </w:rPr>
          <w:t>68</w:t>
        </w:r>
        <w:r w:rsidR="004F7E1A" w:rsidRPr="009075BB">
          <w:rPr>
            <w:b w:val="0"/>
            <w:webHidden/>
          </w:rPr>
          <w:fldChar w:fldCharType="end"/>
        </w:r>
      </w:hyperlink>
    </w:p>
    <w:p w14:paraId="3BE3A251" w14:textId="77777777" w:rsidR="004F7E1A" w:rsidRPr="009075BB" w:rsidRDefault="00261AC2">
      <w:pPr>
        <w:pStyle w:val="TOC1"/>
        <w:rPr>
          <w:rFonts w:eastAsiaTheme="minorEastAsia"/>
          <w:b w:val="0"/>
          <w:sz w:val="22"/>
          <w:szCs w:val="22"/>
          <w:lang w:val="en-US"/>
        </w:rPr>
      </w:pPr>
      <w:hyperlink w:anchor="_Toc192234316" w:history="1">
        <w:r w:rsidR="004F7E1A" w:rsidRPr="009075BB">
          <w:rPr>
            <w:rStyle w:val="Hyperlink"/>
            <w:b w:val="0"/>
          </w:rPr>
          <w:t>Gambar 3.32.</w:t>
        </w:r>
        <w:r w:rsidR="004F7E1A" w:rsidRPr="009075BB">
          <w:rPr>
            <w:rFonts w:eastAsiaTheme="minorEastAsia"/>
            <w:b w:val="0"/>
            <w:sz w:val="22"/>
            <w:szCs w:val="22"/>
            <w:lang w:val="en-US"/>
          </w:rPr>
          <w:tab/>
        </w:r>
        <w:r w:rsidR="004F7E1A" w:rsidRPr="009075BB">
          <w:rPr>
            <w:rStyle w:val="Hyperlink"/>
            <w:b w:val="0"/>
          </w:rPr>
          <w:t xml:space="preserve">Rancangan Halaman Detail </w:t>
        </w:r>
        <w:r w:rsidR="004F7E1A" w:rsidRPr="009075BB">
          <w:rPr>
            <w:rStyle w:val="Hyperlink"/>
            <w:b w:val="0"/>
            <w:i/>
          </w:rPr>
          <w:t>Gallery</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6 \h </w:instrText>
        </w:r>
        <w:r w:rsidR="004F7E1A" w:rsidRPr="009075BB">
          <w:rPr>
            <w:b w:val="0"/>
            <w:webHidden/>
          </w:rPr>
        </w:r>
        <w:r w:rsidR="004F7E1A" w:rsidRPr="009075BB">
          <w:rPr>
            <w:b w:val="0"/>
            <w:webHidden/>
          </w:rPr>
          <w:fldChar w:fldCharType="separate"/>
        </w:r>
        <w:r w:rsidR="00591089">
          <w:rPr>
            <w:b w:val="0"/>
            <w:webHidden/>
          </w:rPr>
          <w:t>69</w:t>
        </w:r>
        <w:r w:rsidR="004F7E1A" w:rsidRPr="009075BB">
          <w:rPr>
            <w:b w:val="0"/>
            <w:webHidden/>
          </w:rPr>
          <w:fldChar w:fldCharType="end"/>
        </w:r>
      </w:hyperlink>
    </w:p>
    <w:p w14:paraId="26D6CC2D" w14:textId="77777777" w:rsidR="004F7E1A" w:rsidRPr="009075BB" w:rsidRDefault="00261AC2">
      <w:pPr>
        <w:pStyle w:val="TOC1"/>
        <w:rPr>
          <w:rFonts w:eastAsiaTheme="minorEastAsia"/>
          <w:b w:val="0"/>
          <w:sz w:val="22"/>
          <w:szCs w:val="22"/>
          <w:lang w:val="en-US"/>
        </w:rPr>
      </w:pPr>
      <w:hyperlink w:anchor="_Toc192234317" w:history="1">
        <w:r w:rsidR="004F7E1A" w:rsidRPr="009075BB">
          <w:rPr>
            <w:rStyle w:val="Hyperlink"/>
            <w:b w:val="0"/>
          </w:rPr>
          <w:t>Gambar 3.33.</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News</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7 \h </w:instrText>
        </w:r>
        <w:r w:rsidR="004F7E1A" w:rsidRPr="009075BB">
          <w:rPr>
            <w:b w:val="0"/>
            <w:webHidden/>
          </w:rPr>
        </w:r>
        <w:r w:rsidR="004F7E1A" w:rsidRPr="009075BB">
          <w:rPr>
            <w:b w:val="0"/>
            <w:webHidden/>
          </w:rPr>
          <w:fldChar w:fldCharType="separate"/>
        </w:r>
        <w:r w:rsidR="00591089">
          <w:rPr>
            <w:b w:val="0"/>
            <w:webHidden/>
          </w:rPr>
          <w:t>69</w:t>
        </w:r>
        <w:r w:rsidR="004F7E1A" w:rsidRPr="009075BB">
          <w:rPr>
            <w:b w:val="0"/>
            <w:webHidden/>
          </w:rPr>
          <w:fldChar w:fldCharType="end"/>
        </w:r>
      </w:hyperlink>
    </w:p>
    <w:p w14:paraId="1963B085" w14:textId="77777777" w:rsidR="004F7E1A" w:rsidRPr="009075BB" w:rsidRDefault="00261AC2">
      <w:pPr>
        <w:pStyle w:val="TOC1"/>
        <w:rPr>
          <w:rFonts w:eastAsiaTheme="minorEastAsia"/>
          <w:b w:val="0"/>
          <w:sz w:val="22"/>
          <w:szCs w:val="22"/>
          <w:lang w:val="en-US"/>
        </w:rPr>
      </w:pPr>
      <w:hyperlink w:anchor="_Toc192234318" w:history="1">
        <w:r w:rsidR="004F7E1A" w:rsidRPr="009075BB">
          <w:rPr>
            <w:rStyle w:val="Hyperlink"/>
            <w:b w:val="0"/>
          </w:rPr>
          <w:t>Gambar 3.34.</w:t>
        </w:r>
        <w:r w:rsidR="004F7E1A" w:rsidRPr="009075BB">
          <w:rPr>
            <w:rFonts w:eastAsiaTheme="minorEastAsia"/>
            <w:b w:val="0"/>
            <w:sz w:val="22"/>
            <w:szCs w:val="22"/>
            <w:lang w:val="en-US"/>
          </w:rPr>
          <w:tab/>
        </w:r>
        <w:r w:rsidR="004F7E1A" w:rsidRPr="009075BB">
          <w:rPr>
            <w:rStyle w:val="Hyperlink"/>
            <w:b w:val="0"/>
          </w:rPr>
          <w:t xml:space="preserve">Rancangan Halaman Detail </w:t>
        </w:r>
        <w:r w:rsidR="004F7E1A" w:rsidRPr="009075BB">
          <w:rPr>
            <w:rStyle w:val="Hyperlink"/>
            <w:b w:val="0"/>
            <w:i/>
          </w:rPr>
          <w:t>News</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8 \h </w:instrText>
        </w:r>
        <w:r w:rsidR="004F7E1A" w:rsidRPr="009075BB">
          <w:rPr>
            <w:b w:val="0"/>
            <w:webHidden/>
          </w:rPr>
        </w:r>
        <w:r w:rsidR="004F7E1A" w:rsidRPr="009075BB">
          <w:rPr>
            <w:b w:val="0"/>
            <w:webHidden/>
          </w:rPr>
          <w:fldChar w:fldCharType="separate"/>
        </w:r>
        <w:r w:rsidR="00591089">
          <w:rPr>
            <w:b w:val="0"/>
            <w:webHidden/>
          </w:rPr>
          <w:t>70</w:t>
        </w:r>
        <w:r w:rsidR="004F7E1A" w:rsidRPr="009075BB">
          <w:rPr>
            <w:b w:val="0"/>
            <w:webHidden/>
          </w:rPr>
          <w:fldChar w:fldCharType="end"/>
        </w:r>
      </w:hyperlink>
    </w:p>
    <w:p w14:paraId="20778D73" w14:textId="77777777" w:rsidR="004F7E1A" w:rsidRPr="009075BB" w:rsidRDefault="00261AC2">
      <w:pPr>
        <w:pStyle w:val="TOC1"/>
        <w:rPr>
          <w:rFonts w:eastAsiaTheme="minorEastAsia"/>
          <w:b w:val="0"/>
          <w:sz w:val="22"/>
          <w:szCs w:val="22"/>
          <w:lang w:val="en-US"/>
        </w:rPr>
      </w:pPr>
      <w:hyperlink w:anchor="_Toc192234319" w:history="1">
        <w:r w:rsidR="004F7E1A" w:rsidRPr="009075BB">
          <w:rPr>
            <w:rStyle w:val="Hyperlink"/>
            <w:b w:val="0"/>
          </w:rPr>
          <w:t>Gambar 3.35.</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Contact</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19 \h </w:instrText>
        </w:r>
        <w:r w:rsidR="004F7E1A" w:rsidRPr="009075BB">
          <w:rPr>
            <w:b w:val="0"/>
            <w:webHidden/>
          </w:rPr>
        </w:r>
        <w:r w:rsidR="004F7E1A" w:rsidRPr="009075BB">
          <w:rPr>
            <w:b w:val="0"/>
            <w:webHidden/>
          </w:rPr>
          <w:fldChar w:fldCharType="separate"/>
        </w:r>
        <w:r w:rsidR="00591089">
          <w:rPr>
            <w:b w:val="0"/>
            <w:webHidden/>
          </w:rPr>
          <w:t>70</w:t>
        </w:r>
        <w:r w:rsidR="004F7E1A" w:rsidRPr="009075BB">
          <w:rPr>
            <w:b w:val="0"/>
            <w:webHidden/>
          </w:rPr>
          <w:fldChar w:fldCharType="end"/>
        </w:r>
      </w:hyperlink>
    </w:p>
    <w:p w14:paraId="257A31EC" w14:textId="77777777" w:rsidR="004F7E1A" w:rsidRPr="009075BB" w:rsidRDefault="00261AC2">
      <w:pPr>
        <w:pStyle w:val="TOC1"/>
        <w:rPr>
          <w:rFonts w:eastAsiaTheme="minorEastAsia"/>
          <w:b w:val="0"/>
          <w:sz w:val="22"/>
          <w:szCs w:val="22"/>
          <w:lang w:val="en-US"/>
        </w:rPr>
      </w:pPr>
      <w:hyperlink w:anchor="_Toc192234320" w:history="1">
        <w:r w:rsidR="004F7E1A" w:rsidRPr="009075BB">
          <w:rPr>
            <w:rStyle w:val="Hyperlink"/>
            <w:b w:val="0"/>
          </w:rPr>
          <w:t>Gambar 3.36.</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Achievement</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0 \h </w:instrText>
        </w:r>
        <w:r w:rsidR="004F7E1A" w:rsidRPr="009075BB">
          <w:rPr>
            <w:b w:val="0"/>
            <w:webHidden/>
          </w:rPr>
        </w:r>
        <w:r w:rsidR="004F7E1A" w:rsidRPr="009075BB">
          <w:rPr>
            <w:b w:val="0"/>
            <w:webHidden/>
          </w:rPr>
          <w:fldChar w:fldCharType="separate"/>
        </w:r>
        <w:r w:rsidR="00591089">
          <w:rPr>
            <w:b w:val="0"/>
            <w:webHidden/>
          </w:rPr>
          <w:t>71</w:t>
        </w:r>
        <w:r w:rsidR="004F7E1A" w:rsidRPr="009075BB">
          <w:rPr>
            <w:b w:val="0"/>
            <w:webHidden/>
          </w:rPr>
          <w:fldChar w:fldCharType="end"/>
        </w:r>
      </w:hyperlink>
    </w:p>
    <w:p w14:paraId="5BD9E69A" w14:textId="77777777" w:rsidR="004F7E1A" w:rsidRPr="009075BB" w:rsidRDefault="00261AC2">
      <w:pPr>
        <w:pStyle w:val="TOC1"/>
        <w:rPr>
          <w:rFonts w:eastAsiaTheme="minorEastAsia"/>
          <w:b w:val="0"/>
          <w:sz w:val="22"/>
          <w:szCs w:val="22"/>
          <w:lang w:val="en-US"/>
        </w:rPr>
      </w:pPr>
      <w:hyperlink w:anchor="_Toc192234321" w:history="1">
        <w:r w:rsidR="004F7E1A" w:rsidRPr="009075BB">
          <w:rPr>
            <w:rStyle w:val="Hyperlink"/>
            <w:b w:val="0"/>
          </w:rPr>
          <w:t>Gambar 3.37.</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Registratio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1 \h </w:instrText>
        </w:r>
        <w:r w:rsidR="004F7E1A" w:rsidRPr="009075BB">
          <w:rPr>
            <w:b w:val="0"/>
            <w:webHidden/>
          </w:rPr>
        </w:r>
        <w:r w:rsidR="004F7E1A" w:rsidRPr="009075BB">
          <w:rPr>
            <w:b w:val="0"/>
            <w:webHidden/>
          </w:rPr>
          <w:fldChar w:fldCharType="separate"/>
        </w:r>
        <w:r w:rsidR="00591089">
          <w:rPr>
            <w:b w:val="0"/>
            <w:webHidden/>
          </w:rPr>
          <w:t>71</w:t>
        </w:r>
        <w:r w:rsidR="004F7E1A" w:rsidRPr="009075BB">
          <w:rPr>
            <w:b w:val="0"/>
            <w:webHidden/>
          </w:rPr>
          <w:fldChar w:fldCharType="end"/>
        </w:r>
      </w:hyperlink>
    </w:p>
    <w:p w14:paraId="517080CE" w14:textId="77777777" w:rsidR="004F7E1A" w:rsidRPr="009075BB" w:rsidRDefault="00261AC2">
      <w:pPr>
        <w:pStyle w:val="TOC1"/>
        <w:rPr>
          <w:rFonts w:eastAsiaTheme="minorEastAsia"/>
          <w:b w:val="0"/>
          <w:sz w:val="22"/>
          <w:szCs w:val="22"/>
          <w:lang w:val="en-US"/>
        </w:rPr>
      </w:pPr>
      <w:hyperlink w:anchor="_Toc192234322" w:history="1">
        <w:r w:rsidR="004F7E1A" w:rsidRPr="009075BB">
          <w:rPr>
            <w:rStyle w:val="Hyperlink"/>
            <w:b w:val="0"/>
          </w:rPr>
          <w:t>Gambar 3.38.</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Logi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2 \h </w:instrText>
        </w:r>
        <w:r w:rsidR="004F7E1A" w:rsidRPr="009075BB">
          <w:rPr>
            <w:b w:val="0"/>
            <w:webHidden/>
          </w:rPr>
        </w:r>
        <w:r w:rsidR="004F7E1A" w:rsidRPr="009075BB">
          <w:rPr>
            <w:b w:val="0"/>
            <w:webHidden/>
          </w:rPr>
          <w:fldChar w:fldCharType="separate"/>
        </w:r>
        <w:r w:rsidR="00591089">
          <w:rPr>
            <w:b w:val="0"/>
            <w:webHidden/>
          </w:rPr>
          <w:t>72</w:t>
        </w:r>
        <w:r w:rsidR="004F7E1A" w:rsidRPr="009075BB">
          <w:rPr>
            <w:b w:val="0"/>
            <w:webHidden/>
          </w:rPr>
          <w:fldChar w:fldCharType="end"/>
        </w:r>
      </w:hyperlink>
    </w:p>
    <w:p w14:paraId="640A3706" w14:textId="77777777" w:rsidR="004F7E1A" w:rsidRPr="009075BB" w:rsidRDefault="00261AC2">
      <w:pPr>
        <w:pStyle w:val="TOC1"/>
        <w:rPr>
          <w:rFonts w:eastAsiaTheme="minorEastAsia"/>
          <w:b w:val="0"/>
          <w:sz w:val="22"/>
          <w:szCs w:val="22"/>
          <w:lang w:val="en-US"/>
        </w:rPr>
      </w:pPr>
      <w:hyperlink w:anchor="_Toc192234323" w:history="1">
        <w:r w:rsidR="004F7E1A" w:rsidRPr="009075BB">
          <w:rPr>
            <w:rStyle w:val="Hyperlink"/>
            <w:b w:val="0"/>
          </w:rPr>
          <w:t>Gambar 3.39.</w:t>
        </w:r>
        <w:r w:rsidR="004F7E1A" w:rsidRPr="009075BB">
          <w:rPr>
            <w:rFonts w:eastAsiaTheme="minorEastAsia"/>
            <w:b w:val="0"/>
            <w:sz w:val="22"/>
            <w:szCs w:val="22"/>
            <w:lang w:val="en-US"/>
          </w:rPr>
          <w:tab/>
        </w:r>
        <w:r w:rsidR="004F7E1A" w:rsidRPr="009075BB">
          <w:rPr>
            <w:rStyle w:val="Hyperlink"/>
            <w:b w:val="0"/>
          </w:rPr>
          <w:t>Rancangan Halaman Dashboard Anggo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3 \h </w:instrText>
        </w:r>
        <w:r w:rsidR="004F7E1A" w:rsidRPr="009075BB">
          <w:rPr>
            <w:b w:val="0"/>
            <w:webHidden/>
          </w:rPr>
        </w:r>
        <w:r w:rsidR="004F7E1A" w:rsidRPr="009075BB">
          <w:rPr>
            <w:b w:val="0"/>
            <w:webHidden/>
          </w:rPr>
          <w:fldChar w:fldCharType="separate"/>
        </w:r>
        <w:r w:rsidR="00591089">
          <w:rPr>
            <w:b w:val="0"/>
            <w:webHidden/>
          </w:rPr>
          <w:t>72</w:t>
        </w:r>
        <w:r w:rsidR="004F7E1A" w:rsidRPr="009075BB">
          <w:rPr>
            <w:b w:val="0"/>
            <w:webHidden/>
          </w:rPr>
          <w:fldChar w:fldCharType="end"/>
        </w:r>
      </w:hyperlink>
    </w:p>
    <w:p w14:paraId="76EDD95D" w14:textId="77777777" w:rsidR="004F7E1A" w:rsidRPr="009075BB" w:rsidRDefault="00261AC2">
      <w:pPr>
        <w:pStyle w:val="TOC1"/>
        <w:rPr>
          <w:rFonts w:eastAsiaTheme="minorEastAsia"/>
          <w:b w:val="0"/>
          <w:sz w:val="22"/>
          <w:szCs w:val="22"/>
          <w:lang w:val="en-US"/>
        </w:rPr>
      </w:pPr>
      <w:hyperlink w:anchor="_Toc192234324" w:history="1">
        <w:r w:rsidR="004F7E1A" w:rsidRPr="009075BB">
          <w:rPr>
            <w:rStyle w:val="Hyperlink"/>
            <w:b w:val="0"/>
          </w:rPr>
          <w:t>Gambar 3.40.</w:t>
        </w:r>
        <w:r w:rsidR="004F7E1A" w:rsidRPr="009075BB">
          <w:rPr>
            <w:rFonts w:eastAsiaTheme="minorEastAsia"/>
            <w:b w:val="0"/>
            <w:sz w:val="22"/>
            <w:szCs w:val="22"/>
            <w:lang w:val="en-US"/>
          </w:rPr>
          <w:tab/>
        </w:r>
        <w:r w:rsidR="004F7E1A" w:rsidRPr="009075BB">
          <w:rPr>
            <w:rStyle w:val="Hyperlink"/>
            <w:b w:val="0"/>
          </w:rPr>
          <w:t>Rancangan Halaman Presensi Anggo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4 \h </w:instrText>
        </w:r>
        <w:r w:rsidR="004F7E1A" w:rsidRPr="009075BB">
          <w:rPr>
            <w:b w:val="0"/>
            <w:webHidden/>
          </w:rPr>
        </w:r>
        <w:r w:rsidR="004F7E1A" w:rsidRPr="009075BB">
          <w:rPr>
            <w:b w:val="0"/>
            <w:webHidden/>
          </w:rPr>
          <w:fldChar w:fldCharType="separate"/>
        </w:r>
        <w:r w:rsidR="00591089">
          <w:rPr>
            <w:b w:val="0"/>
            <w:webHidden/>
          </w:rPr>
          <w:t>73</w:t>
        </w:r>
        <w:r w:rsidR="004F7E1A" w:rsidRPr="009075BB">
          <w:rPr>
            <w:b w:val="0"/>
            <w:webHidden/>
          </w:rPr>
          <w:fldChar w:fldCharType="end"/>
        </w:r>
      </w:hyperlink>
    </w:p>
    <w:p w14:paraId="1DB8AC1D" w14:textId="77777777" w:rsidR="004F7E1A" w:rsidRPr="009075BB" w:rsidRDefault="00261AC2">
      <w:pPr>
        <w:pStyle w:val="TOC1"/>
        <w:rPr>
          <w:rFonts w:eastAsiaTheme="minorEastAsia"/>
          <w:b w:val="0"/>
          <w:sz w:val="22"/>
          <w:szCs w:val="22"/>
          <w:lang w:val="en-US"/>
        </w:rPr>
      </w:pPr>
      <w:hyperlink w:anchor="_Toc192234325" w:history="1">
        <w:r w:rsidR="004F7E1A" w:rsidRPr="009075BB">
          <w:rPr>
            <w:rStyle w:val="Hyperlink"/>
            <w:b w:val="0"/>
          </w:rPr>
          <w:t>Gambar 3.41.</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Post</w:t>
        </w:r>
        <w:r w:rsidR="004F7E1A" w:rsidRPr="009075BB">
          <w:rPr>
            <w:rStyle w:val="Hyperlink"/>
            <w:b w:val="0"/>
          </w:rPr>
          <w:t xml:space="preserve"> Anggo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5 \h </w:instrText>
        </w:r>
        <w:r w:rsidR="004F7E1A" w:rsidRPr="009075BB">
          <w:rPr>
            <w:b w:val="0"/>
            <w:webHidden/>
          </w:rPr>
        </w:r>
        <w:r w:rsidR="004F7E1A" w:rsidRPr="009075BB">
          <w:rPr>
            <w:b w:val="0"/>
            <w:webHidden/>
          </w:rPr>
          <w:fldChar w:fldCharType="separate"/>
        </w:r>
        <w:r w:rsidR="00591089">
          <w:rPr>
            <w:b w:val="0"/>
            <w:webHidden/>
          </w:rPr>
          <w:t>73</w:t>
        </w:r>
        <w:r w:rsidR="004F7E1A" w:rsidRPr="009075BB">
          <w:rPr>
            <w:b w:val="0"/>
            <w:webHidden/>
          </w:rPr>
          <w:fldChar w:fldCharType="end"/>
        </w:r>
      </w:hyperlink>
    </w:p>
    <w:p w14:paraId="50AF9A98" w14:textId="77777777" w:rsidR="004F7E1A" w:rsidRPr="009075BB" w:rsidRDefault="00261AC2">
      <w:pPr>
        <w:pStyle w:val="TOC1"/>
        <w:rPr>
          <w:rFonts w:eastAsiaTheme="minorEastAsia"/>
          <w:b w:val="0"/>
          <w:sz w:val="22"/>
          <w:szCs w:val="22"/>
          <w:lang w:val="en-US"/>
        </w:rPr>
      </w:pPr>
      <w:hyperlink w:anchor="_Toc192234326" w:history="1">
        <w:r w:rsidR="004F7E1A" w:rsidRPr="009075BB">
          <w:rPr>
            <w:rStyle w:val="Hyperlink"/>
            <w:b w:val="0"/>
          </w:rPr>
          <w:t>Gambar 3.42.</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Profile</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6 \h </w:instrText>
        </w:r>
        <w:r w:rsidR="004F7E1A" w:rsidRPr="009075BB">
          <w:rPr>
            <w:b w:val="0"/>
            <w:webHidden/>
          </w:rPr>
        </w:r>
        <w:r w:rsidR="004F7E1A" w:rsidRPr="009075BB">
          <w:rPr>
            <w:b w:val="0"/>
            <w:webHidden/>
          </w:rPr>
          <w:fldChar w:fldCharType="separate"/>
        </w:r>
        <w:r w:rsidR="00591089">
          <w:rPr>
            <w:b w:val="0"/>
            <w:webHidden/>
          </w:rPr>
          <w:t>74</w:t>
        </w:r>
        <w:r w:rsidR="004F7E1A" w:rsidRPr="009075BB">
          <w:rPr>
            <w:b w:val="0"/>
            <w:webHidden/>
          </w:rPr>
          <w:fldChar w:fldCharType="end"/>
        </w:r>
      </w:hyperlink>
    </w:p>
    <w:p w14:paraId="7BCA8CAF" w14:textId="77777777" w:rsidR="004F7E1A" w:rsidRPr="009075BB" w:rsidRDefault="00261AC2">
      <w:pPr>
        <w:pStyle w:val="TOC1"/>
        <w:rPr>
          <w:rFonts w:eastAsiaTheme="minorEastAsia"/>
          <w:b w:val="0"/>
          <w:sz w:val="22"/>
          <w:szCs w:val="22"/>
          <w:lang w:val="en-US"/>
        </w:rPr>
      </w:pPr>
      <w:hyperlink w:anchor="_Toc192234327" w:history="1">
        <w:r w:rsidR="004F7E1A" w:rsidRPr="009075BB">
          <w:rPr>
            <w:rStyle w:val="Hyperlink"/>
            <w:b w:val="0"/>
          </w:rPr>
          <w:t>Gambar 3.43.</w:t>
        </w:r>
        <w:r w:rsidR="004F7E1A" w:rsidRPr="009075BB">
          <w:rPr>
            <w:rFonts w:eastAsiaTheme="minorEastAsia"/>
            <w:b w:val="0"/>
            <w:sz w:val="22"/>
            <w:szCs w:val="22"/>
            <w:lang w:val="en-US"/>
          </w:rPr>
          <w:tab/>
        </w:r>
        <w:r w:rsidR="004F7E1A" w:rsidRPr="009075BB">
          <w:rPr>
            <w:rStyle w:val="Hyperlink"/>
            <w:b w:val="0"/>
          </w:rPr>
          <w:t>Rancangan Halaman Dashboard Pelatih</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7 \h </w:instrText>
        </w:r>
        <w:r w:rsidR="004F7E1A" w:rsidRPr="009075BB">
          <w:rPr>
            <w:b w:val="0"/>
            <w:webHidden/>
          </w:rPr>
        </w:r>
        <w:r w:rsidR="004F7E1A" w:rsidRPr="009075BB">
          <w:rPr>
            <w:b w:val="0"/>
            <w:webHidden/>
          </w:rPr>
          <w:fldChar w:fldCharType="separate"/>
        </w:r>
        <w:r w:rsidR="00591089">
          <w:rPr>
            <w:b w:val="0"/>
            <w:webHidden/>
          </w:rPr>
          <w:t>74</w:t>
        </w:r>
        <w:r w:rsidR="004F7E1A" w:rsidRPr="009075BB">
          <w:rPr>
            <w:b w:val="0"/>
            <w:webHidden/>
          </w:rPr>
          <w:fldChar w:fldCharType="end"/>
        </w:r>
      </w:hyperlink>
    </w:p>
    <w:p w14:paraId="2484231E" w14:textId="77777777" w:rsidR="004F7E1A" w:rsidRPr="009075BB" w:rsidRDefault="00261AC2">
      <w:pPr>
        <w:pStyle w:val="TOC1"/>
        <w:rPr>
          <w:rFonts w:eastAsiaTheme="minorEastAsia"/>
          <w:b w:val="0"/>
          <w:sz w:val="22"/>
          <w:szCs w:val="22"/>
          <w:lang w:val="en-US"/>
        </w:rPr>
      </w:pPr>
      <w:hyperlink w:anchor="_Toc192234328" w:history="1">
        <w:r w:rsidR="004F7E1A" w:rsidRPr="009075BB">
          <w:rPr>
            <w:rStyle w:val="Hyperlink"/>
            <w:b w:val="0"/>
          </w:rPr>
          <w:t>Gambar 3.44.</w:t>
        </w:r>
        <w:r w:rsidR="004F7E1A" w:rsidRPr="009075BB">
          <w:rPr>
            <w:rFonts w:eastAsiaTheme="minorEastAsia"/>
            <w:b w:val="0"/>
            <w:sz w:val="22"/>
            <w:szCs w:val="22"/>
            <w:lang w:val="en-US"/>
          </w:rPr>
          <w:tab/>
        </w:r>
        <w:r w:rsidR="004F7E1A" w:rsidRPr="009075BB">
          <w:rPr>
            <w:rStyle w:val="Hyperlink"/>
            <w:b w:val="0"/>
          </w:rPr>
          <w:t>Rancangan Halaman Presen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8 \h </w:instrText>
        </w:r>
        <w:r w:rsidR="004F7E1A" w:rsidRPr="009075BB">
          <w:rPr>
            <w:b w:val="0"/>
            <w:webHidden/>
          </w:rPr>
        </w:r>
        <w:r w:rsidR="004F7E1A" w:rsidRPr="009075BB">
          <w:rPr>
            <w:b w:val="0"/>
            <w:webHidden/>
          </w:rPr>
          <w:fldChar w:fldCharType="separate"/>
        </w:r>
        <w:r w:rsidR="00591089">
          <w:rPr>
            <w:b w:val="0"/>
            <w:webHidden/>
          </w:rPr>
          <w:t>75</w:t>
        </w:r>
        <w:r w:rsidR="004F7E1A" w:rsidRPr="009075BB">
          <w:rPr>
            <w:b w:val="0"/>
            <w:webHidden/>
          </w:rPr>
          <w:fldChar w:fldCharType="end"/>
        </w:r>
      </w:hyperlink>
    </w:p>
    <w:p w14:paraId="7C43EE04" w14:textId="77777777" w:rsidR="004F7E1A" w:rsidRPr="009075BB" w:rsidRDefault="00261AC2">
      <w:pPr>
        <w:pStyle w:val="TOC1"/>
        <w:rPr>
          <w:rFonts w:eastAsiaTheme="minorEastAsia"/>
          <w:b w:val="0"/>
          <w:sz w:val="22"/>
          <w:szCs w:val="22"/>
          <w:lang w:val="en-US"/>
        </w:rPr>
      </w:pPr>
      <w:hyperlink w:anchor="_Toc192234329" w:history="1">
        <w:r w:rsidR="004F7E1A" w:rsidRPr="009075BB">
          <w:rPr>
            <w:rStyle w:val="Hyperlink"/>
            <w:b w:val="0"/>
          </w:rPr>
          <w:t>Gambar 3.45.</w:t>
        </w:r>
        <w:r w:rsidR="004F7E1A" w:rsidRPr="009075BB">
          <w:rPr>
            <w:rFonts w:eastAsiaTheme="minorEastAsia"/>
            <w:b w:val="0"/>
            <w:sz w:val="22"/>
            <w:szCs w:val="22"/>
            <w:lang w:val="en-US"/>
          </w:rPr>
          <w:tab/>
        </w:r>
        <w:r w:rsidR="004F7E1A" w:rsidRPr="009075BB">
          <w:rPr>
            <w:rStyle w:val="Hyperlink"/>
            <w:b w:val="0"/>
          </w:rPr>
          <w:t>Rancangan Tambah Presen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29 \h </w:instrText>
        </w:r>
        <w:r w:rsidR="004F7E1A" w:rsidRPr="009075BB">
          <w:rPr>
            <w:b w:val="0"/>
            <w:webHidden/>
          </w:rPr>
        </w:r>
        <w:r w:rsidR="004F7E1A" w:rsidRPr="009075BB">
          <w:rPr>
            <w:b w:val="0"/>
            <w:webHidden/>
          </w:rPr>
          <w:fldChar w:fldCharType="separate"/>
        </w:r>
        <w:r w:rsidR="00591089">
          <w:rPr>
            <w:b w:val="0"/>
            <w:webHidden/>
          </w:rPr>
          <w:t>75</w:t>
        </w:r>
        <w:r w:rsidR="004F7E1A" w:rsidRPr="009075BB">
          <w:rPr>
            <w:b w:val="0"/>
            <w:webHidden/>
          </w:rPr>
          <w:fldChar w:fldCharType="end"/>
        </w:r>
      </w:hyperlink>
    </w:p>
    <w:p w14:paraId="550F1187" w14:textId="77777777" w:rsidR="004F7E1A" w:rsidRPr="009075BB" w:rsidRDefault="00261AC2">
      <w:pPr>
        <w:pStyle w:val="TOC1"/>
        <w:rPr>
          <w:rFonts w:eastAsiaTheme="minorEastAsia"/>
          <w:b w:val="0"/>
          <w:sz w:val="22"/>
          <w:szCs w:val="22"/>
          <w:lang w:val="en-US"/>
        </w:rPr>
      </w:pPr>
      <w:hyperlink w:anchor="_Toc192234330" w:history="1">
        <w:r w:rsidR="004F7E1A" w:rsidRPr="009075BB">
          <w:rPr>
            <w:rStyle w:val="Hyperlink"/>
            <w:b w:val="0"/>
          </w:rPr>
          <w:t>Gambar 3.46.</w:t>
        </w:r>
        <w:r w:rsidR="004F7E1A" w:rsidRPr="009075BB">
          <w:rPr>
            <w:rFonts w:eastAsiaTheme="minorEastAsia"/>
            <w:b w:val="0"/>
            <w:sz w:val="22"/>
            <w:szCs w:val="22"/>
            <w:lang w:val="en-US"/>
          </w:rPr>
          <w:tab/>
        </w:r>
        <w:r w:rsidR="004F7E1A" w:rsidRPr="009075BB">
          <w:rPr>
            <w:rStyle w:val="Hyperlink"/>
            <w:b w:val="0"/>
          </w:rPr>
          <w:t>Rancangan Halaman Detail Presen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0 \h </w:instrText>
        </w:r>
        <w:r w:rsidR="004F7E1A" w:rsidRPr="009075BB">
          <w:rPr>
            <w:b w:val="0"/>
            <w:webHidden/>
          </w:rPr>
        </w:r>
        <w:r w:rsidR="004F7E1A" w:rsidRPr="009075BB">
          <w:rPr>
            <w:b w:val="0"/>
            <w:webHidden/>
          </w:rPr>
          <w:fldChar w:fldCharType="separate"/>
        </w:r>
        <w:r w:rsidR="00591089">
          <w:rPr>
            <w:b w:val="0"/>
            <w:webHidden/>
          </w:rPr>
          <w:t>76</w:t>
        </w:r>
        <w:r w:rsidR="004F7E1A" w:rsidRPr="009075BB">
          <w:rPr>
            <w:b w:val="0"/>
            <w:webHidden/>
          </w:rPr>
          <w:fldChar w:fldCharType="end"/>
        </w:r>
      </w:hyperlink>
    </w:p>
    <w:p w14:paraId="3E204E78" w14:textId="77777777" w:rsidR="004F7E1A" w:rsidRPr="009075BB" w:rsidRDefault="00261AC2">
      <w:pPr>
        <w:pStyle w:val="TOC1"/>
        <w:rPr>
          <w:rFonts w:eastAsiaTheme="minorEastAsia"/>
          <w:b w:val="0"/>
          <w:sz w:val="22"/>
          <w:szCs w:val="22"/>
          <w:lang w:val="en-US"/>
        </w:rPr>
      </w:pPr>
      <w:hyperlink w:anchor="_Toc192234331" w:history="1">
        <w:r w:rsidR="004F7E1A" w:rsidRPr="009075BB">
          <w:rPr>
            <w:rStyle w:val="Hyperlink"/>
            <w:b w:val="0"/>
          </w:rPr>
          <w:t>Gambar 3.47.</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Post</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1 \h </w:instrText>
        </w:r>
        <w:r w:rsidR="004F7E1A" w:rsidRPr="009075BB">
          <w:rPr>
            <w:b w:val="0"/>
            <w:webHidden/>
          </w:rPr>
        </w:r>
        <w:r w:rsidR="004F7E1A" w:rsidRPr="009075BB">
          <w:rPr>
            <w:b w:val="0"/>
            <w:webHidden/>
          </w:rPr>
          <w:fldChar w:fldCharType="separate"/>
        </w:r>
        <w:r w:rsidR="00591089">
          <w:rPr>
            <w:b w:val="0"/>
            <w:webHidden/>
          </w:rPr>
          <w:t>76</w:t>
        </w:r>
        <w:r w:rsidR="004F7E1A" w:rsidRPr="009075BB">
          <w:rPr>
            <w:b w:val="0"/>
            <w:webHidden/>
          </w:rPr>
          <w:fldChar w:fldCharType="end"/>
        </w:r>
      </w:hyperlink>
    </w:p>
    <w:p w14:paraId="786F370B" w14:textId="77777777" w:rsidR="004F7E1A" w:rsidRPr="009075BB" w:rsidRDefault="00261AC2">
      <w:pPr>
        <w:pStyle w:val="TOC1"/>
        <w:rPr>
          <w:rFonts w:eastAsiaTheme="minorEastAsia"/>
          <w:b w:val="0"/>
          <w:sz w:val="22"/>
          <w:szCs w:val="22"/>
          <w:lang w:val="en-US"/>
        </w:rPr>
      </w:pPr>
      <w:hyperlink w:anchor="_Toc192234332" w:history="1">
        <w:r w:rsidR="004F7E1A" w:rsidRPr="009075BB">
          <w:rPr>
            <w:rStyle w:val="Hyperlink"/>
            <w:b w:val="0"/>
          </w:rPr>
          <w:t>Gambar 3.48.</w:t>
        </w:r>
        <w:r w:rsidR="004F7E1A" w:rsidRPr="009075BB">
          <w:rPr>
            <w:rFonts w:eastAsiaTheme="minorEastAsia"/>
            <w:b w:val="0"/>
            <w:sz w:val="22"/>
            <w:szCs w:val="22"/>
            <w:lang w:val="en-US"/>
          </w:rPr>
          <w:tab/>
        </w:r>
        <w:r w:rsidR="004F7E1A" w:rsidRPr="009075BB">
          <w:rPr>
            <w:rStyle w:val="Hyperlink"/>
            <w:b w:val="0"/>
          </w:rPr>
          <w:t xml:space="preserve">Rancangan </w:t>
        </w:r>
        <w:r w:rsidR="004F7E1A" w:rsidRPr="009075BB">
          <w:rPr>
            <w:rStyle w:val="Hyperlink"/>
            <w:b w:val="0"/>
            <w:lang w:val="en-US"/>
          </w:rPr>
          <w:t>Buat</w:t>
        </w:r>
        <w:r w:rsidR="004F7E1A" w:rsidRPr="009075BB">
          <w:rPr>
            <w:rStyle w:val="Hyperlink"/>
            <w:b w:val="0"/>
          </w:rPr>
          <w:t xml:space="preserve"> </w:t>
        </w:r>
        <w:r w:rsidR="004F7E1A" w:rsidRPr="009075BB">
          <w:rPr>
            <w:rStyle w:val="Hyperlink"/>
            <w:b w:val="0"/>
            <w:i/>
          </w:rPr>
          <w:t>Post</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2 \h </w:instrText>
        </w:r>
        <w:r w:rsidR="004F7E1A" w:rsidRPr="009075BB">
          <w:rPr>
            <w:b w:val="0"/>
            <w:webHidden/>
          </w:rPr>
        </w:r>
        <w:r w:rsidR="004F7E1A" w:rsidRPr="009075BB">
          <w:rPr>
            <w:b w:val="0"/>
            <w:webHidden/>
          </w:rPr>
          <w:fldChar w:fldCharType="separate"/>
        </w:r>
        <w:r w:rsidR="00591089">
          <w:rPr>
            <w:b w:val="0"/>
            <w:webHidden/>
          </w:rPr>
          <w:t>77</w:t>
        </w:r>
        <w:r w:rsidR="004F7E1A" w:rsidRPr="009075BB">
          <w:rPr>
            <w:b w:val="0"/>
            <w:webHidden/>
          </w:rPr>
          <w:fldChar w:fldCharType="end"/>
        </w:r>
      </w:hyperlink>
    </w:p>
    <w:p w14:paraId="5D9F9EF3" w14:textId="77777777" w:rsidR="004F7E1A" w:rsidRPr="009075BB" w:rsidRDefault="00261AC2">
      <w:pPr>
        <w:pStyle w:val="TOC1"/>
        <w:rPr>
          <w:rFonts w:eastAsiaTheme="minorEastAsia"/>
          <w:b w:val="0"/>
          <w:sz w:val="22"/>
          <w:szCs w:val="22"/>
          <w:lang w:val="en-US"/>
        </w:rPr>
      </w:pPr>
      <w:hyperlink w:anchor="_Toc192234333" w:history="1">
        <w:r w:rsidR="004F7E1A" w:rsidRPr="009075BB">
          <w:rPr>
            <w:rStyle w:val="Hyperlink"/>
            <w:b w:val="0"/>
          </w:rPr>
          <w:t>Gambar 3.49.</w:t>
        </w:r>
        <w:r w:rsidR="004F7E1A" w:rsidRPr="009075BB">
          <w:rPr>
            <w:rFonts w:eastAsiaTheme="minorEastAsia"/>
            <w:b w:val="0"/>
            <w:sz w:val="22"/>
            <w:szCs w:val="22"/>
            <w:lang w:val="en-US"/>
          </w:rPr>
          <w:tab/>
        </w:r>
        <w:r w:rsidR="004F7E1A" w:rsidRPr="009075BB">
          <w:rPr>
            <w:rStyle w:val="Hyperlink"/>
            <w:b w:val="0"/>
          </w:rPr>
          <w:t>Rancangan Halaman Pendafta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3 \h </w:instrText>
        </w:r>
        <w:r w:rsidR="004F7E1A" w:rsidRPr="009075BB">
          <w:rPr>
            <w:b w:val="0"/>
            <w:webHidden/>
          </w:rPr>
        </w:r>
        <w:r w:rsidR="004F7E1A" w:rsidRPr="009075BB">
          <w:rPr>
            <w:b w:val="0"/>
            <w:webHidden/>
          </w:rPr>
          <w:fldChar w:fldCharType="separate"/>
        </w:r>
        <w:r w:rsidR="00591089">
          <w:rPr>
            <w:b w:val="0"/>
            <w:webHidden/>
          </w:rPr>
          <w:t>77</w:t>
        </w:r>
        <w:r w:rsidR="004F7E1A" w:rsidRPr="009075BB">
          <w:rPr>
            <w:b w:val="0"/>
            <w:webHidden/>
          </w:rPr>
          <w:fldChar w:fldCharType="end"/>
        </w:r>
      </w:hyperlink>
    </w:p>
    <w:p w14:paraId="4FA1B727" w14:textId="77777777" w:rsidR="004F7E1A" w:rsidRPr="009075BB" w:rsidRDefault="00261AC2">
      <w:pPr>
        <w:pStyle w:val="TOC1"/>
        <w:rPr>
          <w:rFonts w:eastAsiaTheme="minorEastAsia"/>
          <w:b w:val="0"/>
          <w:sz w:val="22"/>
          <w:szCs w:val="22"/>
          <w:lang w:val="en-US"/>
        </w:rPr>
      </w:pPr>
      <w:hyperlink w:anchor="_Toc192234334" w:history="1">
        <w:r w:rsidR="004F7E1A" w:rsidRPr="009075BB">
          <w:rPr>
            <w:rStyle w:val="Hyperlink"/>
            <w:b w:val="0"/>
          </w:rPr>
          <w:t>Gambar 3.50.</w:t>
        </w:r>
        <w:r w:rsidR="004F7E1A" w:rsidRPr="009075BB">
          <w:rPr>
            <w:rFonts w:eastAsiaTheme="minorEastAsia"/>
            <w:b w:val="0"/>
            <w:sz w:val="22"/>
            <w:szCs w:val="22"/>
            <w:lang w:val="en-US"/>
          </w:rPr>
          <w:tab/>
        </w:r>
        <w:r w:rsidR="004F7E1A" w:rsidRPr="009075BB">
          <w:rPr>
            <w:rStyle w:val="Hyperlink"/>
            <w:b w:val="0"/>
          </w:rPr>
          <w:t>Rancangan Halaman Detail Pendafta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4 \h </w:instrText>
        </w:r>
        <w:r w:rsidR="004F7E1A" w:rsidRPr="009075BB">
          <w:rPr>
            <w:b w:val="0"/>
            <w:webHidden/>
          </w:rPr>
        </w:r>
        <w:r w:rsidR="004F7E1A" w:rsidRPr="009075BB">
          <w:rPr>
            <w:b w:val="0"/>
            <w:webHidden/>
          </w:rPr>
          <w:fldChar w:fldCharType="separate"/>
        </w:r>
        <w:r w:rsidR="00591089">
          <w:rPr>
            <w:b w:val="0"/>
            <w:webHidden/>
          </w:rPr>
          <w:t>78</w:t>
        </w:r>
        <w:r w:rsidR="004F7E1A" w:rsidRPr="009075BB">
          <w:rPr>
            <w:b w:val="0"/>
            <w:webHidden/>
          </w:rPr>
          <w:fldChar w:fldCharType="end"/>
        </w:r>
      </w:hyperlink>
    </w:p>
    <w:p w14:paraId="09FC3C12" w14:textId="77777777" w:rsidR="004F7E1A" w:rsidRPr="009075BB" w:rsidRDefault="00261AC2">
      <w:pPr>
        <w:pStyle w:val="TOC1"/>
        <w:rPr>
          <w:rFonts w:eastAsiaTheme="minorEastAsia"/>
          <w:b w:val="0"/>
          <w:sz w:val="22"/>
          <w:szCs w:val="22"/>
          <w:lang w:val="en-US"/>
        </w:rPr>
      </w:pPr>
      <w:hyperlink w:anchor="_Toc192234335" w:history="1">
        <w:r w:rsidR="004F7E1A" w:rsidRPr="009075BB">
          <w:rPr>
            <w:rStyle w:val="Hyperlink"/>
            <w:b w:val="0"/>
          </w:rPr>
          <w:t>Gambar 3.51.</w:t>
        </w:r>
        <w:r w:rsidR="004F7E1A" w:rsidRPr="009075BB">
          <w:rPr>
            <w:rFonts w:eastAsiaTheme="minorEastAsia"/>
            <w:b w:val="0"/>
            <w:sz w:val="22"/>
            <w:szCs w:val="22"/>
            <w:lang w:val="en-US"/>
          </w:rPr>
          <w:tab/>
        </w:r>
        <w:r w:rsidR="004F7E1A" w:rsidRPr="009075BB">
          <w:rPr>
            <w:rStyle w:val="Hyperlink"/>
            <w:b w:val="0"/>
          </w:rPr>
          <w:t>Rancangan Halaman Penilaia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5 \h </w:instrText>
        </w:r>
        <w:r w:rsidR="004F7E1A" w:rsidRPr="009075BB">
          <w:rPr>
            <w:b w:val="0"/>
            <w:webHidden/>
          </w:rPr>
        </w:r>
        <w:r w:rsidR="004F7E1A" w:rsidRPr="009075BB">
          <w:rPr>
            <w:b w:val="0"/>
            <w:webHidden/>
          </w:rPr>
          <w:fldChar w:fldCharType="separate"/>
        </w:r>
        <w:r w:rsidR="00591089">
          <w:rPr>
            <w:b w:val="0"/>
            <w:webHidden/>
          </w:rPr>
          <w:t>78</w:t>
        </w:r>
        <w:r w:rsidR="004F7E1A" w:rsidRPr="009075BB">
          <w:rPr>
            <w:b w:val="0"/>
            <w:webHidden/>
          </w:rPr>
          <w:fldChar w:fldCharType="end"/>
        </w:r>
      </w:hyperlink>
    </w:p>
    <w:p w14:paraId="2C993D68" w14:textId="77777777" w:rsidR="004F7E1A" w:rsidRPr="009075BB" w:rsidRDefault="00261AC2">
      <w:pPr>
        <w:pStyle w:val="TOC1"/>
        <w:rPr>
          <w:rFonts w:eastAsiaTheme="minorEastAsia"/>
          <w:b w:val="0"/>
          <w:sz w:val="22"/>
          <w:szCs w:val="22"/>
          <w:lang w:val="en-US"/>
        </w:rPr>
      </w:pPr>
      <w:hyperlink w:anchor="_Toc192234336" w:history="1">
        <w:r w:rsidR="004F7E1A" w:rsidRPr="009075BB">
          <w:rPr>
            <w:rStyle w:val="Hyperlink"/>
            <w:b w:val="0"/>
          </w:rPr>
          <w:t>Gambar 3.52.</w:t>
        </w:r>
        <w:r w:rsidR="004F7E1A" w:rsidRPr="009075BB">
          <w:rPr>
            <w:rFonts w:eastAsiaTheme="minorEastAsia"/>
            <w:b w:val="0"/>
            <w:sz w:val="22"/>
            <w:szCs w:val="22"/>
            <w:lang w:val="en-US"/>
          </w:rPr>
          <w:tab/>
        </w:r>
        <w:r w:rsidR="004F7E1A" w:rsidRPr="009075BB">
          <w:rPr>
            <w:rStyle w:val="Hyperlink"/>
            <w:b w:val="0"/>
          </w:rPr>
          <w:t>Rancangan Halaman Anggo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6 \h </w:instrText>
        </w:r>
        <w:r w:rsidR="004F7E1A" w:rsidRPr="009075BB">
          <w:rPr>
            <w:b w:val="0"/>
            <w:webHidden/>
          </w:rPr>
        </w:r>
        <w:r w:rsidR="004F7E1A" w:rsidRPr="009075BB">
          <w:rPr>
            <w:b w:val="0"/>
            <w:webHidden/>
          </w:rPr>
          <w:fldChar w:fldCharType="separate"/>
        </w:r>
        <w:r w:rsidR="00591089">
          <w:rPr>
            <w:b w:val="0"/>
            <w:webHidden/>
          </w:rPr>
          <w:t>79</w:t>
        </w:r>
        <w:r w:rsidR="004F7E1A" w:rsidRPr="009075BB">
          <w:rPr>
            <w:b w:val="0"/>
            <w:webHidden/>
          </w:rPr>
          <w:fldChar w:fldCharType="end"/>
        </w:r>
      </w:hyperlink>
    </w:p>
    <w:p w14:paraId="0DD58179" w14:textId="77777777" w:rsidR="004F7E1A" w:rsidRPr="009075BB" w:rsidRDefault="00261AC2">
      <w:pPr>
        <w:pStyle w:val="TOC1"/>
        <w:rPr>
          <w:rFonts w:eastAsiaTheme="minorEastAsia"/>
          <w:b w:val="0"/>
          <w:sz w:val="22"/>
          <w:szCs w:val="22"/>
          <w:lang w:val="en-US"/>
        </w:rPr>
      </w:pPr>
      <w:hyperlink w:anchor="_Toc192234337" w:history="1">
        <w:r w:rsidR="004F7E1A" w:rsidRPr="009075BB">
          <w:rPr>
            <w:rStyle w:val="Hyperlink"/>
            <w:b w:val="0"/>
          </w:rPr>
          <w:t>Gambar 3.53.</w:t>
        </w:r>
        <w:r w:rsidR="004F7E1A" w:rsidRPr="009075BB">
          <w:rPr>
            <w:rFonts w:eastAsiaTheme="minorEastAsia"/>
            <w:b w:val="0"/>
            <w:sz w:val="22"/>
            <w:szCs w:val="22"/>
            <w:lang w:val="en-US"/>
          </w:rPr>
          <w:tab/>
        </w:r>
        <w:r w:rsidR="004F7E1A" w:rsidRPr="009075BB">
          <w:rPr>
            <w:rStyle w:val="Hyperlink"/>
            <w:b w:val="0"/>
          </w:rPr>
          <w:t>Rancangan Halaman Dashboard Pembin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7 \h </w:instrText>
        </w:r>
        <w:r w:rsidR="004F7E1A" w:rsidRPr="009075BB">
          <w:rPr>
            <w:b w:val="0"/>
            <w:webHidden/>
          </w:rPr>
        </w:r>
        <w:r w:rsidR="004F7E1A" w:rsidRPr="009075BB">
          <w:rPr>
            <w:b w:val="0"/>
            <w:webHidden/>
          </w:rPr>
          <w:fldChar w:fldCharType="separate"/>
        </w:r>
        <w:r w:rsidR="00591089">
          <w:rPr>
            <w:b w:val="0"/>
            <w:webHidden/>
          </w:rPr>
          <w:t>79</w:t>
        </w:r>
        <w:r w:rsidR="004F7E1A" w:rsidRPr="009075BB">
          <w:rPr>
            <w:b w:val="0"/>
            <w:webHidden/>
          </w:rPr>
          <w:fldChar w:fldCharType="end"/>
        </w:r>
      </w:hyperlink>
    </w:p>
    <w:p w14:paraId="52D4A565" w14:textId="77777777" w:rsidR="004F7E1A" w:rsidRPr="009075BB" w:rsidRDefault="00261AC2">
      <w:pPr>
        <w:pStyle w:val="TOC1"/>
        <w:rPr>
          <w:rFonts w:eastAsiaTheme="minorEastAsia"/>
          <w:b w:val="0"/>
          <w:sz w:val="22"/>
          <w:szCs w:val="22"/>
          <w:lang w:val="en-US"/>
        </w:rPr>
      </w:pPr>
      <w:hyperlink w:anchor="_Toc192234338" w:history="1">
        <w:r w:rsidR="004F7E1A" w:rsidRPr="009075BB">
          <w:rPr>
            <w:rStyle w:val="Hyperlink"/>
            <w:b w:val="0"/>
          </w:rPr>
          <w:t>Gambar 3.54.</w:t>
        </w:r>
        <w:r w:rsidR="004F7E1A" w:rsidRPr="009075BB">
          <w:rPr>
            <w:rFonts w:eastAsiaTheme="minorEastAsia"/>
            <w:b w:val="0"/>
            <w:sz w:val="22"/>
            <w:szCs w:val="22"/>
            <w:lang w:val="en-US"/>
          </w:rPr>
          <w:tab/>
        </w:r>
        <w:r w:rsidR="004F7E1A" w:rsidRPr="009075BB">
          <w:rPr>
            <w:rStyle w:val="Hyperlink"/>
            <w:b w:val="0"/>
          </w:rPr>
          <w:t>Rancangan Halaman Lapora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8 \h </w:instrText>
        </w:r>
        <w:r w:rsidR="004F7E1A" w:rsidRPr="009075BB">
          <w:rPr>
            <w:b w:val="0"/>
            <w:webHidden/>
          </w:rPr>
        </w:r>
        <w:r w:rsidR="004F7E1A" w:rsidRPr="009075BB">
          <w:rPr>
            <w:b w:val="0"/>
            <w:webHidden/>
          </w:rPr>
          <w:fldChar w:fldCharType="separate"/>
        </w:r>
        <w:r w:rsidR="00591089">
          <w:rPr>
            <w:b w:val="0"/>
            <w:webHidden/>
          </w:rPr>
          <w:t>80</w:t>
        </w:r>
        <w:r w:rsidR="004F7E1A" w:rsidRPr="009075BB">
          <w:rPr>
            <w:b w:val="0"/>
            <w:webHidden/>
          </w:rPr>
          <w:fldChar w:fldCharType="end"/>
        </w:r>
      </w:hyperlink>
    </w:p>
    <w:p w14:paraId="42D9F480" w14:textId="77777777" w:rsidR="004F7E1A" w:rsidRPr="009075BB" w:rsidRDefault="00261AC2">
      <w:pPr>
        <w:pStyle w:val="TOC1"/>
        <w:rPr>
          <w:rFonts w:eastAsiaTheme="minorEastAsia"/>
          <w:b w:val="0"/>
          <w:sz w:val="22"/>
          <w:szCs w:val="22"/>
          <w:lang w:val="en-US"/>
        </w:rPr>
      </w:pPr>
      <w:hyperlink w:anchor="_Toc192234339" w:history="1">
        <w:r w:rsidR="004F7E1A" w:rsidRPr="009075BB">
          <w:rPr>
            <w:rStyle w:val="Hyperlink"/>
            <w:b w:val="0"/>
          </w:rPr>
          <w:t>Gambar 3.55.</w:t>
        </w:r>
        <w:r w:rsidR="004F7E1A" w:rsidRPr="009075BB">
          <w:rPr>
            <w:rFonts w:eastAsiaTheme="minorEastAsia"/>
            <w:b w:val="0"/>
            <w:sz w:val="22"/>
            <w:szCs w:val="22"/>
            <w:lang w:val="en-US"/>
          </w:rPr>
          <w:tab/>
        </w:r>
        <w:r w:rsidR="004F7E1A" w:rsidRPr="009075BB">
          <w:rPr>
            <w:rStyle w:val="Hyperlink"/>
            <w:b w:val="0"/>
          </w:rPr>
          <w:t>Rancangan Halaman Jadwa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39 \h </w:instrText>
        </w:r>
        <w:r w:rsidR="004F7E1A" w:rsidRPr="009075BB">
          <w:rPr>
            <w:b w:val="0"/>
            <w:webHidden/>
          </w:rPr>
        </w:r>
        <w:r w:rsidR="004F7E1A" w:rsidRPr="009075BB">
          <w:rPr>
            <w:b w:val="0"/>
            <w:webHidden/>
          </w:rPr>
          <w:fldChar w:fldCharType="separate"/>
        </w:r>
        <w:r w:rsidR="00591089">
          <w:rPr>
            <w:b w:val="0"/>
            <w:webHidden/>
          </w:rPr>
          <w:t>80</w:t>
        </w:r>
        <w:r w:rsidR="004F7E1A" w:rsidRPr="009075BB">
          <w:rPr>
            <w:b w:val="0"/>
            <w:webHidden/>
          </w:rPr>
          <w:fldChar w:fldCharType="end"/>
        </w:r>
      </w:hyperlink>
    </w:p>
    <w:p w14:paraId="3E85A00D" w14:textId="77777777" w:rsidR="004F7E1A" w:rsidRPr="009075BB" w:rsidRDefault="00261AC2">
      <w:pPr>
        <w:pStyle w:val="TOC1"/>
        <w:rPr>
          <w:rFonts w:eastAsiaTheme="minorEastAsia"/>
          <w:b w:val="0"/>
          <w:sz w:val="22"/>
          <w:szCs w:val="22"/>
          <w:lang w:val="en-US"/>
        </w:rPr>
      </w:pPr>
      <w:hyperlink w:anchor="_Toc192234340" w:history="1">
        <w:r w:rsidR="004F7E1A" w:rsidRPr="009075BB">
          <w:rPr>
            <w:rStyle w:val="Hyperlink"/>
            <w:b w:val="0"/>
          </w:rPr>
          <w:t>Gambar 3.56.</w:t>
        </w:r>
        <w:r w:rsidR="004F7E1A" w:rsidRPr="009075BB">
          <w:rPr>
            <w:rFonts w:eastAsiaTheme="minorEastAsia"/>
            <w:b w:val="0"/>
            <w:sz w:val="22"/>
            <w:szCs w:val="22"/>
            <w:lang w:val="en-US"/>
          </w:rPr>
          <w:tab/>
        </w:r>
        <w:r w:rsidR="004F7E1A" w:rsidRPr="009075BB">
          <w:rPr>
            <w:rStyle w:val="Hyperlink"/>
            <w:b w:val="0"/>
          </w:rPr>
          <w:t>Rancangan Tambah Jadwal</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0 \h </w:instrText>
        </w:r>
        <w:r w:rsidR="004F7E1A" w:rsidRPr="009075BB">
          <w:rPr>
            <w:b w:val="0"/>
            <w:webHidden/>
          </w:rPr>
        </w:r>
        <w:r w:rsidR="004F7E1A" w:rsidRPr="009075BB">
          <w:rPr>
            <w:b w:val="0"/>
            <w:webHidden/>
          </w:rPr>
          <w:fldChar w:fldCharType="separate"/>
        </w:r>
        <w:r w:rsidR="00591089">
          <w:rPr>
            <w:b w:val="0"/>
            <w:webHidden/>
          </w:rPr>
          <w:t>81</w:t>
        </w:r>
        <w:r w:rsidR="004F7E1A" w:rsidRPr="009075BB">
          <w:rPr>
            <w:b w:val="0"/>
            <w:webHidden/>
          </w:rPr>
          <w:fldChar w:fldCharType="end"/>
        </w:r>
      </w:hyperlink>
    </w:p>
    <w:p w14:paraId="2759EC7D" w14:textId="77777777" w:rsidR="004F7E1A" w:rsidRPr="009075BB" w:rsidRDefault="00261AC2">
      <w:pPr>
        <w:pStyle w:val="TOC1"/>
        <w:rPr>
          <w:rFonts w:eastAsiaTheme="minorEastAsia"/>
          <w:b w:val="0"/>
          <w:sz w:val="22"/>
          <w:szCs w:val="22"/>
          <w:lang w:val="en-US"/>
        </w:rPr>
      </w:pPr>
      <w:hyperlink w:anchor="_Toc192234341" w:history="1">
        <w:r w:rsidR="004F7E1A" w:rsidRPr="009075BB">
          <w:rPr>
            <w:rStyle w:val="Hyperlink"/>
            <w:b w:val="0"/>
          </w:rPr>
          <w:t>Gambar 3.57.</w:t>
        </w:r>
        <w:r w:rsidR="004F7E1A" w:rsidRPr="009075BB">
          <w:rPr>
            <w:rFonts w:eastAsiaTheme="minorEastAsia"/>
            <w:b w:val="0"/>
            <w:sz w:val="22"/>
            <w:szCs w:val="22"/>
            <w:lang w:val="en-US"/>
          </w:rPr>
          <w:tab/>
        </w:r>
        <w:r w:rsidR="004F7E1A" w:rsidRPr="009075BB">
          <w:rPr>
            <w:rStyle w:val="Hyperlink"/>
            <w:b w:val="0"/>
          </w:rPr>
          <w:t>Rancangan Halaman Beri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1 \h </w:instrText>
        </w:r>
        <w:r w:rsidR="004F7E1A" w:rsidRPr="009075BB">
          <w:rPr>
            <w:b w:val="0"/>
            <w:webHidden/>
          </w:rPr>
        </w:r>
        <w:r w:rsidR="004F7E1A" w:rsidRPr="009075BB">
          <w:rPr>
            <w:b w:val="0"/>
            <w:webHidden/>
          </w:rPr>
          <w:fldChar w:fldCharType="separate"/>
        </w:r>
        <w:r w:rsidR="00591089">
          <w:rPr>
            <w:b w:val="0"/>
            <w:webHidden/>
          </w:rPr>
          <w:t>81</w:t>
        </w:r>
        <w:r w:rsidR="004F7E1A" w:rsidRPr="009075BB">
          <w:rPr>
            <w:b w:val="0"/>
            <w:webHidden/>
          </w:rPr>
          <w:fldChar w:fldCharType="end"/>
        </w:r>
      </w:hyperlink>
    </w:p>
    <w:p w14:paraId="3FD2421D" w14:textId="77777777" w:rsidR="004F7E1A" w:rsidRPr="009075BB" w:rsidRDefault="00261AC2">
      <w:pPr>
        <w:pStyle w:val="TOC1"/>
        <w:rPr>
          <w:rFonts w:eastAsiaTheme="minorEastAsia"/>
          <w:b w:val="0"/>
          <w:sz w:val="22"/>
          <w:szCs w:val="22"/>
          <w:lang w:val="en-US"/>
        </w:rPr>
      </w:pPr>
      <w:hyperlink w:anchor="_Toc192234342" w:history="1">
        <w:r w:rsidR="004F7E1A" w:rsidRPr="009075BB">
          <w:rPr>
            <w:rStyle w:val="Hyperlink"/>
            <w:b w:val="0"/>
          </w:rPr>
          <w:t>Gambar 3.58.</w:t>
        </w:r>
        <w:r w:rsidR="004F7E1A" w:rsidRPr="009075BB">
          <w:rPr>
            <w:rFonts w:eastAsiaTheme="minorEastAsia"/>
            <w:b w:val="0"/>
            <w:sz w:val="22"/>
            <w:szCs w:val="22"/>
            <w:lang w:val="en-US"/>
          </w:rPr>
          <w:tab/>
        </w:r>
        <w:r w:rsidR="004F7E1A" w:rsidRPr="009075BB">
          <w:rPr>
            <w:rStyle w:val="Hyperlink"/>
            <w:b w:val="0"/>
          </w:rPr>
          <w:t>Rancangan Halaman Tambah Berita</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2 \h </w:instrText>
        </w:r>
        <w:r w:rsidR="004F7E1A" w:rsidRPr="009075BB">
          <w:rPr>
            <w:b w:val="0"/>
            <w:webHidden/>
          </w:rPr>
        </w:r>
        <w:r w:rsidR="004F7E1A" w:rsidRPr="009075BB">
          <w:rPr>
            <w:b w:val="0"/>
            <w:webHidden/>
          </w:rPr>
          <w:fldChar w:fldCharType="separate"/>
        </w:r>
        <w:r w:rsidR="00591089">
          <w:rPr>
            <w:b w:val="0"/>
            <w:webHidden/>
          </w:rPr>
          <w:t>82</w:t>
        </w:r>
        <w:r w:rsidR="004F7E1A" w:rsidRPr="009075BB">
          <w:rPr>
            <w:b w:val="0"/>
            <w:webHidden/>
          </w:rPr>
          <w:fldChar w:fldCharType="end"/>
        </w:r>
      </w:hyperlink>
    </w:p>
    <w:p w14:paraId="003F300D" w14:textId="77777777" w:rsidR="004F7E1A" w:rsidRPr="009075BB" w:rsidRDefault="00261AC2">
      <w:pPr>
        <w:pStyle w:val="TOC1"/>
        <w:rPr>
          <w:rFonts w:eastAsiaTheme="minorEastAsia"/>
          <w:b w:val="0"/>
          <w:sz w:val="22"/>
          <w:szCs w:val="22"/>
          <w:lang w:val="en-US"/>
        </w:rPr>
      </w:pPr>
      <w:hyperlink w:anchor="_Toc192234343" w:history="1">
        <w:r w:rsidR="004F7E1A" w:rsidRPr="009075BB">
          <w:rPr>
            <w:rStyle w:val="Hyperlink"/>
            <w:b w:val="0"/>
          </w:rPr>
          <w:t>Gambar 3.59.</w:t>
        </w:r>
        <w:r w:rsidR="004F7E1A" w:rsidRPr="009075BB">
          <w:rPr>
            <w:rFonts w:eastAsiaTheme="minorEastAsia"/>
            <w:b w:val="0"/>
            <w:sz w:val="22"/>
            <w:szCs w:val="22"/>
            <w:lang w:val="en-US"/>
          </w:rPr>
          <w:tab/>
        </w:r>
        <w:r w:rsidR="004F7E1A" w:rsidRPr="009075BB">
          <w:rPr>
            <w:rStyle w:val="Hyperlink"/>
            <w:b w:val="0"/>
          </w:rPr>
          <w:t>Rancangan Halaman Presta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3 \h </w:instrText>
        </w:r>
        <w:r w:rsidR="004F7E1A" w:rsidRPr="009075BB">
          <w:rPr>
            <w:b w:val="0"/>
            <w:webHidden/>
          </w:rPr>
        </w:r>
        <w:r w:rsidR="004F7E1A" w:rsidRPr="009075BB">
          <w:rPr>
            <w:b w:val="0"/>
            <w:webHidden/>
          </w:rPr>
          <w:fldChar w:fldCharType="separate"/>
        </w:r>
        <w:r w:rsidR="00591089">
          <w:rPr>
            <w:b w:val="0"/>
            <w:webHidden/>
          </w:rPr>
          <w:t>82</w:t>
        </w:r>
        <w:r w:rsidR="004F7E1A" w:rsidRPr="009075BB">
          <w:rPr>
            <w:b w:val="0"/>
            <w:webHidden/>
          </w:rPr>
          <w:fldChar w:fldCharType="end"/>
        </w:r>
      </w:hyperlink>
    </w:p>
    <w:p w14:paraId="13230A37" w14:textId="77777777" w:rsidR="004F7E1A" w:rsidRPr="009075BB" w:rsidRDefault="00261AC2">
      <w:pPr>
        <w:pStyle w:val="TOC1"/>
        <w:rPr>
          <w:rFonts w:eastAsiaTheme="minorEastAsia"/>
          <w:b w:val="0"/>
          <w:sz w:val="22"/>
          <w:szCs w:val="22"/>
          <w:lang w:val="en-US"/>
        </w:rPr>
      </w:pPr>
      <w:hyperlink w:anchor="_Toc192234344" w:history="1">
        <w:r w:rsidR="004F7E1A" w:rsidRPr="009075BB">
          <w:rPr>
            <w:rStyle w:val="Hyperlink"/>
            <w:b w:val="0"/>
          </w:rPr>
          <w:t>Gambar 3.60.</w:t>
        </w:r>
        <w:r w:rsidR="004F7E1A" w:rsidRPr="009075BB">
          <w:rPr>
            <w:rFonts w:eastAsiaTheme="minorEastAsia"/>
            <w:b w:val="0"/>
            <w:sz w:val="22"/>
            <w:szCs w:val="22"/>
            <w:lang w:val="en-US"/>
          </w:rPr>
          <w:tab/>
        </w:r>
        <w:r w:rsidR="004F7E1A" w:rsidRPr="009075BB">
          <w:rPr>
            <w:rStyle w:val="Hyperlink"/>
            <w:b w:val="0"/>
          </w:rPr>
          <w:t>Rancangan Tambah Prestas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4 \h </w:instrText>
        </w:r>
        <w:r w:rsidR="004F7E1A" w:rsidRPr="009075BB">
          <w:rPr>
            <w:b w:val="0"/>
            <w:webHidden/>
          </w:rPr>
        </w:r>
        <w:r w:rsidR="004F7E1A" w:rsidRPr="009075BB">
          <w:rPr>
            <w:b w:val="0"/>
            <w:webHidden/>
          </w:rPr>
          <w:fldChar w:fldCharType="separate"/>
        </w:r>
        <w:r w:rsidR="00591089">
          <w:rPr>
            <w:b w:val="0"/>
            <w:webHidden/>
          </w:rPr>
          <w:t>83</w:t>
        </w:r>
        <w:r w:rsidR="004F7E1A" w:rsidRPr="009075BB">
          <w:rPr>
            <w:b w:val="0"/>
            <w:webHidden/>
          </w:rPr>
          <w:fldChar w:fldCharType="end"/>
        </w:r>
      </w:hyperlink>
    </w:p>
    <w:p w14:paraId="424B88E5" w14:textId="77777777" w:rsidR="004F7E1A" w:rsidRPr="009075BB" w:rsidRDefault="00261AC2">
      <w:pPr>
        <w:pStyle w:val="TOC1"/>
        <w:rPr>
          <w:rFonts w:eastAsiaTheme="minorEastAsia"/>
          <w:b w:val="0"/>
          <w:sz w:val="22"/>
          <w:szCs w:val="22"/>
          <w:lang w:val="en-US"/>
        </w:rPr>
      </w:pPr>
      <w:hyperlink w:anchor="_Toc192234345" w:history="1">
        <w:r w:rsidR="004F7E1A" w:rsidRPr="009075BB">
          <w:rPr>
            <w:rStyle w:val="Hyperlink"/>
            <w:b w:val="0"/>
          </w:rPr>
          <w:t>Gambar 3.61.</w:t>
        </w:r>
        <w:r w:rsidR="004F7E1A" w:rsidRPr="009075BB">
          <w:rPr>
            <w:rFonts w:eastAsiaTheme="minorEastAsia"/>
            <w:b w:val="0"/>
            <w:sz w:val="22"/>
            <w:szCs w:val="22"/>
            <w:lang w:val="en-US"/>
          </w:rPr>
          <w:tab/>
        </w:r>
        <w:r w:rsidR="004F7E1A" w:rsidRPr="009075BB">
          <w:rPr>
            <w:rStyle w:val="Hyperlink"/>
            <w:b w:val="0"/>
          </w:rPr>
          <w:t>Rancangan Halaman Kontak</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5 \h </w:instrText>
        </w:r>
        <w:r w:rsidR="004F7E1A" w:rsidRPr="009075BB">
          <w:rPr>
            <w:b w:val="0"/>
            <w:webHidden/>
          </w:rPr>
        </w:r>
        <w:r w:rsidR="004F7E1A" w:rsidRPr="009075BB">
          <w:rPr>
            <w:b w:val="0"/>
            <w:webHidden/>
          </w:rPr>
          <w:fldChar w:fldCharType="separate"/>
        </w:r>
        <w:r w:rsidR="00591089">
          <w:rPr>
            <w:b w:val="0"/>
            <w:webHidden/>
          </w:rPr>
          <w:t>83</w:t>
        </w:r>
        <w:r w:rsidR="004F7E1A" w:rsidRPr="009075BB">
          <w:rPr>
            <w:b w:val="0"/>
            <w:webHidden/>
          </w:rPr>
          <w:fldChar w:fldCharType="end"/>
        </w:r>
      </w:hyperlink>
    </w:p>
    <w:p w14:paraId="66CF81C7" w14:textId="77777777" w:rsidR="004F7E1A" w:rsidRPr="009075BB" w:rsidRDefault="00261AC2">
      <w:pPr>
        <w:pStyle w:val="TOC1"/>
        <w:rPr>
          <w:rFonts w:eastAsiaTheme="minorEastAsia"/>
          <w:b w:val="0"/>
          <w:sz w:val="22"/>
          <w:szCs w:val="22"/>
          <w:lang w:val="en-US"/>
        </w:rPr>
      </w:pPr>
      <w:hyperlink w:anchor="_Toc192234346" w:history="1">
        <w:r w:rsidR="004F7E1A" w:rsidRPr="009075BB">
          <w:rPr>
            <w:rStyle w:val="Hyperlink"/>
            <w:b w:val="0"/>
          </w:rPr>
          <w:t>Gambar 3.62.</w:t>
        </w:r>
        <w:r w:rsidR="004F7E1A" w:rsidRPr="009075BB">
          <w:rPr>
            <w:rFonts w:eastAsiaTheme="minorEastAsia"/>
            <w:b w:val="0"/>
            <w:sz w:val="22"/>
            <w:szCs w:val="22"/>
            <w:lang w:val="en-US"/>
          </w:rPr>
          <w:tab/>
        </w:r>
        <w:r w:rsidR="004F7E1A" w:rsidRPr="009075BB">
          <w:rPr>
            <w:rStyle w:val="Hyperlink"/>
            <w:b w:val="0"/>
          </w:rPr>
          <w:t>Rancangan Tambah Kontak</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6 \h </w:instrText>
        </w:r>
        <w:r w:rsidR="004F7E1A" w:rsidRPr="009075BB">
          <w:rPr>
            <w:b w:val="0"/>
            <w:webHidden/>
          </w:rPr>
        </w:r>
        <w:r w:rsidR="004F7E1A" w:rsidRPr="009075BB">
          <w:rPr>
            <w:b w:val="0"/>
            <w:webHidden/>
          </w:rPr>
          <w:fldChar w:fldCharType="separate"/>
        </w:r>
        <w:r w:rsidR="00591089">
          <w:rPr>
            <w:b w:val="0"/>
            <w:webHidden/>
          </w:rPr>
          <w:t>84</w:t>
        </w:r>
        <w:r w:rsidR="004F7E1A" w:rsidRPr="009075BB">
          <w:rPr>
            <w:b w:val="0"/>
            <w:webHidden/>
          </w:rPr>
          <w:fldChar w:fldCharType="end"/>
        </w:r>
      </w:hyperlink>
    </w:p>
    <w:p w14:paraId="41B29160" w14:textId="77777777" w:rsidR="004F7E1A" w:rsidRPr="009075BB" w:rsidRDefault="00261AC2">
      <w:pPr>
        <w:pStyle w:val="TOC1"/>
        <w:rPr>
          <w:rFonts w:eastAsiaTheme="minorEastAsia"/>
          <w:b w:val="0"/>
          <w:sz w:val="22"/>
          <w:szCs w:val="22"/>
          <w:lang w:val="en-US"/>
        </w:rPr>
      </w:pPr>
      <w:hyperlink w:anchor="_Toc192234347" w:history="1">
        <w:r w:rsidR="004F7E1A" w:rsidRPr="009075BB">
          <w:rPr>
            <w:rStyle w:val="Hyperlink"/>
            <w:b w:val="0"/>
          </w:rPr>
          <w:t>Gambar 3.63.</w:t>
        </w:r>
        <w:r w:rsidR="004F7E1A" w:rsidRPr="009075BB">
          <w:rPr>
            <w:rFonts w:eastAsiaTheme="minorEastAsia"/>
            <w:b w:val="0"/>
            <w:sz w:val="22"/>
            <w:szCs w:val="22"/>
            <w:lang w:val="en-US"/>
          </w:rPr>
          <w:tab/>
        </w:r>
        <w:r w:rsidR="004F7E1A" w:rsidRPr="009075BB">
          <w:rPr>
            <w:rStyle w:val="Hyperlink"/>
            <w:b w:val="0"/>
          </w:rPr>
          <w:t>Rancangan Halaman Galer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7 \h </w:instrText>
        </w:r>
        <w:r w:rsidR="004F7E1A" w:rsidRPr="009075BB">
          <w:rPr>
            <w:b w:val="0"/>
            <w:webHidden/>
          </w:rPr>
        </w:r>
        <w:r w:rsidR="004F7E1A" w:rsidRPr="009075BB">
          <w:rPr>
            <w:b w:val="0"/>
            <w:webHidden/>
          </w:rPr>
          <w:fldChar w:fldCharType="separate"/>
        </w:r>
        <w:r w:rsidR="00591089">
          <w:rPr>
            <w:b w:val="0"/>
            <w:webHidden/>
          </w:rPr>
          <w:t>84</w:t>
        </w:r>
        <w:r w:rsidR="004F7E1A" w:rsidRPr="009075BB">
          <w:rPr>
            <w:b w:val="0"/>
            <w:webHidden/>
          </w:rPr>
          <w:fldChar w:fldCharType="end"/>
        </w:r>
      </w:hyperlink>
    </w:p>
    <w:p w14:paraId="7A7FE0CB" w14:textId="77777777" w:rsidR="004F7E1A" w:rsidRPr="009075BB" w:rsidRDefault="00261AC2">
      <w:pPr>
        <w:pStyle w:val="TOC1"/>
        <w:rPr>
          <w:rFonts w:eastAsiaTheme="minorEastAsia"/>
          <w:b w:val="0"/>
          <w:sz w:val="22"/>
          <w:szCs w:val="22"/>
          <w:lang w:val="en-US"/>
        </w:rPr>
      </w:pPr>
      <w:hyperlink w:anchor="_Toc192234348" w:history="1">
        <w:r w:rsidR="004F7E1A" w:rsidRPr="009075BB">
          <w:rPr>
            <w:rStyle w:val="Hyperlink"/>
            <w:b w:val="0"/>
          </w:rPr>
          <w:t>Gambar 3.64.</w:t>
        </w:r>
        <w:r w:rsidR="004F7E1A" w:rsidRPr="009075BB">
          <w:rPr>
            <w:rFonts w:eastAsiaTheme="minorEastAsia"/>
            <w:b w:val="0"/>
            <w:sz w:val="22"/>
            <w:szCs w:val="22"/>
            <w:lang w:val="en-US"/>
          </w:rPr>
          <w:tab/>
        </w:r>
        <w:r w:rsidR="004F7E1A" w:rsidRPr="009075BB">
          <w:rPr>
            <w:rStyle w:val="Hyperlink"/>
            <w:b w:val="0"/>
          </w:rPr>
          <w:t>Rancangan Halaman Tambah Galeri</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8 \h </w:instrText>
        </w:r>
        <w:r w:rsidR="004F7E1A" w:rsidRPr="009075BB">
          <w:rPr>
            <w:b w:val="0"/>
            <w:webHidden/>
          </w:rPr>
        </w:r>
        <w:r w:rsidR="004F7E1A" w:rsidRPr="009075BB">
          <w:rPr>
            <w:b w:val="0"/>
            <w:webHidden/>
          </w:rPr>
          <w:fldChar w:fldCharType="separate"/>
        </w:r>
        <w:r w:rsidR="00591089">
          <w:rPr>
            <w:b w:val="0"/>
            <w:webHidden/>
          </w:rPr>
          <w:t>85</w:t>
        </w:r>
        <w:r w:rsidR="004F7E1A" w:rsidRPr="009075BB">
          <w:rPr>
            <w:b w:val="0"/>
            <w:webHidden/>
          </w:rPr>
          <w:fldChar w:fldCharType="end"/>
        </w:r>
      </w:hyperlink>
    </w:p>
    <w:p w14:paraId="16DFD28C" w14:textId="77777777" w:rsidR="004F7E1A" w:rsidRPr="009075BB" w:rsidRDefault="00261AC2">
      <w:pPr>
        <w:pStyle w:val="TOC1"/>
        <w:rPr>
          <w:rFonts w:eastAsiaTheme="minorEastAsia"/>
          <w:b w:val="0"/>
          <w:sz w:val="22"/>
          <w:szCs w:val="22"/>
          <w:lang w:val="en-US"/>
        </w:rPr>
      </w:pPr>
      <w:hyperlink w:anchor="_Toc192234349" w:history="1">
        <w:r w:rsidR="004F7E1A" w:rsidRPr="009075BB">
          <w:rPr>
            <w:rStyle w:val="Hyperlink"/>
            <w:b w:val="0"/>
          </w:rPr>
          <w:t>Gambar 3.65.</w:t>
        </w:r>
        <w:r w:rsidR="004F7E1A" w:rsidRPr="009075BB">
          <w:rPr>
            <w:rFonts w:eastAsiaTheme="minorEastAsia"/>
            <w:b w:val="0"/>
            <w:sz w:val="22"/>
            <w:szCs w:val="22"/>
            <w:lang w:val="en-US"/>
          </w:rPr>
          <w:tab/>
        </w:r>
        <w:r w:rsidR="004F7E1A" w:rsidRPr="009075BB">
          <w:rPr>
            <w:rStyle w:val="Hyperlink"/>
            <w:b w:val="0"/>
          </w:rPr>
          <w:t>Rancangan Halaman Dashboard Admin</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49 \h </w:instrText>
        </w:r>
        <w:r w:rsidR="004F7E1A" w:rsidRPr="009075BB">
          <w:rPr>
            <w:b w:val="0"/>
            <w:webHidden/>
          </w:rPr>
        </w:r>
        <w:r w:rsidR="004F7E1A" w:rsidRPr="009075BB">
          <w:rPr>
            <w:b w:val="0"/>
            <w:webHidden/>
          </w:rPr>
          <w:fldChar w:fldCharType="separate"/>
        </w:r>
        <w:r w:rsidR="00591089">
          <w:rPr>
            <w:b w:val="0"/>
            <w:webHidden/>
          </w:rPr>
          <w:t>85</w:t>
        </w:r>
        <w:r w:rsidR="004F7E1A" w:rsidRPr="009075BB">
          <w:rPr>
            <w:b w:val="0"/>
            <w:webHidden/>
          </w:rPr>
          <w:fldChar w:fldCharType="end"/>
        </w:r>
      </w:hyperlink>
    </w:p>
    <w:p w14:paraId="239CEFA5" w14:textId="77777777" w:rsidR="004F7E1A" w:rsidRPr="009075BB" w:rsidRDefault="00261AC2">
      <w:pPr>
        <w:pStyle w:val="TOC1"/>
        <w:rPr>
          <w:rFonts w:eastAsiaTheme="minorEastAsia"/>
          <w:b w:val="0"/>
          <w:sz w:val="22"/>
          <w:szCs w:val="22"/>
          <w:lang w:val="en-US"/>
        </w:rPr>
      </w:pPr>
      <w:hyperlink w:anchor="_Toc192234350" w:history="1">
        <w:r w:rsidR="004F7E1A" w:rsidRPr="009075BB">
          <w:rPr>
            <w:rStyle w:val="Hyperlink"/>
            <w:b w:val="0"/>
          </w:rPr>
          <w:t>Gambar 3.66.</w:t>
        </w:r>
        <w:r w:rsidR="004F7E1A" w:rsidRPr="009075BB">
          <w:rPr>
            <w:rFonts w:eastAsiaTheme="minorEastAsia"/>
            <w:b w:val="0"/>
            <w:sz w:val="22"/>
            <w:szCs w:val="22"/>
            <w:lang w:val="en-US"/>
          </w:rPr>
          <w:tab/>
        </w:r>
        <w:r w:rsidR="004F7E1A" w:rsidRPr="009075BB">
          <w:rPr>
            <w:rStyle w:val="Hyperlink"/>
            <w:b w:val="0"/>
          </w:rPr>
          <w:t>Rancangan Halaman Semeste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50 \h </w:instrText>
        </w:r>
        <w:r w:rsidR="004F7E1A" w:rsidRPr="009075BB">
          <w:rPr>
            <w:b w:val="0"/>
            <w:webHidden/>
          </w:rPr>
        </w:r>
        <w:r w:rsidR="004F7E1A" w:rsidRPr="009075BB">
          <w:rPr>
            <w:b w:val="0"/>
            <w:webHidden/>
          </w:rPr>
          <w:fldChar w:fldCharType="separate"/>
        </w:r>
        <w:r w:rsidR="00591089">
          <w:rPr>
            <w:b w:val="0"/>
            <w:webHidden/>
          </w:rPr>
          <w:t>86</w:t>
        </w:r>
        <w:r w:rsidR="004F7E1A" w:rsidRPr="009075BB">
          <w:rPr>
            <w:b w:val="0"/>
            <w:webHidden/>
          </w:rPr>
          <w:fldChar w:fldCharType="end"/>
        </w:r>
      </w:hyperlink>
    </w:p>
    <w:p w14:paraId="56A25BEA" w14:textId="77777777" w:rsidR="004F7E1A" w:rsidRPr="009075BB" w:rsidRDefault="00261AC2">
      <w:pPr>
        <w:pStyle w:val="TOC1"/>
        <w:rPr>
          <w:rFonts w:eastAsiaTheme="minorEastAsia"/>
          <w:b w:val="0"/>
          <w:sz w:val="22"/>
          <w:szCs w:val="22"/>
          <w:lang w:val="en-US"/>
        </w:rPr>
      </w:pPr>
      <w:hyperlink w:anchor="_Toc192234351" w:history="1">
        <w:r w:rsidR="004F7E1A" w:rsidRPr="009075BB">
          <w:rPr>
            <w:rStyle w:val="Hyperlink"/>
            <w:b w:val="0"/>
          </w:rPr>
          <w:t>Gambar 3.67.</w:t>
        </w:r>
        <w:r w:rsidR="004F7E1A" w:rsidRPr="009075BB">
          <w:rPr>
            <w:rFonts w:eastAsiaTheme="minorEastAsia"/>
            <w:b w:val="0"/>
            <w:sz w:val="22"/>
            <w:szCs w:val="22"/>
            <w:lang w:val="en-US"/>
          </w:rPr>
          <w:tab/>
        </w:r>
        <w:r w:rsidR="004F7E1A" w:rsidRPr="009075BB">
          <w:rPr>
            <w:rStyle w:val="Hyperlink"/>
            <w:b w:val="0"/>
          </w:rPr>
          <w:t>Rancangnan Tambah Semeste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51 \h </w:instrText>
        </w:r>
        <w:r w:rsidR="004F7E1A" w:rsidRPr="009075BB">
          <w:rPr>
            <w:b w:val="0"/>
            <w:webHidden/>
          </w:rPr>
        </w:r>
        <w:r w:rsidR="004F7E1A" w:rsidRPr="009075BB">
          <w:rPr>
            <w:b w:val="0"/>
            <w:webHidden/>
          </w:rPr>
          <w:fldChar w:fldCharType="separate"/>
        </w:r>
        <w:r w:rsidR="00591089">
          <w:rPr>
            <w:b w:val="0"/>
            <w:webHidden/>
          </w:rPr>
          <w:t>86</w:t>
        </w:r>
        <w:r w:rsidR="004F7E1A" w:rsidRPr="009075BB">
          <w:rPr>
            <w:b w:val="0"/>
            <w:webHidden/>
          </w:rPr>
          <w:fldChar w:fldCharType="end"/>
        </w:r>
      </w:hyperlink>
    </w:p>
    <w:p w14:paraId="2DAD0B15" w14:textId="77777777" w:rsidR="004F7E1A" w:rsidRPr="009075BB" w:rsidRDefault="00261AC2">
      <w:pPr>
        <w:pStyle w:val="TOC1"/>
        <w:rPr>
          <w:rFonts w:eastAsiaTheme="minorEastAsia"/>
          <w:b w:val="0"/>
          <w:sz w:val="22"/>
          <w:szCs w:val="22"/>
          <w:lang w:val="en-US"/>
        </w:rPr>
      </w:pPr>
      <w:hyperlink w:anchor="_Toc192234352" w:history="1">
        <w:r w:rsidR="004F7E1A" w:rsidRPr="009075BB">
          <w:rPr>
            <w:rStyle w:val="Hyperlink"/>
            <w:b w:val="0"/>
          </w:rPr>
          <w:t>Gambar 3.68.</w:t>
        </w:r>
        <w:r w:rsidR="004F7E1A" w:rsidRPr="009075BB">
          <w:rPr>
            <w:rFonts w:eastAsiaTheme="minorEastAsia"/>
            <w:b w:val="0"/>
            <w:sz w:val="22"/>
            <w:szCs w:val="22"/>
            <w:lang w:val="en-US"/>
          </w:rPr>
          <w:tab/>
        </w:r>
        <w:r w:rsidR="004F7E1A" w:rsidRPr="009075BB">
          <w:rPr>
            <w:rStyle w:val="Hyperlink"/>
            <w:b w:val="0"/>
          </w:rPr>
          <w:t xml:space="preserve">Rancangan Halaman </w:t>
        </w:r>
        <w:r w:rsidR="004F7E1A" w:rsidRPr="009075BB">
          <w:rPr>
            <w:rStyle w:val="Hyperlink"/>
            <w:b w:val="0"/>
            <w:i/>
          </w:rPr>
          <w:t>Use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52 \h </w:instrText>
        </w:r>
        <w:r w:rsidR="004F7E1A" w:rsidRPr="009075BB">
          <w:rPr>
            <w:b w:val="0"/>
            <w:webHidden/>
          </w:rPr>
        </w:r>
        <w:r w:rsidR="004F7E1A" w:rsidRPr="009075BB">
          <w:rPr>
            <w:b w:val="0"/>
            <w:webHidden/>
          </w:rPr>
          <w:fldChar w:fldCharType="separate"/>
        </w:r>
        <w:r w:rsidR="00591089">
          <w:rPr>
            <w:b w:val="0"/>
            <w:webHidden/>
          </w:rPr>
          <w:t>87</w:t>
        </w:r>
        <w:r w:rsidR="004F7E1A" w:rsidRPr="009075BB">
          <w:rPr>
            <w:b w:val="0"/>
            <w:webHidden/>
          </w:rPr>
          <w:fldChar w:fldCharType="end"/>
        </w:r>
      </w:hyperlink>
    </w:p>
    <w:p w14:paraId="628EEDC2" w14:textId="77777777" w:rsidR="004F7E1A" w:rsidRPr="009075BB" w:rsidRDefault="00261AC2">
      <w:pPr>
        <w:pStyle w:val="TOC1"/>
        <w:rPr>
          <w:rFonts w:eastAsiaTheme="minorEastAsia"/>
          <w:b w:val="0"/>
          <w:sz w:val="22"/>
          <w:szCs w:val="22"/>
          <w:lang w:val="en-US"/>
        </w:rPr>
      </w:pPr>
      <w:hyperlink w:anchor="_Toc192234353" w:history="1">
        <w:r w:rsidR="004F7E1A" w:rsidRPr="009075BB">
          <w:rPr>
            <w:rStyle w:val="Hyperlink"/>
            <w:b w:val="0"/>
          </w:rPr>
          <w:t>Gambar 3.69.</w:t>
        </w:r>
        <w:r w:rsidR="004F7E1A" w:rsidRPr="009075BB">
          <w:rPr>
            <w:rFonts w:eastAsiaTheme="minorEastAsia"/>
            <w:b w:val="0"/>
            <w:sz w:val="22"/>
            <w:szCs w:val="22"/>
            <w:lang w:val="en-US"/>
          </w:rPr>
          <w:tab/>
        </w:r>
        <w:r w:rsidR="004F7E1A" w:rsidRPr="009075BB">
          <w:rPr>
            <w:rStyle w:val="Hyperlink"/>
            <w:b w:val="0"/>
          </w:rPr>
          <w:t xml:space="preserve">Rancangan Tambah </w:t>
        </w:r>
        <w:r w:rsidR="004F7E1A" w:rsidRPr="009075BB">
          <w:rPr>
            <w:rStyle w:val="Hyperlink"/>
            <w:b w:val="0"/>
            <w:i/>
          </w:rPr>
          <w:t>User</w:t>
        </w:r>
        <w:r w:rsidR="004F7E1A" w:rsidRPr="009075BB">
          <w:rPr>
            <w:b w:val="0"/>
            <w:webHidden/>
          </w:rPr>
          <w:tab/>
        </w:r>
        <w:r w:rsidR="004F7E1A" w:rsidRPr="009075BB">
          <w:rPr>
            <w:b w:val="0"/>
            <w:webHidden/>
          </w:rPr>
          <w:fldChar w:fldCharType="begin"/>
        </w:r>
        <w:r w:rsidR="004F7E1A" w:rsidRPr="009075BB">
          <w:rPr>
            <w:b w:val="0"/>
            <w:webHidden/>
          </w:rPr>
          <w:instrText xml:space="preserve"> PAGEREF _Toc192234353 \h </w:instrText>
        </w:r>
        <w:r w:rsidR="004F7E1A" w:rsidRPr="009075BB">
          <w:rPr>
            <w:b w:val="0"/>
            <w:webHidden/>
          </w:rPr>
        </w:r>
        <w:r w:rsidR="004F7E1A" w:rsidRPr="009075BB">
          <w:rPr>
            <w:b w:val="0"/>
            <w:webHidden/>
          </w:rPr>
          <w:fldChar w:fldCharType="separate"/>
        </w:r>
        <w:r w:rsidR="00591089">
          <w:rPr>
            <w:b w:val="0"/>
            <w:webHidden/>
          </w:rPr>
          <w:t>87</w:t>
        </w:r>
        <w:r w:rsidR="004F7E1A" w:rsidRPr="009075BB">
          <w:rPr>
            <w:b w:val="0"/>
            <w:webHidden/>
          </w:rPr>
          <w:fldChar w:fldCharType="end"/>
        </w:r>
      </w:hyperlink>
    </w:p>
    <w:p w14:paraId="550788F8" w14:textId="77777777" w:rsidR="00470B7F" w:rsidRPr="009075BB" w:rsidRDefault="007B660E" w:rsidP="007B660E">
      <w:pPr>
        <w:pStyle w:val="NoSpacing"/>
        <w:jc w:val="both"/>
        <w:rPr>
          <w:rFonts w:ascii="Times New Roman" w:hAnsi="Times New Roman" w:cs="Times New Roman"/>
          <w:sz w:val="24"/>
          <w:szCs w:val="24"/>
          <w:lang w:val="id-ID"/>
        </w:rPr>
      </w:pPr>
      <w:r w:rsidRPr="009075BB">
        <w:rPr>
          <w:rFonts w:ascii="Times New Roman" w:hAnsi="Times New Roman" w:cs="Times New Roman"/>
          <w:sz w:val="24"/>
          <w:szCs w:val="24"/>
          <w:lang w:val="id-ID"/>
        </w:rPr>
        <w:fldChar w:fldCharType="end"/>
      </w:r>
    </w:p>
    <w:p w14:paraId="1D1E827D" w14:textId="77777777" w:rsidR="00470B7F" w:rsidRPr="009075BB" w:rsidRDefault="00470B7F" w:rsidP="007B660E">
      <w:pPr>
        <w:pStyle w:val="NoSpacing"/>
        <w:jc w:val="both"/>
        <w:rPr>
          <w:rFonts w:ascii="Times New Roman" w:hAnsi="Times New Roman" w:cs="Times New Roman"/>
          <w:sz w:val="24"/>
          <w:szCs w:val="24"/>
          <w:lang w:val="id-ID"/>
        </w:rPr>
      </w:pPr>
    </w:p>
    <w:p w14:paraId="3680BA92" w14:textId="77777777" w:rsidR="00470B7F" w:rsidRPr="009075BB" w:rsidRDefault="00470B7F" w:rsidP="00301B97">
      <w:pPr>
        <w:pStyle w:val="NoSpacing"/>
        <w:rPr>
          <w:rFonts w:ascii="Times New Roman" w:hAnsi="Times New Roman" w:cs="Times New Roman"/>
          <w:sz w:val="24"/>
          <w:szCs w:val="24"/>
          <w:lang w:val="id-ID"/>
        </w:rPr>
      </w:pPr>
    </w:p>
    <w:p w14:paraId="03823F9F" w14:textId="77777777" w:rsidR="00470B7F" w:rsidRPr="009075BB" w:rsidRDefault="00470B7F" w:rsidP="00301B97">
      <w:pPr>
        <w:pStyle w:val="NoSpacing"/>
        <w:rPr>
          <w:rFonts w:ascii="Times New Roman" w:hAnsi="Times New Roman" w:cs="Times New Roman"/>
          <w:sz w:val="24"/>
          <w:szCs w:val="24"/>
          <w:lang w:val="id-ID"/>
        </w:rPr>
      </w:pPr>
    </w:p>
    <w:p w14:paraId="36CF5C4D" w14:textId="77777777" w:rsidR="00470B7F" w:rsidRPr="009075BB" w:rsidRDefault="00470B7F" w:rsidP="00301B97">
      <w:pPr>
        <w:pStyle w:val="NoSpacing"/>
        <w:rPr>
          <w:rFonts w:ascii="Times New Roman" w:hAnsi="Times New Roman" w:cs="Times New Roman"/>
          <w:sz w:val="24"/>
          <w:szCs w:val="24"/>
          <w:lang w:val="id-ID"/>
        </w:rPr>
      </w:pPr>
    </w:p>
    <w:p w14:paraId="4C14CFE3" w14:textId="77777777" w:rsidR="00470B7F" w:rsidRPr="009075BB" w:rsidRDefault="00470B7F" w:rsidP="00301B97">
      <w:pPr>
        <w:pStyle w:val="NoSpacing"/>
        <w:rPr>
          <w:rFonts w:ascii="Times New Roman" w:hAnsi="Times New Roman" w:cs="Times New Roman"/>
          <w:sz w:val="24"/>
          <w:szCs w:val="24"/>
          <w:lang w:val="id-ID"/>
        </w:rPr>
      </w:pPr>
    </w:p>
    <w:p w14:paraId="5578101B" w14:textId="77777777" w:rsidR="00E510D8" w:rsidRPr="009075BB" w:rsidRDefault="00E510D8" w:rsidP="00301B97">
      <w:pPr>
        <w:pStyle w:val="NoSpacing"/>
        <w:rPr>
          <w:rFonts w:ascii="Times New Roman" w:hAnsi="Times New Roman" w:cs="Times New Roman"/>
          <w:sz w:val="24"/>
          <w:szCs w:val="24"/>
          <w:lang w:val="id-ID"/>
        </w:rPr>
      </w:pPr>
    </w:p>
    <w:p w14:paraId="7A0EB113" w14:textId="26B34067" w:rsidR="00E510D8" w:rsidRPr="009075BB" w:rsidRDefault="00E510D8" w:rsidP="00301B97">
      <w:pPr>
        <w:pStyle w:val="NoSpacing"/>
        <w:rPr>
          <w:rFonts w:ascii="Times New Roman" w:hAnsi="Times New Roman" w:cs="Times New Roman"/>
          <w:sz w:val="24"/>
          <w:szCs w:val="24"/>
          <w:lang w:val="id-ID"/>
        </w:rPr>
      </w:pPr>
    </w:p>
    <w:p w14:paraId="20AC1ADE" w14:textId="77777777" w:rsidR="00E510D8" w:rsidRPr="009075BB" w:rsidRDefault="00E510D8" w:rsidP="00301B97">
      <w:pPr>
        <w:pStyle w:val="NoSpacing"/>
        <w:rPr>
          <w:rFonts w:ascii="Times New Roman" w:hAnsi="Times New Roman" w:cs="Times New Roman"/>
          <w:sz w:val="24"/>
          <w:szCs w:val="24"/>
          <w:lang w:val="id-ID"/>
        </w:rPr>
        <w:sectPr w:rsidR="00E510D8" w:rsidRPr="009075BB" w:rsidSect="00781259">
          <w:pgSz w:w="11907" w:h="16840" w:code="9"/>
          <w:pgMar w:top="1985" w:right="1418" w:bottom="1418" w:left="1985" w:header="709" w:footer="709" w:gutter="0"/>
          <w:pgNumType w:fmt="lowerRoman"/>
          <w:cols w:space="708"/>
          <w:docGrid w:linePitch="360"/>
        </w:sectPr>
      </w:pPr>
    </w:p>
    <w:p w14:paraId="058F7EF5" w14:textId="77777777" w:rsidR="00470B7F" w:rsidRPr="009075BB" w:rsidRDefault="00470B7F" w:rsidP="00C16AA5">
      <w:pPr>
        <w:pStyle w:val="Heading1"/>
        <w:spacing w:line="276" w:lineRule="auto"/>
        <w:rPr>
          <w:rFonts w:cs="Times New Roman"/>
          <w:lang w:val="id-ID"/>
        </w:rPr>
      </w:pPr>
      <w:bookmarkStart w:id="9" w:name="_Toc192654550"/>
      <w:r w:rsidRPr="009075BB">
        <w:rPr>
          <w:rFonts w:cs="Times New Roman"/>
          <w:lang w:val="id-ID"/>
        </w:rPr>
        <w:lastRenderedPageBreak/>
        <w:t>DAFTAR LAMPIRAN</w:t>
      </w:r>
      <w:bookmarkEnd w:id="9"/>
    </w:p>
    <w:p w14:paraId="6D063B58" w14:textId="25B49747" w:rsidR="00C6617F" w:rsidRPr="009075BB" w:rsidRDefault="00C6617F" w:rsidP="00C6617F">
      <w:pPr>
        <w:pStyle w:val="NoSpacing"/>
        <w:rPr>
          <w:rFonts w:ascii="Times New Roman" w:hAnsi="Times New Roman" w:cs="Times New Roman"/>
          <w:color w:val="FF0000"/>
          <w:sz w:val="24"/>
        </w:rPr>
      </w:pPr>
    </w:p>
    <w:p w14:paraId="231F7D9B" w14:textId="172C5CC5" w:rsidR="00C6617F" w:rsidRPr="009075BB" w:rsidRDefault="00C6617F" w:rsidP="00C6617F">
      <w:pPr>
        <w:pStyle w:val="NoSpacing"/>
        <w:rPr>
          <w:rFonts w:ascii="Times New Roman" w:hAnsi="Times New Roman" w:cs="Times New Roman"/>
          <w:color w:val="FF0000"/>
          <w:sz w:val="24"/>
        </w:rPr>
      </w:pPr>
    </w:p>
    <w:p w14:paraId="0A2266AC" w14:textId="383B1D42" w:rsidR="00470B7F" w:rsidRPr="009075BB" w:rsidRDefault="00952C0B" w:rsidP="007B660E">
      <w:pPr>
        <w:pStyle w:val="NoSpacing"/>
        <w:spacing w:line="360" w:lineRule="auto"/>
        <w:jc w:val="right"/>
        <w:rPr>
          <w:rFonts w:ascii="Times New Roman" w:hAnsi="Times New Roman" w:cs="Times New Roman"/>
          <w:sz w:val="24"/>
          <w:szCs w:val="24"/>
        </w:rPr>
      </w:pPr>
      <w:r w:rsidRPr="009075BB">
        <w:rPr>
          <w:rFonts w:ascii="Times New Roman" w:hAnsi="Times New Roman" w:cs="Times New Roman"/>
          <w:sz w:val="24"/>
          <w:szCs w:val="24"/>
        </w:rPr>
        <w:t>H</w:t>
      </w:r>
      <w:r w:rsidR="007B660E" w:rsidRPr="009075BB">
        <w:rPr>
          <w:rFonts w:ascii="Times New Roman" w:hAnsi="Times New Roman" w:cs="Times New Roman"/>
          <w:sz w:val="24"/>
          <w:szCs w:val="24"/>
        </w:rPr>
        <w:t>alaman</w:t>
      </w:r>
    </w:p>
    <w:p w14:paraId="4C9281DF" w14:textId="77777777" w:rsidR="006C41BB" w:rsidRPr="009075BB" w:rsidRDefault="006E100C">
      <w:pPr>
        <w:pStyle w:val="TOC1"/>
        <w:rPr>
          <w:rFonts w:eastAsiaTheme="minorEastAsia"/>
          <w:b w:val="0"/>
          <w:sz w:val="22"/>
          <w:szCs w:val="22"/>
          <w:lang w:val="en-US"/>
        </w:rPr>
      </w:pPr>
      <w:r w:rsidRPr="009075BB">
        <w:rPr>
          <w:b w:val="0"/>
          <w:sz w:val="22"/>
          <w:szCs w:val="22"/>
        </w:rPr>
        <w:fldChar w:fldCharType="begin"/>
      </w:r>
      <w:r w:rsidRPr="009075BB">
        <w:rPr>
          <w:b w:val="0"/>
        </w:rPr>
        <w:instrText xml:space="preserve"> TOC \h \z \u \t "Heading 4;1" </w:instrText>
      </w:r>
      <w:r w:rsidRPr="009075BB">
        <w:rPr>
          <w:b w:val="0"/>
          <w:sz w:val="22"/>
          <w:szCs w:val="22"/>
        </w:rPr>
        <w:fldChar w:fldCharType="separate"/>
      </w:r>
      <w:hyperlink w:anchor="_Toc192078958" w:history="1">
        <w:r w:rsidR="006C41BB" w:rsidRPr="009075BB">
          <w:rPr>
            <w:rStyle w:val="Hyperlink"/>
            <w:b w:val="0"/>
          </w:rPr>
          <w:t>Lampiran 1. Surat ijin penelitian</w:t>
        </w:r>
        <w:r w:rsidR="006C41BB" w:rsidRPr="009075BB">
          <w:rPr>
            <w:b w:val="0"/>
            <w:webHidden/>
          </w:rPr>
          <w:tab/>
        </w:r>
        <w:r w:rsidR="006C41BB" w:rsidRPr="009075BB">
          <w:rPr>
            <w:b w:val="0"/>
            <w:webHidden/>
          </w:rPr>
          <w:fldChar w:fldCharType="begin"/>
        </w:r>
        <w:r w:rsidR="006C41BB" w:rsidRPr="009075BB">
          <w:rPr>
            <w:b w:val="0"/>
            <w:webHidden/>
          </w:rPr>
          <w:instrText xml:space="preserve"> PAGEREF _Toc192078958 \h </w:instrText>
        </w:r>
        <w:r w:rsidR="006C41BB" w:rsidRPr="009075BB">
          <w:rPr>
            <w:b w:val="0"/>
            <w:webHidden/>
          </w:rPr>
        </w:r>
        <w:r w:rsidR="006C41BB" w:rsidRPr="009075BB">
          <w:rPr>
            <w:b w:val="0"/>
            <w:webHidden/>
          </w:rPr>
          <w:fldChar w:fldCharType="separate"/>
        </w:r>
        <w:r w:rsidR="00591089">
          <w:rPr>
            <w:b w:val="0"/>
            <w:webHidden/>
          </w:rPr>
          <w:t>114</w:t>
        </w:r>
        <w:r w:rsidR="006C41BB" w:rsidRPr="009075BB">
          <w:rPr>
            <w:b w:val="0"/>
            <w:webHidden/>
          </w:rPr>
          <w:fldChar w:fldCharType="end"/>
        </w:r>
      </w:hyperlink>
    </w:p>
    <w:p w14:paraId="2B8D32C9" w14:textId="77777777" w:rsidR="006C41BB" w:rsidRPr="009075BB" w:rsidRDefault="00261AC2">
      <w:pPr>
        <w:pStyle w:val="TOC1"/>
        <w:rPr>
          <w:rFonts w:eastAsiaTheme="minorEastAsia"/>
          <w:b w:val="0"/>
          <w:sz w:val="22"/>
          <w:szCs w:val="22"/>
          <w:lang w:val="en-US"/>
        </w:rPr>
      </w:pPr>
      <w:hyperlink w:anchor="_Toc192078959" w:history="1">
        <w:r w:rsidR="006C41BB" w:rsidRPr="009075BB">
          <w:rPr>
            <w:rStyle w:val="Hyperlink"/>
            <w:b w:val="0"/>
          </w:rPr>
          <w:t>Lampiran 2. Wawancara dengan pembina dan pelatih</w:t>
        </w:r>
        <w:r w:rsidR="006C41BB" w:rsidRPr="009075BB">
          <w:rPr>
            <w:b w:val="0"/>
            <w:webHidden/>
          </w:rPr>
          <w:tab/>
        </w:r>
        <w:r w:rsidR="006C41BB" w:rsidRPr="009075BB">
          <w:rPr>
            <w:b w:val="0"/>
            <w:webHidden/>
          </w:rPr>
          <w:fldChar w:fldCharType="begin"/>
        </w:r>
        <w:r w:rsidR="006C41BB" w:rsidRPr="009075BB">
          <w:rPr>
            <w:b w:val="0"/>
            <w:webHidden/>
          </w:rPr>
          <w:instrText xml:space="preserve"> PAGEREF _Toc192078959 \h </w:instrText>
        </w:r>
        <w:r w:rsidR="006C41BB" w:rsidRPr="009075BB">
          <w:rPr>
            <w:b w:val="0"/>
            <w:webHidden/>
          </w:rPr>
        </w:r>
        <w:r w:rsidR="006C41BB" w:rsidRPr="009075BB">
          <w:rPr>
            <w:b w:val="0"/>
            <w:webHidden/>
          </w:rPr>
          <w:fldChar w:fldCharType="separate"/>
        </w:r>
        <w:r w:rsidR="00591089">
          <w:rPr>
            <w:b w:val="0"/>
            <w:webHidden/>
          </w:rPr>
          <w:t>115</w:t>
        </w:r>
        <w:r w:rsidR="006C41BB" w:rsidRPr="009075BB">
          <w:rPr>
            <w:b w:val="0"/>
            <w:webHidden/>
          </w:rPr>
          <w:fldChar w:fldCharType="end"/>
        </w:r>
      </w:hyperlink>
    </w:p>
    <w:p w14:paraId="62E21CA3" w14:textId="77777777" w:rsidR="006C41BB" w:rsidRPr="009075BB" w:rsidRDefault="00261AC2">
      <w:pPr>
        <w:pStyle w:val="TOC1"/>
        <w:rPr>
          <w:rFonts w:eastAsiaTheme="minorEastAsia"/>
          <w:b w:val="0"/>
          <w:sz w:val="22"/>
          <w:szCs w:val="22"/>
          <w:lang w:val="en-US"/>
        </w:rPr>
      </w:pPr>
      <w:hyperlink w:anchor="_Toc192078960" w:history="1">
        <w:r w:rsidR="006C41BB" w:rsidRPr="009075BB">
          <w:rPr>
            <w:rStyle w:val="Hyperlink"/>
            <w:b w:val="0"/>
          </w:rPr>
          <w:t>Lampiran 3. Surat penerimaan penelitian</w:t>
        </w:r>
        <w:r w:rsidR="006C41BB" w:rsidRPr="009075BB">
          <w:rPr>
            <w:b w:val="0"/>
            <w:webHidden/>
          </w:rPr>
          <w:tab/>
        </w:r>
        <w:r w:rsidR="006C41BB" w:rsidRPr="009075BB">
          <w:rPr>
            <w:b w:val="0"/>
            <w:webHidden/>
          </w:rPr>
          <w:fldChar w:fldCharType="begin"/>
        </w:r>
        <w:r w:rsidR="006C41BB" w:rsidRPr="009075BB">
          <w:rPr>
            <w:b w:val="0"/>
            <w:webHidden/>
          </w:rPr>
          <w:instrText xml:space="preserve"> PAGEREF _Toc192078960 \h </w:instrText>
        </w:r>
        <w:r w:rsidR="006C41BB" w:rsidRPr="009075BB">
          <w:rPr>
            <w:b w:val="0"/>
            <w:webHidden/>
          </w:rPr>
        </w:r>
        <w:r w:rsidR="006C41BB" w:rsidRPr="009075BB">
          <w:rPr>
            <w:b w:val="0"/>
            <w:webHidden/>
          </w:rPr>
          <w:fldChar w:fldCharType="separate"/>
        </w:r>
        <w:r w:rsidR="00591089">
          <w:rPr>
            <w:b w:val="0"/>
            <w:webHidden/>
          </w:rPr>
          <w:t>116</w:t>
        </w:r>
        <w:r w:rsidR="006C41BB" w:rsidRPr="009075BB">
          <w:rPr>
            <w:b w:val="0"/>
            <w:webHidden/>
          </w:rPr>
          <w:fldChar w:fldCharType="end"/>
        </w:r>
      </w:hyperlink>
    </w:p>
    <w:p w14:paraId="17718E55" w14:textId="77777777" w:rsidR="006C41BB" w:rsidRPr="009075BB" w:rsidRDefault="00261AC2">
      <w:pPr>
        <w:pStyle w:val="TOC1"/>
        <w:rPr>
          <w:rFonts w:eastAsiaTheme="minorEastAsia"/>
          <w:b w:val="0"/>
          <w:sz w:val="22"/>
          <w:szCs w:val="22"/>
          <w:lang w:val="en-US"/>
        </w:rPr>
      </w:pPr>
      <w:hyperlink w:anchor="_Toc192078961" w:history="1">
        <w:r w:rsidR="006C41BB" w:rsidRPr="009075BB">
          <w:rPr>
            <w:rStyle w:val="Hyperlink"/>
            <w:b w:val="0"/>
          </w:rPr>
          <w:t>Lampiran 4. Hasil wawancara dengan pembina MB Oasis Mansa</w:t>
        </w:r>
        <w:r w:rsidR="006C41BB" w:rsidRPr="009075BB">
          <w:rPr>
            <w:b w:val="0"/>
            <w:webHidden/>
          </w:rPr>
          <w:tab/>
        </w:r>
        <w:r w:rsidR="006C41BB" w:rsidRPr="009075BB">
          <w:rPr>
            <w:b w:val="0"/>
            <w:webHidden/>
          </w:rPr>
          <w:fldChar w:fldCharType="begin"/>
        </w:r>
        <w:r w:rsidR="006C41BB" w:rsidRPr="009075BB">
          <w:rPr>
            <w:b w:val="0"/>
            <w:webHidden/>
          </w:rPr>
          <w:instrText xml:space="preserve"> PAGEREF _Toc192078961 \h </w:instrText>
        </w:r>
        <w:r w:rsidR="006C41BB" w:rsidRPr="009075BB">
          <w:rPr>
            <w:b w:val="0"/>
            <w:webHidden/>
          </w:rPr>
        </w:r>
        <w:r w:rsidR="006C41BB" w:rsidRPr="009075BB">
          <w:rPr>
            <w:b w:val="0"/>
            <w:webHidden/>
          </w:rPr>
          <w:fldChar w:fldCharType="separate"/>
        </w:r>
        <w:r w:rsidR="00591089">
          <w:rPr>
            <w:b w:val="0"/>
            <w:webHidden/>
          </w:rPr>
          <w:t>117</w:t>
        </w:r>
        <w:r w:rsidR="006C41BB" w:rsidRPr="009075BB">
          <w:rPr>
            <w:b w:val="0"/>
            <w:webHidden/>
          </w:rPr>
          <w:fldChar w:fldCharType="end"/>
        </w:r>
      </w:hyperlink>
    </w:p>
    <w:p w14:paraId="7A6E02AE" w14:textId="77777777" w:rsidR="006C41BB" w:rsidRPr="009075BB" w:rsidRDefault="00261AC2">
      <w:pPr>
        <w:pStyle w:val="TOC1"/>
        <w:rPr>
          <w:rFonts w:eastAsiaTheme="minorEastAsia"/>
          <w:b w:val="0"/>
          <w:sz w:val="22"/>
          <w:szCs w:val="22"/>
          <w:lang w:val="en-US"/>
        </w:rPr>
      </w:pPr>
      <w:hyperlink w:anchor="_Toc192078962" w:history="1">
        <w:r w:rsidR="006C41BB" w:rsidRPr="009075BB">
          <w:rPr>
            <w:rStyle w:val="Hyperlink"/>
            <w:b w:val="0"/>
          </w:rPr>
          <w:t>Lampiran 5. Hasil wawancara dengan pelatih MB Oasis Mansa</w:t>
        </w:r>
        <w:r w:rsidR="006C41BB" w:rsidRPr="009075BB">
          <w:rPr>
            <w:b w:val="0"/>
            <w:webHidden/>
          </w:rPr>
          <w:tab/>
        </w:r>
        <w:r w:rsidR="006C41BB" w:rsidRPr="009075BB">
          <w:rPr>
            <w:b w:val="0"/>
            <w:webHidden/>
          </w:rPr>
          <w:fldChar w:fldCharType="begin"/>
        </w:r>
        <w:r w:rsidR="006C41BB" w:rsidRPr="009075BB">
          <w:rPr>
            <w:b w:val="0"/>
            <w:webHidden/>
          </w:rPr>
          <w:instrText xml:space="preserve"> PAGEREF _Toc192078962 \h </w:instrText>
        </w:r>
        <w:r w:rsidR="006C41BB" w:rsidRPr="009075BB">
          <w:rPr>
            <w:b w:val="0"/>
            <w:webHidden/>
          </w:rPr>
        </w:r>
        <w:r w:rsidR="006C41BB" w:rsidRPr="009075BB">
          <w:rPr>
            <w:b w:val="0"/>
            <w:webHidden/>
          </w:rPr>
          <w:fldChar w:fldCharType="separate"/>
        </w:r>
        <w:r w:rsidR="00591089">
          <w:rPr>
            <w:b w:val="0"/>
            <w:webHidden/>
          </w:rPr>
          <w:t>119</w:t>
        </w:r>
        <w:r w:rsidR="006C41BB" w:rsidRPr="009075BB">
          <w:rPr>
            <w:b w:val="0"/>
            <w:webHidden/>
          </w:rPr>
          <w:fldChar w:fldCharType="end"/>
        </w:r>
      </w:hyperlink>
    </w:p>
    <w:p w14:paraId="4A1A6206" w14:textId="77777777" w:rsidR="00470B7F" w:rsidRPr="009075BB" w:rsidRDefault="006E100C" w:rsidP="00D71885">
      <w:pPr>
        <w:pStyle w:val="NoSpacing"/>
        <w:spacing w:line="360" w:lineRule="auto"/>
        <w:rPr>
          <w:rFonts w:ascii="Times New Roman" w:hAnsi="Times New Roman" w:cs="Times New Roman"/>
          <w:sz w:val="24"/>
          <w:szCs w:val="24"/>
          <w:lang w:val="id-ID"/>
        </w:rPr>
      </w:pPr>
      <w:r w:rsidRPr="009075BB">
        <w:rPr>
          <w:rFonts w:ascii="Times New Roman" w:hAnsi="Times New Roman" w:cs="Times New Roman"/>
          <w:sz w:val="24"/>
          <w:szCs w:val="24"/>
          <w:lang w:val="id-ID"/>
        </w:rPr>
        <w:fldChar w:fldCharType="end"/>
      </w:r>
    </w:p>
    <w:p w14:paraId="712F5140" w14:textId="50158F07" w:rsidR="00470B7F" w:rsidRPr="009075BB" w:rsidRDefault="00470B7F" w:rsidP="00D71885">
      <w:pPr>
        <w:pStyle w:val="NoSpacing"/>
        <w:spacing w:line="360" w:lineRule="auto"/>
        <w:rPr>
          <w:rFonts w:ascii="Times New Roman" w:hAnsi="Times New Roman" w:cs="Times New Roman"/>
          <w:lang w:val="id-ID"/>
        </w:rPr>
      </w:pPr>
    </w:p>
    <w:p w14:paraId="3F4CF29F" w14:textId="77777777" w:rsidR="00BA6156" w:rsidRPr="009075BB" w:rsidRDefault="00BA6156" w:rsidP="00D71885">
      <w:pPr>
        <w:pStyle w:val="NoSpacing"/>
        <w:spacing w:line="360" w:lineRule="auto"/>
        <w:rPr>
          <w:rFonts w:ascii="Times New Roman" w:hAnsi="Times New Roman" w:cs="Times New Roman"/>
          <w:lang w:val="id-ID"/>
        </w:rPr>
        <w:sectPr w:rsidR="00BA6156" w:rsidRPr="009075BB" w:rsidSect="00BA6156">
          <w:pgSz w:w="11907" w:h="16840" w:code="9"/>
          <w:pgMar w:top="1985" w:right="1418" w:bottom="1418" w:left="1985" w:header="709" w:footer="709" w:gutter="0"/>
          <w:pgNumType w:fmt="lowerRoman"/>
          <w:cols w:space="708"/>
          <w:docGrid w:linePitch="360"/>
        </w:sectPr>
      </w:pPr>
    </w:p>
    <w:p w14:paraId="32EC4708" w14:textId="77777777" w:rsidR="00AC4F64" w:rsidRPr="009075BB" w:rsidRDefault="00AC4F64" w:rsidP="00AC4F64">
      <w:pPr>
        <w:pStyle w:val="Heading1"/>
        <w:rPr>
          <w:rFonts w:cs="Times New Roman"/>
        </w:rPr>
      </w:pPr>
      <w:bookmarkStart w:id="10" w:name="_Toc94799377"/>
      <w:bookmarkStart w:id="11" w:name="_Toc192654551"/>
      <w:r w:rsidRPr="009075BB">
        <w:rPr>
          <w:rFonts w:cs="Times New Roman"/>
          <w:lang w:val="id-ID"/>
        </w:rPr>
        <w:lastRenderedPageBreak/>
        <w:t xml:space="preserve">DAFTAR </w:t>
      </w:r>
      <w:r w:rsidRPr="009075BB">
        <w:rPr>
          <w:rFonts w:cs="Times New Roman"/>
        </w:rPr>
        <w:t>SINGKATAN</w:t>
      </w:r>
      <w:bookmarkEnd w:id="10"/>
      <w:bookmarkEnd w:id="11"/>
    </w:p>
    <w:p w14:paraId="2D6DCB89" w14:textId="5CE45EE4" w:rsidR="00C6617F" w:rsidRPr="009075BB" w:rsidRDefault="00C6617F" w:rsidP="00C6617F">
      <w:pPr>
        <w:pStyle w:val="NoSpacing"/>
        <w:rPr>
          <w:rFonts w:ascii="Times New Roman" w:hAnsi="Times New Roman" w:cs="Times New Roman"/>
          <w:color w:val="FF0000"/>
          <w:sz w:val="24"/>
        </w:rPr>
      </w:pPr>
    </w:p>
    <w:p w14:paraId="68260123" w14:textId="3CAC0F6F" w:rsidR="00C6617F" w:rsidRPr="009075BB" w:rsidRDefault="00C6617F" w:rsidP="00C6617F">
      <w:pPr>
        <w:pStyle w:val="NoSpacing"/>
        <w:rPr>
          <w:rFonts w:ascii="Times New Roman" w:hAnsi="Times New Roman" w:cs="Times New Roman"/>
          <w:color w:val="FF0000"/>
          <w:sz w:val="24"/>
        </w:rPr>
      </w:pPr>
    </w:p>
    <w:p w14:paraId="150688AA" w14:textId="138A0F9D" w:rsidR="001351A4" w:rsidRPr="009075BB" w:rsidRDefault="00F85A71" w:rsidP="000D41F8">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001351A4"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36B59948" w14:textId="38793960" w:rsidR="001351A4" w:rsidRPr="009075BB" w:rsidRDefault="0019601A" w:rsidP="000D41F8">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MAN</w:t>
      </w:r>
      <w:r w:rsidR="001351A4" w:rsidRPr="009075BB">
        <w:rPr>
          <w:rFonts w:ascii="Times New Roman" w:hAnsi="Times New Roman" w:cs="Times New Roman"/>
          <w:sz w:val="24"/>
          <w:szCs w:val="24"/>
        </w:rPr>
        <w:t xml:space="preserve"> </w:t>
      </w:r>
      <w:r w:rsidR="001351A4" w:rsidRPr="009075BB">
        <w:rPr>
          <w:rFonts w:ascii="Times New Roman" w:hAnsi="Times New Roman" w:cs="Times New Roman"/>
          <w:sz w:val="24"/>
          <w:szCs w:val="24"/>
        </w:rPr>
        <w:tab/>
      </w:r>
      <w:r w:rsidRPr="009075BB">
        <w:rPr>
          <w:rFonts w:ascii="Times New Roman" w:hAnsi="Times New Roman" w:cs="Times New Roman"/>
          <w:sz w:val="24"/>
          <w:szCs w:val="24"/>
        </w:rPr>
        <w:t>Madrasah Aliyah Negeri</w:t>
      </w:r>
    </w:p>
    <w:p w14:paraId="20325B15" w14:textId="79B606D8" w:rsidR="001351A4" w:rsidRPr="009075BB" w:rsidRDefault="009D2AC1" w:rsidP="000D41F8">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001351A4"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250E967B" w14:textId="25699B06" w:rsidR="001351A4" w:rsidRPr="009075BB" w:rsidRDefault="001E57B8" w:rsidP="000D41F8">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001351A4"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3BAFB464" w14:textId="1F13C28E" w:rsidR="001351A4" w:rsidRPr="009075BB" w:rsidRDefault="002840A3" w:rsidP="002840A3">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495CE20B" w14:textId="251629B2" w:rsidR="000B4EA4" w:rsidRPr="009075BB" w:rsidRDefault="000B4EA4" w:rsidP="000B4EA4">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75D2408B" w14:textId="77777777" w:rsidR="00470B7F" w:rsidRPr="009075BB" w:rsidRDefault="00470B7F" w:rsidP="00D71885">
      <w:pPr>
        <w:pStyle w:val="NoSpacing"/>
        <w:spacing w:line="360" w:lineRule="auto"/>
        <w:rPr>
          <w:rFonts w:ascii="Times New Roman" w:hAnsi="Times New Roman" w:cs="Times New Roman"/>
          <w:lang w:val="id-ID"/>
        </w:rPr>
      </w:pPr>
    </w:p>
    <w:p w14:paraId="1E02FB26" w14:textId="47B97583" w:rsidR="00470B7F" w:rsidRPr="009075BB" w:rsidRDefault="00470B7F" w:rsidP="00D71885">
      <w:pPr>
        <w:pStyle w:val="NoSpacing"/>
        <w:spacing w:line="360" w:lineRule="auto"/>
        <w:rPr>
          <w:rFonts w:ascii="Times New Roman" w:hAnsi="Times New Roman" w:cs="Times New Roman"/>
          <w:lang w:val="id-ID"/>
        </w:rPr>
      </w:pPr>
    </w:p>
    <w:p w14:paraId="7369B4F2" w14:textId="77777777" w:rsidR="00470B7F" w:rsidRPr="009075BB" w:rsidRDefault="00470B7F" w:rsidP="00301B97">
      <w:pPr>
        <w:pStyle w:val="NoSpacing"/>
        <w:rPr>
          <w:rFonts w:ascii="Times New Roman" w:hAnsi="Times New Roman" w:cs="Times New Roman"/>
          <w:lang w:val="id-ID"/>
        </w:rPr>
        <w:sectPr w:rsidR="00470B7F" w:rsidRPr="009075BB" w:rsidSect="00BA6156">
          <w:pgSz w:w="11907" w:h="16840" w:code="9"/>
          <w:pgMar w:top="1985" w:right="1418" w:bottom="1418" w:left="1985" w:header="709" w:footer="709" w:gutter="0"/>
          <w:pgNumType w:fmt="lowerRoman"/>
          <w:cols w:space="708"/>
          <w:docGrid w:linePitch="360"/>
        </w:sectPr>
      </w:pPr>
    </w:p>
    <w:p w14:paraId="394FA771" w14:textId="77777777" w:rsidR="00301B97" w:rsidRPr="009075BB" w:rsidRDefault="00E510D8" w:rsidP="00C6617F">
      <w:pPr>
        <w:pStyle w:val="Heading1"/>
        <w:spacing w:line="240" w:lineRule="auto"/>
        <w:rPr>
          <w:rFonts w:cs="Times New Roman"/>
          <w:lang w:val="id-ID"/>
        </w:rPr>
      </w:pPr>
      <w:bookmarkStart w:id="12" w:name="_Toc192654552"/>
      <w:r w:rsidRPr="009075BB">
        <w:rPr>
          <w:rFonts w:cs="Times New Roman"/>
          <w:lang w:val="id-ID"/>
        </w:rPr>
        <w:lastRenderedPageBreak/>
        <w:t xml:space="preserve">BAB I </w:t>
      </w:r>
      <w:r w:rsidR="00860B6E" w:rsidRPr="009075BB">
        <w:rPr>
          <w:rFonts w:cs="Times New Roman"/>
          <w:lang w:val="id-ID"/>
        </w:rPr>
        <w:br/>
      </w:r>
      <w:r w:rsidRPr="009075BB">
        <w:rPr>
          <w:rFonts w:cs="Times New Roman"/>
          <w:lang w:val="id-ID"/>
        </w:rPr>
        <w:t>PENDAHULUAN</w:t>
      </w:r>
      <w:bookmarkEnd w:id="12"/>
    </w:p>
    <w:p w14:paraId="3FD779E2" w14:textId="532E249D" w:rsidR="00C6617F" w:rsidRPr="009075BB" w:rsidRDefault="00C6617F" w:rsidP="00C6617F">
      <w:pPr>
        <w:pStyle w:val="NoSpacing"/>
        <w:rPr>
          <w:rFonts w:ascii="Times New Roman" w:hAnsi="Times New Roman" w:cs="Times New Roman"/>
          <w:color w:val="FF0000"/>
          <w:sz w:val="24"/>
        </w:rPr>
      </w:pPr>
    </w:p>
    <w:p w14:paraId="486BB927" w14:textId="5E34AB55" w:rsidR="00C6617F" w:rsidRPr="009075BB" w:rsidRDefault="00C6617F" w:rsidP="00C6617F">
      <w:pPr>
        <w:pStyle w:val="NoSpacing"/>
        <w:rPr>
          <w:rFonts w:ascii="Times New Roman" w:hAnsi="Times New Roman" w:cs="Times New Roman"/>
          <w:color w:val="FF0000"/>
          <w:sz w:val="24"/>
        </w:rPr>
      </w:pPr>
    </w:p>
    <w:p w14:paraId="67AAF624" w14:textId="516E20F4" w:rsidR="005D4577" w:rsidRPr="009075BB" w:rsidRDefault="00C901A9" w:rsidP="005D4577">
      <w:pPr>
        <w:pStyle w:val="Heading2"/>
        <w:numPr>
          <w:ilvl w:val="1"/>
          <w:numId w:val="1"/>
        </w:numPr>
        <w:ind w:left="567" w:hanging="567"/>
        <w:rPr>
          <w:rFonts w:cs="Times New Roman"/>
          <w:szCs w:val="24"/>
          <w:lang w:val="id-ID"/>
        </w:rPr>
      </w:pPr>
      <w:bookmarkStart w:id="13" w:name="_Toc192654553"/>
      <w:r w:rsidRPr="009075BB">
        <w:rPr>
          <w:rFonts w:cs="Times New Roman"/>
          <w:szCs w:val="24"/>
        </w:rPr>
        <w:t>Latar Belakang</w:t>
      </w:r>
      <w:bookmarkEnd w:id="13"/>
    </w:p>
    <w:p w14:paraId="24B1AF47" w14:textId="08F30743" w:rsidR="00C6617F" w:rsidRPr="009075BB" w:rsidRDefault="00C6617F" w:rsidP="00C6617F">
      <w:pPr>
        <w:pStyle w:val="NoSpacing"/>
        <w:rPr>
          <w:rFonts w:ascii="Times New Roman" w:hAnsi="Times New Roman" w:cs="Times New Roman"/>
          <w:color w:val="FF0000"/>
          <w:sz w:val="24"/>
        </w:rPr>
      </w:pPr>
    </w:p>
    <w:p w14:paraId="433C31B9" w14:textId="01408C35" w:rsidR="00A93058" w:rsidRPr="009075BB" w:rsidRDefault="00C5115E" w:rsidP="009B14AF">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w:t>
      </w:r>
      <w:r w:rsidR="00A93058" w:rsidRPr="009075BB">
        <w:rPr>
          <w:color w:val="auto"/>
        </w:rPr>
        <w:t xml:space="preserve">Salah satu bentuk implementasi dari perubahan tersebut adalah pengadopsian sistem informasi yang berperan sebagai pusat pengelolaan dan penyebaran informasi dalam organisasi </w:t>
      </w:r>
      <w:r w:rsidR="00A93058" w:rsidRPr="009075BB">
        <w:rPr>
          <w:i/>
          <w:color w:val="auto"/>
        </w:rPr>
        <w:t>marching</w:t>
      </w:r>
      <w:r w:rsidR="00A93058" w:rsidRPr="009075BB">
        <w:rPr>
          <w:color w:val="auto"/>
        </w:rPr>
        <w:t xml:space="preserve"> </w:t>
      </w:r>
      <w:r w:rsidR="00A93058" w:rsidRPr="009075BB">
        <w:rPr>
          <w:i/>
          <w:color w:val="auto"/>
        </w:rPr>
        <w:t>band</w:t>
      </w:r>
      <w:r w:rsidR="00A93058" w:rsidRPr="009075BB">
        <w:rPr>
          <w:color w:val="auto"/>
        </w:rPr>
        <w:t xml:space="preserve">. </w:t>
      </w:r>
    </w:p>
    <w:p w14:paraId="358EB070" w14:textId="62697DB0" w:rsidR="00D7202C" w:rsidRPr="009075BB" w:rsidRDefault="00A93058" w:rsidP="009B14AF">
      <w:pPr>
        <w:pStyle w:val="BodyText"/>
      </w:pPr>
      <w:r w:rsidRPr="009075BB">
        <w:rPr>
          <w:i/>
          <w:color w:val="auto"/>
        </w:rPr>
        <w:t>Marching band</w:t>
      </w:r>
      <w:r w:rsidRPr="009075BB">
        <w:rPr>
          <w:color w:val="auto"/>
        </w:rPr>
        <w:t xml:space="preserve"> </w:t>
      </w:r>
      <w:r w:rsidR="003B7D77" w:rsidRPr="009075BB">
        <w:rPr>
          <w:color w:val="auto"/>
        </w:rPr>
        <w:t>(MB)</w:t>
      </w:r>
      <w:r w:rsidR="003826FB" w:rsidRPr="009075BB">
        <w:rPr>
          <w:color w:val="auto"/>
        </w:rPr>
        <w:t xml:space="preserve"> </w:t>
      </w:r>
      <w:r w:rsidRPr="009075BB">
        <w:rPr>
          <w:color w:val="auto"/>
        </w:rPr>
        <w:t xml:space="preserve">merupakan kelompok musik yang terdiri dari sejumlah orang yang memainkan alat musik sambil melakukan gerakan berbaris. </w:t>
      </w:r>
      <w:r w:rsidR="004F185D" w:rsidRPr="009075BB">
        <w:rPr>
          <w:i/>
          <w:color w:val="auto"/>
        </w:rPr>
        <w:t>Marching b</w:t>
      </w:r>
      <w:r w:rsidR="008E540A" w:rsidRPr="009075BB">
        <w:rPr>
          <w:i/>
          <w:color w:val="auto"/>
        </w:rPr>
        <w:t>and</w:t>
      </w:r>
      <w:r w:rsidR="008E540A" w:rsidRPr="009075BB">
        <w:rPr>
          <w:color w:val="auto"/>
        </w:rPr>
        <w:t xml:space="preserve"> merupakan sekelompok barisan orang yang memainkan satu atau beberapa lagu dengan menggunakan alat musik sambil berbaris, bergerak dan berjalan membentuk berbagai visualisai gerakan.</w:t>
      </w:r>
      <w:r w:rsidRPr="009075BB">
        <w:rPr>
          <w:color w:val="auto"/>
        </w:rPr>
        <w:t xml:space="preserve"> </w:t>
      </w:r>
      <w:r w:rsidR="006B1787" w:rsidRPr="009075BB">
        <w:rPr>
          <w:color w:val="auto"/>
        </w:rPr>
        <w:fldChar w:fldCharType="begin" w:fldLock="1"/>
      </w:r>
      <w:r w:rsidR="00664E4D"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006B1787" w:rsidRPr="009075BB">
        <w:rPr>
          <w:color w:val="auto"/>
        </w:rPr>
        <w:fldChar w:fldCharType="separate"/>
      </w:r>
      <w:r w:rsidR="000D4319" w:rsidRPr="009075BB">
        <w:rPr>
          <w:noProof/>
          <w:color w:val="auto"/>
        </w:rPr>
        <w:t>(Faradila, Purnamasari, and Roekmana 2024)</w:t>
      </w:r>
      <w:r w:rsidR="006B1787" w:rsidRPr="009075BB">
        <w:rPr>
          <w:color w:val="auto"/>
        </w:rPr>
        <w:fldChar w:fldCharType="end"/>
      </w:r>
      <w:r w:rsidR="00D7202C" w:rsidRPr="009075BB">
        <w:t xml:space="preserve"> </w:t>
      </w:r>
    </w:p>
    <w:p w14:paraId="506A29C2" w14:textId="644EE8C2" w:rsidR="002D7799" w:rsidRPr="009075BB" w:rsidRDefault="000A1A6C" w:rsidP="003E34F8">
      <w:pPr>
        <w:pStyle w:val="BodyText"/>
        <w:rPr>
          <w:color w:val="FF0000"/>
        </w:rPr>
      </w:pPr>
      <w:r w:rsidRPr="009075BB">
        <w:rPr>
          <w:color w:val="auto"/>
        </w:rPr>
        <w:t xml:space="preserve">Berdasarkan hasil observasi, </w:t>
      </w:r>
      <w:r w:rsidR="00D7202C" w:rsidRPr="009075BB">
        <w:rPr>
          <w:color w:val="auto"/>
        </w:rPr>
        <w:t xml:space="preserve">MB Oasis Mansa, atau </w:t>
      </w:r>
      <w:r w:rsidR="00D7202C" w:rsidRPr="009075BB">
        <w:rPr>
          <w:i/>
          <w:color w:val="auto"/>
        </w:rPr>
        <w:t>Marching Band</w:t>
      </w:r>
      <w:r w:rsidR="00D7202C" w:rsidRPr="009075BB">
        <w:rPr>
          <w:color w:val="auto"/>
        </w:rPr>
        <w:t xml:space="preserve"> Gema Oasis MAN 1 Samarinda, merupakan salah satu unit ekstrakurikuler di Madrasah Aliyah Negeri 1 Samarinda yang didirikan pada tahun 2006. MB Oasis Mansa </w:t>
      </w:r>
      <w:r w:rsidR="00A55B97" w:rsidRPr="009075BB">
        <w:rPr>
          <w:color w:val="auto"/>
        </w:rPr>
        <w:t xml:space="preserve">saat ini masih mengandalkan sistem manual dalam </w:t>
      </w:r>
      <w:r w:rsidR="00706724" w:rsidRPr="009075BB">
        <w:rPr>
          <w:color w:val="auto"/>
        </w:rPr>
        <w:t>beberapa</w:t>
      </w:r>
      <w:r w:rsidR="00A55B97" w:rsidRPr="009075BB">
        <w:rPr>
          <w:color w:val="auto"/>
        </w:rPr>
        <w:t xml:space="preserve"> aspek kegiatannya.</w:t>
      </w:r>
      <w:r w:rsidR="00A55B97" w:rsidRPr="009075BB">
        <w:rPr>
          <w:color w:val="FF0000"/>
        </w:rPr>
        <w:t xml:space="preserve"> </w:t>
      </w:r>
      <w:r w:rsidR="00A55B97" w:rsidRPr="009075BB">
        <w:rPr>
          <w:color w:val="auto"/>
        </w:rPr>
        <w:t xml:space="preserve">Sistem pengelolaan dan penyebaran informasi di MB Oasis Mansa masih terbatas, informasi mengenai pendaftaran, kegiatan, dan jadwal lomba </w:t>
      </w:r>
      <w:r w:rsidR="00A55B97" w:rsidRPr="009075BB">
        <w:rPr>
          <w:i/>
          <w:color w:val="auto"/>
        </w:rPr>
        <w:t>marching band</w:t>
      </w:r>
      <w:r w:rsidR="00A55B97" w:rsidRPr="009075BB">
        <w:rPr>
          <w:color w:val="auto"/>
        </w:rPr>
        <w:t xml:space="preserve"> di Samarinda saat ini masih disampaikan melalui pemberitahuan dari mulut ke mulut ataupun melalui pesan </w:t>
      </w:r>
      <w:r w:rsidR="00A55B97" w:rsidRPr="009075BB">
        <w:rPr>
          <w:i/>
          <w:color w:val="auto"/>
        </w:rPr>
        <w:t>WhatsApp</w:t>
      </w:r>
      <w:r w:rsidR="00A55B97" w:rsidRPr="009075BB">
        <w:rPr>
          <w:color w:val="auto"/>
        </w:rPr>
        <w:t xml:space="preserve">. </w:t>
      </w:r>
    </w:p>
    <w:p w14:paraId="5F031C82" w14:textId="2876C4A6" w:rsidR="001E3F28" w:rsidRPr="009075BB" w:rsidRDefault="00832454" w:rsidP="002F779E">
      <w:pPr>
        <w:pStyle w:val="BodyText"/>
        <w:rPr>
          <w:color w:val="FF0000"/>
        </w:rPr>
      </w:pPr>
      <w:r w:rsidRPr="009075BB">
        <w:rPr>
          <w:color w:val="auto"/>
        </w:rPr>
        <w:t>Ketiadaan sistem yang terstr</w:t>
      </w:r>
      <w:r w:rsidR="00B90A19" w:rsidRPr="009075BB">
        <w:rPr>
          <w:color w:val="auto"/>
        </w:rPr>
        <w:t>uktur dalam pengelolaan absensi</w:t>
      </w:r>
      <w:r w:rsidRPr="009075BB">
        <w:rPr>
          <w:color w:val="auto"/>
        </w:rPr>
        <w:t xml:space="preserve"> </w:t>
      </w:r>
      <w:r w:rsidR="00B90A19" w:rsidRPr="009075BB">
        <w:rPr>
          <w:color w:val="auto"/>
        </w:rPr>
        <w:t xml:space="preserve">dan </w:t>
      </w:r>
      <w:r w:rsidRPr="009075BB">
        <w:rPr>
          <w:color w:val="auto"/>
        </w:rPr>
        <w:t>penilai</w:t>
      </w:r>
      <w:r w:rsidR="00B90A19" w:rsidRPr="009075BB">
        <w:rPr>
          <w:color w:val="auto"/>
        </w:rPr>
        <w:t>an anggota</w:t>
      </w:r>
      <w:r w:rsidRPr="009075BB">
        <w:rPr>
          <w:color w:val="auto"/>
        </w:rPr>
        <w:t xml:space="preserve">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w:t>
      </w:r>
      <w:r w:rsidR="00A55B97" w:rsidRPr="009075BB">
        <w:rPr>
          <w:color w:val="auto"/>
        </w:rPr>
        <w:t xml:space="preserve"> Sistem absensi manual masih kurang efektif dan efisien karena masih banyak masalah yang menghambat kinerja guru</w:t>
      </w:r>
      <w:r w:rsidR="0084464C" w:rsidRPr="009075BB">
        <w:rPr>
          <w:color w:val="auto"/>
        </w:rPr>
        <w:t xml:space="preserve"> atau pembina</w:t>
      </w:r>
      <w:r w:rsidR="00A55B97" w:rsidRPr="009075BB">
        <w:rPr>
          <w:color w:val="auto"/>
        </w:rPr>
        <w:t xml:space="preserve"> untuk m</w:t>
      </w:r>
      <w:r w:rsidR="009126BF" w:rsidRPr="009075BB">
        <w:rPr>
          <w:color w:val="auto"/>
        </w:rPr>
        <w:t xml:space="preserve">engetahui tingkat absensi siswa </w:t>
      </w:r>
      <w:r w:rsidR="00B303C3" w:rsidRPr="009075BB">
        <w:rPr>
          <w:color w:val="auto"/>
        </w:rPr>
        <w:fldChar w:fldCharType="begin" w:fldLock="1"/>
      </w:r>
      <w:r w:rsidR="00664E4D"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00B303C3" w:rsidRPr="009075BB">
        <w:rPr>
          <w:color w:val="auto"/>
        </w:rPr>
        <w:fldChar w:fldCharType="separate"/>
      </w:r>
      <w:r w:rsidR="000D4319" w:rsidRPr="009075BB">
        <w:rPr>
          <w:noProof/>
          <w:color w:val="auto"/>
        </w:rPr>
        <w:t>(Sulistion et al. 2021)</w:t>
      </w:r>
      <w:r w:rsidR="00B303C3" w:rsidRPr="009075BB">
        <w:rPr>
          <w:color w:val="auto"/>
        </w:rPr>
        <w:fldChar w:fldCharType="end"/>
      </w:r>
      <w:r w:rsidR="009126BF" w:rsidRPr="009075BB">
        <w:rPr>
          <w:color w:val="auto"/>
        </w:rPr>
        <w:t xml:space="preserve">. Hal ini berpotensi menghambat pemantauan perkembangan </w:t>
      </w:r>
      <w:r w:rsidR="009126BF" w:rsidRPr="009075BB">
        <w:rPr>
          <w:color w:val="auto"/>
        </w:rPr>
        <w:lastRenderedPageBreak/>
        <w:t>anggota secara berkala dan komprehensif.</w:t>
      </w:r>
      <w:r w:rsidR="000E28B0" w:rsidRPr="009075BB">
        <w:t xml:space="preserve"> </w:t>
      </w:r>
      <w:r w:rsidR="000E28B0"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D00AB0B" w14:textId="6CA7FF3F" w:rsidR="005561F8" w:rsidRPr="009075BB" w:rsidRDefault="005561F8" w:rsidP="002F779E">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00104380"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00B02B7A" w:rsidRPr="009075BB">
        <w:rPr>
          <w:noProof/>
          <w:color w:val="000000"/>
          <w:lang w:val="en-ID"/>
        </w:rPr>
        <w:t>Syukron et al.</w:t>
      </w:r>
      <w:r w:rsidR="008B7A24" w:rsidRPr="009075BB">
        <w:rPr>
          <w:noProof/>
          <w:color w:val="000000"/>
          <w:lang w:val="en-ID"/>
        </w:rPr>
        <w:t xml:space="preserve"> </w:t>
      </w:r>
      <w:r w:rsidR="00B02B7A" w:rsidRPr="009075BB">
        <w:rPr>
          <w:noProof/>
          <w:color w:val="000000"/>
          <w:lang w:val="en-ID"/>
        </w:rPr>
        <w:t>(</w:t>
      </w:r>
      <w:r w:rsidR="008B7A24" w:rsidRPr="009075BB">
        <w:rPr>
          <w:noProof/>
          <w:color w:val="000000"/>
          <w:lang w:val="en-ID"/>
        </w:rPr>
        <w:t>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w:t>
      </w:r>
      <w:r w:rsidR="00BD0AF3" w:rsidRPr="009075BB">
        <w:rPr>
          <w:color w:val="000000"/>
          <w:lang w:val="en-ID"/>
        </w:rPr>
        <w:t xml:space="preserve">Pada </w:t>
      </w:r>
      <w:r w:rsidRPr="009075BB">
        <w:rPr>
          <w:color w:val="000000"/>
          <w:lang w:val="en-ID"/>
        </w:rPr>
        <w:t xml:space="preserve">Penelitian tersebut mengadopsi metode pengembangan sistem </w:t>
      </w:r>
      <w:r w:rsidRPr="009075BB">
        <w:rPr>
          <w:i/>
          <w:color w:val="000000"/>
          <w:lang w:val="en-ID"/>
        </w:rPr>
        <w:t>waterfall</w:t>
      </w:r>
      <w:r w:rsidR="00BD0AF3" w:rsidRPr="009075BB">
        <w:rPr>
          <w:i/>
          <w:color w:val="000000"/>
          <w:lang w:val="en-ID"/>
        </w:rPr>
        <w:t xml:space="preserve"> </w:t>
      </w:r>
      <w:r w:rsidR="00BD0AF3" w:rsidRPr="009075BB">
        <w:rPr>
          <w:color w:val="000000"/>
          <w:lang w:val="en-ID"/>
        </w:rPr>
        <w:t xml:space="preserve">dengan menggunakan </w:t>
      </w:r>
      <w:r w:rsidR="00BD0AF3" w:rsidRPr="009075BB">
        <w:rPr>
          <w:i/>
          <w:color w:val="000000"/>
          <w:lang w:val="en-ID"/>
        </w:rPr>
        <w:t>framework</w:t>
      </w:r>
      <w:r w:rsidR="00BD0AF3" w:rsidRPr="009075BB">
        <w:rPr>
          <w:color w:val="000000"/>
          <w:lang w:val="en-ID"/>
        </w:rPr>
        <w:t xml:space="preserve"> </w:t>
      </w:r>
      <w:r w:rsidR="00BD7ACC" w:rsidRPr="009075BB">
        <w:rPr>
          <w:i/>
        </w:rPr>
        <w:t>C</w:t>
      </w:r>
      <w:r w:rsidR="001D3CDB" w:rsidRPr="009075BB">
        <w:rPr>
          <w:i/>
        </w:rPr>
        <w:t>odeIgniter</w:t>
      </w:r>
      <w:r w:rsidRPr="009075BB">
        <w:rPr>
          <w:color w:val="000000"/>
          <w:lang w:val="en-ID"/>
        </w:rPr>
        <w:t>.</w:t>
      </w:r>
    </w:p>
    <w:p w14:paraId="33F869F3" w14:textId="709AE36B" w:rsidR="00BD0AF3" w:rsidRPr="009075BB" w:rsidRDefault="005561F8" w:rsidP="001D3CDB">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w:t>
      </w:r>
      <w:r w:rsidR="009E037A" w:rsidRPr="009075BB">
        <w:rPr>
          <w:color w:val="000000"/>
          <w:lang w:val="en-ID"/>
        </w:rPr>
        <w:t>atis dan berurutan</w:t>
      </w:r>
      <w:r w:rsidRPr="009075BB">
        <w:rPr>
          <w:color w:val="000000"/>
          <w:lang w:val="en-ID"/>
        </w:rPr>
        <w:t xml:space="preserve">. </w:t>
      </w:r>
      <w:r w:rsidR="004F185D" w:rsidRPr="009075BB">
        <w:rPr>
          <w:color w:val="000000"/>
          <w:lang w:val="en-ID"/>
        </w:rPr>
        <w:t xml:space="preserve">Adapun kelebihan dari metode </w:t>
      </w:r>
      <w:r w:rsidR="004F185D" w:rsidRPr="009075BB">
        <w:rPr>
          <w:i/>
          <w:color w:val="000000"/>
          <w:lang w:val="en-ID"/>
        </w:rPr>
        <w:t>wa</w:t>
      </w:r>
      <w:r w:rsidR="009E037A" w:rsidRPr="009075BB">
        <w:rPr>
          <w:i/>
          <w:color w:val="000000"/>
          <w:lang w:val="en-ID"/>
        </w:rPr>
        <w:t>terfall</w:t>
      </w:r>
      <w:r w:rsidR="009E037A" w:rsidRPr="009075BB">
        <w:rPr>
          <w:color w:val="000000"/>
          <w:lang w:val="en-ID"/>
        </w:rPr>
        <w:t xml:space="preserve"> yaitu Proses pengembangan model fase o</w:t>
      </w:r>
      <w:r w:rsidR="009E037A" w:rsidRPr="009075BB">
        <w:rPr>
          <w:i/>
          <w:color w:val="000000"/>
          <w:lang w:val="en-ID"/>
        </w:rPr>
        <w:t>ne by one</w:t>
      </w:r>
      <w:r w:rsidR="009E037A" w:rsidRPr="009075BB">
        <w:rPr>
          <w:color w:val="000000"/>
          <w:lang w:val="en-ID"/>
        </w:rPr>
        <w:t xml:space="preserve"> dimana setiap tahapannya harus diselesaikan terlebih dahulu sebelum dilanjutkan ketahap selanjutnya, sehingga meminimalis</w:t>
      </w:r>
      <w:r w:rsidR="00EF5465" w:rsidRPr="009075BB">
        <w:rPr>
          <w:color w:val="000000"/>
          <w:lang w:val="en-ID"/>
        </w:rPr>
        <w:t>ir</w:t>
      </w:r>
      <w:r w:rsidR="009E037A" w:rsidRPr="009075BB">
        <w:rPr>
          <w:color w:val="000000"/>
          <w:lang w:val="en-ID"/>
        </w:rPr>
        <w:t xml:space="preserve"> kesalahan yang mungkin akan terjadi</w:t>
      </w:r>
      <w:r w:rsidR="00EF5465" w:rsidRPr="009075BB">
        <w:rPr>
          <w:color w:val="000000"/>
          <w:lang w:val="en-ID"/>
        </w:rPr>
        <w:t xml:space="preserve"> </w:t>
      </w:r>
      <w:r w:rsidR="00EF5465" w:rsidRPr="009075BB">
        <w:rPr>
          <w:color w:val="000000"/>
          <w:lang w:val="en-ID"/>
        </w:rPr>
        <w:fldChar w:fldCharType="begin" w:fldLock="1"/>
      </w:r>
      <w:r w:rsidR="00921A3D"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EF5465" w:rsidRPr="009075BB">
        <w:rPr>
          <w:color w:val="000000"/>
          <w:lang w:val="en-ID"/>
        </w:rPr>
        <w:fldChar w:fldCharType="separate"/>
      </w:r>
      <w:r w:rsidR="000D4319" w:rsidRPr="009075BB">
        <w:rPr>
          <w:noProof/>
          <w:color w:val="000000"/>
          <w:lang w:val="en-ID"/>
        </w:rPr>
        <w:t>(A. A. Wahid 2020)</w:t>
      </w:r>
      <w:r w:rsidR="00EF5465" w:rsidRPr="009075BB">
        <w:rPr>
          <w:color w:val="000000"/>
          <w:lang w:val="en-ID"/>
        </w:rPr>
        <w:fldChar w:fldCharType="end"/>
      </w:r>
      <w:r w:rsidR="009E037A" w:rsidRPr="009075BB">
        <w:rPr>
          <w:color w:val="000000"/>
          <w:lang w:val="en-ID"/>
        </w:rPr>
        <w:t>.</w:t>
      </w:r>
      <w:r w:rsidR="001D3CDB" w:rsidRPr="009075BB">
        <w:rPr>
          <w:color w:val="000000"/>
          <w:lang w:val="en-ID"/>
        </w:rPr>
        <w:t xml:space="preserve"> </w:t>
      </w:r>
      <w:r w:rsidR="00C7449F" w:rsidRPr="009075BB">
        <w:rPr>
          <w:color w:val="000000"/>
          <w:lang w:val="en-ID"/>
        </w:rPr>
        <w:t xml:space="preserve">Pada penelitian ini, pengembangan sistem menggunakan </w:t>
      </w:r>
      <w:r w:rsidR="00C7449F" w:rsidRPr="009075BB">
        <w:rPr>
          <w:i/>
          <w:color w:val="000000"/>
          <w:lang w:val="en-ID"/>
        </w:rPr>
        <w:t>framework</w:t>
      </w:r>
      <w:r w:rsidR="00C7449F" w:rsidRPr="009075BB">
        <w:rPr>
          <w:color w:val="000000"/>
          <w:lang w:val="en-ID"/>
        </w:rPr>
        <w:t xml:space="preserve"> </w:t>
      </w:r>
      <w:r w:rsidR="00C7449F" w:rsidRPr="009075BB">
        <w:rPr>
          <w:i/>
          <w:color w:val="000000"/>
          <w:lang w:val="en-ID"/>
        </w:rPr>
        <w:t>Laravel</w:t>
      </w:r>
      <w:r w:rsidR="00C7449F" w:rsidRPr="009075BB">
        <w:rPr>
          <w:color w:val="000000"/>
          <w:lang w:val="en-ID"/>
        </w:rPr>
        <w:t xml:space="preserve"> dan </w:t>
      </w:r>
      <w:r w:rsidR="00C7449F" w:rsidRPr="009075BB">
        <w:rPr>
          <w:i/>
          <w:color w:val="000000"/>
          <w:lang w:val="en-ID"/>
        </w:rPr>
        <w:t>Bootstrap</w:t>
      </w:r>
      <w:r w:rsidR="00C7449F" w:rsidRPr="009075BB">
        <w:rPr>
          <w:color w:val="000000"/>
          <w:lang w:val="en-ID"/>
        </w:rPr>
        <w:t xml:space="preserve"> guna memastikan struktur sistem yang lebih terorganisir, efisiensi dalam pengembangan, serta tampilan antarmuka yang responsif dan ramah pengguna.</w:t>
      </w:r>
    </w:p>
    <w:p w14:paraId="3D38EB0C" w14:textId="20726A64" w:rsidR="00380DB3" w:rsidRPr="009075BB" w:rsidRDefault="00380DB3" w:rsidP="00380DB3">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w:t>
      </w:r>
      <w:r w:rsidR="00F92D87" w:rsidRPr="009075BB">
        <w:rPr>
          <w:color w:val="000000"/>
          <w:lang w:val="en-ID"/>
        </w:rPr>
        <w:t xml:space="preserve"> </w:t>
      </w:r>
      <w:r w:rsidR="00F92D87" w:rsidRPr="009075BB">
        <w:rPr>
          <w:color w:val="000000"/>
          <w:lang w:val="en-ID"/>
        </w:rPr>
        <w:fldChar w:fldCharType="begin" w:fldLock="1"/>
      </w:r>
      <w:r w:rsidR="008530E2"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00F92D87" w:rsidRPr="009075BB">
        <w:rPr>
          <w:color w:val="000000"/>
          <w:lang w:val="en-ID"/>
        </w:rPr>
        <w:fldChar w:fldCharType="separate"/>
      </w:r>
      <w:r w:rsidR="00F92D87" w:rsidRPr="009075BB">
        <w:rPr>
          <w:noProof/>
          <w:color w:val="000000"/>
          <w:lang w:val="en-ID"/>
        </w:rPr>
        <w:t>(Arya Hafizh Tofani and Fadelis Sukya 2023)</w:t>
      </w:r>
      <w:r w:rsidR="00F92D87" w:rsidRPr="009075BB">
        <w:rPr>
          <w:color w:val="000000"/>
          <w:lang w:val="en-ID"/>
        </w:rPr>
        <w:fldChar w:fldCharType="end"/>
      </w:r>
      <w:r w:rsidRPr="009075BB">
        <w:rPr>
          <w:color w:val="000000"/>
          <w:lang w:val="en-ID"/>
        </w:rPr>
        <w:t>.</w:t>
      </w:r>
    </w:p>
    <w:p w14:paraId="6D0037B8" w14:textId="44504086" w:rsidR="00F92D87" w:rsidRPr="009075BB" w:rsidRDefault="00666544" w:rsidP="00F92D87">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0A230690" w14:textId="72770494" w:rsidR="00301B97" w:rsidRPr="009075BB" w:rsidRDefault="00C901A9" w:rsidP="00347098">
      <w:pPr>
        <w:pStyle w:val="Heading2"/>
        <w:numPr>
          <w:ilvl w:val="1"/>
          <w:numId w:val="1"/>
        </w:numPr>
        <w:ind w:left="567" w:hanging="567"/>
        <w:rPr>
          <w:rFonts w:cs="Times New Roman"/>
          <w:color w:val="FF0000"/>
        </w:rPr>
      </w:pPr>
      <w:bookmarkStart w:id="14" w:name="_Toc192654554"/>
      <w:r w:rsidRPr="009075BB">
        <w:rPr>
          <w:rFonts w:cs="Times New Roman"/>
          <w:szCs w:val="24"/>
        </w:rPr>
        <w:lastRenderedPageBreak/>
        <w:t>Rumusan Masalah</w:t>
      </w:r>
      <w:bookmarkEnd w:id="14"/>
    </w:p>
    <w:p w14:paraId="7CBF88E4" w14:textId="13CDEE15" w:rsidR="00C6617F" w:rsidRPr="009075BB" w:rsidRDefault="00C6617F" w:rsidP="00C6617F">
      <w:pPr>
        <w:pStyle w:val="NoSpacing"/>
        <w:rPr>
          <w:rFonts w:ascii="Times New Roman" w:hAnsi="Times New Roman" w:cs="Times New Roman"/>
          <w:color w:val="FF0000"/>
          <w:sz w:val="24"/>
        </w:rPr>
      </w:pPr>
    </w:p>
    <w:p w14:paraId="41B83741" w14:textId="34DEAF29" w:rsidR="00301B97" w:rsidRPr="009075BB" w:rsidRDefault="00246349" w:rsidP="00620F0C">
      <w:pPr>
        <w:pStyle w:val="BodyText"/>
      </w:pPr>
      <w:r w:rsidRPr="009075BB">
        <w:t xml:space="preserve">Berdasarkan latar belakang penelitian, maka yang menjadi rumusan masalah dalam penelitian ini adalah </w:t>
      </w:r>
      <w:r w:rsidR="00F66B2E" w:rsidRPr="009075BB">
        <w:t xml:space="preserve">“Bagaimana Membangun Sistem Informasi </w:t>
      </w:r>
      <w:r w:rsidR="00F66B2E" w:rsidRPr="009075BB">
        <w:rPr>
          <w:i/>
        </w:rPr>
        <w:t>Marching Band</w:t>
      </w:r>
      <w:r w:rsidR="00F66B2E" w:rsidRPr="009075BB">
        <w:t xml:space="preserve"> Gema Oasis MAN 1 Samarinda Berbasis </w:t>
      </w:r>
      <w:r w:rsidR="00F66B2E" w:rsidRPr="009075BB">
        <w:rPr>
          <w:i/>
        </w:rPr>
        <w:t>Website</w:t>
      </w:r>
      <w:r w:rsidR="0019552A" w:rsidRPr="009075BB">
        <w:t xml:space="preserve"> Dengan Menggunakan Metode Pengembangan </w:t>
      </w:r>
      <w:r w:rsidR="0019552A" w:rsidRPr="009075BB">
        <w:rPr>
          <w:i/>
        </w:rPr>
        <w:t>Waterfall</w:t>
      </w:r>
      <w:r w:rsidRPr="009075BB">
        <w:rPr>
          <w:i/>
        </w:rPr>
        <w:t>?</w:t>
      </w:r>
      <w:r w:rsidR="00F66B2E" w:rsidRPr="009075BB">
        <w:t>”</w:t>
      </w:r>
      <w:r w:rsidR="00CE4AA0" w:rsidRPr="009075BB">
        <w:t>.</w:t>
      </w:r>
      <w:r w:rsidR="005D4577" w:rsidRPr="009075BB">
        <w:t xml:space="preserve"> </w:t>
      </w:r>
    </w:p>
    <w:p w14:paraId="098FF78E" w14:textId="77777777" w:rsidR="00275F06" w:rsidRPr="009075BB" w:rsidRDefault="00275F06" w:rsidP="00275F06">
      <w:pPr>
        <w:pStyle w:val="NoSpacing"/>
        <w:rPr>
          <w:rFonts w:ascii="Times New Roman" w:hAnsi="Times New Roman" w:cs="Times New Roman"/>
          <w:lang w:val="id"/>
        </w:rPr>
      </w:pPr>
    </w:p>
    <w:p w14:paraId="532C9B4B" w14:textId="77777777" w:rsidR="00FD69F5" w:rsidRPr="009075BB" w:rsidRDefault="00C901A9" w:rsidP="00FD69F5">
      <w:pPr>
        <w:pStyle w:val="Heading2"/>
        <w:numPr>
          <w:ilvl w:val="1"/>
          <w:numId w:val="1"/>
        </w:numPr>
        <w:ind w:left="567" w:hanging="567"/>
        <w:rPr>
          <w:rFonts w:cs="Times New Roman"/>
          <w:szCs w:val="24"/>
        </w:rPr>
      </w:pPr>
      <w:bookmarkStart w:id="15" w:name="_Toc192654555"/>
      <w:r w:rsidRPr="009075BB">
        <w:rPr>
          <w:rFonts w:cs="Times New Roman"/>
          <w:szCs w:val="24"/>
        </w:rPr>
        <w:t>Batasan Masalah</w:t>
      </w:r>
      <w:bookmarkEnd w:id="15"/>
    </w:p>
    <w:p w14:paraId="714E6E8D" w14:textId="5AF7A603" w:rsidR="00C6617F" w:rsidRPr="009075BB" w:rsidRDefault="00C6617F" w:rsidP="00C6617F">
      <w:pPr>
        <w:pStyle w:val="NoSpacing"/>
        <w:rPr>
          <w:rFonts w:ascii="Times New Roman" w:hAnsi="Times New Roman" w:cs="Times New Roman"/>
          <w:color w:val="FF0000"/>
          <w:sz w:val="24"/>
        </w:rPr>
      </w:pPr>
    </w:p>
    <w:p w14:paraId="733FAFDD" w14:textId="06D9FAEB" w:rsidR="00744303" w:rsidRPr="009075BB" w:rsidRDefault="00744303" w:rsidP="00923263">
      <w:pPr>
        <w:pStyle w:val="BodyText"/>
      </w:pPr>
      <w:r w:rsidRPr="009075BB">
        <w:t>Penelitian ini disusun berdasarkan data-data yang diperoleh. Karena luasnya bidang yang dihadapi maka ruang lingkup masalah dibatasi sebagai berikut:</w:t>
      </w:r>
    </w:p>
    <w:p w14:paraId="6D4AB0D0" w14:textId="090BB307" w:rsidR="00744303" w:rsidRPr="009075BB" w:rsidRDefault="007960EA" w:rsidP="00923263">
      <w:pPr>
        <w:pStyle w:val="NoSpacing"/>
        <w:numPr>
          <w:ilvl w:val="3"/>
          <w:numId w:val="13"/>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Penelitian dilakukan di Madrasah Aliyah Negeri 1 Samarinda</w:t>
      </w:r>
      <w:r w:rsidR="00A57681" w:rsidRPr="009075BB">
        <w:rPr>
          <w:rFonts w:ascii="Times New Roman" w:hAnsi="Times New Roman" w:cs="Times New Roman"/>
          <w:sz w:val="24"/>
          <w:lang w:val="id"/>
        </w:rPr>
        <w:t>.</w:t>
      </w:r>
      <w:r w:rsidRPr="009075BB">
        <w:rPr>
          <w:rFonts w:ascii="Times New Roman" w:hAnsi="Times New Roman" w:cs="Times New Roman"/>
          <w:sz w:val="24"/>
          <w:lang w:val="id"/>
        </w:rPr>
        <w:t xml:space="preserve"> </w:t>
      </w:r>
    </w:p>
    <w:p w14:paraId="656DFB65" w14:textId="126F93EA" w:rsidR="00744303" w:rsidRPr="009075BB" w:rsidRDefault="007960EA" w:rsidP="00923263">
      <w:pPr>
        <w:pStyle w:val="NoSpacing"/>
        <w:numPr>
          <w:ilvl w:val="3"/>
          <w:numId w:val="13"/>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Laravel</w:t>
      </w:r>
      <w:r w:rsidR="00C47703" w:rsidRPr="009075BB">
        <w:rPr>
          <w:rFonts w:ascii="Times New Roman" w:hAnsi="Times New Roman" w:cs="Times New Roman"/>
          <w:i/>
          <w:sz w:val="24"/>
          <w:lang w:val="id"/>
        </w:rPr>
        <w:t xml:space="preserve"> </w:t>
      </w:r>
      <w:r w:rsidR="00C47703" w:rsidRPr="009075BB">
        <w:rPr>
          <w:rFonts w:ascii="Times New Roman" w:hAnsi="Times New Roman" w:cs="Times New Roman"/>
          <w:sz w:val="24"/>
          <w:lang w:val="id"/>
        </w:rPr>
        <w:t xml:space="preserve">dan </w:t>
      </w:r>
      <w:r w:rsidR="00C47703" w:rsidRPr="009075BB">
        <w:rPr>
          <w:rFonts w:ascii="Times New Roman" w:hAnsi="Times New Roman" w:cs="Times New Roman"/>
          <w:i/>
          <w:sz w:val="24"/>
          <w:lang w:val="id"/>
        </w:rPr>
        <w:t>Bootstraps</w:t>
      </w:r>
      <w:r w:rsidR="00A57681" w:rsidRPr="009075BB">
        <w:rPr>
          <w:rFonts w:ascii="Times New Roman" w:hAnsi="Times New Roman" w:cs="Times New Roman"/>
          <w:sz w:val="24"/>
          <w:lang w:val="id"/>
        </w:rPr>
        <w:t>.</w:t>
      </w:r>
    </w:p>
    <w:p w14:paraId="475237D2" w14:textId="5F32B5F9" w:rsidR="00744303" w:rsidRPr="009075BB" w:rsidRDefault="00A57681" w:rsidP="00923263">
      <w:pPr>
        <w:pStyle w:val="NoSpacing"/>
        <w:numPr>
          <w:ilvl w:val="3"/>
          <w:numId w:val="13"/>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w:t>
      </w:r>
      <w:r w:rsidR="000A1A6C" w:rsidRPr="009075BB">
        <w:rPr>
          <w:rFonts w:ascii="Times New Roman" w:hAnsi="Times New Roman" w:cs="Times New Roman"/>
          <w:sz w:val="24"/>
          <w:lang w:val="id"/>
        </w:rPr>
        <w:t>dirancang</w:t>
      </w:r>
      <w:r w:rsidRPr="009075BB">
        <w:rPr>
          <w:rFonts w:ascii="Times New Roman" w:hAnsi="Times New Roman" w:cs="Times New Roman"/>
          <w:sz w:val="24"/>
          <w:lang w:val="id"/>
        </w:rPr>
        <w:t xml:space="preserve"> </w:t>
      </w:r>
      <w:r w:rsidR="000A1A6C" w:rsidRPr="009075BB">
        <w:rPr>
          <w:rFonts w:ascii="Times New Roman" w:hAnsi="Times New Roman" w:cs="Times New Roman"/>
          <w:sz w:val="24"/>
          <w:lang w:val="id"/>
        </w:rPr>
        <w:t>ini diperuntukkan</w:t>
      </w:r>
      <w:r w:rsidRPr="009075BB">
        <w:rPr>
          <w:rFonts w:ascii="Times New Roman" w:hAnsi="Times New Roman" w:cs="Times New Roman"/>
          <w:sz w:val="24"/>
          <w:lang w:val="id"/>
        </w:rPr>
        <w:t xml:space="preserve"> </w:t>
      </w:r>
      <w:r w:rsidR="000A1A6C" w:rsidRPr="009075BB">
        <w:rPr>
          <w:rFonts w:ascii="Times New Roman" w:hAnsi="Times New Roman" w:cs="Times New Roman"/>
          <w:sz w:val="24"/>
          <w:lang w:val="id"/>
        </w:rPr>
        <w:t>bagi</w:t>
      </w:r>
      <w:r w:rsidR="00B36C34" w:rsidRPr="009075BB">
        <w:rPr>
          <w:rFonts w:ascii="Times New Roman" w:hAnsi="Times New Roman" w:cs="Times New Roman"/>
          <w:sz w:val="24"/>
          <w:lang w:val="id"/>
        </w:rPr>
        <w:t xml:space="preserve"> admin,</w:t>
      </w:r>
      <w:r w:rsidRPr="009075BB">
        <w:rPr>
          <w:rFonts w:ascii="Times New Roman" w:hAnsi="Times New Roman" w:cs="Times New Roman"/>
          <w:sz w:val="24"/>
          <w:lang w:val="id"/>
        </w:rPr>
        <w:t xml:space="preserve">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w:t>
      </w:r>
      <w:r w:rsidR="000A1A6C" w:rsidRPr="009075BB">
        <w:rPr>
          <w:rFonts w:ascii="Times New Roman" w:hAnsi="Times New Roman" w:cs="Times New Roman"/>
          <w:sz w:val="24"/>
          <w:lang w:val="id"/>
        </w:rPr>
        <w:t>,</w:t>
      </w:r>
      <w:r w:rsidRPr="009075BB">
        <w:rPr>
          <w:rFonts w:ascii="Times New Roman" w:hAnsi="Times New Roman" w:cs="Times New Roman"/>
          <w:sz w:val="24"/>
          <w:lang w:val="id"/>
        </w:rPr>
        <w:t xml:space="preserve"> serta masyarakat umum.</w:t>
      </w:r>
    </w:p>
    <w:p w14:paraId="3C58FE91" w14:textId="77777777" w:rsidR="002159A7" w:rsidRPr="009075BB" w:rsidRDefault="002159A7" w:rsidP="00FD69F5">
      <w:pPr>
        <w:pStyle w:val="NoSpacing"/>
        <w:spacing w:line="360" w:lineRule="auto"/>
        <w:rPr>
          <w:rFonts w:ascii="Times New Roman" w:hAnsi="Times New Roman" w:cs="Times New Roman"/>
          <w:lang w:val="id-ID"/>
        </w:rPr>
      </w:pPr>
    </w:p>
    <w:p w14:paraId="3D2AE1DC" w14:textId="77777777" w:rsidR="00347098" w:rsidRPr="009075BB" w:rsidRDefault="00C901A9" w:rsidP="00FD69F5">
      <w:pPr>
        <w:pStyle w:val="Heading2"/>
        <w:numPr>
          <w:ilvl w:val="1"/>
          <w:numId w:val="1"/>
        </w:numPr>
        <w:ind w:left="567" w:hanging="567"/>
        <w:rPr>
          <w:rFonts w:cs="Times New Roman"/>
          <w:szCs w:val="24"/>
        </w:rPr>
      </w:pPr>
      <w:bookmarkStart w:id="16" w:name="_Toc192654556"/>
      <w:r w:rsidRPr="009075BB">
        <w:rPr>
          <w:rFonts w:cs="Times New Roman"/>
          <w:szCs w:val="24"/>
        </w:rPr>
        <w:t>Tujuan Penelitian</w:t>
      </w:r>
      <w:bookmarkEnd w:id="16"/>
    </w:p>
    <w:p w14:paraId="31277EF4" w14:textId="75654BDE" w:rsidR="000C4F0E" w:rsidRPr="009075BB" w:rsidRDefault="000C4F0E" w:rsidP="000C4F0E">
      <w:pPr>
        <w:pStyle w:val="NoSpacing"/>
        <w:rPr>
          <w:rFonts w:ascii="Times New Roman" w:hAnsi="Times New Roman" w:cs="Times New Roman"/>
          <w:color w:val="FF0000"/>
          <w:sz w:val="24"/>
        </w:rPr>
      </w:pPr>
    </w:p>
    <w:p w14:paraId="533E1BCC" w14:textId="3A53BE79" w:rsidR="0045652A" w:rsidRPr="009075BB" w:rsidRDefault="001B36CF" w:rsidP="0045652A">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4A4E42A0" w14:textId="77777777" w:rsidR="00A41882" w:rsidRPr="009075BB" w:rsidRDefault="00A41882" w:rsidP="00347098">
      <w:pPr>
        <w:pStyle w:val="NoSpacing"/>
        <w:spacing w:line="360" w:lineRule="auto"/>
        <w:rPr>
          <w:rFonts w:ascii="Times New Roman" w:hAnsi="Times New Roman" w:cs="Times New Roman"/>
          <w:sz w:val="24"/>
          <w:lang w:val="id-ID"/>
        </w:rPr>
      </w:pPr>
    </w:p>
    <w:p w14:paraId="375ECE0A" w14:textId="77777777" w:rsidR="00347098" w:rsidRPr="009075BB" w:rsidRDefault="00C901A9" w:rsidP="00FD69F5">
      <w:pPr>
        <w:pStyle w:val="Heading2"/>
        <w:numPr>
          <w:ilvl w:val="1"/>
          <w:numId w:val="1"/>
        </w:numPr>
        <w:ind w:left="567" w:hanging="567"/>
        <w:rPr>
          <w:rFonts w:cs="Times New Roman"/>
        </w:rPr>
      </w:pPr>
      <w:bookmarkStart w:id="17" w:name="_Toc192654557"/>
      <w:r w:rsidRPr="009075BB">
        <w:rPr>
          <w:rFonts w:cs="Times New Roman"/>
        </w:rPr>
        <w:t>Manfaat Penelitian</w:t>
      </w:r>
      <w:bookmarkEnd w:id="17"/>
    </w:p>
    <w:p w14:paraId="4B132E46" w14:textId="1D9AE6B4" w:rsidR="000C4F0E" w:rsidRPr="009075BB" w:rsidRDefault="000C4F0E" w:rsidP="000C4F0E">
      <w:pPr>
        <w:pStyle w:val="NoSpacing"/>
        <w:rPr>
          <w:rFonts w:ascii="Times New Roman" w:hAnsi="Times New Roman" w:cs="Times New Roman"/>
          <w:color w:val="FF0000"/>
          <w:sz w:val="24"/>
        </w:rPr>
      </w:pPr>
    </w:p>
    <w:p w14:paraId="7DA0E78F" w14:textId="462CB1B5" w:rsidR="00F225D4" w:rsidRPr="009075BB" w:rsidRDefault="00DE0B54" w:rsidP="00F225D4">
      <w:pPr>
        <w:pStyle w:val="BodyText"/>
        <w:rPr>
          <w:lang w:val="en-US"/>
        </w:rPr>
      </w:pPr>
      <w:r w:rsidRPr="009075BB">
        <w:rPr>
          <w:lang w:val="en-US"/>
        </w:rPr>
        <w:t xml:space="preserve">Dengan adanya penelitian ini maka diharapkan dapat memberikan manfaat bagi </w:t>
      </w:r>
      <w:r w:rsidR="00EF1A74" w:rsidRPr="009075BB">
        <w:rPr>
          <w:lang w:val="en-US"/>
        </w:rPr>
        <w:t>pihak yang terkait di antaranya</w:t>
      </w:r>
      <w:r w:rsidRPr="009075BB">
        <w:rPr>
          <w:lang w:val="en-US"/>
        </w:rPr>
        <w:t>:</w:t>
      </w:r>
    </w:p>
    <w:p w14:paraId="1AF3A803" w14:textId="18197ED7" w:rsidR="00DE0B54" w:rsidRPr="009075BB" w:rsidRDefault="00DE0B54" w:rsidP="00F225D4">
      <w:pPr>
        <w:pStyle w:val="Heading3"/>
        <w:numPr>
          <w:ilvl w:val="2"/>
          <w:numId w:val="1"/>
        </w:numPr>
        <w:spacing w:line="360" w:lineRule="auto"/>
        <w:ind w:left="1276" w:hanging="709"/>
        <w:rPr>
          <w:rFonts w:cs="Times New Roman"/>
        </w:rPr>
      </w:pPr>
      <w:bookmarkStart w:id="18" w:name="_Toc192654558"/>
      <w:r w:rsidRPr="009075BB">
        <w:rPr>
          <w:rFonts w:cs="Times New Roman"/>
        </w:rPr>
        <w:t>Bagi Masyarakat</w:t>
      </w:r>
      <w:bookmarkEnd w:id="18"/>
    </w:p>
    <w:p w14:paraId="10813443" w14:textId="2F237377" w:rsidR="00DE0B54" w:rsidRPr="009075BB" w:rsidRDefault="00F92D87" w:rsidP="0050262D">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D70AB25" w14:textId="77777777" w:rsidR="00F225D4" w:rsidRPr="009075BB" w:rsidRDefault="00F225D4" w:rsidP="00F225D4">
      <w:pPr>
        <w:pStyle w:val="NoSpacing"/>
        <w:rPr>
          <w:rFonts w:ascii="Times New Roman" w:hAnsi="Times New Roman" w:cs="Times New Roman"/>
        </w:rPr>
      </w:pPr>
    </w:p>
    <w:p w14:paraId="74C68F8D" w14:textId="733D303E" w:rsidR="00DE0B54" w:rsidRPr="009075BB" w:rsidRDefault="00F12848" w:rsidP="00F225D4">
      <w:pPr>
        <w:pStyle w:val="Heading3"/>
        <w:numPr>
          <w:ilvl w:val="2"/>
          <w:numId w:val="1"/>
        </w:numPr>
        <w:spacing w:line="360" w:lineRule="auto"/>
        <w:ind w:left="1276" w:hanging="709"/>
        <w:rPr>
          <w:rFonts w:cs="Times New Roman"/>
        </w:rPr>
      </w:pPr>
      <w:bookmarkStart w:id="19" w:name="_Toc192654559"/>
      <w:r w:rsidRPr="009075BB">
        <w:rPr>
          <w:rFonts w:cs="Times New Roman"/>
        </w:rPr>
        <w:lastRenderedPageBreak/>
        <w:t>Bagi Perguruan Tinggi</w:t>
      </w:r>
      <w:bookmarkEnd w:id="19"/>
    </w:p>
    <w:p w14:paraId="081F403E" w14:textId="4E57E76C" w:rsidR="00DE0B54" w:rsidRPr="009075BB" w:rsidRDefault="00F12848" w:rsidP="0050262D">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395AEA14" w14:textId="77777777" w:rsidR="00F225D4" w:rsidRPr="009075BB" w:rsidRDefault="00F225D4" w:rsidP="00F225D4">
      <w:pPr>
        <w:pStyle w:val="NoSpacing"/>
        <w:rPr>
          <w:rFonts w:ascii="Times New Roman" w:hAnsi="Times New Roman" w:cs="Times New Roman"/>
        </w:rPr>
      </w:pPr>
    </w:p>
    <w:p w14:paraId="5D83048B" w14:textId="2B975FFA" w:rsidR="00F12848" w:rsidRPr="009075BB" w:rsidRDefault="00F12848" w:rsidP="00F225D4">
      <w:pPr>
        <w:pStyle w:val="Heading3"/>
        <w:numPr>
          <w:ilvl w:val="2"/>
          <w:numId w:val="1"/>
        </w:numPr>
        <w:spacing w:line="360" w:lineRule="auto"/>
        <w:ind w:left="1276" w:hanging="709"/>
        <w:rPr>
          <w:rFonts w:cs="Times New Roman"/>
        </w:rPr>
      </w:pPr>
      <w:bookmarkStart w:id="20" w:name="_Toc192654560"/>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20"/>
    </w:p>
    <w:p w14:paraId="3116D50B" w14:textId="6E0CA57A" w:rsidR="00F12848" w:rsidRPr="009075BB" w:rsidRDefault="0019445C" w:rsidP="0050262D">
      <w:pPr>
        <w:pStyle w:val="BodyText"/>
        <w:ind w:left="567" w:firstLine="720"/>
        <w:rPr>
          <w:lang w:val="en-US"/>
        </w:rPr>
      </w:pPr>
      <w:r w:rsidRPr="009075BB">
        <w:t>Memudahkan</w:t>
      </w:r>
      <w:r w:rsidRPr="009075BB">
        <w:rPr>
          <w:lang w:val="en-US"/>
        </w:rPr>
        <w:t xml:space="preserve"> penyediaan informasi yang jelas kepada</w:t>
      </w:r>
      <w:r w:rsidR="005F470B" w:rsidRPr="009075BB">
        <w:rPr>
          <w:lang w:val="en-US"/>
        </w:rPr>
        <w:t xml:space="preserve"> anggota, pelatih dan</w:t>
      </w:r>
      <w:r w:rsidRPr="009075BB">
        <w:rPr>
          <w:lang w:val="en-US"/>
        </w:rPr>
        <w:t xml:space="preserve"> pembina, serta mendukung pengelolaan internal organisasi secara lebih efisien.</w:t>
      </w:r>
    </w:p>
    <w:p w14:paraId="7BD5F896" w14:textId="77777777" w:rsidR="0016743A" w:rsidRPr="009075BB" w:rsidRDefault="0016743A" w:rsidP="0016743A">
      <w:pPr>
        <w:pStyle w:val="NoSpacing"/>
        <w:spacing w:line="360" w:lineRule="auto"/>
        <w:rPr>
          <w:rFonts w:ascii="Times New Roman" w:hAnsi="Times New Roman" w:cs="Times New Roman"/>
          <w:sz w:val="24"/>
        </w:rPr>
      </w:pPr>
    </w:p>
    <w:p w14:paraId="5AAE9AA3" w14:textId="77777777" w:rsidR="000C4F0E" w:rsidRPr="009075BB" w:rsidRDefault="00C901A9" w:rsidP="000C4F0E">
      <w:pPr>
        <w:pStyle w:val="Heading2"/>
        <w:numPr>
          <w:ilvl w:val="1"/>
          <w:numId w:val="1"/>
        </w:numPr>
        <w:ind w:left="567" w:hanging="567"/>
        <w:rPr>
          <w:rFonts w:cs="Times New Roman"/>
          <w:szCs w:val="24"/>
        </w:rPr>
      </w:pPr>
      <w:bookmarkStart w:id="21" w:name="_Toc192654561"/>
      <w:r w:rsidRPr="009075BB">
        <w:rPr>
          <w:rFonts w:cs="Times New Roman"/>
          <w:szCs w:val="24"/>
        </w:rPr>
        <w:t>Kontribusi Penelitian</w:t>
      </w:r>
      <w:bookmarkEnd w:id="21"/>
    </w:p>
    <w:p w14:paraId="776F3AB3" w14:textId="0F189ADC" w:rsidR="000C4F0E" w:rsidRPr="009075BB" w:rsidRDefault="000C4F0E" w:rsidP="000C4F0E">
      <w:pPr>
        <w:pStyle w:val="NoSpacing"/>
        <w:rPr>
          <w:rFonts w:ascii="Times New Roman" w:hAnsi="Times New Roman" w:cs="Times New Roman"/>
          <w:color w:val="FF0000"/>
          <w:sz w:val="24"/>
        </w:rPr>
      </w:pPr>
    </w:p>
    <w:p w14:paraId="262957E4" w14:textId="3BAA3C7A" w:rsidR="00F225D4" w:rsidRPr="009075BB" w:rsidRDefault="0050262D" w:rsidP="00F225D4">
      <w:pPr>
        <w:pStyle w:val="BodyText"/>
      </w:pPr>
      <w:r w:rsidRPr="009075BB">
        <w:t>Dengan adanya penelitian ini, diharapkan dapat memberikan kontribusi dalam beberapa aspek, di antaranya:</w:t>
      </w:r>
    </w:p>
    <w:p w14:paraId="07052D57" w14:textId="0205736A" w:rsidR="000C4F0E" w:rsidRPr="009075BB" w:rsidRDefault="000B6A21" w:rsidP="00F225D4">
      <w:pPr>
        <w:pStyle w:val="Heading3"/>
        <w:numPr>
          <w:ilvl w:val="2"/>
          <w:numId w:val="1"/>
        </w:numPr>
        <w:spacing w:line="360" w:lineRule="auto"/>
        <w:ind w:left="1276" w:hanging="709"/>
        <w:rPr>
          <w:rFonts w:cs="Times New Roman"/>
        </w:rPr>
      </w:pPr>
      <w:bookmarkStart w:id="22" w:name="_Toc192654562"/>
      <w:r w:rsidRPr="009075BB">
        <w:rPr>
          <w:rFonts w:cs="Times New Roman"/>
        </w:rPr>
        <w:t xml:space="preserve">Kontribusi </w:t>
      </w:r>
      <w:r w:rsidR="00A0355F" w:rsidRPr="009075BB">
        <w:rPr>
          <w:rFonts w:cs="Times New Roman"/>
        </w:rPr>
        <w:t>Penelitian Terhadap Ilmu Pengetahuan</w:t>
      </w:r>
      <w:bookmarkEnd w:id="22"/>
    </w:p>
    <w:p w14:paraId="6CA912BF" w14:textId="488FB417" w:rsidR="009502AA" w:rsidRPr="009075BB" w:rsidRDefault="00FF040F" w:rsidP="0050262D">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4AFC530" w14:textId="77777777" w:rsidR="00F225D4" w:rsidRPr="009075BB" w:rsidRDefault="00F225D4" w:rsidP="00F225D4">
      <w:pPr>
        <w:pStyle w:val="NoSpacing"/>
        <w:rPr>
          <w:rFonts w:ascii="Times New Roman" w:hAnsi="Times New Roman" w:cs="Times New Roman"/>
          <w:lang w:val="id"/>
        </w:rPr>
      </w:pPr>
    </w:p>
    <w:p w14:paraId="3351FC44" w14:textId="1406D1EA" w:rsidR="000C4F0E" w:rsidRPr="009075BB" w:rsidRDefault="00A0355F" w:rsidP="000C4F0E">
      <w:pPr>
        <w:pStyle w:val="Heading3"/>
        <w:numPr>
          <w:ilvl w:val="2"/>
          <w:numId w:val="1"/>
        </w:numPr>
        <w:spacing w:line="360" w:lineRule="auto"/>
        <w:ind w:left="1276" w:hanging="709"/>
        <w:rPr>
          <w:rFonts w:cs="Times New Roman"/>
        </w:rPr>
      </w:pPr>
      <w:bookmarkStart w:id="23" w:name="_Toc192654563"/>
      <w:r w:rsidRPr="009075BB">
        <w:rPr>
          <w:rFonts w:cs="Times New Roman"/>
        </w:rPr>
        <w:t>Kontribusi Keilmuan Sistem Informasi</w:t>
      </w:r>
      <w:bookmarkEnd w:id="23"/>
    </w:p>
    <w:p w14:paraId="6B4790EC" w14:textId="19C4C3F3" w:rsidR="009502AA" w:rsidRPr="009075BB" w:rsidRDefault="00FC35A1" w:rsidP="0050262D">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4D935BA5" w14:textId="77777777" w:rsidR="00F225D4" w:rsidRPr="009075BB" w:rsidRDefault="00F225D4" w:rsidP="00F225D4">
      <w:pPr>
        <w:pStyle w:val="NoSpacing"/>
        <w:rPr>
          <w:rFonts w:ascii="Times New Roman" w:hAnsi="Times New Roman" w:cs="Times New Roman"/>
          <w:lang w:val="id"/>
        </w:rPr>
      </w:pPr>
    </w:p>
    <w:p w14:paraId="2542594A" w14:textId="3DE677EC" w:rsidR="000C4F0E" w:rsidRPr="009075BB" w:rsidRDefault="00A0355F" w:rsidP="000C4F0E">
      <w:pPr>
        <w:pStyle w:val="Heading3"/>
        <w:numPr>
          <w:ilvl w:val="2"/>
          <w:numId w:val="1"/>
        </w:numPr>
        <w:spacing w:line="360" w:lineRule="auto"/>
        <w:ind w:left="1276" w:hanging="709"/>
        <w:rPr>
          <w:rFonts w:cs="Times New Roman"/>
        </w:rPr>
      </w:pPr>
      <w:bookmarkStart w:id="24" w:name="_Toc192654564"/>
      <w:r w:rsidRPr="009075BB">
        <w:rPr>
          <w:rFonts w:cs="Times New Roman"/>
        </w:rPr>
        <w:t>Kontribusi Bisnis</w:t>
      </w:r>
      <w:bookmarkEnd w:id="24"/>
    </w:p>
    <w:p w14:paraId="2EAB9220" w14:textId="7443D435" w:rsidR="00275F06" w:rsidRPr="009075BB" w:rsidRDefault="00980A7A" w:rsidP="00F92D87">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2C011DFC" w14:textId="77777777" w:rsidR="00D44CEA" w:rsidRPr="009075BB" w:rsidRDefault="00D44CEA" w:rsidP="00D44CEA">
      <w:pPr>
        <w:pStyle w:val="Heading2"/>
        <w:numPr>
          <w:ilvl w:val="1"/>
          <w:numId w:val="1"/>
        </w:numPr>
        <w:ind w:left="567" w:hanging="567"/>
        <w:rPr>
          <w:rFonts w:cs="Times New Roman"/>
        </w:rPr>
      </w:pPr>
      <w:bookmarkStart w:id="25" w:name="_Toc192654565"/>
      <w:r w:rsidRPr="009075BB">
        <w:rPr>
          <w:rFonts w:cs="Times New Roman"/>
        </w:rPr>
        <w:lastRenderedPageBreak/>
        <w:t>Keterbaruan Penelitian</w:t>
      </w:r>
      <w:bookmarkEnd w:id="25"/>
    </w:p>
    <w:p w14:paraId="41E8177A" w14:textId="00EA589C" w:rsidR="000C4F0E" w:rsidRPr="009075BB" w:rsidRDefault="000C4F0E" w:rsidP="000C4F0E">
      <w:pPr>
        <w:pStyle w:val="NoSpacing"/>
        <w:rPr>
          <w:rFonts w:ascii="Times New Roman" w:hAnsi="Times New Roman" w:cs="Times New Roman"/>
          <w:color w:val="FF0000"/>
          <w:sz w:val="24"/>
        </w:rPr>
      </w:pPr>
    </w:p>
    <w:p w14:paraId="6A270907" w14:textId="5531F060" w:rsidR="00C46C30" w:rsidRPr="009075BB" w:rsidRDefault="000C0C3F" w:rsidP="00531FFD">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w:t>
      </w:r>
      <w:r w:rsidR="00466490" w:rsidRPr="009075BB">
        <w:rPr>
          <w:color w:val="auto"/>
        </w:rPr>
        <w:t xml:space="preserve">basis </w:t>
      </w:r>
      <w:r w:rsidR="00466490" w:rsidRPr="009075BB">
        <w:rPr>
          <w:i/>
          <w:color w:val="auto"/>
        </w:rPr>
        <w:t>Web</w:t>
      </w:r>
      <w:r w:rsidR="00466490" w:rsidRPr="009075BB">
        <w:rPr>
          <w:color w:val="auto"/>
        </w:rPr>
        <w:t xml:space="preserve"> </w:t>
      </w:r>
      <w:r w:rsidR="00466490" w:rsidRPr="009075BB">
        <w:rPr>
          <w:color w:val="auto"/>
        </w:rPr>
        <w:fldChar w:fldCharType="begin" w:fldLock="1"/>
      </w:r>
      <w:r w:rsidR="00104380"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00466490" w:rsidRPr="009075BB">
        <w:rPr>
          <w:color w:val="auto"/>
        </w:rPr>
        <w:fldChar w:fldCharType="separate"/>
      </w:r>
      <w:r w:rsidR="000D4319" w:rsidRPr="009075BB">
        <w:rPr>
          <w:noProof/>
          <w:color w:val="auto"/>
        </w:rPr>
        <w:t>(Syukron et al. 2024)</w:t>
      </w:r>
      <w:r w:rsidR="00466490" w:rsidRPr="009075BB">
        <w:rPr>
          <w:color w:val="auto"/>
        </w:rPr>
        <w:fldChar w:fldCharType="end"/>
      </w:r>
      <w:r w:rsidRPr="009075BB">
        <w:rPr>
          <w:color w:val="auto"/>
        </w:rPr>
        <w:t>. Penelitian tersebut bertujuan untuk membantu dan mempermudah proses pengelolaan ekstrakurikuler</w:t>
      </w:r>
      <w:r w:rsidR="00466490" w:rsidRPr="009075BB">
        <w:rPr>
          <w:color w:val="auto"/>
        </w:rPr>
        <w:t xml:space="preserve"> </w:t>
      </w:r>
      <w:r w:rsidR="00466490" w:rsidRPr="009075BB">
        <w:rPr>
          <w:i/>
          <w:color w:val="auto"/>
        </w:rPr>
        <w:t>Marching</w:t>
      </w:r>
      <w:r w:rsidR="00466490" w:rsidRPr="009075BB">
        <w:rPr>
          <w:color w:val="auto"/>
        </w:rPr>
        <w:t xml:space="preserve"> </w:t>
      </w:r>
      <w:r w:rsidR="00466490" w:rsidRPr="009075BB">
        <w:rPr>
          <w:i/>
          <w:color w:val="auto"/>
        </w:rPr>
        <w:t>Band</w:t>
      </w:r>
      <w:r w:rsidR="00466490" w:rsidRPr="009075BB">
        <w:rPr>
          <w:color w:val="auto"/>
        </w:rPr>
        <w:t xml:space="preserve"> Gita Caraka</w:t>
      </w:r>
      <w:r w:rsidRPr="009075BB">
        <w:rPr>
          <w:color w:val="auto"/>
        </w:rPr>
        <w:t xml:space="preserve">, yang mencakup pengelolaan surat, data alat, keanggotaan, dan keuangan. </w:t>
      </w:r>
      <w:r w:rsidR="00466490" w:rsidRPr="009075BB">
        <w:t>Penelitian lainnya juga telah dilakukan oleh</w:t>
      </w:r>
      <w:r w:rsidR="00AE2B26" w:rsidRPr="009075BB">
        <w:t xml:space="preserve"> </w:t>
      </w:r>
      <w:r w:rsidR="00AE2B26" w:rsidRPr="009075BB">
        <w:fldChar w:fldCharType="begin" w:fldLock="1"/>
      </w:r>
      <w:r w:rsidR="00104380"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00AE2B26" w:rsidRPr="009075BB">
        <w:fldChar w:fldCharType="separate"/>
      </w:r>
      <w:r w:rsidR="00FD0536" w:rsidRPr="009075BB">
        <w:rPr>
          <w:noProof/>
        </w:rPr>
        <w:t>Putri et al.</w:t>
      </w:r>
      <w:r w:rsidR="00AE2B26" w:rsidRPr="009075BB">
        <w:rPr>
          <w:noProof/>
        </w:rPr>
        <w:t xml:space="preserve"> </w:t>
      </w:r>
      <w:r w:rsidR="00FD0536" w:rsidRPr="009075BB">
        <w:rPr>
          <w:noProof/>
        </w:rPr>
        <w:t>(</w:t>
      </w:r>
      <w:r w:rsidR="00AE2B26" w:rsidRPr="009075BB">
        <w:rPr>
          <w:noProof/>
        </w:rPr>
        <w:t>2023)</w:t>
      </w:r>
      <w:r w:rsidR="00AE2B26" w:rsidRPr="009075BB">
        <w:fldChar w:fldCharType="end"/>
      </w:r>
      <w:r w:rsidR="00AE2B26" w:rsidRPr="009075BB">
        <w:t xml:space="preserve"> </w:t>
      </w:r>
      <w:r w:rsidR="00AE2B26" w:rsidRPr="009075BB">
        <w:rPr>
          <w:color w:val="auto"/>
        </w:rPr>
        <w:t>dengan judul penelitian yaitu</w:t>
      </w:r>
      <w:r w:rsidR="00AE2B26" w:rsidRPr="009075BB">
        <w:t xml:space="preserve"> Sistem Informasi Unit Kegiatan Mahasiswa (UKM) Universitas Tarumanagara Berbasis </w:t>
      </w:r>
      <w:r w:rsidR="00AE2B26" w:rsidRPr="009075BB">
        <w:rPr>
          <w:i/>
        </w:rPr>
        <w:t>Web</w:t>
      </w:r>
      <w:r w:rsidR="00AE2B26" w:rsidRPr="009075BB">
        <w:t xml:space="preserve">, </w:t>
      </w:r>
      <w:r w:rsidR="00AE2B26"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70036658" w14:textId="780CA1D7" w:rsidR="00794A48" w:rsidRPr="009075BB" w:rsidRDefault="000B1AF4" w:rsidP="00531FFD">
      <w:pPr>
        <w:pStyle w:val="BodyText"/>
        <w:rPr>
          <w:color w:val="auto"/>
        </w:rPr>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34F9FB56" w14:textId="77777777" w:rsidR="00531FFD" w:rsidRPr="009075BB" w:rsidRDefault="00531FFD" w:rsidP="00531FFD">
      <w:pPr>
        <w:pStyle w:val="NoSpacing"/>
        <w:rPr>
          <w:rFonts w:ascii="Times New Roman" w:hAnsi="Times New Roman" w:cs="Times New Roman"/>
          <w:lang w:val="id"/>
        </w:rPr>
      </w:pPr>
    </w:p>
    <w:p w14:paraId="752BCFD5" w14:textId="77777777" w:rsidR="00301B97" w:rsidRPr="009075BB" w:rsidRDefault="00301B97" w:rsidP="00301B97">
      <w:pPr>
        <w:pStyle w:val="NoSpacing"/>
        <w:rPr>
          <w:rFonts w:ascii="Times New Roman" w:hAnsi="Times New Roman" w:cs="Times New Roman"/>
          <w:sz w:val="28"/>
          <w:szCs w:val="24"/>
          <w:lang w:val="id-ID"/>
        </w:rPr>
      </w:pPr>
    </w:p>
    <w:p w14:paraId="2CD1040F" w14:textId="77777777" w:rsidR="00E510D8" w:rsidRPr="009075BB" w:rsidRDefault="00E510D8" w:rsidP="00301B97">
      <w:pPr>
        <w:pStyle w:val="NoSpacing"/>
        <w:rPr>
          <w:rFonts w:ascii="Times New Roman" w:hAnsi="Times New Roman" w:cs="Times New Roman"/>
          <w:lang w:val="id-ID"/>
        </w:rPr>
        <w:sectPr w:rsidR="00E510D8" w:rsidRPr="009075BB" w:rsidSect="0044632B">
          <w:footerReference w:type="even" r:id="rId14"/>
          <w:footerReference w:type="default" r:id="rId15"/>
          <w:pgSz w:w="11907" w:h="16840" w:code="9"/>
          <w:pgMar w:top="1985" w:right="1418" w:bottom="1418" w:left="1985" w:header="709" w:footer="709" w:gutter="0"/>
          <w:pgNumType w:start="1"/>
          <w:cols w:space="708"/>
          <w:docGrid w:linePitch="360"/>
        </w:sectPr>
      </w:pPr>
    </w:p>
    <w:p w14:paraId="699579A8" w14:textId="77777777" w:rsidR="00301B97" w:rsidRPr="009075BB" w:rsidRDefault="00E510D8" w:rsidP="000C4F0E">
      <w:pPr>
        <w:pStyle w:val="Heading1"/>
        <w:spacing w:line="240" w:lineRule="auto"/>
        <w:rPr>
          <w:rFonts w:cs="Times New Roman"/>
        </w:rPr>
      </w:pPr>
      <w:bookmarkStart w:id="26" w:name="_Toc192654566"/>
      <w:r w:rsidRPr="009075BB">
        <w:rPr>
          <w:rFonts w:cs="Times New Roman"/>
          <w:lang w:val="id-ID"/>
        </w:rPr>
        <w:lastRenderedPageBreak/>
        <w:t>BAB II</w:t>
      </w:r>
      <w:r w:rsidR="00745E27" w:rsidRPr="009075BB">
        <w:rPr>
          <w:rFonts w:cs="Times New Roman"/>
          <w:lang w:val="id-ID"/>
        </w:rPr>
        <w:t xml:space="preserve"> </w:t>
      </w:r>
      <w:r w:rsidR="00520866" w:rsidRPr="009075BB">
        <w:rPr>
          <w:rFonts w:cs="Times New Roman"/>
          <w:lang w:val="id-ID"/>
        </w:rPr>
        <w:t xml:space="preserve"> </w:t>
      </w:r>
      <w:r w:rsidR="00860B6E" w:rsidRPr="009075BB">
        <w:rPr>
          <w:rFonts w:cs="Times New Roman"/>
          <w:lang w:val="id-ID"/>
        </w:rPr>
        <w:br/>
      </w:r>
      <w:r w:rsidR="00836927" w:rsidRPr="009075BB">
        <w:rPr>
          <w:rFonts w:cs="Times New Roman"/>
        </w:rPr>
        <w:t>TINJAUAN PUSTAKA</w:t>
      </w:r>
      <w:bookmarkEnd w:id="26"/>
    </w:p>
    <w:p w14:paraId="26690371" w14:textId="6D1C7C97" w:rsidR="000C4F0E" w:rsidRPr="009075BB" w:rsidRDefault="000C4F0E" w:rsidP="000C4F0E">
      <w:pPr>
        <w:pStyle w:val="NoSpacing"/>
        <w:rPr>
          <w:rFonts w:ascii="Times New Roman" w:hAnsi="Times New Roman" w:cs="Times New Roman"/>
          <w:color w:val="FF0000"/>
          <w:sz w:val="24"/>
        </w:rPr>
      </w:pPr>
    </w:p>
    <w:p w14:paraId="25B5BEA0" w14:textId="4BCC065A" w:rsidR="000C4F0E" w:rsidRPr="009075BB" w:rsidRDefault="000C4F0E" w:rsidP="000C4F0E">
      <w:pPr>
        <w:pStyle w:val="NoSpacing"/>
        <w:rPr>
          <w:rFonts w:ascii="Times New Roman" w:hAnsi="Times New Roman" w:cs="Times New Roman"/>
          <w:color w:val="FF0000"/>
          <w:sz w:val="24"/>
        </w:rPr>
      </w:pPr>
    </w:p>
    <w:p w14:paraId="485EB8EC" w14:textId="3F81E640" w:rsidR="00BD05FD" w:rsidRPr="009075BB" w:rsidRDefault="00BD05FD" w:rsidP="00953528">
      <w:pPr>
        <w:pStyle w:val="Heading2"/>
        <w:numPr>
          <w:ilvl w:val="1"/>
          <w:numId w:val="4"/>
        </w:numPr>
        <w:ind w:left="567" w:hanging="567"/>
        <w:rPr>
          <w:rFonts w:cs="Times New Roman"/>
          <w:color w:val="FF0000"/>
        </w:rPr>
      </w:pPr>
      <w:bookmarkStart w:id="27" w:name="_Toc192654567"/>
      <w:r w:rsidRPr="009075BB">
        <w:rPr>
          <w:rFonts w:cs="Times New Roman"/>
          <w:szCs w:val="24"/>
        </w:rPr>
        <w:t>Penelitian Terkait</w:t>
      </w:r>
      <w:bookmarkEnd w:id="27"/>
    </w:p>
    <w:p w14:paraId="74E9036F" w14:textId="756B0D3F" w:rsidR="000C4F0E" w:rsidRPr="009075BB" w:rsidRDefault="000C4F0E" w:rsidP="000C4F0E">
      <w:pPr>
        <w:pStyle w:val="NoSpacing"/>
        <w:rPr>
          <w:rFonts w:ascii="Times New Roman" w:hAnsi="Times New Roman" w:cs="Times New Roman"/>
          <w:color w:val="FF0000"/>
          <w:sz w:val="24"/>
        </w:rPr>
      </w:pPr>
    </w:p>
    <w:p w14:paraId="29F5E0EF" w14:textId="77777777" w:rsidR="002616C8" w:rsidRPr="009075BB" w:rsidRDefault="002616C8" w:rsidP="002616C8">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58C2FD40" w14:textId="408849D2" w:rsidR="000C4F0E" w:rsidRPr="009075BB" w:rsidRDefault="000C4F0E" w:rsidP="00952C0B">
      <w:pPr>
        <w:pStyle w:val="TabelBab2"/>
        <w:rPr>
          <w:rFonts w:eastAsia="Times New Roman"/>
          <w:i/>
        </w:rPr>
      </w:pPr>
      <w:bookmarkStart w:id="28" w:name="_Toc124751227"/>
      <w:bookmarkStart w:id="29" w:name="_Toc192653868"/>
      <w:r w:rsidRPr="009075BB">
        <w:t>Penelitian Terkait</w:t>
      </w:r>
      <w:bookmarkEnd w:id="28"/>
      <w:bookmarkEnd w:id="29"/>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2415"/>
        <w:gridCol w:w="2126"/>
        <w:gridCol w:w="3544"/>
      </w:tblGrid>
      <w:tr w:rsidR="00706BA1" w:rsidRPr="009075BB" w14:paraId="5DE6AF5F" w14:textId="77777777" w:rsidTr="00825720">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142CBD53" w14:textId="77777777" w:rsidR="00706BA1" w:rsidRPr="009075BB" w:rsidRDefault="00706BA1" w:rsidP="00825720">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1367E309" w14:textId="77777777" w:rsidR="00706BA1" w:rsidRPr="009075BB" w:rsidRDefault="00706BA1" w:rsidP="00825720">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137D877F" w14:textId="77777777" w:rsidR="00706BA1" w:rsidRPr="009075BB" w:rsidRDefault="00706BA1" w:rsidP="00825720">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51C3C197" w14:textId="77777777" w:rsidR="00706BA1" w:rsidRPr="009075BB" w:rsidRDefault="00706BA1" w:rsidP="00825720">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E105D" w:rsidRPr="009075BB" w14:paraId="674B7F61" w14:textId="77777777" w:rsidTr="00825720">
        <w:trPr>
          <w:trHeight w:val="2393"/>
        </w:trPr>
        <w:tc>
          <w:tcPr>
            <w:tcW w:w="562" w:type="dxa"/>
            <w:tcBorders>
              <w:top w:val="single" w:sz="4" w:space="0" w:color="auto"/>
              <w:bottom w:val="single" w:sz="4" w:space="0" w:color="auto"/>
            </w:tcBorders>
          </w:tcPr>
          <w:p w14:paraId="75E2B077" w14:textId="38BE0116" w:rsidR="004E105D" w:rsidRPr="009075BB" w:rsidRDefault="004E105D" w:rsidP="004E105D">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0F08A0D" w14:textId="77777777" w:rsidR="004E105D" w:rsidRPr="009075BB" w:rsidRDefault="004E105D" w:rsidP="004E105D">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441A423A" w14:textId="14F6C17A" w:rsidR="004E105D" w:rsidRPr="009075BB" w:rsidRDefault="004E105D" w:rsidP="004E105D">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104380"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4AFBF9A4" w14:textId="342221E2" w:rsidR="004E105D" w:rsidRPr="009075BB" w:rsidRDefault="004E105D" w:rsidP="004E105D">
            <w:pPr>
              <w:spacing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32024664" w14:textId="692CF28C" w:rsidR="004E105D" w:rsidRPr="009075BB" w:rsidRDefault="004E105D" w:rsidP="004E105D">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1C533CFA" w14:textId="7734350D" w:rsidR="004E105D" w:rsidRPr="009075BB" w:rsidRDefault="004E105D" w:rsidP="004E105D">
            <w:pPr>
              <w:spacing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67E214F9" w14:textId="355DDEFE" w:rsidR="004E105D" w:rsidRPr="009075BB" w:rsidRDefault="004E105D" w:rsidP="004E105D">
            <w:pPr>
              <w:spacing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706BA1" w:rsidRPr="009075BB" w14:paraId="21EC7809" w14:textId="77777777" w:rsidTr="00825720">
        <w:trPr>
          <w:trHeight w:val="70"/>
        </w:trPr>
        <w:tc>
          <w:tcPr>
            <w:tcW w:w="562" w:type="dxa"/>
            <w:tcBorders>
              <w:top w:val="single" w:sz="4" w:space="0" w:color="auto"/>
              <w:bottom w:val="single" w:sz="4" w:space="0" w:color="auto"/>
            </w:tcBorders>
          </w:tcPr>
          <w:p w14:paraId="56628DCB" w14:textId="66C711D7" w:rsidR="00706BA1" w:rsidRPr="009075BB" w:rsidRDefault="00706BA1" w:rsidP="00825720">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27FAB785" w14:textId="77777777" w:rsidR="00706BA1" w:rsidRPr="009075BB" w:rsidRDefault="001B3610" w:rsidP="00825720">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00A81ED5" w:rsidRPr="009075BB">
              <w:rPr>
                <w:rFonts w:ascii="Times New Roman" w:hAnsi="Times New Roman" w:cs="Times New Roman"/>
                <w:sz w:val="24"/>
                <w:szCs w:val="24"/>
              </w:rPr>
              <w:t xml:space="preserve"> </w:t>
            </w:r>
            <w:r w:rsidRPr="009075BB">
              <w:rPr>
                <w:rFonts w:ascii="Times New Roman" w:hAnsi="Times New Roman" w:cs="Times New Roman"/>
                <w:sz w:val="24"/>
                <w:szCs w:val="24"/>
              </w:rPr>
              <w:t>di Smk Pasundan Majalaya</w:t>
            </w:r>
          </w:p>
          <w:p w14:paraId="1DE6919F" w14:textId="3C32F73C" w:rsidR="00A81ED5" w:rsidRPr="009075BB" w:rsidRDefault="00A81ED5" w:rsidP="008B7A24">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664E4D"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16D3151" w14:textId="65945E6F" w:rsidR="00706BA1" w:rsidRPr="009075BB" w:rsidRDefault="00B65741" w:rsidP="00825720">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00A81ED5"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4509BEE0" w14:textId="321A26C5" w:rsidR="00706BA1" w:rsidRPr="009075BB" w:rsidRDefault="000E0F69" w:rsidP="0009694E">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706BA1" w:rsidRPr="009075BB" w14:paraId="0F20F169" w14:textId="77777777" w:rsidTr="00825720">
        <w:trPr>
          <w:trHeight w:val="70"/>
        </w:trPr>
        <w:tc>
          <w:tcPr>
            <w:tcW w:w="562" w:type="dxa"/>
            <w:tcBorders>
              <w:top w:val="single" w:sz="4" w:space="0" w:color="auto"/>
              <w:bottom w:val="single" w:sz="4" w:space="0" w:color="auto"/>
            </w:tcBorders>
          </w:tcPr>
          <w:p w14:paraId="07C5B0E3" w14:textId="1D231AC7" w:rsidR="00706BA1" w:rsidRPr="009075BB" w:rsidRDefault="00706BA1" w:rsidP="00825720">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5DE25BF2" w14:textId="77777777" w:rsidR="00706BA1" w:rsidRPr="009075BB" w:rsidRDefault="006C58FF" w:rsidP="006C58FF">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461FB01C" w14:textId="64C86668" w:rsidR="006C58FF" w:rsidRPr="009075BB" w:rsidRDefault="003D2BB7" w:rsidP="008B7A24">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104380"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48B3EC20" w14:textId="165ABE74" w:rsidR="00706BA1" w:rsidRPr="009075BB" w:rsidRDefault="006C58FF" w:rsidP="00825720">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39766C2E" w14:textId="10F5AC44" w:rsidR="00706BA1" w:rsidRPr="009075BB" w:rsidRDefault="004839BD" w:rsidP="0082572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AF3087" w:rsidRPr="009075BB" w14:paraId="78182A30" w14:textId="77777777" w:rsidTr="00825720">
        <w:trPr>
          <w:trHeight w:val="70"/>
        </w:trPr>
        <w:tc>
          <w:tcPr>
            <w:tcW w:w="562" w:type="dxa"/>
            <w:tcBorders>
              <w:top w:val="single" w:sz="4" w:space="0" w:color="auto"/>
              <w:bottom w:val="single" w:sz="4" w:space="0" w:color="auto"/>
            </w:tcBorders>
          </w:tcPr>
          <w:p w14:paraId="120BFB8F" w14:textId="0A489259"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75306014" w14:textId="77777777"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70BE63E7" w14:textId="4D440A9B"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664E4D"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30B95A5" w14:textId="57C69E20"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7E78B72D" w14:textId="7ACDD555"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AF3087" w:rsidRPr="009075BB" w14:paraId="53CC15D6" w14:textId="77777777" w:rsidTr="00825720">
        <w:trPr>
          <w:trHeight w:val="70"/>
        </w:trPr>
        <w:tc>
          <w:tcPr>
            <w:tcW w:w="562" w:type="dxa"/>
            <w:tcBorders>
              <w:top w:val="single" w:sz="4" w:space="0" w:color="auto"/>
              <w:bottom w:val="single" w:sz="4" w:space="0" w:color="auto"/>
            </w:tcBorders>
          </w:tcPr>
          <w:p w14:paraId="171E15E4" w14:textId="576EA814"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13C44DAC" w14:textId="77777777"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783A7E7A" w14:textId="4D726FCE"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104380"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13066D" w14:textId="6F02193C"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FEA8A65" w14:textId="4EB900AC"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AF3087" w:rsidRPr="009075BB" w14:paraId="2D7BF64C" w14:textId="77777777" w:rsidTr="00825720">
        <w:trPr>
          <w:trHeight w:val="70"/>
        </w:trPr>
        <w:tc>
          <w:tcPr>
            <w:tcW w:w="562" w:type="dxa"/>
            <w:tcBorders>
              <w:top w:val="single" w:sz="4" w:space="0" w:color="auto"/>
              <w:bottom w:val="single" w:sz="4" w:space="0" w:color="auto"/>
            </w:tcBorders>
          </w:tcPr>
          <w:p w14:paraId="24F4FFD0" w14:textId="07A47C6F"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411CBB6" w14:textId="2A5BB17C"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66069FC8" w14:textId="1EA9ACB5"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664E4D"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72CB7F7" w14:textId="238D8F61"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799A3F51" w14:textId="1F0C6E02"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D63AD8" w:rsidRPr="009075BB" w14:paraId="332B6E5C" w14:textId="77777777" w:rsidTr="00825720">
        <w:trPr>
          <w:trHeight w:val="70"/>
        </w:trPr>
        <w:tc>
          <w:tcPr>
            <w:tcW w:w="562" w:type="dxa"/>
            <w:tcBorders>
              <w:top w:val="single" w:sz="4" w:space="0" w:color="auto"/>
              <w:bottom w:val="single" w:sz="4" w:space="0" w:color="auto"/>
            </w:tcBorders>
          </w:tcPr>
          <w:p w14:paraId="047D91B9" w14:textId="24359764" w:rsidR="00D63AD8" w:rsidRPr="009075BB" w:rsidRDefault="00D63AD8" w:rsidP="00D63AD8">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1E4416D" w14:textId="77777777" w:rsidR="00D63AD8" w:rsidRPr="009075BB" w:rsidRDefault="00D63AD8" w:rsidP="00D63AD8">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604C1D81" w14:textId="2D5365ED" w:rsidR="00D63AD8" w:rsidRPr="009075BB" w:rsidRDefault="00D63AD8" w:rsidP="00D63AD8">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664E4D"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6314B9A6" w14:textId="6580645B" w:rsidR="00D63AD8" w:rsidRPr="009075BB" w:rsidRDefault="00D63AD8" w:rsidP="00D63AD8">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2302B4" w14:textId="593E8FFE" w:rsidR="00D63AD8" w:rsidRPr="009075BB" w:rsidRDefault="00BD6990" w:rsidP="00BD69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PostgreSQL untuk mendukung pengelolaan data secara efisien dan terstruktur.</w:t>
            </w:r>
          </w:p>
        </w:tc>
      </w:tr>
      <w:tr w:rsidR="00AF3087" w:rsidRPr="009075BB" w14:paraId="13755477" w14:textId="77777777" w:rsidTr="00825720">
        <w:trPr>
          <w:trHeight w:val="70"/>
        </w:trPr>
        <w:tc>
          <w:tcPr>
            <w:tcW w:w="562" w:type="dxa"/>
            <w:tcBorders>
              <w:top w:val="single" w:sz="4" w:space="0" w:color="auto"/>
              <w:bottom w:val="single" w:sz="4" w:space="0" w:color="auto"/>
            </w:tcBorders>
          </w:tcPr>
          <w:p w14:paraId="442677AF" w14:textId="30FD21D7"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21BA28D2" w14:textId="77777777"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12CA55B9" w14:textId="3DABDE9A"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664E4D"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474D9B" w14:textId="1C608D26"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05792461" w14:textId="6A305C83"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Tujuan penelitian ini u</w:t>
            </w:r>
            <w:r w:rsidR="003472FF" w:rsidRPr="009075BB">
              <w:rPr>
                <w:rFonts w:ascii="Times New Roman" w:hAnsi="Times New Roman" w:cs="Times New Roman"/>
                <w:sz w:val="24"/>
                <w:szCs w:val="24"/>
              </w:rPr>
              <w:t xml:space="preserve">ntuk menyelesaikan permasalahan </w:t>
            </w:r>
            <w:r w:rsidRPr="009075BB">
              <w:rPr>
                <w:rFonts w:ascii="Times New Roman" w:hAnsi="Times New Roman" w:cs="Times New Roman"/>
                <w:sz w:val="24"/>
                <w:szCs w:val="24"/>
              </w:rPr>
              <w:t xml:space="preserve">tidak terstrukturnya informasi </w:t>
            </w:r>
            <w:r w:rsidR="003472FF" w:rsidRPr="009075BB">
              <w:rPr>
                <w:rFonts w:ascii="Times New Roman" w:hAnsi="Times New Roman" w:cs="Times New Roman"/>
                <w:sz w:val="24"/>
                <w:szCs w:val="24"/>
              </w:rPr>
              <w:t xml:space="preserve">yang ada di ekstrakurikuler SMK </w:t>
            </w:r>
            <w:r w:rsidRPr="009075BB">
              <w:rPr>
                <w:rFonts w:ascii="Times New Roman" w:hAnsi="Times New Roman" w:cs="Times New Roman"/>
                <w:sz w:val="24"/>
                <w:szCs w:val="24"/>
              </w:rPr>
              <w:t xml:space="preserve">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AF3087" w:rsidRPr="009075BB" w14:paraId="6DA7C66C" w14:textId="77777777" w:rsidTr="00825720">
        <w:trPr>
          <w:trHeight w:val="70"/>
        </w:trPr>
        <w:tc>
          <w:tcPr>
            <w:tcW w:w="562" w:type="dxa"/>
            <w:tcBorders>
              <w:top w:val="single" w:sz="4" w:space="0" w:color="auto"/>
              <w:bottom w:val="single" w:sz="4" w:space="0" w:color="auto"/>
            </w:tcBorders>
          </w:tcPr>
          <w:p w14:paraId="76C16590" w14:textId="58741D5C"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50527EA1" w14:textId="77777777"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74623DF2" w14:textId="252F125D"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104380"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7EF57D5" w14:textId="1257A67A"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34098E60" w14:textId="5F23FE15"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AF3087" w:rsidRPr="009075BB" w14:paraId="1E6F03FF" w14:textId="77777777" w:rsidTr="00825720">
        <w:trPr>
          <w:trHeight w:val="70"/>
        </w:trPr>
        <w:tc>
          <w:tcPr>
            <w:tcW w:w="562" w:type="dxa"/>
            <w:tcBorders>
              <w:top w:val="single" w:sz="4" w:space="0" w:color="auto"/>
              <w:bottom w:val="single" w:sz="4" w:space="0" w:color="auto"/>
            </w:tcBorders>
          </w:tcPr>
          <w:p w14:paraId="1A01B54F" w14:textId="23F91EF0" w:rsidR="00AF3087" w:rsidRPr="009075BB" w:rsidRDefault="00AF3087" w:rsidP="00AF3087">
            <w:pPr>
              <w:spacing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208C473A" w14:textId="77777777"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di Kasus : SMA Negeri 6 Bekasi)</w:t>
            </w:r>
          </w:p>
          <w:p w14:paraId="4E954E52" w14:textId="5447AB42" w:rsidR="00AF3087" w:rsidRPr="009075BB" w:rsidRDefault="00AF3087" w:rsidP="00AF3087">
            <w:pPr>
              <w:spacing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00104380"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000D4319"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0EA8996" w14:textId="12CFBE08" w:rsidR="00AF3087" w:rsidRPr="009075BB" w:rsidRDefault="00AF3087" w:rsidP="00AF3087">
            <w:pPr>
              <w:spacing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0AD2B9D" w14:textId="4ABB0332" w:rsidR="00AF3087" w:rsidRPr="009075BB" w:rsidRDefault="00AF3087" w:rsidP="00AF308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43CE68D6" w14:textId="77777777" w:rsidR="000C4F0E" w:rsidRPr="009075BB" w:rsidRDefault="000C4F0E" w:rsidP="000C4F0E">
      <w:pPr>
        <w:spacing w:after="0" w:line="360" w:lineRule="auto"/>
        <w:jc w:val="both"/>
        <w:rPr>
          <w:rFonts w:ascii="Times New Roman" w:eastAsia="Times New Roman" w:hAnsi="Times New Roman" w:cs="Times New Roman"/>
          <w:sz w:val="24"/>
          <w:szCs w:val="24"/>
          <w:lang w:val="id-ID"/>
        </w:rPr>
      </w:pPr>
    </w:p>
    <w:p w14:paraId="66ABF9F1" w14:textId="5F8DA96B" w:rsidR="0086420D" w:rsidRPr="009075BB" w:rsidRDefault="0086420D" w:rsidP="0086420D">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00664E4D"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00D75554" w:rsidRPr="009075BB">
        <w:rPr>
          <w:noProof/>
          <w:lang w:val="id-ID"/>
        </w:rPr>
        <w:t xml:space="preserve">Maulana &amp; Faza </w:t>
      </w:r>
      <w:r w:rsidR="00D75554" w:rsidRPr="009075BB">
        <w:rPr>
          <w:noProof/>
          <w:lang w:val="en-US"/>
        </w:rPr>
        <w:t>(</w:t>
      </w:r>
      <w:r w:rsidR="00D75554" w:rsidRPr="009075BB">
        <w:rPr>
          <w:noProof/>
          <w:lang w:val="id-ID"/>
        </w:rPr>
        <w:t>2022)</w:t>
      </w:r>
      <w:r w:rsidRPr="009075BB">
        <w:rPr>
          <w:lang w:val="id-ID"/>
        </w:rPr>
        <w:fldChar w:fldCharType="end"/>
      </w:r>
      <w:r w:rsidRPr="009075BB">
        <w:rPr>
          <w:lang w:val="id-ID"/>
        </w:rPr>
        <w:t xml:space="preserve">, </w:t>
      </w:r>
      <w:r w:rsidR="00D75554" w:rsidRPr="009075BB">
        <w:rPr>
          <w:lang w:val="en-US"/>
        </w:rPr>
        <w:t xml:space="preserve"> </w:t>
      </w:r>
      <w:r w:rsidR="00D75554" w:rsidRPr="009075BB">
        <w:rPr>
          <w:lang w:val="en-US"/>
        </w:rPr>
        <w:fldChar w:fldCharType="begin" w:fldLock="1"/>
      </w:r>
      <w:r w:rsidR="00104380"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00D75554" w:rsidRPr="009075BB">
        <w:rPr>
          <w:lang w:val="en-US"/>
        </w:rPr>
        <w:fldChar w:fldCharType="separate"/>
      </w:r>
      <w:r w:rsidR="00D75554" w:rsidRPr="009075BB">
        <w:rPr>
          <w:noProof/>
          <w:lang w:val="en-US"/>
        </w:rPr>
        <w:t>Riastuti et al.(2022)</w:t>
      </w:r>
      <w:r w:rsidR="00D75554" w:rsidRPr="009075BB">
        <w:rPr>
          <w:lang w:val="en-US"/>
        </w:rPr>
        <w:fldChar w:fldCharType="end"/>
      </w:r>
      <w:r w:rsidRPr="009075BB">
        <w:rPr>
          <w:lang w:val="id-ID"/>
        </w:rPr>
        <w:t xml:space="preserve">, dan </w:t>
      </w:r>
      <w:r w:rsidR="00D75554" w:rsidRPr="009075BB">
        <w:rPr>
          <w:lang w:val="id-ID"/>
        </w:rPr>
        <w:fldChar w:fldCharType="begin" w:fldLock="1"/>
      </w:r>
      <w:r w:rsidR="00104380"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00D75554" w:rsidRPr="009075BB">
        <w:rPr>
          <w:lang w:val="id-ID"/>
        </w:rPr>
        <w:fldChar w:fldCharType="separate"/>
      </w:r>
      <w:r w:rsidR="00D75554" w:rsidRPr="009075BB">
        <w:rPr>
          <w:noProof/>
          <w:lang w:val="id-ID"/>
        </w:rPr>
        <w:t xml:space="preserve">Khalda et al. </w:t>
      </w:r>
      <w:r w:rsidR="00D75554" w:rsidRPr="009075BB">
        <w:rPr>
          <w:noProof/>
          <w:lang w:val="en-US"/>
        </w:rPr>
        <w:t>(</w:t>
      </w:r>
      <w:r w:rsidR="00D75554" w:rsidRPr="009075BB">
        <w:rPr>
          <w:noProof/>
          <w:lang w:val="id-ID"/>
        </w:rPr>
        <w:t>2020)</w:t>
      </w:r>
      <w:r w:rsidR="00D75554" w:rsidRPr="009075BB">
        <w:rPr>
          <w:lang w:val="id-ID"/>
        </w:rPr>
        <w:fldChar w:fldCharType="end"/>
      </w:r>
      <w:r w:rsidR="00D75554"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00F71289"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00D75554" w:rsidRPr="009075BB">
        <w:rPr>
          <w:lang w:val="id-ID"/>
        </w:rPr>
        <w:fldChar w:fldCharType="begin" w:fldLock="1"/>
      </w:r>
      <w:r w:rsidR="00104380"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00D75554" w:rsidRPr="009075BB">
        <w:rPr>
          <w:lang w:val="id-ID"/>
        </w:rPr>
        <w:fldChar w:fldCharType="separate"/>
      </w:r>
      <w:r w:rsidR="000D4319" w:rsidRPr="009075BB">
        <w:rPr>
          <w:noProof/>
          <w:lang w:val="id-ID"/>
        </w:rPr>
        <w:t>(Rachma and Muhlas 2022)</w:t>
      </w:r>
      <w:r w:rsidR="00D75554" w:rsidRPr="009075BB">
        <w:rPr>
          <w:lang w:val="id-ID"/>
        </w:rPr>
        <w:fldChar w:fldCharType="end"/>
      </w:r>
      <w:r w:rsidRPr="009075BB">
        <w:rPr>
          <w:lang w:val="id-ID"/>
        </w:rPr>
        <w:t>.</w:t>
      </w:r>
    </w:p>
    <w:p w14:paraId="31EA27C2" w14:textId="77777777" w:rsidR="0056086F" w:rsidRPr="009075BB" w:rsidRDefault="0056086F" w:rsidP="0056086F">
      <w:pPr>
        <w:pStyle w:val="NoSpacing"/>
        <w:rPr>
          <w:rFonts w:ascii="Times New Roman" w:hAnsi="Times New Roman" w:cs="Times New Roman"/>
          <w:lang w:val="id-ID"/>
        </w:rPr>
      </w:pPr>
    </w:p>
    <w:p w14:paraId="31F8A83D" w14:textId="350879FF" w:rsidR="00D75554" w:rsidRPr="009075BB" w:rsidRDefault="00D75554" w:rsidP="00D75554">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00921A3D"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000D4319" w:rsidRPr="009075BB">
        <w:rPr>
          <w:noProof/>
          <w:lang w:val="id-ID"/>
        </w:rPr>
        <w:t>(A. A. Wahid 2020)</w:t>
      </w:r>
      <w:r w:rsidRPr="009075BB">
        <w:rPr>
          <w:lang w:val="id-ID"/>
        </w:rPr>
        <w:fldChar w:fldCharType="end"/>
      </w:r>
      <w:r w:rsidRPr="009075BB">
        <w:rPr>
          <w:lang w:val="id-ID"/>
        </w:rPr>
        <w:t xml:space="preserve">. Dengan </w:t>
      </w:r>
      <w:r w:rsidR="00F71289"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44FB73B4" w14:textId="77777777" w:rsidR="00D75554" w:rsidRPr="009075BB" w:rsidRDefault="00D75554" w:rsidP="00D75554">
      <w:pPr>
        <w:pStyle w:val="NoSpacing"/>
        <w:rPr>
          <w:rFonts w:ascii="Times New Roman" w:hAnsi="Times New Roman" w:cs="Times New Roman"/>
          <w:lang w:val="id-ID"/>
        </w:rPr>
      </w:pPr>
    </w:p>
    <w:p w14:paraId="793196CB" w14:textId="6679E709" w:rsidR="00347098" w:rsidRPr="009075BB" w:rsidRDefault="005272C2" w:rsidP="00953528">
      <w:pPr>
        <w:pStyle w:val="Heading2"/>
        <w:numPr>
          <w:ilvl w:val="1"/>
          <w:numId w:val="4"/>
        </w:numPr>
        <w:ind w:left="567" w:hanging="567"/>
        <w:rPr>
          <w:rFonts w:cs="Times New Roman"/>
          <w:color w:val="FF0000"/>
        </w:rPr>
      </w:pPr>
      <w:bookmarkStart w:id="30" w:name="_Toc192654568"/>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30"/>
    </w:p>
    <w:p w14:paraId="7E72F4CF" w14:textId="4307B454" w:rsidR="00915665" w:rsidRPr="009075BB" w:rsidRDefault="00915665" w:rsidP="00915665">
      <w:pPr>
        <w:pStyle w:val="NoSpacing"/>
        <w:rPr>
          <w:rFonts w:ascii="Times New Roman" w:hAnsi="Times New Roman" w:cs="Times New Roman"/>
          <w:color w:val="FF0000"/>
          <w:sz w:val="24"/>
        </w:rPr>
      </w:pPr>
    </w:p>
    <w:p w14:paraId="58177978" w14:textId="52DEBF0E" w:rsidR="00763345" w:rsidRPr="009075BB" w:rsidRDefault="008E540A" w:rsidP="009F7F20">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w:t>
      </w:r>
      <w:r w:rsidR="00CB5B68" w:rsidRPr="009075BB">
        <w:t xml:space="preserve">uk berbagai visualisai gerakan </w:t>
      </w:r>
      <w:r w:rsidR="003D2BB7" w:rsidRPr="009075BB">
        <w:fldChar w:fldCharType="begin" w:fldLock="1"/>
      </w:r>
      <w:r w:rsidR="00664E4D"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003D2BB7" w:rsidRPr="009075BB">
        <w:fldChar w:fldCharType="separate"/>
      </w:r>
      <w:r w:rsidR="000D4319" w:rsidRPr="009075BB">
        <w:rPr>
          <w:noProof/>
        </w:rPr>
        <w:t>(Faradila et al. 2024)</w:t>
      </w:r>
      <w:r w:rsidR="003D2BB7" w:rsidRPr="009075BB">
        <w:fldChar w:fldCharType="end"/>
      </w:r>
      <w:r w:rsidR="00CB5B68" w:rsidRPr="009075BB">
        <w:t>.</w:t>
      </w:r>
    </w:p>
    <w:p w14:paraId="772DBD96" w14:textId="4F531147" w:rsidR="00CB5B68" w:rsidRPr="009075BB" w:rsidRDefault="00CB5B68" w:rsidP="00CB5B68">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00664E4D"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000D4319" w:rsidRPr="009075BB">
        <w:rPr>
          <w:noProof/>
        </w:rPr>
        <w:t>(Dodi Febrian and Syeilendra Syeilendra 2023)</w:t>
      </w:r>
      <w:r w:rsidRPr="009075BB">
        <w:fldChar w:fldCharType="end"/>
      </w:r>
      <w:r w:rsidRPr="009075BB">
        <w:t>.</w:t>
      </w:r>
    </w:p>
    <w:p w14:paraId="1B26AE33" w14:textId="5A81A77C" w:rsidR="009F7F20" w:rsidRPr="009075BB" w:rsidRDefault="00CB5B68" w:rsidP="009F7F20">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w:t>
      </w:r>
      <w:r w:rsidR="009F7F20" w:rsidRPr="009075BB">
        <w:t xml:space="preserve"> </w:t>
      </w:r>
    </w:p>
    <w:p w14:paraId="5ADB5911" w14:textId="77777777" w:rsidR="009F7F20" w:rsidRPr="009075BB" w:rsidRDefault="009F7F20" w:rsidP="009F7F20">
      <w:pPr>
        <w:pStyle w:val="NoSpacing"/>
        <w:spacing w:line="360" w:lineRule="auto"/>
        <w:ind w:left="1080"/>
        <w:jc w:val="both"/>
        <w:rPr>
          <w:rFonts w:ascii="Times New Roman" w:hAnsi="Times New Roman" w:cs="Times New Roman"/>
          <w:sz w:val="24"/>
          <w:szCs w:val="24"/>
          <w:lang w:val="id"/>
        </w:rPr>
      </w:pPr>
    </w:p>
    <w:p w14:paraId="2BF4BD1D" w14:textId="57A91011" w:rsidR="000D7930" w:rsidRPr="009075BB" w:rsidRDefault="00C6282C" w:rsidP="00953528">
      <w:pPr>
        <w:pStyle w:val="Heading2"/>
        <w:numPr>
          <w:ilvl w:val="1"/>
          <w:numId w:val="4"/>
        </w:numPr>
        <w:ind w:left="567" w:hanging="567"/>
        <w:rPr>
          <w:rFonts w:cs="Times New Roman"/>
          <w:szCs w:val="24"/>
          <w:lang w:val="id-ID"/>
        </w:rPr>
      </w:pPr>
      <w:bookmarkStart w:id="31" w:name="_Toc192654569"/>
      <w:r w:rsidRPr="009075BB">
        <w:rPr>
          <w:rFonts w:cs="Times New Roman"/>
          <w:szCs w:val="24"/>
        </w:rPr>
        <w:t>Sistem Informasi</w:t>
      </w:r>
      <w:bookmarkEnd w:id="31"/>
    </w:p>
    <w:p w14:paraId="6707D680" w14:textId="0BDA2E00" w:rsidR="00915665" w:rsidRPr="009075BB" w:rsidRDefault="00915665" w:rsidP="00915665">
      <w:pPr>
        <w:pStyle w:val="NoSpacing"/>
        <w:rPr>
          <w:rFonts w:ascii="Times New Roman" w:hAnsi="Times New Roman" w:cs="Times New Roman"/>
          <w:color w:val="FF0000"/>
          <w:sz w:val="24"/>
        </w:rPr>
      </w:pPr>
    </w:p>
    <w:p w14:paraId="5B9EE32B" w14:textId="77777777" w:rsidR="00F92D87" w:rsidRPr="009075BB" w:rsidRDefault="00C63AF7" w:rsidP="00FC4657">
      <w:pPr>
        <w:pStyle w:val="BodyText"/>
      </w:pPr>
      <w:r w:rsidRPr="009075BB">
        <w:t>S</w:t>
      </w:r>
      <w:r w:rsidR="00C6282C" w:rsidRPr="009075BB">
        <w:t>istem informasi merupakan gabungan dari berbagai komponen teknologi informasi yang saling bekerjasama dan menghasilkan suatu informasi guna untuk memperoleh satu jalur komunikasi dalam</w:t>
      </w:r>
      <w:r w:rsidR="009D09B9" w:rsidRPr="009075BB">
        <w:t xml:space="preserve"> suatu organisasi atau kelompok</w:t>
      </w:r>
      <w:r w:rsidR="00A05D46" w:rsidRPr="009075BB">
        <w:t xml:space="preserve"> </w:t>
      </w:r>
      <w:r w:rsidRPr="009075BB">
        <w:fldChar w:fldCharType="begin" w:fldLock="1"/>
      </w:r>
      <w:r w:rsidR="00104380"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000D4319" w:rsidRPr="009075BB">
        <w:rPr>
          <w:noProof/>
        </w:rPr>
        <w:t>(Seah and Ridho 2020)</w:t>
      </w:r>
      <w:r w:rsidRPr="009075BB">
        <w:fldChar w:fldCharType="end"/>
      </w:r>
      <w:r w:rsidRPr="009075BB">
        <w:t>.</w:t>
      </w:r>
      <w:r w:rsidR="00FC4657" w:rsidRPr="009075BB">
        <w:t xml:space="preserve"> </w:t>
      </w:r>
    </w:p>
    <w:p w14:paraId="22672931" w14:textId="00E1B2E1" w:rsidR="000E6E9E" w:rsidRPr="009075BB" w:rsidRDefault="00FC4657" w:rsidP="00F92D87">
      <w:pPr>
        <w:pStyle w:val="BodyText"/>
      </w:pPr>
      <w:r w:rsidRPr="009075BB">
        <w:t xml:space="preserve">Menurut Yakub dalam </w:t>
      </w:r>
      <w:r w:rsidRPr="009075BB">
        <w:fldChar w:fldCharType="begin" w:fldLock="1"/>
      </w:r>
      <w:r w:rsidR="00F92D87"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 xml:space="preserve">Widiyanto </w:t>
      </w:r>
      <w:r w:rsidR="00F92D87" w:rsidRPr="009075BB">
        <w:rPr>
          <w:noProof/>
        </w:rPr>
        <w:t>(</w:t>
      </w:r>
      <w:r w:rsidRPr="009075BB">
        <w:rPr>
          <w:noProof/>
        </w:rPr>
        <w:t>2022)</w:t>
      </w:r>
      <w:r w:rsidRPr="009075BB">
        <w:fldChar w:fldCharType="end"/>
      </w:r>
      <w:r w:rsidR="00F92D87" w:rsidRPr="009075BB">
        <w:t xml:space="preserve"> menyatakan bahwa sistem informasi merupakan kombinasi teratur dari orang-orang, perangkat keras (</w:t>
      </w:r>
      <w:r w:rsidR="00F92D87" w:rsidRPr="009075BB">
        <w:rPr>
          <w:i/>
        </w:rPr>
        <w:t>hardware</w:t>
      </w:r>
      <w:r w:rsidR="00F92D87" w:rsidRPr="009075BB">
        <w:t xml:space="preserve">), perangkat </w:t>
      </w:r>
      <w:r w:rsidR="00F92D87" w:rsidRPr="009075BB">
        <w:lastRenderedPageBreak/>
        <w:t>lunak (</w:t>
      </w:r>
      <w:r w:rsidR="00F92D87" w:rsidRPr="009075BB">
        <w:rPr>
          <w:i/>
        </w:rPr>
        <w:t>software</w:t>
      </w:r>
      <w:r w:rsidR="00F92D87" w:rsidRPr="009075BB">
        <w:t>), jaringan komunikasi, dan sumber daya data yang mengumpulkan, mengubah, dan menyebarkan informasi dalam sebuah organisasi.</w:t>
      </w:r>
    </w:p>
    <w:p w14:paraId="3A103E1A" w14:textId="304E331A" w:rsidR="00FA7801" w:rsidRPr="009075BB" w:rsidRDefault="00A05D46" w:rsidP="00F225D4">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D1A9916" w14:textId="77777777" w:rsidR="00584390" w:rsidRPr="009075BB" w:rsidRDefault="00584390" w:rsidP="00FA7801">
      <w:pPr>
        <w:pStyle w:val="NoSpacing"/>
        <w:spacing w:line="360" w:lineRule="auto"/>
        <w:ind w:left="567"/>
        <w:jc w:val="both"/>
        <w:rPr>
          <w:rFonts w:ascii="Times New Roman" w:hAnsi="Times New Roman" w:cs="Times New Roman"/>
          <w:sz w:val="24"/>
          <w:szCs w:val="24"/>
          <w:lang w:val="id"/>
        </w:rPr>
      </w:pPr>
    </w:p>
    <w:p w14:paraId="1C2B47AF" w14:textId="707EE577" w:rsidR="00F55CFB" w:rsidRPr="009075BB" w:rsidRDefault="00EE221E" w:rsidP="00953528">
      <w:pPr>
        <w:pStyle w:val="Heading2"/>
        <w:numPr>
          <w:ilvl w:val="1"/>
          <w:numId w:val="4"/>
        </w:numPr>
        <w:ind w:left="567" w:hanging="567"/>
        <w:rPr>
          <w:rFonts w:cs="Times New Roman"/>
          <w:szCs w:val="24"/>
          <w:lang w:val="id-ID"/>
        </w:rPr>
      </w:pPr>
      <w:bookmarkStart w:id="32" w:name="_Toc192654570"/>
      <w:r w:rsidRPr="009075BB">
        <w:rPr>
          <w:rFonts w:cs="Times New Roman"/>
          <w:szCs w:val="24"/>
        </w:rPr>
        <w:t xml:space="preserve">MAN 1 </w:t>
      </w:r>
      <w:r w:rsidR="00956D30" w:rsidRPr="009075BB">
        <w:rPr>
          <w:rFonts w:cs="Times New Roman"/>
          <w:szCs w:val="24"/>
        </w:rPr>
        <w:t>Samarinda</w:t>
      </w:r>
      <w:bookmarkEnd w:id="32"/>
    </w:p>
    <w:p w14:paraId="06C1A7B1" w14:textId="77777777" w:rsidR="00927607" w:rsidRPr="009075BB" w:rsidRDefault="00927607" w:rsidP="00915665">
      <w:pPr>
        <w:pStyle w:val="NoSpacing"/>
        <w:rPr>
          <w:rFonts w:ascii="Times New Roman" w:hAnsi="Times New Roman" w:cs="Times New Roman"/>
          <w:color w:val="FF0000"/>
          <w:sz w:val="24"/>
        </w:rPr>
      </w:pPr>
    </w:p>
    <w:p w14:paraId="03FCE351" w14:textId="77777777" w:rsidR="00CB5B68" w:rsidRPr="009075BB" w:rsidRDefault="00CB5B68" w:rsidP="00CB5B68">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17A943A4" w14:textId="77777777" w:rsidR="00CB5B68" w:rsidRPr="009075BB" w:rsidRDefault="00CB5B68" w:rsidP="00CB5B68">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3F5731D8" w14:textId="77777777" w:rsidR="00CB5B68" w:rsidRPr="009075BB" w:rsidRDefault="00CB5B68" w:rsidP="00915665">
      <w:pPr>
        <w:pStyle w:val="NoSpacing"/>
        <w:rPr>
          <w:rFonts w:ascii="Times New Roman" w:hAnsi="Times New Roman" w:cs="Times New Roman"/>
          <w:color w:val="FF0000"/>
          <w:sz w:val="24"/>
        </w:rPr>
      </w:pPr>
    </w:p>
    <w:p w14:paraId="4E4AEA78" w14:textId="69E987CF" w:rsidR="00927607" w:rsidRPr="009075BB" w:rsidRDefault="00927607" w:rsidP="00927607">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3F0BFAE6" wp14:editId="1073B694">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21DBA484" w14:textId="5271F33E" w:rsidR="00F55CFB" w:rsidRPr="009075BB" w:rsidRDefault="00927607" w:rsidP="00CB5B68">
      <w:pPr>
        <w:pStyle w:val="Gambar21"/>
      </w:pPr>
      <w:bookmarkStart w:id="33" w:name="_Toc192234280"/>
      <w:r w:rsidRPr="009075BB">
        <w:t>Logo MAN 1 Samarinda</w:t>
      </w:r>
      <w:bookmarkEnd w:id="33"/>
    </w:p>
    <w:p w14:paraId="2F6238AA" w14:textId="6E1E6FC1" w:rsidR="000E6E9E" w:rsidRPr="009075BB" w:rsidRDefault="00D67DF3" w:rsidP="00F92D87">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w:t>
      </w:r>
      <w:proofErr w:type="gramStart"/>
      <w:r w:rsidRPr="009075BB">
        <w:rPr>
          <w:rFonts w:ascii="Times New Roman" w:hAnsi="Times New Roman" w:cs="Times New Roman"/>
          <w:sz w:val="24"/>
          <w:szCs w:val="24"/>
        </w:rPr>
        <w:t>Sumber :</w:t>
      </w:r>
      <w:proofErr w:type="gramEnd"/>
      <w:r w:rsidRPr="009075BB">
        <w:rPr>
          <w:rFonts w:ascii="Times New Roman" w:hAnsi="Times New Roman" w:cs="Times New Roman"/>
          <w:sz w:val="24"/>
          <w:szCs w:val="24"/>
        </w:rPr>
        <w:t xml:space="preserve"> man1samarinda.sch.id)</w:t>
      </w:r>
    </w:p>
    <w:p w14:paraId="02432A1C" w14:textId="295FAEAB" w:rsidR="00C940FC" w:rsidRPr="009075BB" w:rsidRDefault="0016281E" w:rsidP="00953528">
      <w:pPr>
        <w:pStyle w:val="Heading2"/>
        <w:numPr>
          <w:ilvl w:val="1"/>
          <w:numId w:val="4"/>
        </w:numPr>
        <w:ind w:left="567" w:hanging="567"/>
        <w:rPr>
          <w:rFonts w:cs="Times New Roman"/>
          <w:color w:val="FF0000"/>
        </w:rPr>
      </w:pPr>
      <w:bookmarkStart w:id="34" w:name="_Toc192654571"/>
      <w:r w:rsidRPr="009075BB">
        <w:rPr>
          <w:rFonts w:cs="Times New Roman"/>
          <w:i/>
          <w:szCs w:val="24"/>
        </w:rPr>
        <w:lastRenderedPageBreak/>
        <w:t>Website</w:t>
      </w:r>
      <w:bookmarkEnd w:id="34"/>
    </w:p>
    <w:p w14:paraId="65B31297" w14:textId="56BCA1B9" w:rsidR="00915665" w:rsidRPr="009075BB" w:rsidRDefault="00915665" w:rsidP="00915665">
      <w:pPr>
        <w:pStyle w:val="NoSpacing"/>
        <w:rPr>
          <w:rFonts w:ascii="Times New Roman" w:hAnsi="Times New Roman" w:cs="Times New Roman"/>
          <w:color w:val="FF0000"/>
          <w:sz w:val="24"/>
        </w:rPr>
      </w:pPr>
    </w:p>
    <w:p w14:paraId="59EB44B1" w14:textId="0AD3DE41" w:rsidR="00D30DBB" w:rsidRPr="009075BB" w:rsidRDefault="0016281E" w:rsidP="009F7F20">
      <w:pPr>
        <w:pStyle w:val="BodyText"/>
      </w:pPr>
      <w:r w:rsidRPr="009075BB">
        <w:rPr>
          <w:i/>
        </w:rPr>
        <w:t>Website</w:t>
      </w:r>
      <w:r w:rsidRPr="009075BB">
        <w:t xml:space="preserve"> adalah sekumpulan halaman yang berisi informasi berbentuk digital. Informasi tersebut bisa berupa teks, gambar, audio, video, animasi atau gabungan dari semuanya</w:t>
      </w:r>
      <w:r w:rsidR="008648A1" w:rsidRPr="009075BB">
        <w:t xml:space="preserve"> </w:t>
      </w:r>
      <w:r w:rsidR="008648A1" w:rsidRPr="009075BB">
        <w:fldChar w:fldCharType="begin" w:fldLock="1"/>
      </w:r>
      <w:r w:rsidR="00104380"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008648A1" w:rsidRPr="009075BB">
        <w:fldChar w:fldCharType="separate"/>
      </w:r>
      <w:r w:rsidR="000D4319" w:rsidRPr="009075BB">
        <w:rPr>
          <w:noProof/>
        </w:rPr>
        <w:t>(Mulyanto et al. 2023)</w:t>
      </w:r>
      <w:r w:rsidR="008648A1" w:rsidRPr="009075BB">
        <w:fldChar w:fldCharType="end"/>
      </w:r>
      <w:r w:rsidRPr="009075BB">
        <w:t xml:space="preserve">. </w:t>
      </w:r>
    </w:p>
    <w:p w14:paraId="5CA17C64" w14:textId="188E42CE" w:rsidR="0016281E" w:rsidRPr="009075BB" w:rsidRDefault="00D30DBB" w:rsidP="009F7F20">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00104380"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21DD2152" w14:textId="63B38F57" w:rsidR="009F7F20" w:rsidRPr="009075BB" w:rsidRDefault="00B75B6B" w:rsidP="009F7F20">
      <w:pPr>
        <w:pStyle w:val="BodyText"/>
        <w:rPr>
          <w:color w:val="FF0000"/>
        </w:rPr>
      </w:pPr>
      <w:r w:rsidRPr="009075BB">
        <w:t xml:space="preserve">Dari penjelasan di atas, </w:t>
      </w:r>
      <w:r w:rsidRPr="009075BB">
        <w:rPr>
          <w:i/>
        </w:rPr>
        <w:t>w</w:t>
      </w:r>
      <w:r w:rsidR="0016281E" w:rsidRPr="009075BB">
        <w:rPr>
          <w:i/>
        </w:rPr>
        <w:t>ebsite</w:t>
      </w:r>
      <w:r w:rsidR="0016281E" w:rsidRPr="009075BB">
        <w:t xml:space="preserve"> berfungsi sebagai sarana untuk menyampaikan informasi secara efektif dalam format digital yang dapat diakses oleh peng</w:t>
      </w:r>
      <w:r w:rsidRPr="009075BB">
        <w:t>guna melalui jaringan internet.</w:t>
      </w:r>
    </w:p>
    <w:p w14:paraId="0DCBB77A" w14:textId="539F5790" w:rsidR="0016281E" w:rsidRPr="009075BB" w:rsidRDefault="0016281E" w:rsidP="0016281E">
      <w:pPr>
        <w:pStyle w:val="NoSpacing"/>
        <w:rPr>
          <w:rFonts w:ascii="Times New Roman" w:hAnsi="Times New Roman" w:cs="Times New Roman"/>
          <w:lang w:val="id"/>
        </w:rPr>
      </w:pPr>
    </w:p>
    <w:p w14:paraId="68CF66C8" w14:textId="3CE34720" w:rsidR="0001753F" w:rsidRPr="009075BB" w:rsidRDefault="0001753F" w:rsidP="00953528">
      <w:pPr>
        <w:pStyle w:val="Heading2"/>
        <w:numPr>
          <w:ilvl w:val="1"/>
          <w:numId w:val="4"/>
        </w:numPr>
        <w:ind w:left="567" w:hanging="567"/>
        <w:rPr>
          <w:rFonts w:cs="Times New Roman"/>
          <w:szCs w:val="24"/>
        </w:rPr>
      </w:pPr>
      <w:bookmarkStart w:id="35" w:name="_Toc192654572"/>
      <w:r w:rsidRPr="009075BB">
        <w:rPr>
          <w:rFonts w:cs="Times New Roman"/>
          <w:lang w:val="id"/>
        </w:rPr>
        <w:t xml:space="preserve">Metode </w:t>
      </w:r>
      <w:r w:rsidRPr="009075BB">
        <w:rPr>
          <w:rFonts w:cs="Times New Roman"/>
          <w:i/>
          <w:szCs w:val="24"/>
        </w:rPr>
        <w:t>Waterfall</w:t>
      </w:r>
      <w:bookmarkEnd w:id="35"/>
    </w:p>
    <w:p w14:paraId="336AB2D1" w14:textId="77777777" w:rsidR="0001753F" w:rsidRPr="009075BB" w:rsidRDefault="0001753F" w:rsidP="0001753F">
      <w:pPr>
        <w:pStyle w:val="NoSpacing"/>
        <w:rPr>
          <w:rFonts w:ascii="Times New Roman" w:hAnsi="Times New Roman" w:cs="Times New Roman"/>
        </w:rPr>
      </w:pPr>
    </w:p>
    <w:p w14:paraId="798A3987" w14:textId="77777777" w:rsidR="0001753F" w:rsidRPr="009075BB" w:rsidRDefault="0001753F" w:rsidP="0001753F">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6A19A6AF" w14:textId="77777777" w:rsidR="008530E2" w:rsidRPr="009075BB" w:rsidRDefault="0001753F" w:rsidP="00F92D87">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001465E1" w:rsidRPr="009075BB">
        <w:fldChar w:fldCharType="begin" w:fldLock="1"/>
      </w:r>
      <w:r w:rsidR="00921A3D"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1465E1" w:rsidRPr="009075BB">
        <w:fldChar w:fldCharType="separate"/>
      </w:r>
      <w:r w:rsidR="000D4319" w:rsidRPr="009075BB">
        <w:rPr>
          <w:noProof/>
        </w:rPr>
        <w:t>(A. A. Wahid 2020)</w:t>
      </w:r>
      <w:r w:rsidR="001465E1" w:rsidRPr="009075BB">
        <w:fldChar w:fldCharType="end"/>
      </w:r>
      <w:r w:rsidRPr="009075BB">
        <w:t>.</w:t>
      </w:r>
      <w:r w:rsidR="00BB4F44" w:rsidRPr="009075BB">
        <w:t xml:space="preserve"> </w:t>
      </w:r>
    </w:p>
    <w:p w14:paraId="45CC6A92" w14:textId="3243A644" w:rsidR="008530E2" w:rsidRPr="009075BB" w:rsidRDefault="008530E2" w:rsidP="008530E2">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55338E4D" w14:textId="4E213635" w:rsidR="00F92D87" w:rsidRPr="009075BB" w:rsidRDefault="00F92D87" w:rsidP="008530E2">
      <w:pPr>
        <w:pStyle w:val="BodyText"/>
      </w:pPr>
      <w:r w:rsidRPr="009075BB">
        <w:lastRenderedPageBreak/>
        <w:t xml:space="preserve">Ada beberapa tahapan dari model </w:t>
      </w:r>
      <w:r w:rsidRPr="009075BB">
        <w:rPr>
          <w:i/>
        </w:rPr>
        <w:t>waterfall</w:t>
      </w:r>
      <w:r w:rsidRPr="009075BB">
        <w:t>, yaitu</w:t>
      </w:r>
    </w:p>
    <w:p w14:paraId="3D84D142" w14:textId="684E51F2" w:rsidR="00F92D87" w:rsidRPr="009075BB" w:rsidRDefault="00F92D87" w:rsidP="00F92D87">
      <w:pPr>
        <w:tabs>
          <w:tab w:val="left" w:pos="1111"/>
        </w:tabs>
        <w:rPr>
          <w:rFonts w:ascii="Times New Roman" w:hAnsi="Times New Roman" w:cs="Times New Roman"/>
          <w:lang w:val="id"/>
        </w:rPr>
      </w:pPr>
    </w:p>
    <w:p w14:paraId="3114B00B" w14:textId="19C4E363" w:rsidR="0001753F" w:rsidRPr="009075BB" w:rsidRDefault="0001753F" w:rsidP="0001753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153FA73" wp14:editId="2BC29CBE">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7">
                      <a:extLst>
                        <a:ext uri="{28A0092B-C50C-407E-A947-70E740481C1C}">
                          <a14:useLocalDpi xmlns:a14="http://schemas.microsoft.com/office/drawing/2010/main" val="0"/>
                        </a:ext>
                      </a:extLst>
                    </a:blip>
                    <a:stretch>
                      <a:fillRect/>
                    </a:stretch>
                  </pic:blipFill>
                  <pic:spPr>
                    <a:xfrm>
                      <a:off x="0" y="0"/>
                      <a:ext cx="3600000" cy="2098755"/>
                    </a:xfrm>
                    <a:prstGeom prst="rect">
                      <a:avLst/>
                    </a:prstGeom>
                  </pic:spPr>
                </pic:pic>
              </a:graphicData>
            </a:graphic>
          </wp:inline>
        </w:drawing>
      </w:r>
    </w:p>
    <w:p w14:paraId="560B95CE" w14:textId="62F91A37" w:rsidR="00913867" w:rsidRPr="009075BB" w:rsidRDefault="0001753F" w:rsidP="00913867">
      <w:pPr>
        <w:pStyle w:val="Gambar21"/>
        <w:rPr>
          <w:i/>
          <w:lang w:val="en-US"/>
        </w:rPr>
      </w:pPr>
      <w:bookmarkStart w:id="36" w:name="_Toc192234281"/>
      <w:r w:rsidRPr="009075BB">
        <w:t xml:space="preserve">Metode </w:t>
      </w:r>
      <w:r w:rsidRPr="009075BB">
        <w:rPr>
          <w:i/>
        </w:rPr>
        <w:t>Waterfall</w:t>
      </w:r>
      <w:bookmarkEnd w:id="36"/>
    </w:p>
    <w:p w14:paraId="04FB7B36" w14:textId="32E361FB" w:rsidR="00B40775" w:rsidRPr="009075BB" w:rsidRDefault="00913867" w:rsidP="00913867">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00921A3D"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4F04FBB1" w14:textId="77777777" w:rsidR="00913867" w:rsidRPr="009075BB" w:rsidRDefault="00913867" w:rsidP="00913867">
      <w:pPr>
        <w:pStyle w:val="NoSpacing"/>
        <w:jc w:val="center"/>
        <w:rPr>
          <w:rFonts w:ascii="Times New Roman" w:hAnsi="Times New Roman" w:cs="Times New Roman"/>
          <w:sz w:val="24"/>
        </w:rPr>
      </w:pPr>
    </w:p>
    <w:p w14:paraId="3EB26723" w14:textId="39704D41" w:rsidR="00B40775" w:rsidRPr="009075BB" w:rsidRDefault="00B40775" w:rsidP="00CB5B68">
      <w:pPr>
        <w:pStyle w:val="NoSpacing"/>
        <w:numPr>
          <w:ilvl w:val="0"/>
          <w:numId w:val="18"/>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7F040661" w14:textId="08029050" w:rsidR="0056086F" w:rsidRPr="009075BB" w:rsidRDefault="00B40775" w:rsidP="00CB5B68">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5875AD53" w14:textId="77777777" w:rsidR="0056086F" w:rsidRPr="009075BB" w:rsidRDefault="0056086F" w:rsidP="00B40775">
      <w:pPr>
        <w:pStyle w:val="NoSpacing"/>
        <w:rPr>
          <w:rFonts w:ascii="Times New Roman" w:hAnsi="Times New Roman" w:cs="Times New Roman"/>
          <w:lang w:val="id"/>
        </w:rPr>
      </w:pPr>
    </w:p>
    <w:p w14:paraId="71E61ABD" w14:textId="47AC657B" w:rsidR="00B40775" w:rsidRPr="009075BB" w:rsidRDefault="00B40775" w:rsidP="00CB5B68">
      <w:pPr>
        <w:pStyle w:val="NoSpacing"/>
        <w:numPr>
          <w:ilvl w:val="0"/>
          <w:numId w:val="18"/>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19FB0933" w14:textId="02ACC979" w:rsidR="00B40775" w:rsidRPr="009075BB" w:rsidRDefault="00B40775" w:rsidP="00CB5B68">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0278C0B6" w14:textId="77777777" w:rsidR="00B40775" w:rsidRPr="009075BB" w:rsidRDefault="00B40775" w:rsidP="00B40775">
      <w:pPr>
        <w:pStyle w:val="NoSpacing"/>
        <w:rPr>
          <w:rFonts w:ascii="Times New Roman" w:hAnsi="Times New Roman" w:cs="Times New Roman"/>
          <w:lang w:val="id"/>
        </w:rPr>
      </w:pPr>
    </w:p>
    <w:p w14:paraId="4C1473D4" w14:textId="1321BFDE" w:rsidR="00B40775" w:rsidRPr="009075BB" w:rsidRDefault="00B40775" w:rsidP="00CB5B68">
      <w:pPr>
        <w:pStyle w:val="NoSpacing"/>
        <w:numPr>
          <w:ilvl w:val="0"/>
          <w:numId w:val="18"/>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7CBDA467" w14:textId="1FAAA98D" w:rsidR="00F92D87" w:rsidRPr="009075BB" w:rsidRDefault="00B40775" w:rsidP="008530E2">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w:t>
      </w:r>
      <w:r w:rsidR="00F92D87" w:rsidRPr="009075BB">
        <w:t>ebutuhan yang telah ditentukan.</w:t>
      </w:r>
    </w:p>
    <w:p w14:paraId="01682360" w14:textId="47836602" w:rsidR="00B40775" w:rsidRPr="009075BB" w:rsidRDefault="00B40775" w:rsidP="00CB5B68">
      <w:pPr>
        <w:pStyle w:val="NoSpacing"/>
        <w:numPr>
          <w:ilvl w:val="0"/>
          <w:numId w:val="18"/>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3A18AB9E" w14:textId="61530754" w:rsidR="000E6E9E" w:rsidRPr="009075BB" w:rsidRDefault="00B40775" w:rsidP="00104380">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00104380" w:rsidRPr="009075BB">
        <w:t>) pada sistem.</w:t>
      </w:r>
    </w:p>
    <w:p w14:paraId="5F7CA70F" w14:textId="77777777" w:rsidR="000E6E9E" w:rsidRPr="009075BB" w:rsidRDefault="000E6E9E" w:rsidP="00B40775">
      <w:pPr>
        <w:pStyle w:val="NoSpacing"/>
        <w:rPr>
          <w:rFonts w:ascii="Times New Roman" w:hAnsi="Times New Roman" w:cs="Times New Roman"/>
          <w:lang w:val="id"/>
        </w:rPr>
      </w:pPr>
    </w:p>
    <w:p w14:paraId="3E9DD1B8" w14:textId="25FAC55B" w:rsidR="00B40775" w:rsidRPr="009075BB" w:rsidRDefault="00B40775" w:rsidP="00CB5B68">
      <w:pPr>
        <w:pStyle w:val="NoSpacing"/>
        <w:numPr>
          <w:ilvl w:val="0"/>
          <w:numId w:val="18"/>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56735632" w14:textId="4AF7A891" w:rsidR="00B40775" w:rsidRPr="009075BB" w:rsidRDefault="00B40775" w:rsidP="00CB5B68">
      <w:pPr>
        <w:pStyle w:val="BodyText"/>
        <w:ind w:left="567"/>
      </w:pPr>
      <w:r w:rsidRPr="009075BB">
        <w:t xml:space="preserve">Tahap </w:t>
      </w:r>
      <w:r w:rsidRPr="009075BB">
        <w:rPr>
          <w:i/>
        </w:rPr>
        <w:t>maintenance</w:t>
      </w:r>
      <w:r w:rsidRPr="009075BB">
        <w:t xml:space="preserve"> merupakan tahap akhir pada model </w:t>
      </w:r>
      <w:r w:rsidR="00B75B6B" w:rsidRPr="009075BB">
        <w:rPr>
          <w:i/>
        </w:rPr>
        <w:t>w</w:t>
      </w:r>
      <w:r w:rsidRPr="009075BB">
        <w:rPr>
          <w:i/>
        </w:rPr>
        <w:t>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340B2189" w14:textId="77777777" w:rsidR="00B40775" w:rsidRPr="009075BB" w:rsidRDefault="00B40775" w:rsidP="00B40775">
      <w:pPr>
        <w:pStyle w:val="NoSpacing"/>
        <w:rPr>
          <w:rFonts w:ascii="Times New Roman" w:hAnsi="Times New Roman" w:cs="Times New Roman"/>
          <w:lang w:val="id"/>
        </w:rPr>
      </w:pPr>
    </w:p>
    <w:p w14:paraId="0952D2E1" w14:textId="39704D41" w:rsidR="0016281E" w:rsidRPr="009075BB" w:rsidRDefault="0016281E" w:rsidP="00953528">
      <w:pPr>
        <w:pStyle w:val="Heading2"/>
        <w:numPr>
          <w:ilvl w:val="1"/>
          <w:numId w:val="4"/>
        </w:numPr>
        <w:ind w:left="567" w:hanging="567"/>
        <w:rPr>
          <w:rFonts w:cs="Times New Roman"/>
          <w:szCs w:val="24"/>
        </w:rPr>
      </w:pPr>
      <w:bookmarkStart w:id="37" w:name="_Toc192654573"/>
      <w:r w:rsidRPr="009075BB">
        <w:rPr>
          <w:rFonts w:cs="Times New Roman"/>
          <w:i/>
          <w:szCs w:val="24"/>
        </w:rPr>
        <w:t>Database</w:t>
      </w:r>
      <w:bookmarkEnd w:id="37"/>
    </w:p>
    <w:p w14:paraId="5348B21D" w14:textId="555E8EF1" w:rsidR="00DD3864" w:rsidRPr="009075BB" w:rsidRDefault="00DD3864" w:rsidP="00DD3864">
      <w:pPr>
        <w:pStyle w:val="NoSpacing"/>
        <w:rPr>
          <w:rFonts w:ascii="Times New Roman" w:hAnsi="Times New Roman" w:cs="Times New Roman"/>
        </w:rPr>
      </w:pPr>
    </w:p>
    <w:p w14:paraId="040B4A47" w14:textId="2DDCD823" w:rsidR="00253755" w:rsidRPr="009075BB" w:rsidRDefault="00253755" w:rsidP="00253755">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001465E1" w:rsidRPr="009075BB">
        <w:fldChar w:fldCharType="begin" w:fldLock="1"/>
      </w:r>
      <w:r w:rsidR="00664E4D"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001465E1" w:rsidRPr="009075BB">
        <w:fldChar w:fldCharType="separate"/>
      </w:r>
      <w:r w:rsidR="000D4319" w:rsidRPr="009075BB">
        <w:rPr>
          <w:noProof/>
        </w:rPr>
        <w:t>(Ginantra, N, L, W, S et al. 2020)</w:t>
      </w:r>
      <w:r w:rsidR="001465E1" w:rsidRPr="009075BB">
        <w:fldChar w:fldCharType="end"/>
      </w:r>
      <w:r w:rsidRPr="009075BB">
        <w:t xml:space="preserve">. </w:t>
      </w:r>
    </w:p>
    <w:p w14:paraId="78C19C87" w14:textId="7FCC377D" w:rsidR="00253755" w:rsidRPr="009075BB" w:rsidRDefault="00406E77" w:rsidP="00253755">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21DE1F09" w14:textId="77777777" w:rsidR="00253755" w:rsidRPr="009075BB" w:rsidRDefault="00253755" w:rsidP="00253755">
      <w:pPr>
        <w:pStyle w:val="NoSpacing"/>
        <w:rPr>
          <w:rFonts w:ascii="Times New Roman" w:hAnsi="Times New Roman" w:cs="Times New Roman"/>
          <w:lang w:val="id"/>
        </w:rPr>
      </w:pPr>
    </w:p>
    <w:p w14:paraId="3E5D9403" w14:textId="6B4A010A" w:rsidR="0016281E" w:rsidRPr="009075BB" w:rsidRDefault="0016281E" w:rsidP="00953528">
      <w:pPr>
        <w:pStyle w:val="Heading2"/>
        <w:numPr>
          <w:ilvl w:val="1"/>
          <w:numId w:val="4"/>
        </w:numPr>
        <w:ind w:left="567" w:hanging="567"/>
        <w:rPr>
          <w:rFonts w:cs="Times New Roman"/>
          <w:szCs w:val="24"/>
        </w:rPr>
      </w:pPr>
      <w:bookmarkStart w:id="38" w:name="_Toc192654574"/>
      <w:r w:rsidRPr="009075BB">
        <w:rPr>
          <w:rFonts w:cs="Times New Roman"/>
          <w:szCs w:val="24"/>
        </w:rPr>
        <w:t>MySQL</w:t>
      </w:r>
      <w:bookmarkEnd w:id="38"/>
    </w:p>
    <w:p w14:paraId="5DE7B928" w14:textId="279EA179" w:rsidR="00DD3864" w:rsidRPr="009075BB" w:rsidRDefault="00DD3864" w:rsidP="00DD3864">
      <w:pPr>
        <w:pStyle w:val="NoSpacing"/>
        <w:rPr>
          <w:rFonts w:ascii="Times New Roman" w:hAnsi="Times New Roman" w:cs="Times New Roman"/>
        </w:rPr>
      </w:pPr>
    </w:p>
    <w:p w14:paraId="14AE62BB" w14:textId="3258BACC" w:rsidR="00F6286D" w:rsidRPr="009075BB" w:rsidRDefault="00F6286D" w:rsidP="00F6286D">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w:t>
      </w:r>
      <w:r w:rsidR="001465E1" w:rsidRPr="009075BB">
        <w:t xml:space="preserve"> </w:t>
      </w:r>
      <w:r w:rsidR="001465E1" w:rsidRPr="009075BB">
        <w:fldChar w:fldCharType="begin" w:fldLock="1"/>
      </w:r>
      <w:r w:rsidR="00664E4D"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001465E1" w:rsidRPr="009075BB">
        <w:fldChar w:fldCharType="separate"/>
      </w:r>
      <w:r w:rsidR="000D4319" w:rsidRPr="009075BB">
        <w:rPr>
          <w:noProof/>
        </w:rPr>
        <w:t>(Ginantra, N, L, W, S et al. 2020)</w:t>
      </w:r>
      <w:r w:rsidR="001465E1" w:rsidRPr="009075BB">
        <w:fldChar w:fldCharType="end"/>
      </w:r>
      <w:r w:rsidRPr="009075BB">
        <w:t>.</w:t>
      </w:r>
    </w:p>
    <w:p w14:paraId="1A1C844C" w14:textId="5001FA97" w:rsidR="00694B2F" w:rsidRPr="009075BB" w:rsidRDefault="00694B2F" w:rsidP="00694B2F">
      <w:pPr>
        <w:pStyle w:val="BodyText"/>
      </w:pPr>
      <w:r w:rsidRPr="009075BB">
        <w:t xml:space="preserve">MySQL merupakan sebuah sistem basis data relasional yang mampu mengklasifikasikan informasi ke dalam tabel-tabel yang saling terhubung. Setiap tabel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00664E4D"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000D4319" w:rsidRPr="009075BB">
        <w:rPr>
          <w:noProof/>
        </w:rPr>
        <w:t>(Nuryansyah and Hermawan 2021)</w:t>
      </w:r>
      <w:r w:rsidRPr="009075BB">
        <w:fldChar w:fldCharType="end"/>
      </w:r>
      <w:r w:rsidRPr="009075BB">
        <w:t>.</w:t>
      </w:r>
    </w:p>
    <w:p w14:paraId="4E4E8E94" w14:textId="1196F4E2" w:rsidR="00406E77" w:rsidRPr="009075BB" w:rsidRDefault="00F225D4" w:rsidP="00406E77">
      <w:pPr>
        <w:pStyle w:val="BodyText"/>
        <w:rPr>
          <w:color w:val="auto"/>
        </w:rPr>
      </w:pPr>
      <w:r w:rsidRPr="009075BB">
        <w:t xml:space="preserve">MySQL </w:t>
      </w:r>
      <w:r w:rsidR="001D55B4" w:rsidRPr="009075BB">
        <w:rPr>
          <w:color w:val="auto"/>
        </w:rPr>
        <w:t xml:space="preserve">sangat baik untuk digunakan karena dapat menangani lapisan </w:t>
      </w:r>
      <w:r w:rsidR="001D55B4" w:rsidRPr="009075BB">
        <w:rPr>
          <w:i/>
          <w:color w:val="auto"/>
        </w:rPr>
        <w:t>security</w:t>
      </w:r>
      <w:r w:rsidR="001D55B4" w:rsidRPr="009075BB">
        <w:rPr>
          <w:color w:val="auto"/>
        </w:rPr>
        <w:t xml:space="preserve">, seperti nama </w:t>
      </w:r>
      <w:r w:rsidR="001D55B4" w:rsidRPr="009075BB">
        <w:rPr>
          <w:i/>
          <w:color w:val="auto"/>
        </w:rPr>
        <w:t>host</w:t>
      </w:r>
      <w:r w:rsidR="001D55B4" w:rsidRPr="009075BB">
        <w:rPr>
          <w:color w:val="auto"/>
        </w:rPr>
        <w:t xml:space="preserve">, izin akses dalam mengakses level </w:t>
      </w:r>
      <w:r w:rsidR="001D55B4" w:rsidRPr="009075BB">
        <w:rPr>
          <w:i/>
          <w:color w:val="auto"/>
        </w:rPr>
        <w:t>subnetmask</w:t>
      </w:r>
      <w:r w:rsidR="001D55B4" w:rsidRPr="009075BB">
        <w:rPr>
          <w:color w:val="auto"/>
        </w:rPr>
        <w:t xml:space="preserve">, kata sandi, dan terpenting bersifat gratis </w:t>
      </w:r>
      <w:r w:rsidR="001D55B4" w:rsidRPr="009075BB">
        <w:rPr>
          <w:color w:val="auto"/>
        </w:rPr>
        <w:fldChar w:fldCharType="begin" w:fldLock="1"/>
      </w:r>
      <w:r w:rsidR="00104380"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001D55B4" w:rsidRPr="009075BB">
        <w:rPr>
          <w:color w:val="auto"/>
        </w:rPr>
        <w:fldChar w:fldCharType="separate"/>
      </w:r>
      <w:r w:rsidR="000D4319" w:rsidRPr="009075BB">
        <w:rPr>
          <w:noProof/>
          <w:color w:val="auto"/>
        </w:rPr>
        <w:t>(Sama and David 2021)</w:t>
      </w:r>
      <w:r w:rsidR="001D55B4" w:rsidRPr="009075BB">
        <w:rPr>
          <w:color w:val="auto"/>
        </w:rPr>
        <w:fldChar w:fldCharType="end"/>
      </w:r>
      <w:r w:rsidR="001D55B4" w:rsidRPr="009075BB">
        <w:rPr>
          <w:color w:val="auto"/>
        </w:rPr>
        <w:t>.</w:t>
      </w:r>
    </w:p>
    <w:p w14:paraId="15742590" w14:textId="77777777" w:rsidR="00DD3864" w:rsidRPr="009075BB" w:rsidRDefault="00DD3864" w:rsidP="00DD3864">
      <w:pPr>
        <w:pStyle w:val="NoSpacing"/>
        <w:rPr>
          <w:rFonts w:ascii="Times New Roman" w:hAnsi="Times New Roman" w:cs="Times New Roman"/>
          <w:lang w:val="id"/>
        </w:rPr>
      </w:pPr>
    </w:p>
    <w:p w14:paraId="5B114650" w14:textId="55A1B9A3" w:rsidR="00927607" w:rsidRPr="009075BB" w:rsidRDefault="00141A30" w:rsidP="00656ACD">
      <w:pPr>
        <w:pStyle w:val="Heading2"/>
        <w:numPr>
          <w:ilvl w:val="1"/>
          <w:numId w:val="4"/>
        </w:numPr>
        <w:ind w:left="567" w:hanging="567"/>
        <w:rPr>
          <w:rFonts w:cs="Times New Roman"/>
          <w:szCs w:val="24"/>
        </w:rPr>
      </w:pPr>
      <w:bookmarkStart w:id="39" w:name="_Toc192654575"/>
      <w:r w:rsidRPr="009075BB">
        <w:rPr>
          <w:rFonts w:cs="Times New Roman"/>
          <w:i/>
        </w:rPr>
        <w:t>Hypertext Preprocessor</w:t>
      </w:r>
      <w:r w:rsidRPr="009075BB">
        <w:rPr>
          <w:rFonts w:cs="Times New Roman"/>
          <w:szCs w:val="24"/>
        </w:rPr>
        <w:t xml:space="preserve"> (</w:t>
      </w:r>
      <w:r w:rsidR="0016281E" w:rsidRPr="009075BB">
        <w:rPr>
          <w:rFonts w:cs="Times New Roman"/>
          <w:szCs w:val="24"/>
        </w:rPr>
        <w:t>P</w:t>
      </w:r>
      <w:r w:rsidR="00656ACD" w:rsidRPr="009075BB">
        <w:rPr>
          <w:rFonts w:cs="Times New Roman"/>
          <w:szCs w:val="24"/>
        </w:rPr>
        <w:t>HP</w:t>
      </w:r>
      <w:r w:rsidRPr="009075BB">
        <w:rPr>
          <w:rFonts w:cs="Times New Roman"/>
          <w:szCs w:val="24"/>
        </w:rPr>
        <w:t>)</w:t>
      </w:r>
      <w:bookmarkEnd w:id="39"/>
    </w:p>
    <w:p w14:paraId="445A8805" w14:textId="77777777" w:rsidR="00656ACD" w:rsidRPr="009075BB" w:rsidRDefault="00656ACD" w:rsidP="00656ACD">
      <w:pPr>
        <w:pStyle w:val="NoSpacing"/>
        <w:rPr>
          <w:rFonts w:ascii="Times New Roman" w:hAnsi="Times New Roman" w:cs="Times New Roman"/>
        </w:rPr>
      </w:pPr>
    </w:p>
    <w:p w14:paraId="5D5FF2F5" w14:textId="60B3A342" w:rsidR="00736378" w:rsidRPr="009075BB" w:rsidRDefault="00736378" w:rsidP="00736378">
      <w:pPr>
        <w:pStyle w:val="BodyText"/>
      </w:pPr>
      <w:r w:rsidRPr="009075BB">
        <w:rPr>
          <w:i/>
        </w:rPr>
        <w:t>Hypertext Preprocessor</w:t>
      </w:r>
      <w:r w:rsidR="00141A30" w:rsidRPr="009075BB">
        <w:t xml:space="preserve"> (PHP)</w:t>
      </w:r>
      <w:r w:rsidRPr="009075BB">
        <w:t xml:space="preserve">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w:t>
      </w:r>
      <w:r w:rsidR="00DD3864" w:rsidRPr="009075BB">
        <w:t xml:space="preserve"> </w:t>
      </w:r>
      <w:r w:rsidR="001C53A1" w:rsidRPr="009075BB">
        <w:fldChar w:fldCharType="begin" w:fldLock="1"/>
      </w:r>
      <w:r w:rsidR="00664E4D"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001C53A1" w:rsidRPr="009075BB">
        <w:fldChar w:fldCharType="separate"/>
      </w:r>
      <w:r w:rsidR="000D4319" w:rsidRPr="009075BB">
        <w:rPr>
          <w:noProof/>
        </w:rPr>
        <w:t>(GeeksforGeeks 2024b)</w:t>
      </w:r>
      <w:r w:rsidR="001C53A1" w:rsidRPr="009075BB">
        <w:fldChar w:fldCharType="end"/>
      </w:r>
      <w:r w:rsidR="001C53A1" w:rsidRPr="009075BB">
        <w:t>.</w:t>
      </w:r>
    </w:p>
    <w:p w14:paraId="1C456EAE" w14:textId="5307C149" w:rsidR="00736378" w:rsidRPr="009075BB" w:rsidRDefault="00736378" w:rsidP="00DD3864">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00DD3864" w:rsidRPr="009075BB">
        <w:t xml:space="preserve">. </w:t>
      </w:r>
    </w:p>
    <w:p w14:paraId="07E22E33" w14:textId="77777777" w:rsidR="00DD3864" w:rsidRPr="009075BB" w:rsidRDefault="00DD3864" w:rsidP="00DD3864">
      <w:pPr>
        <w:pStyle w:val="NoSpacing"/>
        <w:rPr>
          <w:rFonts w:ascii="Times New Roman" w:hAnsi="Times New Roman" w:cs="Times New Roman"/>
          <w:lang w:val="id"/>
        </w:rPr>
      </w:pPr>
    </w:p>
    <w:p w14:paraId="55C87B7F" w14:textId="6F8CF8BB" w:rsidR="00927607" w:rsidRPr="009075BB" w:rsidRDefault="0016281E" w:rsidP="00656ACD">
      <w:pPr>
        <w:pStyle w:val="Heading2"/>
        <w:numPr>
          <w:ilvl w:val="1"/>
          <w:numId w:val="4"/>
        </w:numPr>
        <w:ind w:left="567" w:hanging="567"/>
        <w:rPr>
          <w:rFonts w:cs="Times New Roman"/>
          <w:szCs w:val="24"/>
        </w:rPr>
      </w:pPr>
      <w:bookmarkStart w:id="40" w:name="_Toc192654576"/>
      <w:r w:rsidRPr="009075BB">
        <w:rPr>
          <w:rFonts w:cs="Times New Roman"/>
          <w:i/>
          <w:szCs w:val="24"/>
        </w:rPr>
        <w:t>Lara</w:t>
      </w:r>
      <w:r w:rsidR="00656ACD" w:rsidRPr="009075BB">
        <w:rPr>
          <w:rFonts w:cs="Times New Roman"/>
          <w:i/>
          <w:szCs w:val="24"/>
        </w:rPr>
        <w:t>vel</w:t>
      </w:r>
      <w:bookmarkEnd w:id="40"/>
    </w:p>
    <w:p w14:paraId="575A0961" w14:textId="77777777" w:rsidR="00927607" w:rsidRPr="009075BB" w:rsidRDefault="00927607" w:rsidP="00927607">
      <w:pPr>
        <w:pStyle w:val="NoSpacing"/>
        <w:rPr>
          <w:rFonts w:ascii="Times New Roman" w:hAnsi="Times New Roman" w:cs="Times New Roman"/>
          <w:lang w:val="id-ID"/>
        </w:rPr>
      </w:pPr>
    </w:p>
    <w:p w14:paraId="6059CA94" w14:textId="77777777" w:rsidR="008530E2" w:rsidRPr="009075BB" w:rsidRDefault="008530E2" w:rsidP="00DD3864">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062AEF56" w14:textId="58251505" w:rsidR="00DD3864" w:rsidRPr="009075BB" w:rsidRDefault="008530E2" w:rsidP="00DD3864">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Pr="009075BB">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32AAF39F" w14:textId="77777777" w:rsidR="00F641BF" w:rsidRPr="009075BB" w:rsidRDefault="00F641BF" w:rsidP="00F641BF">
      <w:pPr>
        <w:pStyle w:val="NoSpacing"/>
        <w:rPr>
          <w:rFonts w:ascii="Times New Roman" w:hAnsi="Times New Roman" w:cs="Times New Roman"/>
          <w:lang w:val="id"/>
        </w:rPr>
      </w:pPr>
    </w:p>
    <w:p w14:paraId="0195431B" w14:textId="4D0F6588" w:rsidR="00F641BF" w:rsidRPr="009075BB" w:rsidRDefault="00F641BF" w:rsidP="00F641BF">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2DE9FE64" wp14:editId="05408E1C">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048" b="27850"/>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6350E790" w14:textId="6D683B6B" w:rsidR="00F641BF" w:rsidRPr="009075BB" w:rsidRDefault="00F641BF" w:rsidP="00F641BF">
      <w:pPr>
        <w:pStyle w:val="Gambar21"/>
      </w:pPr>
      <w:bookmarkStart w:id="41" w:name="_Toc192234282"/>
      <w:r w:rsidRPr="009075BB">
        <w:rPr>
          <w:lang w:val="id"/>
        </w:rPr>
        <w:t xml:space="preserve">Logo </w:t>
      </w:r>
      <w:r w:rsidRPr="009075BB">
        <w:rPr>
          <w:i/>
        </w:rPr>
        <w:t>Laravel</w:t>
      </w:r>
      <w:bookmarkEnd w:id="41"/>
    </w:p>
    <w:p w14:paraId="1D922CCE" w14:textId="48387D6B" w:rsidR="00F641BF" w:rsidRPr="009075BB" w:rsidRDefault="00F641BF" w:rsidP="00F641BF">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7A2B0947" w14:textId="77777777" w:rsidR="00F641BF" w:rsidRPr="009075BB" w:rsidRDefault="00F641BF" w:rsidP="00F641BF">
      <w:pPr>
        <w:pStyle w:val="NoSpacing"/>
        <w:jc w:val="center"/>
        <w:rPr>
          <w:rFonts w:ascii="Times New Roman" w:hAnsi="Times New Roman" w:cs="Times New Roman"/>
          <w:sz w:val="24"/>
          <w:szCs w:val="24"/>
        </w:rPr>
      </w:pPr>
    </w:p>
    <w:p w14:paraId="4709FEDF" w14:textId="7FEBDBF6" w:rsidR="00F41363" w:rsidRPr="009075BB" w:rsidRDefault="00F41363" w:rsidP="00F41363">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6C9BF7B9" w14:textId="66BFC140" w:rsidR="00F41363" w:rsidRPr="009075BB" w:rsidRDefault="00F41363" w:rsidP="00694B2F">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C9693C6" w14:textId="7985B29B" w:rsidR="00F41363" w:rsidRPr="009075BB" w:rsidRDefault="00F41363" w:rsidP="00694B2F">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5CF64A4C" w14:textId="0FAEC116" w:rsidR="00F41363" w:rsidRPr="009075BB" w:rsidRDefault="00F41363" w:rsidP="00694B2F">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1FC3FA25" w14:textId="7D6CC916" w:rsidR="00104380" w:rsidRPr="009075BB" w:rsidRDefault="00F41363" w:rsidP="00F41363">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1A091655" w14:textId="200660AC" w:rsidR="00C47703" w:rsidRPr="009075BB" w:rsidRDefault="00C47703" w:rsidP="00C47703">
      <w:pPr>
        <w:pStyle w:val="Heading2"/>
        <w:numPr>
          <w:ilvl w:val="1"/>
          <w:numId w:val="4"/>
        </w:numPr>
        <w:ind w:left="567" w:hanging="567"/>
        <w:rPr>
          <w:rFonts w:cs="Times New Roman"/>
          <w:i/>
          <w:szCs w:val="24"/>
        </w:rPr>
      </w:pPr>
      <w:bookmarkStart w:id="42" w:name="_Toc192654577"/>
      <w:r w:rsidRPr="009075BB">
        <w:rPr>
          <w:rFonts w:cs="Times New Roman"/>
          <w:i/>
          <w:szCs w:val="24"/>
        </w:rPr>
        <w:lastRenderedPageBreak/>
        <w:t>Bootstraps</w:t>
      </w:r>
      <w:bookmarkEnd w:id="42"/>
    </w:p>
    <w:p w14:paraId="3A31F93E" w14:textId="77777777" w:rsidR="00C47703" w:rsidRPr="009075BB" w:rsidRDefault="00C47703" w:rsidP="00C47703">
      <w:pPr>
        <w:pStyle w:val="NoSpacing"/>
        <w:rPr>
          <w:rFonts w:ascii="Times New Roman" w:hAnsi="Times New Roman" w:cs="Times New Roman"/>
        </w:rPr>
      </w:pPr>
    </w:p>
    <w:p w14:paraId="5D8A3466" w14:textId="3B6E2528" w:rsidR="00C47703" w:rsidRPr="009075BB" w:rsidRDefault="00C47703" w:rsidP="00C47703">
      <w:pPr>
        <w:pStyle w:val="BodyText"/>
      </w:pPr>
      <w:r w:rsidRPr="009075BB">
        <w:rPr>
          <w:i/>
        </w:rPr>
        <w:t>Bootstrap</w:t>
      </w:r>
      <w:r w:rsidR="001865CB" w:rsidRPr="009075BB">
        <w:rPr>
          <w:i/>
        </w:rPr>
        <w:t>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w:t>
      </w:r>
      <w:r w:rsidR="001865CB" w:rsidRPr="009075BB">
        <w:rPr>
          <w:i/>
        </w:rPr>
        <w:t>s</w:t>
      </w:r>
      <w:r w:rsidRPr="009075BB">
        <w:t xml:space="preserve"> menyediakan berbagai komponen, seperti tipografi, tombol, navigasi, dan elemen antarmuka lainnya. Selain itu, </w:t>
      </w:r>
      <w:r w:rsidRPr="009075BB">
        <w:rPr>
          <w:i/>
        </w:rPr>
        <w:t>Bootstrap</w:t>
      </w:r>
      <w:r w:rsidR="001865CB" w:rsidRPr="009075BB">
        <w:rPr>
          <w:i/>
        </w:rPr>
        <w:t>s</w:t>
      </w:r>
      <w:r w:rsidRPr="009075BB">
        <w:t xml:space="preserve"> juga dilengkapi dengan fitur JavaScript yang mendukung pengembangan antarmuka yang lebih interaktif, stabil, dan efisien. Dengan adanya </w:t>
      </w:r>
      <w:r w:rsidRPr="009075BB">
        <w:rPr>
          <w:i/>
        </w:rPr>
        <w:t>Bootstrap</w:t>
      </w:r>
      <w:r w:rsidR="001865CB" w:rsidRPr="009075BB">
        <w:rPr>
          <w:i/>
        </w:rPr>
        <w:t>s</w:t>
      </w:r>
      <w:r w:rsidRPr="009075BB">
        <w:t xml:space="preserve">, proses pengembangan situs web menjadi lebih cepat dan terstruktur </w:t>
      </w:r>
      <w:r w:rsidRPr="009075BB">
        <w:fldChar w:fldCharType="begin" w:fldLock="1"/>
      </w:r>
      <w:r w:rsidR="00104380"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000D4319" w:rsidRPr="009075BB">
        <w:rPr>
          <w:noProof/>
        </w:rPr>
        <w:t>(Hasibuan and Wulandari 2023)</w:t>
      </w:r>
      <w:r w:rsidRPr="009075BB">
        <w:fldChar w:fldCharType="end"/>
      </w:r>
      <w:r w:rsidRPr="009075BB">
        <w:t>.</w:t>
      </w:r>
    </w:p>
    <w:p w14:paraId="2D8732E7" w14:textId="77777777" w:rsidR="00F641BF" w:rsidRPr="009075BB" w:rsidRDefault="00F641BF" w:rsidP="00F641BF">
      <w:pPr>
        <w:pStyle w:val="NoSpacing"/>
        <w:rPr>
          <w:rFonts w:ascii="Times New Roman" w:hAnsi="Times New Roman" w:cs="Times New Roman"/>
          <w:lang w:val="id"/>
        </w:rPr>
      </w:pPr>
    </w:p>
    <w:p w14:paraId="600FD3A4" w14:textId="739B71AE" w:rsidR="00F641BF" w:rsidRPr="009075BB" w:rsidRDefault="00F641BF" w:rsidP="00F641B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FDFA43" wp14:editId="546C7E68">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82580" cy="2084333"/>
                    </a:xfrm>
                    <a:prstGeom prst="rect">
                      <a:avLst/>
                    </a:prstGeom>
                    <a:noFill/>
                    <a:ln>
                      <a:noFill/>
                    </a:ln>
                  </pic:spPr>
                </pic:pic>
              </a:graphicData>
            </a:graphic>
          </wp:inline>
        </w:drawing>
      </w:r>
    </w:p>
    <w:p w14:paraId="0B20E50F" w14:textId="419491AA" w:rsidR="00F641BF" w:rsidRPr="009075BB" w:rsidRDefault="00F641BF" w:rsidP="00F641BF">
      <w:pPr>
        <w:pStyle w:val="Gambar21"/>
        <w:rPr>
          <w:lang w:val="id"/>
        </w:rPr>
      </w:pPr>
      <w:bookmarkStart w:id="43" w:name="_Toc192234283"/>
      <w:r w:rsidRPr="009075BB">
        <w:rPr>
          <w:lang w:val="id"/>
        </w:rPr>
        <w:t>Logo Bootstraps</w:t>
      </w:r>
      <w:bookmarkEnd w:id="43"/>
    </w:p>
    <w:p w14:paraId="2E9AD0E8" w14:textId="46D45294" w:rsidR="00F641BF" w:rsidRPr="009075BB" w:rsidRDefault="00F641BF" w:rsidP="00F641BF">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00F527E8"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44D48C" w14:textId="77777777" w:rsidR="00F641BF" w:rsidRPr="009075BB" w:rsidRDefault="00F641BF" w:rsidP="00F641BF">
      <w:pPr>
        <w:pStyle w:val="NoSpacing"/>
        <w:rPr>
          <w:rFonts w:ascii="Times New Roman" w:hAnsi="Times New Roman" w:cs="Times New Roman"/>
          <w:lang w:val="id"/>
        </w:rPr>
      </w:pPr>
    </w:p>
    <w:p w14:paraId="61E5A890" w14:textId="5500543D" w:rsidR="000E6E9E" w:rsidRPr="009075BB" w:rsidRDefault="001865CB" w:rsidP="002930C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00104380"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000D4319" w:rsidRPr="009075BB">
        <w:rPr>
          <w:noProof/>
        </w:rPr>
        <w:t>(Mujilahwati et al. 2024)</w:t>
      </w:r>
      <w:r w:rsidRPr="009075BB">
        <w:fldChar w:fldCharType="end"/>
      </w:r>
      <w:r w:rsidRPr="009075BB">
        <w:t>.</w:t>
      </w:r>
    </w:p>
    <w:p w14:paraId="081DBE08" w14:textId="53DA7CD1" w:rsidR="00336D5B" w:rsidRPr="009075BB" w:rsidRDefault="00336D5B" w:rsidP="00336D5B">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7FF3452C" w14:textId="63C75646" w:rsidR="00336D5B" w:rsidRPr="009075BB" w:rsidRDefault="00336D5B" w:rsidP="00336D5B">
      <w:pPr>
        <w:pStyle w:val="BodyText"/>
        <w:numPr>
          <w:ilvl w:val="0"/>
          <w:numId w:val="27"/>
        </w:numPr>
        <w:ind w:left="1134" w:hanging="567"/>
      </w:pPr>
      <w:r w:rsidRPr="009075BB">
        <w:t>Menghemat waktu dalam proses development aplikasi.</w:t>
      </w:r>
    </w:p>
    <w:p w14:paraId="3E05136F" w14:textId="039B5035" w:rsidR="00336D5B" w:rsidRPr="009075BB" w:rsidRDefault="00336D5B" w:rsidP="00336D5B">
      <w:pPr>
        <w:pStyle w:val="BodyText"/>
        <w:numPr>
          <w:ilvl w:val="0"/>
          <w:numId w:val="27"/>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0874CAF8" w14:textId="391DE9BA" w:rsidR="00336D5B" w:rsidRPr="009075BB" w:rsidRDefault="00336D5B" w:rsidP="00336D5B">
      <w:pPr>
        <w:pStyle w:val="BodyText"/>
        <w:numPr>
          <w:ilvl w:val="0"/>
          <w:numId w:val="27"/>
        </w:numPr>
        <w:ind w:left="1134" w:hanging="567"/>
      </w:pPr>
      <w:r w:rsidRPr="009075BB">
        <w:t>Mudah dalam mengimplementasikan dalam proses pengembangan aplikasi.</w:t>
      </w:r>
    </w:p>
    <w:p w14:paraId="1C7730F6" w14:textId="147AB1D3" w:rsidR="00C47703" w:rsidRPr="009075BB" w:rsidRDefault="00336D5B" w:rsidP="00F41363">
      <w:pPr>
        <w:pStyle w:val="BodyText"/>
        <w:numPr>
          <w:ilvl w:val="0"/>
          <w:numId w:val="27"/>
        </w:numPr>
        <w:ind w:left="1134" w:hanging="567"/>
      </w:pPr>
      <w:r w:rsidRPr="009075BB">
        <w:t xml:space="preserve">Didukung oleh hamper seluruh </w:t>
      </w:r>
      <w:r w:rsidRPr="009075BB">
        <w:rPr>
          <w:i/>
        </w:rPr>
        <w:t>web</w:t>
      </w:r>
      <w:r w:rsidRPr="009075BB">
        <w:t xml:space="preserve"> </w:t>
      </w:r>
      <w:r w:rsidRPr="009075BB">
        <w:rPr>
          <w:i/>
        </w:rPr>
        <w:t>browser.</w:t>
      </w:r>
    </w:p>
    <w:p w14:paraId="5D59082D" w14:textId="2BEDB95B" w:rsidR="00E35CB1" w:rsidRPr="009075BB" w:rsidRDefault="00E35CB1" w:rsidP="00E35CB1">
      <w:pPr>
        <w:pStyle w:val="Heading2"/>
        <w:numPr>
          <w:ilvl w:val="1"/>
          <w:numId w:val="4"/>
        </w:numPr>
        <w:ind w:left="567" w:hanging="567"/>
        <w:rPr>
          <w:rFonts w:cs="Times New Roman"/>
          <w:i/>
          <w:szCs w:val="24"/>
        </w:rPr>
      </w:pPr>
      <w:bookmarkStart w:id="44" w:name="_Toc192654578"/>
      <w:r w:rsidRPr="009075BB">
        <w:rPr>
          <w:rFonts w:cs="Times New Roman"/>
          <w:i/>
          <w:szCs w:val="24"/>
        </w:rPr>
        <w:lastRenderedPageBreak/>
        <w:t>Visual Studio Code</w:t>
      </w:r>
      <w:bookmarkEnd w:id="44"/>
    </w:p>
    <w:p w14:paraId="64ECFD59" w14:textId="77777777" w:rsidR="00E35CB1" w:rsidRPr="009075BB" w:rsidRDefault="00E35CB1" w:rsidP="00E35CB1">
      <w:pPr>
        <w:pStyle w:val="NoSpacing"/>
        <w:rPr>
          <w:rFonts w:ascii="Times New Roman" w:hAnsi="Times New Roman" w:cs="Times New Roman"/>
        </w:rPr>
      </w:pPr>
    </w:p>
    <w:p w14:paraId="6F94DB58" w14:textId="4F7DAD2E" w:rsidR="00266A71" w:rsidRPr="009075BB" w:rsidRDefault="00B14B94" w:rsidP="00B14B94">
      <w:pPr>
        <w:pStyle w:val="BodyText"/>
      </w:pPr>
      <w:r w:rsidRPr="009075BB">
        <w:t xml:space="preserve">Menurut Ummy Gusti Salamah dalam </w:t>
      </w:r>
      <w:r w:rsidRPr="009075BB">
        <w:fldChar w:fldCharType="begin" w:fldLock="1"/>
      </w:r>
      <w:r w:rsidR="00104380"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00B50501" w:rsidRPr="009075BB">
        <w:rPr>
          <w:noProof/>
        </w:rPr>
        <w:t>Saputro</w:t>
      </w:r>
      <w:r w:rsidR="008B7A24" w:rsidRPr="009075BB">
        <w:rPr>
          <w:noProof/>
        </w:rPr>
        <w:t xml:space="preserve"> </w:t>
      </w:r>
      <w:r w:rsidR="00B50501" w:rsidRPr="009075BB">
        <w:rPr>
          <w:noProof/>
        </w:rPr>
        <w:t>(</w:t>
      </w:r>
      <w:r w:rsidR="008B7A24" w:rsidRPr="009075BB">
        <w:rPr>
          <w:noProof/>
        </w:rPr>
        <w:t>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9828AC6" w14:textId="77777777" w:rsidR="00F527E8" w:rsidRPr="009075BB" w:rsidRDefault="00F527E8" w:rsidP="00F527E8">
      <w:pPr>
        <w:pStyle w:val="NoSpacing"/>
        <w:rPr>
          <w:rFonts w:ascii="Times New Roman" w:hAnsi="Times New Roman" w:cs="Times New Roman"/>
          <w:lang w:val="id"/>
        </w:rPr>
      </w:pPr>
    </w:p>
    <w:p w14:paraId="3A7A0D02" w14:textId="21C424CA" w:rsidR="00266A71" w:rsidRPr="009075BB" w:rsidRDefault="00266A71" w:rsidP="00F527E8">
      <w:pPr>
        <w:pStyle w:val="BodyText"/>
        <w:jc w:val="center"/>
      </w:pPr>
      <w:r w:rsidRPr="009075BB">
        <w:rPr>
          <w:noProof/>
          <w:lang w:val="en-US"/>
        </w:rPr>
        <w:drawing>
          <wp:inline distT="0" distB="0" distL="0" distR="0" wp14:anchorId="58472B21" wp14:editId="6E45D3DF">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11960" cy="1711960"/>
                    </a:xfrm>
                    <a:prstGeom prst="rect">
                      <a:avLst/>
                    </a:prstGeom>
                    <a:noFill/>
                    <a:ln>
                      <a:noFill/>
                    </a:ln>
                  </pic:spPr>
                </pic:pic>
              </a:graphicData>
            </a:graphic>
          </wp:inline>
        </w:drawing>
      </w:r>
    </w:p>
    <w:p w14:paraId="07DDF9DE" w14:textId="4B236D27" w:rsidR="00F527E8" w:rsidRPr="009075BB" w:rsidRDefault="00F527E8" w:rsidP="00F527E8">
      <w:pPr>
        <w:pStyle w:val="Gambar21"/>
        <w:rPr>
          <w:lang w:val="id"/>
        </w:rPr>
      </w:pPr>
      <w:bookmarkStart w:id="45" w:name="_Toc192234284"/>
      <w:r w:rsidRPr="009075BB">
        <w:rPr>
          <w:lang w:val="id"/>
        </w:rPr>
        <w:t>Logo Visual Studio Code</w:t>
      </w:r>
      <w:bookmarkEnd w:id="45"/>
    </w:p>
    <w:p w14:paraId="7D00246E" w14:textId="681E843F" w:rsidR="00F527E8" w:rsidRPr="009075BB" w:rsidRDefault="00F527E8" w:rsidP="00F527E8">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0095120F"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281E99B1" w14:textId="77777777" w:rsidR="00F527E8" w:rsidRPr="009075BB" w:rsidRDefault="00F527E8" w:rsidP="00F527E8">
      <w:pPr>
        <w:pStyle w:val="NoSpacing"/>
        <w:jc w:val="center"/>
        <w:rPr>
          <w:rFonts w:ascii="Times New Roman" w:hAnsi="Times New Roman" w:cs="Times New Roman"/>
          <w:sz w:val="24"/>
          <w:lang w:val="id"/>
        </w:rPr>
      </w:pPr>
    </w:p>
    <w:p w14:paraId="29BEBF0C" w14:textId="3CAFAC84" w:rsidR="00B14B94" w:rsidRPr="009075BB" w:rsidRDefault="00B14B94" w:rsidP="00B14B94">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69BD9701" w14:textId="77777777" w:rsidR="00B14B94" w:rsidRPr="009075BB" w:rsidRDefault="00B14B94" w:rsidP="00B14B94">
      <w:pPr>
        <w:pStyle w:val="NoSpacing"/>
        <w:rPr>
          <w:rFonts w:ascii="Times New Roman" w:hAnsi="Times New Roman" w:cs="Times New Roman"/>
          <w:lang w:val="id"/>
        </w:rPr>
      </w:pPr>
    </w:p>
    <w:p w14:paraId="3BD799B4" w14:textId="2D7AFAE1" w:rsidR="0016281E" w:rsidRPr="009075BB" w:rsidRDefault="0016281E" w:rsidP="00953528">
      <w:pPr>
        <w:pStyle w:val="Heading2"/>
        <w:numPr>
          <w:ilvl w:val="1"/>
          <w:numId w:val="4"/>
        </w:numPr>
        <w:ind w:left="567" w:hanging="567"/>
        <w:rPr>
          <w:rFonts w:cs="Times New Roman"/>
        </w:rPr>
      </w:pPr>
      <w:bookmarkStart w:id="46" w:name="_Toc192654579"/>
      <w:r w:rsidRPr="009075BB">
        <w:rPr>
          <w:rFonts w:cs="Times New Roman"/>
          <w:i/>
        </w:rPr>
        <w:t>Unified Model Language</w:t>
      </w:r>
      <w:r w:rsidRPr="009075BB">
        <w:rPr>
          <w:rFonts w:cs="Times New Roman"/>
        </w:rPr>
        <w:t xml:space="preserve"> (UML)</w:t>
      </w:r>
      <w:bookmarkEnd w:id="46"/>
    </w:p>
    <w:p w14:paraId="5E5C670E" w14:textId="77777777" w:rsidR="002D791B" w:rsidRPr="009075BB" w:rsidRDefault="002D791B" w:rsidP="002D791B">
      <w:pPr>
        <w:pStyle w:val="NoSpacing"/>
        <w:rPr>
          <w:rFonts w:ascii="Times New Roman" w:hAnsi="Times New Roman" w:cs="Times New Roman"/>
        </w:rPr>
      </w:pPr>
    </w:p>
    <w:p w14:paraId="13AFFB35" w14:textId="6FCDF84D" w:rsidR="000C1139" w:rsidRPr="009075BB" w:rsidRDefault="000C1139" w:rsidP="000C1139">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001D7F43" w:rsidRPr="009075BB">
        <w:fldChar w:fldCharType="begin" w:fldLock="1"/>
      </w:r>
      <w:r w:rsidR="00664E4D"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001D7F43" w:rsidRPr="009075BB">
        <w:fldChar w:fldCharType="separate"/>
      </w:r>
      <w:r w:rsidR="000D4319" w:rsidRPr="009075BB">
        <w:rPr>
          <w:noProof/>
        </w:rPr>
        <w:t>(Triandini et al. 2022)</w:t>
      </w:r>
      <w:r w:rsidR="001D7F43" w:rsidRPr="009075BB">
        <w:fldChar w:fldCharType="end"/>
      </w:r>
      <w:r w:rsidR="00B50501" w:rsidRPr="009075BB">
        <w:t>.</w:t>
      </w:r>
      <w:r w:rsidR="00E72858" w:rsidRPr="009075BB">
        <w:t xml:space="preserve"> </w:t>
      </w:r>
      <w:r w:rsidRPr="009075BB">
        <w:t>Perancangan perangkat lunak menggunakan UML dapat mempermudah pengembang untuk memahami alur dari perangkat lunak yang akan dibuat. Pemodel</w:t>
      </w:r>
      <w:r w:rsidR="008B7A24" w:rsidRPr="009075BB">
        <w:t xml:space="preserve">an menggunakan </w:t>
      </w:r>
      <w:r w:rsidRPr="009075BB">
        <w:t xml:space="preserve">UML juga merupakan salah satu upaya untuk menghindari miskomunikasi antar tiap pihak yang terlibat dalam pembangunan perangkat lunak. </w:t>
      </w:r>
    </w:p>
    <w:p w14:paraId="5BA7685A" w14:textId="56FC33EC" w:rsidR="006A47B8" w:rsidRPr="009075BB" w:rsidRDefault="000C1139" w:rsidP="000E6E9E">
      <w:pPr>
        <w:pStyle w:val="BodyText"/>
      </w:pPr>
      <w:r w:rsidRPr="009075BB">
        <w:t>UML terbagi menjadi beberapa diagram yang memiliki tujuan, fungs</w:t>
      </w:r>
      <w:r w:rsidR="000E6E9E" w:rsidRPr="009075BB">
        <w:t>i, dan notasinya masing-masing.</w:t>
      </w:r>
    </w:p>
    <w:p w14:paraId="21453974" w14:textId="77777777" w:rsidR="00266A71" w:rsidRPr="009075BB" w:rsidRDefault="00266A71" w:rsidP="00266A71">
      <w:pPr>
        <w:pStyle w:val="NoSpacing"/>
        <w:rPr>
          <w:rFonts w:ascii="Times New Roman" w:hAnsi="Times New Roman" w:cs="Times New Roman"/>
          <w:lang w:val="id"/>
        </w:rPr>
      </w:pPr>
    </w:p>
    <w:p w14:paraId="4A53F31E" w14:textId="7F098A25" w:rsidR="00AC63A3" w:rsidRPr="009075BB" w:rsidRDefault="000C1139" w:rsidP="00AC63A3">
      <w:pPr>
        <w:pStyle w:val="Heading3"/>
        <w:numPr>
          <w:ilvl w:val="2"/>
          <w:numId w:val="4"/>
        </w:numPr>
        <w:spacing w:line="360" w:lineRule="auto"/>
        <w:ind w:left="1276" w:hanging="709"/>
        <w:rPr>
          <w:rFonts w:cs="Times New Roman"/>
        </w:rPr>
      </w:pPr>
      <w:bookmarkStart w:id="47" w:name="_Toc192654580"/>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47"/>
    </w:p>
    <w:p w14:paraId="4D9AD331" w14:textId="34B8F2B2" w:rsidR="00BE416F" w:rsidRPr="009075BB" w:rsidRDefault="00AC63A3" w:rsidP="00362751">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0080189F" w:rsidRPr="009075BB">
        <w:fldChar w:fldCharType="begin" w:fldLock="1"/>
      </w:r>
      <w:r w:rsidR="00664E4D"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0080189F" w:rsidRPr="009075BB">
        <w:fldChar w:fldCharType="separate"/>
      </w:r>
      <w:r w:rsidR="000D4319" w:rsidRPr="009075BB">
        <w:rPr>
          <w:noProof/>
        </w:rPr>
        <w:t>(Rusli and Triandini 2022)</w:t>
      </w:r>
      <w:r w:rsidR="0080189F" w:rsidRPr="009075BB">
        <w:fldChar w:fldCharType="end"/>
      </w:r>
      <w:r w:rsidRPr="009075BB">
        <w:t xml:space="preserve">. </w:t>
      </w:r>
    </w:p>
    <w:p w14:paraId="7AD597EE" w14:textId="77777777" w:rsidR="00BE416F" w:rsidRPr="009075BB" w:rsidRDefault="00BE416F" w:rsidP="00362751">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72D116EE" w14:textId="56B70488" w:rsidR="00BE416F" w:rsidRPr="009075BB" w:rsidRDefault="00BE416F" w:rsidP="00362751">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w:t>
      </w:r>
      <w:r w:rsidR="002840A3" w:rsidRPr="009075BB">
        <w:rPr>
          <w:lang w:val="en-ID"/>
        </w:rPr>
        <w:t xml:space="preserve"> 2.2.</w:t>
      </w:r>
    </w:p>
    <w:p w14:paraId="3AAF6608" w14:textId="77777777" w:rsidR="00913867" w:rsidRPr="009075BB" w:rsidRDefault="00913867" w:rsidP="00913867">
      <w:pPr>
        <w:pStyle w:val="NoSpacing"/>
        <w:rPr>
          <w:rFonts w:ascii="Times New Roman" w:hAnsi="Times New Roman" w:cs="Times New Roman"/>
          <w:lang w:val="en-ID"/>
        </w:rPr>
      </w:pPr>
    </w:p>
    <w:p w14:paraId="33C6579B" w14:textId="6235FCF0" w:rsidR="00BE416F" w:rsidRPr="009075BB" w:rsidRDefault="00BE416F" w:rsidP="00BD69DB">
      <w:pPr>
        <w:pStyle w:val="TabelBab2"/>
        <w:ind w:left="1134" w:hanging="1134"/>
        <w:rPr>
          <w:b/>
          <w:color w:val="FF0000"/>
          <w:lang w:val="en-US"/>
        </w:rPr>
      </w:pPr>
      <w:bookmarkStart w:id="48" w:name="_Toc192653869"/>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48"/>
    </w:p>
    <w:tbl>
      <w:tblPr>
        <w:tblStyle w:val="TableGrid"/>
        <w:tblW w:w="0" w:type="auto"/>
        <w:tblInd w:w="567" w:type="dxa"/>
        <w:tblBorders>
          <w:left w:val="none" w:sz="0" w:space="0" w:color="auto"/>
          <w:right w:val="none" w:sz="0" w:space="0" w:color="auto"/>
        </w:tblBorders>
        <w:tblLook w:val="04A0" w:firstRow="1" w:lastRow="0" w:firstColumn="1" w:lastColumn="0" w:noHBand="0" w:noVBand="1"/>
      </w:tblPr>
      <w:tblGrid>
        <w:gridCol w:w="567"/>
        <w:gridCol w:w="3142"/>
        <w:gridCol w:w="1540"/>
        <w:gridCol w:w="2688"/>
      </w:tblGrid>
      <w:tr w:rsidR="00BE416F" w:rsidRPr="009075BB" w14:paraId="517795E5" w14:textId="77777777" w:rsidTr="0059173E">
        <w:trPr>
          <w:tblHeader/>
        </w:trPr>
        <w:tc>
          <w:tcPr>
            <w:tcW w:w="567" w:type="dxa"/>
            <w:tcBorders>
              <w:bottom w:val="single" w:sz="4" w:space="0" w:color="auto"/>
              <w:right w:val="nil"/>
            </w:tcBorders>
            <w:shd w:val="clear" w:color="auto" w:fill="E7E6E6" w:themeFill="background2"/>
            <w:vAlign w:val="center"/>
          </w:tcPr>
          <w:p w14:paraId="7242EFBD" w14:textId="2692EAAD" w:rsidR="00BE416F" w:rsidRPr="009075BB" w:rsidRDefault="00BE416F"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0CF42065" w14:textId="77777777" w:rsidR="00BE416F" w:rsidRPr="009075BB" w:rsidRDefault="00BE416F"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0C8B8A8D" w14:textId="77777777" w:rsidR="00BE416F" w:rsidRPr="009075BB" w:rsidRDefault="00BE416F"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604EFE1D" w14:textId="77777777" w:rsidR="00BE416F" w:rsidRPr="009075BB" w:rsidRDefault="00BE416F"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BE416F" w:rsidRPr="009075BB" w14:paraId="124648E9" w14:textId="77777777" w:rsidTr="00266A71">
        <w:tc>
          <w:tcPr>
            <w:tcW w:w="567" w:type="dxa"/>
            <w:tcBorders>
              <w:right w:val="nil"/>
            </w:tcBorders>
          </w:tcPr>
          <w:p w14:paraId="73BE5997" w14:textId="77777777" w:rsidR="00BE416F" w:rsidRPr="009075BB" w:rsidRDefault="00BE416F" w:rsidP="00350764">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vAlign w:val="center"/>
          </w:tcPr>
          <w:p w14:paraId="687FE92B" w14:textId="6D07188E" w:rsidR="00BE416F" w:rsidRPr="009075BB" w:rsidRDefault="00266A71" w:rsidP="00266A71">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4445E51D" wp14:editId="7F05EC3F">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1">
                            <a:extLst>
                              <a:ext uri="{28A0092B-C50C-407E-A947-70E740481C1C}">
                                <a14:useLocalDpi xmlns:a14="http://schemas.microsoft.com/office/drawing/2010/main" val="0"/>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0E210572" w14:textId="77777777" w:rsidR="00BE416F" w:rsidRPr="009075BB" w:rsidRDefault="00BE416F" w:rsidP="001E57B8">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23DA8C54"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BE416F" w:rsidRPr="009075BB" w14:paraId="2446E607" w14:textId="77777777" w:rsidTr="00266A71">
        <w:tc>
          <w:tcPr>
            <w:tcW w:w="567" w:type="dxa"/>
            <w:tcBorders>
              <w:right w:val="nil"/>
            </w:tcBorders>
          </w:tcPr>
          <w:p w14:paraId="2D67D6AE" w14:textId="77777777" w:rsidR="00BE416F" w:rsidRPr="009075BB" w:rsidRDefault="00BE416F"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03A3A85B" w14:textId="77777777" w:rsidR="00BE416F" w:rsidRPr="009075BB" w:rsidRDefault="00BE416F" w:rsidP="00266A71">
            <w:pPr>
              <w:pStyle w:val="NoSpacing"/>
              <w:spacing w:line="360" w:lineRule="auto"/>
              <w:jc w:val="center"/>
              <w:rPr>
                <w:rFonts w:ascii="Times New Roman" w:hAnsi="Times New Roman" w:cs="Times New Roman"/>
                <w:sz w:val="24"/>
                <w:lang w:val="en-ID"/>
              </w:rPr>
            </w:pPr>
          </w:p>
          <w:p w14:paraId="387E680D" w14:textId="65E5C6A7" w:rsidR="00BE416F" w:rsidRPr="009075BB" w:rsidRDefault="00266A71" w:rsidP="00266A71">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B02EF1A" wp14:editId="16631C58">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2">
                            <a:extLst>
                              <a:ext uri="{28A0092B-C50C-407E-A947-70E740481C1C}">
                                <a14:useLocalDpi xmlns:a14="http://schemas.microsoft.com/office/drawing/2010/main" val="0"/>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646A8F04" w14:textId="77777777" w:rsidR="00BE416F" w:rsidRPr="009075BB" w:rsidRDefault="00BE416F" w:rsidP="001E57B8">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6FD738D"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BE416F" w:rsidRPr="009075BB" w14:paraId="1FFED0E9" w14:textId="77777777" w:rsidTr="00266A71">
        <w:tc>
          <w:tcPr>
            <w:tcW w:w="567" w:type="dxa"/>
            <w:tcBorders>
              <w:right w:val="nil"/>
            </w:tcBorders>
          </w:tcPr>
          <w:p w14:paraId="4EF37368" w14:textId="77777777" w:rsidR="00BE416F" w:rsidRPr="009075BB" w:rsidRDefault="00BE416F"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6C9F46F4" w14:textId="3CAF5635" w:rsidR="00BE416F" w:rsidRPr="009075BB" w:rsidRDefault="00266A71" w:rsidP="00266A71">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D8AF191" wp14:editId="6C2CC966">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3">
                            <a:extLst>
                              <a:ext uri="{28A0092B-C50C-407E-A947-70E740481C1C}">
                                <a14:useLocalDpi xmlns:a14="http://schemas.microsoft.com/office/drawing/2010/main" val="0"/>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3571E73E"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6DC0FEE0" w14:textId="77777777" w:rsidR="00BE416F" w:rsidRPr="009075BB" w:rsidRDefault="00BE416F"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BE416F" w:rsidRPr="009075BB" w14:paraId="1EE984F5" w14:textId="77777777" w:rsidTr="00266A71">
        <w:tc>
          <w:tcPr>
            <w:tcW w:w="567" w:type="dxa"/>
            <w:tcBorders>
              <w:right w:val="nil"/>
            </w:tcBorders>
          </w:tcPr>
          <w:p w14:paraId="0DA1461A" w14:textId="77777777" w:rsidR="00BE416F" w:rsidRPr="009075BB" w:rsidRDefault="00BE416F"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7F0B038C" w14:textId="77D19AF5" w:rsidR="00BE416F" w:rsidRPr="009075BB" w:rsidRDefault="00266A71" w:rsidP="00266A71">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F32A469" wp14:editId="343D4E8D">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4">
                            <a:extLst>
                              <a:ext uri="{28A0092B-C50C-407E-A947-70E740481C1C}">
                                <a14:useLocalDpi xmlns:a14="http://schemas.microsoft.com/office/drawing/2010/main" val="0"/>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64940339"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1D4C9B2B" w14:textId="77777777" w:rsidR="00BE416F" w:rsidRPr="009075BB" w:rsidRDefault="00BE416F" w:rsidP="00350764">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BE416F" w:rsidRPr="009075BB" w14:paraId="2D2D4DC0" w14:textId="77777777" w:rsidTr="00266A71">
        <w:tc>
          <w:tcPr>
            <w:tcW w:w="567" w:type="dxa"/>
            <w:tcBorders>
              <w:right w:val="nil"/>
            </w:tcBorders>
          </w:tcPr>
          <w:p w14:paraId="7F9E77A7" w14:textId="77777777" w:rsidR="00BE416F" w:rsidRPr="009075BB" w:rsidRDefault="00BE416F"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D613AE6" w14:textId="3AD1ADA4" w:rsidR="00BE416F" w:rsidRPr="009075BB" w:rsidRDefault="00266A71" w:rsidP="00266A71">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8FF4F1D" wp14:editId="05FCD135">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5">
                            <a:extLst>
                              <a:ext uri="{28A0092B-C50C-407E-A947-70E740481C1C}">
                                <a14:useLocalDpi xmlns:a14="http://schemas.microsoft.com/office/drawing/2010/main" val="0"/>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161D85DD"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5A52FF4"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BE416F" w:rsidRPr="009075BB" w14:paraId="76C4F878" w14:textId="77777777" w:rsidTr="00266A71">
        <w:tc>
          <w:tcPr>
            <w:tcW w:w="567" w:type="dxa"/>
            <w:tcBorders>
              <w:right w:val="nil"/>
            </w:tcBorders>
          </w:tcPr>
          <w:p w14:paraId="3E0C9BBD" w14:textId="77777777" w:rsidR="00BE416F" w:rsidRPr="009075BB" w:rsidRDefault="00BE416F"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04BF6519" w14:textId="4F770B36" w:rsidR="00BE416F" w:rsidRPr="009075BB" w:rsidRDefault="00266A71" w:rsidP="00266A71">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4F5EA9D" wp14:editId="044B764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6">
                            <a:extLst>
                              <a:ext uri="{28A0092B-C50C-407E-A947-70E740481C1C}">
                                <a14:useLocalDpi xmlns:a14="http://schemas.microsoft.com/office/drawing/2010/main" val="0"/>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3D9635D7"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469C5711" w14:textId="77777777" w:rsidR="00BE416F" w:rsidRPr="009075BB" w:rsidRDefault="00BE416F"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4C358005" w14:textId="205CAFB6" w:rsidR="0059173E" w:rsidRPr="009075BB" w:rsidRDefault="0059173E" w:rsidP="0059173E">
      <w:pPr>
        <w:pStyle w:val="TabelBab2"/>
        <w:numPr>
          <w:ilvl w:val="0"/>
          <w:numId w:val="0"/>
        </w:numPr>
        <w:ind w:left="1134"/>
        <w:rPr>
          <w:sz w:val="24"/>
          <w:lang w:val="en-US"/>
        </w:rPr>
      </w:pPr>
      <w:bookmarkStart w:id="49" w:name="_Toc192234231"/>
      <w:bookmarkStart w:id="50" w:name="_Toc192653870"/>
      <w:r w:rsidRPr="009075BB">
        <w:rPr>
          <w:sz w:val="24"/>
          <w:lang w:val="en-US"/>
        </w:rPr>
        <w:lastRenderedPageBreak/>
        <w:t>(Sumber :</w:t>
      </w:r>
      <w:r w:rsidR="00D67DF3" w:rsidRPr="009075BB">
        <w:rPr>
          <w:sz w:val="24"/>
          <w:lang w:val="en-US"/>
        </w:rPr>
        <w:t xml:space="preserve"> </w:t>
      </w:r>
      <w:r w:rsidRPr="009075BB">
        <w:rPr>
          <w:sz w:val="24"/>
          <w:lang w:val="en-US"/>
        </w:rPr>
        <w:fldChar w:fldCharType="begin" w:fldLock="1"/>
      </w:r>
      <w:r w:rsidR="00D67DF3"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49"/>
      <w:bookmarkEnd w:id="50"/>
    </w:p>
    <w:p w14:paraId="3E9842AE" w14:textId="77777777" w:rsidR="00BE416F" w:rsidRPr="009075BB" w:rsidRDefault="00BE416F" w:rsidP="00BE416F">
      <w:pPr>
        <w:pStyle w:val="NoSpacing"/>
        <w:rPr>
          <w:rFonts w:ascii="Times New Roman" w:hAnsi="Times New Roman" w:cs="Times New Roman"/>
          <w:lang w:val="en-ID"/>
        </w:rPr>
      </w:pPr>
    </w:p>
    <w:p w14:paraId="7D48C7BC" w14:textId="24B905D0" w:rsidR="00A239BC" w:rsidRPr="009075BB" w:rsidRDefault="001E57B8" w:rsidP="00A239BC">
      <w:pPr>
        <w:pStyle w:val="Heading3"/>
        <w:numPr>
          <w:ilvl w:val="2"/>
          <w:numId w:val="4"/>
        </w:numPr>
        <w:spacing w:line="360" w:lineRule="auto"/>
        <w:ind w:left="1276" w:hanging="709"/>
        <w:rPr>
          <w:rFonts w:cs="Times New Roman"/>
          <w:lang w:val="id"/>
        </w:rPr>
      </w:pPr>
      <w:bookmarkStart w:id="51" w:name="_Toc192654581"/>
      <w:r w:rsidRPr="009075BB">
        <w:rPr>
          <w:rFonts w:cs="Times New Roman"/>
          <w:i/>
          <w:iCs/>
        </w:rPr>
        <w:t>A</w:t>
      </w:r>
      <w:r w:rsidR="00A239BC" w:rsidRPr="009075BB">
        <w:rPr>
          <w:rFonts w:cs="Times New Roman"/>
          <w:i/>
          <w:iCs/>
        </w:rPr>
        <w:t xml:space="preserve">ctiviy </w:t>
      </w:r>
      <w:r w:rsidR="0044632B" w:rsidRPr="009075BB">
        <w:rPr>
          <w:rFonts w:cs="Times New Roman"/>
          <w:i/>
        </w:rPr>
        <w:t>D</w:t>
      </w:r>
      <w:r w:rsidR="00A239BC" w:rsidRPr="009075BB">
        <w:rPr>
          <w:rFonts w:cs="Times New Roman"/>
          <w:i/>
        </w:rPr>
        <w:t>iagram</w:t>
      </w:r>
      <w:bookmarkEnd w:id="51"/>
    </w:p>
    <w:p w14:paraId="4C8DD98B" w14:textId="7FDCB964" w:rsidR="00A239BC" w:rsidRPr="009075BB" w:rsidRDefault="00A239BC" w:rsidP="00362751">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0080189F" w:rsidRPr="009075BB">
        <w:fldChar w:fldCharType="begin" w:fldLock="1"/>
      </w:r>
      <w:r w:rsidR="00664E4D"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0080189F" w:rsidRPr="009075BB">
        <w:fldChar w:fldCharType="separate"/>
      </w:r>
      <w:r w:rsidR="000D4319" w:rsidRPr="009075BB">
        <w:rPr>
          <w:noProof/>
        </w:rPr>
        <w:t>(Rusli and Triandini 2022)</w:t>
      </w:r>
      <w:r w:rsidR="0080189F"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71061DF0" w14:textId="4635C98C" w:rsidR="00A239BC" w:rsidRPr="009075BB" w:rsidRDefault="00A239BC" w:rsidP="00362751">
      <w:pPr>
        <w:pStyle w:val="BodyText"/>
        <w:ind w:left="567" w:firstLine="709"/>
      </w:pPr>
      <w:r w:rsidRPr="009075BB">
        <w:t>Secara umum, diagram aktivitas harus memiliki titik awal dan titik akhir yang jelas. Dengan adanya titik awal dan akhir yang jelas, alur atau proses dari aktivitas tersebut dengan mudah dipahami dan dicerna. Untuk notasi dari diagram aktivitas dapat dilihat pada tabel</w:t>
      </w:r>
      <w:r w:rsidR="002840A3" w:rsidRPr="009075BB">
        <w:t xml:space="preserve"> 2.3</w:t>
      </w:r>
      <w:r w:rsidRPr="009075BB">
        <w:t xml:space="preserve"> dibawah ini.</w:t>
      </w:r>
    </w:p>
    <w:p w14:paraId="0D388E52" w14:textId="77777777" w:rsidR="00913867" w:rsidRPr="009075BB" w:rsidRDefault="00913867" w:rsidP="00913867">
      <w:pPr>
        <w:pStyle w:val="NoSpacing"/>
        <w:rPr>
          <w:rFonts w:ascii="Times New Roman" w:hAnsi="Times New Roman" w:cs="Times New Roman"/>
          <w:lang w:val="id"/>
        </w:rPr>
      </w:pPr>
    </w:p>
    <w:p w14:paraId="1D4959C0" w14:textId="3D467BBB" w:rsidR="00A239BC" w:rsidRPr="009075BB" w:rsidRDefault="00A239BC" w:rsidP="00A239BC">
      <w:pPr>
        <w:pStyle w:val="TabelBab2"/>
        <w:ind w:left="1134" w:hanging="1134"/>
        <w:rPr>
          <w:b/>
          <w:color w:val="FF0000"/>
          <w:lang w:val="en-US"/>
        </w:rPr>
      </w:pPr>
      <w:bookmarkStart w:id="52" w:name="_Toc192653871"/>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52"/>
      <w:r w:rsidR="00362751" w:rsidRPr="009075BB">
        <w:rPr>
          <w:lang w:val="en-US"/>
        </w:rPr>
        <w:t xml:space="preserve">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095"/>
        <w:gridCol w:w="1516"/>
        <w:gridCol w:w="2759"/>
      </w:tblGrid>
      <w:tr w:rsidR="00A239BC" w:rsidRPr="009075BB" w14:paraId="4BC120DF" w14:textId="77777777" w:rsidTr="00104380">
        <w:trPr>
          <w:tblHeader/>
        </w:trPr>
        <w:tc>
          <w:tcPr>
            <w:tcW w:w="567" w:type="dxa"/>
            <w:shd w:val="clear" w:color="auto" w:fill="E7E6E6" w:themeFill="background2"/>
            <w:vAlign w:val="center"/>
          </w:tcPr>
          <w:p w14:paraId="37A0B738" w14:textId="77777777" w:rsidR="00A239BC" w:rsidRPr="009075BB" w:rsidRDefault="00A239BC"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2BA1AD1F" w14:textId="77777777" w:rsidR="00A239BC" w:rsidRPr="009075BB" w:rsidRDefault="00A239BC"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747B4691" w14:textId="77777777" w:rsidR="00A239BC" w:rsidRPr="009075BB" w:rsidRDefault="00A239BC"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84F0D61" w14:textId="77777777" w:rsidR="00A239BC" w:rsidRPr="009075BB" w:rsidRDefault="00A239BC"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A239BC" w:rsidRPr="009075BB" w14:paraId="12EA5D89" w14:textId="77777777" w:rsidTr="00940C6D">
        <w:tc>
          <w:tcPr>
            <w:tcW w:w="567" w:type="dxa"/>
          </w:tcPr>
          <w:p w14:paraId="4B16F4A9" w14:textId="77777777" w:rsidR="00A239BC" w:rsidRPr="009075BB" w:rsidRDefault="00A239BC" w:rsidP="00350764">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4AB4D594" w14:textId="77777777" w:rsidR="00A239BC" w:rsidRPr="009075BB" w:rsidRDefault="00A239BC" w:rsidP="00940C6D">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93056" behindDoc="0" locked="0" layoutInCell="1" allowOverlap="1" wp14:anchorId="0866B022" wp14:editId="667FC50B">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7">
                            <a:extLst>
                              <a:ext uri="{28A0092B-C50C-407E-A947-70E740481C1C}">
                                <a14:useLocalDpi xmlns:a14="http://schemas.microsoft.com/office/drawing/2010/main" val="0"/>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67274F8" w14:textId="77777777" w:rsidR="00A239BC" w:rsidRPr="009075BB" w:rsidRDefault="00A239BC" w:rsidP="00350764">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FFE1EA4" w14:textId="77777777" w:rsidR="00A239BC" w:rsidRPr="009075BB" w:rsidRDefault="00A239BC"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A239BC" w:rsidRPr="009075BB" w14:paraId="24AB51CD" w14:textId="77777777" w:rsidTr="00940C6D">
        <w:tc>
          <w:tcPr>
            <w:tcW w:w="567" w:type="dxa"/>
          </w:tcPr>
          <w:p w14:paraId="44131016"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2A5CE220"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4080" behindDoc="0" locked="0" layoutInCell="1" allowOverlap="1" wp14:anchorId="4EB715C8" wp14:editId="60CB6AE0">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8">
                            <a:extLst>
                              <a:ext uri="{28A0092B-C50C-407E-A947-70E740481C1C}">
                                <a14:useLocalDpi xmlns:a14="http://schemas.microsoft.com/office/drawing/2010/main" val="0"/>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485BC010" w14:textId="77777777" w:rsidR="00A239BC" w:rsidRPr="009075BB" w:rsidRDefault="00A239BC" w:rsidP="00940C6D">
            <w:pPr>
              <w:pStyle w:val="NoSpacing"/>
              <w:spacing w:line="360" w:lineRule="auto"/>
              <w:jc w:val="center"/>
              <w:rPr>
                <w:rFonts w:ascii="Times New Roman" w:hAnsi="Times New Roman" w:cs="Times New Roman"/>
                <w:sz w:val="24"/>
                <w:lang w:val="en-ID"/>
              </w:rPr>
            </w:pPr>
          </w:p>
          <w:p w14:paraId="02E408DF" w14:textId="77777777" w:rsidR="00A239BC" w:rsidRPr="009075BB" w:rsidRDefault="00A239BC" w:rsidP="00940C6D">
            <w:pPr>
              <w:pStyle w:val="NoSpacing"/>
              <w:spacing w:line="360" w:lineRule="auto"/>
              <w:jc w:val="center"/>
              <w:rPr>
                <w:rFonts w:ascii="Times New Roman" w:hAnsi="Times New Roman" w:cs="Times New Roman"/>
                <w:sz w:val="24"/>
                <w:lang w:val="en-ID"/>
              </w:rPr>
            </w:pPr>
          </w:p>
        </w:tc>
        <w:tc>
          <w:tcPr>
            <w:tcW w:w="1516" w:type="dxa"/>
          </w:tcPr>
          <w:p w14:paraId="01350B70" w14:textId="77777777" w:rsidR="00A239BC" w:rsidRPr="009075BB" w:rsidRDefault="00A239BC"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6B04728C" w14:textId="77777777" w:rsidR="00A239BC" w:rsidRPr="009075BB" w:rsidRDefault="00A239BC"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A239BC" w:rsidRPr="009075BB" w14:paraId="6B32AD35" w14:textId="77777777" w:rsidTr="00940C6D">
        <w:tc>
          <w:tcPr>
            <w:tcW w:w="567" w:type="dxa"/>
          </w:tcPr>
          <w:p w14:paraId="5B6DF053"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23A98B9A"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5104" behindDoc="0" locked="0" layoutInCell="1" allowOverlap="1" wp14:anchorId="76D00FAE" wp14:editId="26F66D2A">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9">
                            <a:extLst>
                              <a:ext uri="{28A0092B-C50C-407E-A947-70E740481C1C}">
                                <a14:useLocalDpi xmlns:a14="http://schemas.microsoft.com/office/drawing/2010/main" val="0"/>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3A5D588E" w14:textId="77777777" w:rsidR="00A239BC" w:rsidRPr="009075BB" w:rsidRDefault="00A239BC"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2A1B0F9C" w14:textId="77777777" w:rsidR="00A239BC" w:rsidRPr="009075BB" w:rsidRDefault="00A239BC"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A239BC" w:rsidRPr="009075BB" w14:paraId="69BC600F" w14:textId="77777777" w:rsidTr="00940C6D">
        <w:tc>
          <w:tcPr>
            <w:tcW w:w="567" w:type="dxa"/>
          </w:tcPr>
          <w:p w14:paraId="122BCCC8"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355BD851"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6128" behindDoc="0" locked="0" layoutInCell="1" allowOverlap="1" wp14:anchorId="56C6ADE9" wp14:editId="1F0AB2B1">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30">
                            <a:extLst>
                              <a:ext uri="{28A0092B-C50C-407E-A947-70E740481C1C}">
                                <a14:useLocalDpi xmlns:a14="http://schemas.microsoft.com/office/drawing/2010/main" val="0"/>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F867617" w14:textId="77777777" w:rsidR="00A239BC" w:rsidRPr="009075BB" w:rsidRDefault="00A239BC"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046D21F5" w14:textId="77777777" w:rsidR="00A239BC" w:rsidRPr="009075BB" w:rsidRDefault="00A239BC" w:rsidP="00350764">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A239BC" w:rsidRPr="009075BB" w14:paraId="21056ED9" w14:textId="77777777" w:rsidTr="00940C6D">
        <w:trPr>
          <w:trHeight w:val="1278"/>
        </w:trPr>
        <w:tc>
          <w:tcPr>
            <w:tcW w:w="567" w:type="dxa"/>
          </w:tcPr>
          <w:p w14:paraId="7ABE1828"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69B1A845"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7152" behindDoc="0" locked="0" layoutInCell="1" allowOverlap="1" wp14:anchorId="7875EB1E" wp14:editId="5EC9CE4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1">
                            <a:extLst>
                              <a:ext uri="{28A0092B-C50C-407E-A947-70E740481C1C}">
                                <a14:useLocalDpi xmlns:a14="http://schemas.microsoft.com/office/drawing/2010/main" val="0"/>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F915514" w14:textId="77777777" w:rsidR="00A239BC" w:rsidRPr="009075BB" w:rsidRDefault="00A239BC" w:rsidP="00940C6D">
            <w:pPr>
              <w:pStyle w:val="NoSpacing"/>
              <w:spacing w:line="360" w:lineRule="auto"/>
              <w:jc w:val="center"/>
              <w:rPr>
                <w:rFonts w:ascii="Times New Roman" w:hAnsi="Times New Roman" w:cs="Times New Roman"/>
                <w:sz w:val="24"/>
                <w:lang w:val="en-ID"/>
              </w:rPr>
            </w:pPr>
          </w:p>
          <w:p w14:paraId="6579BD53" w14:textId="77777777" w:rsidR="00A239BC" w:rsidRPr="009075BB" w:rsidRDefault="00A239BC" w:rsidP="00940C6D">
            <w:pPr>
              <w:pStyle w:val="NoSpacing"/>
              <w:spacing w:line="360" w:lineRule="auto"/>
              <w:jc w:val="center"/>
              <w:rPr>
                <w:rFonts w:ascii="Times New Roman" w:hAnsi="Times New Roman" w:cs="Times New Roman"/>
                <w:sz w:val="24"/>
                <w:lang w:val="en-ID"/>
              </w:rPr>
            </w:pPr>
          </w:p>
        </w:tc>
        <w:tc>
          <w:tcPr>
            <w:tcW w:w="1516" w:type="dxa"/>
          </w:tcPr>
          <w:p w14:paraId="0A6109EC" w14:textId="77777777" w:rsidR="00A239BC" w:rsidRPr="009075BB" w:rsidRDefault="00A239BC"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47C6645F" w14:textId="77777777" w:rsidR="00A239BC" w:rsidRPr="009075BB" w:rsidRDefault="00A239BC"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A239BC" w:rsidRPr="009075BB" w14:paraId="1D62944E" w14:textId="77777777" w:rsidTr="00940C6D">
        <w:trPr>
          <w:trHeight w:val="1012"/>
        </w:trPr>
        <w:tc>
          <w:tcPr>
            <w:tcW w:w="567" w:type="dxa"/>
          </w:tcPr>
          <w:p w14:paraId="687A489B"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364050FB"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8176" behindDoc="0" locked="0" layoutInCell="1" allowOverlap="1" wp14:anchorId="7EFBD867" wp14:editId="1EA9DA5C">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2">
                            <a:extLst>
                              <a:ext uri="{28A0092B-C50C-407E-A947-70E740481C1C}">
                                <a14:useLocalDpi xmlns:a14="http://schemas.microsoft.com/office/drawing/2010/main" val="0"/>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5C6F6B86" w14:textId="77777777" w:rsidR="00A239BC" w:rsidRPr="009075BB" w:rsidRDefault="00A239BC" w:rsidP="00940C6D">
            <w:pPr>
              <w:pStyle w:val="NoSpacing"/>
              <w:spacing w:line="360" w:lineRule="auto"/>
              <w:jc w:val="center"/>
              <w:rPr>
                <w:rFonts w:ascii="Times New Roman" w:hAnsi="Times New Roman" w:cs="Times New Roman"/>
                <w:sz w:val="24"/>
                <w:lang w:val="en-ID"/>
              </w:rPr>
            </w:pPr>
          </w:p>
        </w:tc>
        <w:tc>
          <w:tcPr>
            <w:tcW w:w="1516" w:type="dxa"/>
          </w:tcPr>
          <w:p w14:paraId="397CD251" w14:textId="77777777" w:rsidR="00A239BC" w:rsidRPr="009075BB" w:rsidRDefault="00A239BC"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49D30B7" w14:textId="77777777" w:rsidR="00A239BC" w:rsidRPr="009075BB" w:rsidRDefault="00A239BC"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A239BC" w:rsidRPr="009075BB" w14:paraId="68044F64" w14:textId="77777777" w:rsidTr="00940C6D">
        <w:trPr>
          <w:trHeight w:val="1137"/>
        </w:trPr>
        <w:tc>
          <w:tcPr>
            <w:tcW w:w="567" w:type="dxa"/>
          </w:tcPr>
          <w:p w14:paraId="69E0342C" w14:textId="77777777" w:rsidR="00A239BC" w:rsidRPr="009075BB" w:rsidRDefault="00A239BC"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593E72E5" w14:textId="77777777" w:rsidR="00A239BC" w:rsidRPr="009075BB" w:rsidRDefault="00A239BC" w:rsidP="00940C6D">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99200" behindDoc="0" locked="0" layoutInCell="1" allowOverlap="1" wp14:anchorId="752AC779" wp14:editId="053354D0">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4BCA9F25" w14:textId="77777777" w:rsidR="00A239BC" w:rsidRPr="009075BB" w:rsidRDefault="00A239BC"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3748341F" w14:textId="77777777" w:rsidR="00A239BC" w:rsidRPr="009075BB" w:rsidRDefault="00A239BC"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54057D50" w14:textId="1740D622" w:rsidR="00D67DF3" w:rsidRPr="009075BB" w:rsidRDefault="00D67DF3" w:rsidP="00D67DF3">
      <w:pPr>
        <w:pStyle w:val="TabelBab2"/>
        <w:numPr>
          <w:ilvl w:val="0"/>
          <w:numId w:val="0"/>
        </w:numPr>
        <w:ind w:left="1134"/>
        <w:rPr>
          <w:sz w:val="24"/>
          <w:lang w:val="en-US"/>
        </w:rPr>
      </w:pPr>
      <w:bookmarkStart w:id="53" w:name="_Toc192234233"/>
      <w:bookmarkStart w:id="54" w:name="_Toc192653872"/>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53"/>
      <w:bookmarkEnd w:id="54"/>
    </w:p>
    <w:p w14:paraId="605BAA4A" w14:textId="77777777" w:rsidR="00A239BC" w:rsidRPr="009075BB" w:rsidRDefault="00A239BC" w:rsidP="00A239BC">
      <w:pPr>
        <w:pStyle w:val="NoSpacing"/>
        <w:rPr>
          <w:rFonts w:ascii="Times New Roman" w:hAnsi="Times New Roman" w:cs="Times New Roman"/>
          <w:lang w:val="id"/>
        </w:rPr>
      </w:pPr>
    </w:p>
    <w:p w14:paraId="19EA72E8" w14:textId="07AEFC7F" w:rsidR="002D791B" w:rsidRPr="009075BB" w:rsidRDefault="00A239BC" w:rsidP="002D791B">
      <w:pPr>
        <w:pStyle w:val="Heading3"/>
        <w:numPr>
          <w:ilvl w:val="2"/>
          <w:numId w:val="4"/>
        </w:numPr>
        <w:spacing w:line="360" w:lineRule="auto"/>
        <w:ind w:left="1276" w:hanging="709"/>
        <w:rPr>
          <w:rFonts w:cs="Times New Roman"/>
          <w:i/>
          <w:iCs/>
        </w:rPr>
      </w:pPr>
      <w:bookmarkStart w:id="55" w:name="_Toc192654582"/>
      <w:r w:rsidRPr="009075BB">
        <w:rPr>
          <w:rFonts w:cs="Times New Roman"/>
          <w:i/>
          <w:lang w:val="id"/>
        </w:rPr>
        <w:t>Class</w:t>
      </w:r>
      <w:r w:rsidRPr="009075BB">
        <w:rPr>
          <w:rFonts w:cs="Times New Roman"/>
          <w:lang w:val="id"/>
        </w:rPr>
        <w:t xml:space="preserve"> </w:t>
      </w:r>
      <w:r w:rsidRPr="009075BB">
        <w:rPr>
          <w:rFonts w:cs="Times New Roman"/>
          <w:i/>
        </w:rPr>
        <w:t>Diagram</w:t>
      </w:r>
      <w:bookmarkEnd w:id="55"/>
    </w:p>
    <w:p w14:paraId="33E3E299" w14:textId="15AAD470" w:rsidR="00A239BC" w:rsidRPr="009075BB" w:rsidRDefault="00A239BC" w:rsidP="00362751">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0080189F" w:rsidRPr="009075BB">
        <w:fldChar w:fldCharType="begin" w:fldLock="1"/>
      </w:r>
      <w:r w:rsidR="00664E4D"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0080189F" w:rsidRPr="009075BB">
        <w:fldChar w:fldCharType="separate"/>
      </w:r>
      <w:r w:rsidR="000D4319" w:rsidRPr="009075BB">
        <w:rPr>
          <w:noProof/>
        </w:rPr>
        <w:t>(Rusli and Triandini 2022)</w:t>
      </w:r>
      <w:r w:rsidR="0080189F" w:rsidRPr="009075BB">
        <w:fldChar w:fldCharType="end"/>
      </w:r>
      <w:r w:rsidRPr="009075BB">
        <w:t>.</w:t>
      </w:r>
    </w:p>
    <w:p w14:paraId="2AEF7A97" w14:textId="6CDDEDC3" w:rsidR="00584390" w:rsidRPr="009075BB" w:rsidRDefault="00A239BC" w:rsidP="000E6E9E">
      <w:pPr>
        <w:pStyle w:val="BodyText"/>
        <w:ind w:left="567" w:firstLine="709"/>
      </w:pPr>
      <w:r w:rsidRPr="009075BB">
        <w:t xml:space="preserve">Diagram kelas memiliki notasi dalam perancangannya. Notasi tersebut bergantung pada kelas, aksesibilitas, dan relasi. Notasi-notasi tersebut dapat </w:t>
      </w:r>
      <w:r w:rsidR="000E6E9E" w:rsidRPr="009075BB">
        <w:t>dilihat pada tabel dibawah ini.</w:t>
      </w:r>
    </w:p>
    <w:p w14:paraId="1A1C30BD" w14:textId="77777777" w:rsidR="000E6E9E" w:rsidRPr="009075BB" w:rsidRDefault="000E6E9E" w:rsidP="000E6E9E">
      <w:pPr>
        <w:pStyle w:val="NoSpacing"/>
        <w:rPr>
          <w:rFonts w:ascii="Times New Roman" w:hAnsi="Times New Roman" w:cs="Times New Roman"/>
          <w:lang w:val="id"/>
        </w:rPr>
      </w:pPr>
    </w:p>
    <w:p w14:paraId="1F22AA2E" w14:textId="072DD010" w:rsidR="00037497" w:rsidRPr="009075BB" w:rsidRDefault="00037497" w:rsidP="00037497">
      <w:pPr>
        <w:pStyle w:val="TabelBab2"/>
        <w:ind w:left="1134" w:hanging="1134"/>
        <w:rPr>
          <w:b/>
          <w:color w:val="FF0000"/>
          <w:lang w:val="en-US"/>
        </w:rPr>
      </w:pPr>
      <w:bookmarkStart w:id="56" w:name="_Toc192653873"/>
      <w:r w:rsidRPr="009075BB">
        <w:rPr>
          <w:lang w:val="en-US"/>
        </w:rPr>
        <w:t xml:space="preserve">Notasi </w:t>
      </w:r>
      <w:r w:rsidR="0044632B" w:rsidRPr="009075BB">
        <w:rPr>
          <w:i/>
          <w:lang w:val="en-US"/>
        </w:rPr>
        <w:t>Class</w:t>
      </w:r>
      <w:r w:rsidRPr="009075BB">
        <w:rPr>
          <w:lang w:val="en-US"/>
        </w:rPr>
        <w:t xml:space="preserve"> </w:t>
      </w:r>
      <w:r w:rsidRPr="009075BB">
        <w:rPr>
          <w:i/>
          <w:lang w:val="en-US"/>
        </w:rPr>
        <w:t>Diagram</w:t>
      </w:r>
      <w:bookmarkEnd w:id="5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271"/>
        <w:gridCol w:w="6656"/>
      </w:tblGrid>
      <w:tr w:rsidR="00037497" w:rsidRPr="009075BB" w14:paraId="15E26420" w14:textId="77777777" w:rsidTr="0059173E">
        <w:tc>
          <w:tcPr>
            <w:tcW w:w="1271" w:type="dxa"/>
            <w:shd w:val="clear" w:color="auto" w:fill="D9D9D9" w:themeFill="background1" w:themeFillShade="D9"/>
          </w:tcPr>
          <w:p w14:paraId="0CEB9517" w14:textId="5AE6C0D0"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44C35D62" w14:textId="617FCC98"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037497" w:rsidRPr="009075BB" w14:paraId="5D7E0FA9" w14:textId="77777777" w:rsidTr="00940C6D">
        <w:trPr>
          <w:trHeight w:val="736"/>
        </w:trPr>
        <w:tc>
          <w:tcPr>
            <w:tcW w:w="1271" w:type="dxa"/>
          </w:tcPr>
          <w:p w14:paraId="2927EC34" w14:textId="2B0A3941"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7B9D52CA" w14:textId="4243329A"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037497" w:rsidRPr="009075BB" w14:paraId="09BF09BC" w14:textId="77777777" w:rsidTr="00940C6D">
        <w:trPr>
          <w:trHeight w:val="730"/>
        </w:trPr>
        <w:tc>
          <w:tcPr>
            <w:tcW w:w="1271" w:type="dxa"/>
          </w:tcPr>
          <w:p w14:paraId="482B9F09" w14:textId="26F91C6F"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4C80F18A" w14:textId="3DC483AC"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037497" w:rsidRPr="009075BB" w14:paraId="55CF2E0C" w14:textId="77777777" w:rsidTr="00940C6D">
        <w:trPr>
          <w:trHeight w:val="441"/>
        </w:trPr>
        <w:tc>
          <w:tcPr>
            <w:tcW w:w="1271" w:type="dxa"/>
          </w:tcPr>
          <w:p w14:paraId="00E53988" w14:textId="36FC43EA"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74DCCDC6" w14:textId="06C6271A"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09774D63" w14:textId="04A3B28F" w:rsidR="00037497" w:rsidRPr="009075BB" w:rsidRDefault="0059173E" w:rsidP="0059173E">
      <w:pPr>
        <w:pStyle w:val="TabelBab2"/>
        <w:numPr>
          <w:ilvl w:val="0"/>
          <w:numId w:val="0"/>
        </w:numPr>
        <w:ind w:left="1134"/>
        <w:rPr>
          <w:sz w:val="24"/>
          <w:lang w:val="en-US"/>
        </w:rPr>
      </w:pPr>
      <w:bookmarkStart w:id="57" w:name="_Toc192234235"/>
      <w:bookmarkStart w:id="58" w:name="_Toc192653874"/>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57"/>
      <w:bookmarkEnd w:id="58"/>
    </w:p>
    <w:p w14:paraId="55BEA5FC" w14:textId="77777777" w:rsidR="0059173E" w:rsidRPr="009075BB" w:rsidRDefault="0059173E" w:rsidP="0059173E">
      <w:pPr>
        <w:pStyle w:val="NoSpacing"/>
        <w:rPr>
          <w:rFonts w:ascii="Times New Roman" w:hAnsi="Times New Roman" w:cs="Times New Roman"/>
        </w:rPr>
      </w:pPr>
    </w:p>
    <w:p w14:paraId="749D9C30" w14:textId="3C3A55F3" w:rsidR="00104380" w:rsidRPr="009075BB" w:rsidRDefault="002930C6" w:rsidP="00940C6D">
      <w:pPr>
        <w:pStyle w:val="BodyText"/>
        <w:ind w:left="567" w:firstLine="709"/>
      </w:pPr>
      <w:r w:rsidRPr="009075BB">
        <w:t>Notasi aksesibilitas digunakan dalam perancangan sistem untuk menunjukkan tingkat akses terhadap atribut dan metode dalam sebuah kelas. Notasi-notasi tersebut dapat dilihat pada tabel dibawah ini.</w:t>
      </w:r>
    </w:p>
    <w:p w14:paraId="6B574ECB" w14:textId="2C2CA76B" w:rsidR="00037497" w:rsidRPr="009075BB" w:rsidRDefault="00037497" w:rsidP="00037497">
      <w:pPr>
        <w:pStyle w:val="TabelBab2"/>
        <w:ind w:left="1134" w:hanging="1134"/>
        <w:rPr>
          <w:b/>
          <w:color w:val="FF0000"/>
          <w:lang w:val="en-US"/>
        </w:rPr>
      </w:pPr>
      <w:bookmarkStart w:id="59" w:name="_Toc192653875"/>
      <w:r w:rsidRPr="009075BB">
        <w:rPr>
          <w:lang w:val="en-US"/>
        </w:rPr>
        <w:lastRenderedPageBreak/>
        <w:t xml:space="preserve">Notasi </w:t>
      </w:r>
      <w:r w:rsidR="0044632B" w:rsidRPr="009075BB">
        <w:t xml:space="preserve">Aksesibilitas </w:t>
      </w:r>
      <w:r w:rsidR="0044632B" w:rsidRPr="009075BB">
        <w:rPr>
          <w:i/>
          <w:lang w:val="en-US"/>
        </w:rPr>
        <w:t>Class</w:t>
      </w:r>
      <w:r w:rsidRPr="009075BB">
        <w:rPr>
          <w:lang w:val="en-US"/>
        </w:rPr>
        <w:t xml:space="preserve"> </w:t>
      </w:r>
      <w:r w:rsidRPr="009075BB">
        <w:rPr>
          <w:i/>
          <w:lang w:val="en-US"/>
        </w:rPr>
        <w:t>Diagram</w:t>
      </w:r>
      <w:bookmarkEnd w:id="59"/>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271"/>
        <w:gridCol w:w="1559"/>
        <w:gridCol w:w="5097"/>
      </w:tblGrid>
      <w:tr w:rsidR="00037497" w:rsidRPr="009075BB" w14:paraId="04BBB87C" w14:textId="77777777" w:rsidTr="00104380">
        <w:trPr>
          <w:tblHeader/>
        </w:trPr>
        <w:tc>
          <w:tcPr>
            <w:tcW w:w="1271" w:type="dxa"/>
            <w:shd w:val="clear" w:color="auto" w:fill="D9D9D9" w:themeFill="background1" w:themeFillShade="D9"/>
          </w:tcPr>
          <w:p w14:paraId="4E15247B" w14:textId="20A4A9D1"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1C256897" w14:textId="68137736"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622A1D87" w14:textId="4DD14CF9"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037497" w:rsidRPr="009075BB" w14:paraId="0850CA34" w14:textId="77777777" w:rsidTr="0059173E">
        <w:tc>
          <w:tcPr>
            <w:tcW w:w="1271" w:type="dxa"/>
          </w:tcPr>
          <w:p w14:paraId="30A12ADD" w14:textId="3B7C7FDA"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31F63481" w14:textId="32419228"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4D4918FF" w14:textId="1890D8B5"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037497" w:rsidRPr="009075BB" w14:paraId="3FA469C9" w14:textId="77777777" w:rsidTr="0059173E">
        <w:tc>
          <w:tcPr>
            <w:tcW w:w="1271" w:type="dxa"/>
          </w:tcPr>
          <w:p w14:paraId="1E69DF05" w14:textId="07D658DF"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5E9D8A26" w14:textId="451C1091"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5CC9AAA5" w14:textId="60B4754C"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037497" w:rsidRPr="009075BB" w14:paraId="7AC26E7F" w14:textId="77777777" w:rsidTr="0059173E">
        <w:tc>
          <w:tcPr>
            <w:tcW w:w="1271" w:type="dxa"/>
          </w:tcPr>
          <w:p w14:paraId="217B28CD" w14:textId="0604D0A9"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0CD8FFB7" w14:textId="01C59407"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7BD6CEA4" w14:textId="13CC7F9A"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037497" w:rsidRPr="009075BB" w14:paraId="05102D87" w14:textId="77777777" w:rsidTr="0059173E">
        <w:tc>
          <w:tcPr>
            <w:tcW w:w="1271" w:type="dxa"/>
          </w:tcPr>
          <w:p w14:paraId="10160755" w14:textId="2747ED1F"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382411D5" w14:textId="0D609542" w:rsidR="00037497" w:rsidRPr="009075BB" w:rsidRDefault="00037497" w:rsidP="00037497">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ACCFCEE" w14:textId="4D4AB408" w:rsidR="00037497" w:rsidRPr="009075BB" w:rsidRDefault="00037497" w:rsidP="00037497">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071021ED" w14:textId="6B12AC5B" w:rsidR="00037497" w:rsidRPr="009075BB" w:rsidRDefault="0059173E" w:rsidP="0059173E">
      <w:pPr>
        <w:pStyle w:val="TabelBab2"/>
        <w:numPr>
          <w:ilvl w:val="0"/>
          <w:numId w:val="0"/>
        </w:numPr>
        <w:ind w:left="1134"/>
        <w:rPr>
          <w:sz w:val="24"/>
          <w:lang w:val="en-US"/>
        </w:rPr>
      </w:pPr>
      <w:bookmarkStart w:id="60" w:name="_Toc192234237"/>
      <w:bookmarkStart w:id="61" w:name="_Toc192653876"/>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60"/>
      <w:bookmarkEnd w:id="61"/>
    </w:p>
    <w:p w14:paraId="481F7AE8" w14:textId="77777777" w:rsidR="0059173E" w:rsidRPr="009075BB" w:rsidRDefault="0059173E" w:rsidP="00037497">
      <w:pPr>
        <w:pStyle w:val="NoSpacing"/>
        <w:rPr>
          <w:rFonts w:ascii="Times New Roman" w:hAnsi="Times New Roman" w:cs="Times New Roman"/>
          <w:lang w:val="id"/>
        </w:rPr>
      </w:pPr>
    </w:p>
    <w:p w14:paraId="4C37A541" w14:textId="065F585B" w:rsidR="002D791B" w:rsidRPr="009075BB" w:rsidRDefault="002D791B" w:rsidP="002D791B">
      <w:pPr>
        <w:pStyle w:val="Heading3"/>
        <w:numPr>
          <w:ilvl w:val="2"/>
          <w:numId w:val="4"/>
        </w:numPr>
        <w:spacing w:line="360" w:lineRule="auto"/>
        <w:ind w:left="1276" w:hanging="709"/>
        <w:rPr>
          <w:rFonts w:cs="Times New Roman"/>
          <w:i/>
          <w:iCs/>
        </w:rPr>
      </w:pPr>
      <w:bookmarkStart w:id="62" w:name="_Toc192654583"/>
      <w:r w:rsidRPr="009075BB">
        <w:rPr>
          <w:rFonts w:cs="Times New Roman"/>
          <w:i/>
        </w:rPr>
        <w:t>Sequence</w:t>
      </w:r>
      <w:r w:rsidRPr="009075BB">
        <w:rPr>
          <w:rFonts w:cs="Times New Roman"/>
          <w:lang w:val="id"/>
        </w:rPr>
        <w:t xml:space="preserve"> </w:t>
      </w:r>
      <w:r w:rsidRPr="009075BB">
        <w:rPr>
          <w:rFonts w:cs="Times New Roman"/>
          <w:i/>
          <w:iCs/>
        </w:rPr>
        <w:t>Diagram</w:t>
      </w:r>
      <w:bookmarkEnd w:id="62"/>
    </w:p>
    <w:p w14:paraId="221E027C" w14:textId="492594BF" w:rsidR="002D791B" w:rsidRPr="009075BB" w:rsidRDefault="002D791B" w:rsidP="00362751">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0080189F" w:rsidRPr="009075BB">
        <w:fldChar w:fldCharType="begin" w:fldLock="1"/>
      </w:r>
      <w:r w:rsidR="00664E4D"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0080189F" w:rsidRPr="009075BB">
        <w:fldChar w:fldCharType="separate"/>
      </w:r>
      <w:r w:rsidR="000D4319" w:rsidRPr="009075BB">
        <w:rPr>
          <w:noProof/>
        </w:rPr>
        <w:t>(Rusli and Triandini 2022)</w:t>
      </w:r>
      <w:r w:rsidR="0080189F" w:rsidRPr="009075BB">
        <w:fldChar w:fldCharType="end"/>
      </w:r>
      <w:r w:rsidRPr="009075BB">
        <w:t xml:space="preserve">. </w:t>
      </w:r>
    </w:p>
    <w:p w14:paraId="25AF251A" w14:textId="3B9FC6A3" w:rsidR="000E6E9E" w:rsidRPr="009075BB" w:rsidRDefault="002D791B" w:rsidP="002930C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0080189F" w:rsidRPr="009075BB">
        <w:fldChar w:fldCharType="begin" w:fldLock="1"/>
      </w:r>
      <w:r w:rsidR="00664E4D"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0080189F" w:rsidRPr="009075BB">
        <w:fldChar w:fldCharType="separate"/>
      </w:r>
      <w:r w:rsidR="000D4319" w:rsidRPr="009075BB">
        <w:rPr>
          <w:noProof/>
        </w:rPr>
        <w:t>(Rusli and Triandini 2022)</w:t>
      </w:r>
      <w:r w:rsidR="0080189F" w:rsidRPr="009075BB">
        <w:fldChar w:fldCharType="end"/>
      </w:r>
      <w:r w:rsidRPr="009075BB">
        <w:t>. Diagram sekuens berfokus pada urutan dan waktu interaksi terjadi. Notasi pada diagram sekuens bisa dilihat p</w:t>
      </w:r>
      <w:r w:rsidR="002840A3" w:rsidRPr="009075BB">
        <w:t>ada tabel 2.6</w:t>
      </w:r>
      <w:r w:rsidR="002930C6" w:rsidRPr="009075BB">
        <w:t xml:space="preserve"> dibawah ini.</w:t>
      </w:r>
    </w:p>
    <w:p w14:paraId="2230D4A8" w14:textId="77777777" w:rsidR="002930C6" w:rsidRPr="009075BB" w:rsidRDefault="002930C6" w:rsidP="002930C6">
      <w:pPr>
        <w:pStyle w:val="NoSpacing"/>
        <w:rPr>
          <w:rFonts w:ascii="Times New Roman" w:hAnsi="Times New Roman" w:cs="Times New Roman"/>
          <w:lang w:val="id"/>
        </w:rPr>
      </w:pPr>
    </w:p>
    <w:p w14:paraId="46E785A8" w14:textId="0DB302A1" w:rsidR="002D791B" w:rsidRPr="009075BB" w:rsidRDefault="002D791B" w:rsidP="002D791B">
      <w:pPr>
        <w:pStyle w:val="TabelBab2"/>
        <w:ind w:left="1134" w:hanging="1134"/>
        <w:rPr>
          <w:b/>
          <w:color w:val="FF0000"/>
          <w:lang w:val="en-US"/>
        </w:rPr>
      </w:pPr>
      <w:bookmarkStart w:id="63" w:name="_Toc192653877"/>
      <w:r w:rsidRPr="009075BB">
        <w:rPr>
          <w:lang w:val="en-US"/>
        </w:rPr>
        <w:t xml:space="preserve">Notasi </w:t>
      </w:r>
      <w:r w:rsidR="0059173E" w:rsidRPr="009075BB">
        <w:rPr>
          <w:i/>
          <w:lang w:val="en-US"/>
        </w:rPr>
        <w:t>Sequence</w:t>
      </w:r>
      <w:r w:rsidRPr="009075BB">
        <w:rPr>
          <w:i/>
          <w:lang w:val="en-US"/>
        </w:rPr>
        <w:t xml:space="preserve"> Diagram</w:t>
      </w:r>
      <w:bookmarkEnd w:id="63"/>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077"/>
        <w:gridCol w:w="1536"/>
        <w:gridCol w:w="2757"/>
      </w:tblGrid>
      <w:tr w:rsidR="002D791B" w:rsidRPr="009075BB" w14:paraId="2A53020C" w14:textId="77777777" w:rsidTr="00940C6D">
        <w:trPr>
          <w:tblHeader/>
        </w:trPr>
        <w:tc>
          <w:tcPr>
            <w:tcW w:w="567" w:type="dxa"/>
            <w:shd w:val="clear" w:color="auto" w:fill="E7E6E6" w:themeFill="background2"/>
            <w:vAlign w:val="center"/>
          </w:tcPr>
          <w:p w14:paraId="059F9F14" w14:textId="77777777" w:rsidR="002D791B" w:rsidRPr="009075BB" w:rsidRDefault="002D791B"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7A67956" w14:textId="77777777" w:rsidR="002D791B" w:rsidRPr="009075BB" w:rsidRDefault="002D791B"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889C57D" w14:textId="77777777" w:rsidR="002D791B" w:rsidRPr="009075BB" w:rsidRDefault="002D791B"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486A1FCE" w14:textId="77777777" w:rsidR="002D791B" w:rsidRPr="009075BB" w:rsidRDefault="002D791B" w:rsidP="00350764">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2D791B" w:rsidRPr="009075BB" w14:paraId="038C3737" w14:textId="77777777" w:rsidTr="00940C6D">
        <w:tc>
          <w:tcPr>
            <w:tcW w:w="567" w:type="dxa"/>
          </w:tcPr>
          <w:p w14:paraId="4D824287" w14:textId="77777777" w:rsidR="002D791B" w:rsidRPr="009075BB" w:rsidRDefault="002D791B" w:rsidP="00350764">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93F096A" w14:textId="600A5200" w:rsidR="002D791B" w:rsidRPr="009075BB" w:rsidRDefault="00266A71" w:rsidP="00266A71">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6F8B1C8" wp14:editId="0DC8E8BA">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1">
                            <a:extLst>
                              <a:ext uri="{28A0092B-C50C-407E-A947-70E740481C1C}">
                                <a14:useLocalDpi xmlns:a14="http://schemas.microsoft.com/office/drawing/2010/main" val="0"/>
                              </a:ext>
                            </a:extLst>
                          </a:blip>
                          <a:stretch>
                            <a:fillRect/>
                          </a:stretch>
                        </pic:blipFill>
                        <pic:spPr>
                          <a:xfrm>
                            <a:off x="0" y="0"/>
                            <a:ext cx="504825" cy="981075"/>
                          </a:xfrm>
                          <a:prstGeom prst="rect">
                            <a:avLst/>
                          </a:prstGeom>
                        </pic:spPr>
                      </pic:pic>
                    </a:graphicData>
                  </a:graphic>
                </wp:inline>
              </w:drawing>
            </w:r>
          </w:p>
        </w:tc>
        <w:tc>
          <w:tcPr>
            <w:tcW w:w="1536" w:type="dxa"/>
          </w:tcPr>
          <w:p w14:paraId="2258EF37" w14:textId="77777777" w:rsidR="002D791B" w:rsidRPr="009075BB" w:rsidRDefault="002D791B" w:rsidP="002840A3">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48DDE44D" w14:textId="77777777" w:rsidR="002D791B" w:rsidRPr="009075BB" w:rsidRDefault="002D791B"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2D791B" w:rsidRPr="009075BB" w14:paraId="58477A52" w14:textId="77777777" w:rsidTr="00940C6D">
        <w:tc>
          <w:tcPr>
            <w:tcW w:w="567" w:type="dxa"/>
          </w:tcPr>
          <w:p w14:paraId="352EF945"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661DA00F"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702272" behindDoc="0" locked="0" layoutInCell="1" allowOverlap="1" wp14:anchorId="6A95BEB5" wp14:editId="0DC21DCB">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4">
                            <a:extLst>
                              <a:ext uri="{28A0092B-C50C-407E-A947-70E740481C1C}">
                                <a14:useLocalDpi xmlns:a14="http://schemas.microsoft.com/office/drawing/2010/main" val="0"/>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1992510B" w14:textId="77777777" w:rsidR="002D791B" w:rsidRPr="009075BB" w:rsidRDefault="002D791B" w:rsidP="00350764">
            <w:pPr>
              <w:pStyle w:val="NoSpacing"/>
              <w:spacing w:line="360" w:lineRule="auto"/>
              <w:jc w:val="both"/>
              <w:rPr>
                <w:rFonts w:ascii="Times New Roman" w:hAnsi="Times New Roman" w:cs="Times New Roman"/>
                <w:sz w:val="24"/>
                <w:lang w:val="en-ID"/>
              </w:rPr>
            </w:pPr>
          </w:p>
        </w:tc>
        <w:tc>
          <w:tcPr>
            <w:tcW w:w="1536" w:type="dxa"/>
          </w:tcPr>
          <w:p w14:paraId="1D3BD490" w14:textId="77777777" w:rsidR="002D791B" w:rsidRPr="009075BB" w:rsidRDefault="002D791B"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1B564951" w14:textId="77777777" w:rsidR="002D791B" w:rsidRPr="009075BB" w:rsidRDefault="002D791B"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2D791B" w:rsidRPr="009075BB" w14:paraId="6F19C9DF" w14:textId="77777777" w:rsidTr="00940C6D">
        <w:tc>
          <w:tcPr>
            <w:tcW w:w="567" w:type="dxa"/>
          </w:tcPr>
          <w:p w14:paraId="492C8A15"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4CBA2FDB"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703296" behindDoc="0" locked="0" layoutInCell="1" allowOverlap="1" wp14:anchorId="6AFDA7C5" wp14:editId="201A2528">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5">
                            <a:extLst>
                              <a:ext uri="{28A0092B-C50C-407E-A947-70E740481C1C}">
                                <a14:useLocalDpi xmlns:a14="http://schemas.microsoft.com/office/drawing/2010/main" val="0"/>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1DCAB170" w14:textId="77777777" w:rsidR="002D791B" w:rsidRPr="009075BB" w:rsidRDefault="002D791B"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0405D71B" w14:textId="77777777" w:rsidR="002D791B" w:rsidRPr="009075BB" w:rsidRDefault="002D791B"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2D791B" w:rsidRPr="009075BB" w14:paraId="2F07BA48" w14:textId="77777777" w:rsidTr="00940C6D">
        <w:tc>
          <w:tcPr>
            <w:tcW w:w="567" w:type="dxa"/>
          </w:tcPr>
          <w:p w14:paraId="4B627083"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1A833F36"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704320" behindDoc="0" locked="0" layoutInCell="1" allowOverlap="1" wp14:anchorId="26103B49" wp14:editId="57BF2B7F">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6">
                            <a:extLst>
                              <a:ext uri="{28A0092B-C50C-407E-A947-70E740481C1C}">
                                <a14:useLocalDpi xmlns:a14="http://schemas.microsoft.com/office/drawing/2010/main" val="0"/>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381CCA7E" w14:textId="77777777" w:rsidR="002D791B" w:rsidRPr="009075BB" w:rsidRDefault="002D791B"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3910F60" w14:textId="77777777" w:rsidR="002D791B" w:rsidRPr="009075BB" w:rsidRDefault="002D791B" w:rsidP="00350764">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2D791B" w:rsidRPr="009075BB" w14:paraId="16ED4E94" w14:textId="77777777" w:rsidTr="00940C6D">
        <w:tc>
          <w:tcPr>
            <w:tcW w:w="567" w:type="dxa"/>
          </w:tcPr>
          <w:p w14:paraId="56821EEB"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8E8F124"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705344" behindDoc="0" locked="0" layoutInCell="1" allowOverlap="1" wp14:anchorId="5BF48805" wp14:editId="4F12FC56">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7">
                            <a:extLst>
                              <a:ext uri="{28A0092B-C50C-407E-A947-70E740481C1C}">
                                <a14:useLocalDpi xmlns:a14="http://schemas.microsoft.com/office/drawing/2010/main" val="0"/>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7B77CEC3" w14:textId="77777777" w:rsidR="002D791B" w:rsidRPr="009075BB" w:rsidRDefault="002D791B" w:rsidP="00350764">
            <w:pPr>
              <w:pStyle w:val="NoSpacing"/>
              <w:spacing w:line="360" w:lineRule="auto"/>
              <w:jc w:val="both"/>
              <w:rPr>
                <w:rFonts w:ascii="Times New Roman" w:hAnsi="Times New Roman" w:cs="Times New Roman"/>
                <w:sz w:val="24"/>
                <w:lang w:val="en-ID"/>
              </w:rPr>
            </w:pPr>
          </w:p>
          <w:p w14:paraId="3E440321" w14:textId="77777777" w:rsidR="002D791B" w:rsidRPr="009075BB" w:rsidRDefault="002D791B" w:rsidP="00350764">
            <w:pPr>
              <w:pStyle w:val="NoSpacing"/>
              <w:spacing w:line="360" w:lineRule="auto"/>
              <w:jc w:val="both"/>
              <w:rPr>
                <w:rFonts w:ascii="Times New Roman" w:hAnsi="Times New Roman" w:cs="Times New Roman"/>
                <w:sz w:val="24"/>
                <w:lang w:val="en-ID"/>
              </w:rPr>
            </w:pPr>
          </w:p>
        </w:tc>
        <w:tc>
          <w:tcPr>
            <w:tcW w:w="1536" w:type="dxa"/>
          </w:tcPr>
          <w:p w14:paraId="5238DF3B" w14:textId="77777777" w:rsidR="002D791B" w:rsidRPr="009075BB" w:rsidRDefault="002D791B" w:rsidP="00350764">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AD8B6E5" w14:textId="77777777" w:rsidR="002D791B" w:rsidRPr="009075BB" w:rsidRDefault="002D791B" w:rsidP="00350764">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2D791B" w:rsidRPr="009075BB" w14:paraId="61E3785D" w14:textId="77777777" w:rsidTr="00940C6D">
        <w:tc>
          <w:tcPr>
            <w:tcW w:w="567" w:type="dxa"/>
          </w:tcPr>
          <w:p w14:paraId="28EC4016"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0A6347F0" w14:textId="77777777" w:rsidR="002D791B" w:rsidRPr="009075BB" w:rsidRDefault="002D791B" w:rsidP="00350764">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706368" behindDoc="0" locked="0" layoutInCell="1" allowOverlap="1" wp14:anchorId="266744E3" wp14:editId="62CA838B">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8">
                            <a:extLst>
                              <a:ext uri="{28A0092B-C50C-407E-A947-70E740481C1C}">
                                <a14:useLocalDpi xmlns:a14="http://schemas.microsoft.com/office/drawing/2010/main" val="0"/>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1DCB81A7" w14:textId="77777777" w:rsidR="002D791B" w:rsidRPr="009075BB" w:rsidRDefault="002D791B" w:rsidP="00350764">
            <w:pPr>
              <w:pStyle w:val="NoSpacing"/>
              <w:spacing w:line="360" w:lineRule="auto"/>
              <w:jc w:val="both"/>
              <w:rPr>
                <w:rFonts w:ascii="Times New Roman" w:hAnsi="Times New Roman" w:cs="Times New Roman"/>
                <w:sz w:val="24"/>
                <w:lang w:val="en-ID"/>
              </w:rPr>
            </w:pPr>
          </w:p>
        </w:tc>
        <w:tc>
          <w:tcPr>
            <w:tcW w:w="1536" w:type="dxa"/>
          </w:tcPr>
          <w:p w14:paraId="2339B7BD" w14:textId="77777777" w:rsidR="002D791B" w:rsidRPr="009075BB" w:rsidRDefault="002D791B"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784A9FDA" w14:textId="77777777" w:rsidR="002D791B" w:rsidRPr="009075BB" w:rsidRDefault="002D791B" w:rsidP="00350764">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595DB235" w14:textId="40ACA618" w:rsidR="0059173E" w:rsidRPr="009075BB" w:rsidRDefault="0059173E" w:rsidP="00940C6D">
      <w:pPr>
        <w:pStyle w:val="TabelBab2"/>
        <w:numPr>
          <w:ilvl w:val="0"/>
          <w:numId w:val="0"/>
        </w:numPr>
        <w:ind w:left="1134"/>
        <w:rPr>
          <w:sz w:val="24"/>
          <w:lang w:val="en-US"/>
        </w:rPr>
      </w:pPr>
      <w:bookmarkStart w:id="64" w:name="_Toc192234239"/>
      <w:bookmarkStart w:id="65" w:name="_Toc192653878"/>
      <w:r w:rsidRPr="009075BB">
        <w:rPr>
          <w:sz w:val="24"/>
          <w:lang w:val="en-US"/>
        </w:rPr>
        <w:t>(Sumber :</w:t>
      </w:r>
      <w:r w:rsidR="00D67DF3" w:rsidRPr="009075BB">
        <w:rPr>
          <w:sz w:val="24"/>
          <w:lang w:val="en-US"/>
        </w:rPr>
        <w:t xml:space="preserve"> </w:t>
      </w:r>
      <w:r w:rsidR="00D67DF3" w:rsidRPr="009075BB">
        <w:rPr>
          <w:sz w:val="24"/>
          <w:lang w:val="en-US"/>
        </w:rPr>
        <w:fldChar w:fldCharType="begin" w:fldLock="1"/>
      </w:r>
      <w:r w:rsidR="00913867"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00D67DF3" w:rsidRPr="009075BB">
        <w:rPr>
          <w:sz w:val="24"/>
          <w:lang w:val="en-US"/>
        </w:rPr>
        <w:fldChar w:fldCharType="separate"/>
      </w:r>
      <w:r w:rsidR="00D67DF3" w:rsidRPr="009075BB">
        <w:rPr>
          <w:noProof/>
          <w:sz w:val="24"/>
          <w:lang w:val="en-US"/>
        </w:rPr>
        <w:t>Isanto 2023</w:t>
      </w:r>
      <w:r w:rsidR="00D67DF3" w:rsidRPr="009075BB">
        <w:rPr>
          <w:sz w:val="24"/>
          <w:lang w:val="en-US"/>
        </w:rPr>
        <w:fldChar w:fldCharType="end"/>
      </w:r>
      <w:r w:rsidRPr="009075BB">
        <w:rPr>
          <w:sz w:val="24"/>
          <w:lang w:val="en-US"/>
        </w:rPr>
        <w:t>)</w:t>
      </w:r>
      <w:bookmarkEnd w:id="64"/>
      <w:bookmarkEnd w:id="65"/>
    </w:p>
    <w:p w14:paraId="27789E4D" w14:textId="77777777" w:rsidR="0059173E" w:rsidRPr="009075BB" w:rsidRDefault="0059173E" w:rsidP="00037497">
      <w:pPr>
        <w:pStyle w:val="NoSpacing"/>
        <w:rPr>
          <w:rFonts w:ascii="Times New Roman" w:hAnsi="Times New Roman" w:cs="Times New Roman"/>
          <w:lang w:val="id"/>
        </w:rPr>
      </w:pPr>
    </w:p>
    <w:p w14:paraId="58797887" w14:textId="375C826B" w:rsidR="001363CE" w:rsidRPr="009075BB" w:rsidRDefault="001363CE" w:rsidP="00953528">
      <w:pPr>
        <w:pStyle w:val="Heading2"/>
        <w:numPr>
          <w:ilvl w:val="1"/>
          <w:numId w:val="4"/>
        </w:numPr>
        <w:ind w:left="567" w:hanging="567"/>
        <w:rPr>
          <w:rFonts w:cs="Times New Roman"/>
        </w:rPr>
      </w:pPr>
      <w:bookmarkStart w:id="66" w:name="_Toc192654584"/>
      <w:r w:rsidRPr="009075BB">
        <w:rPr>
          <w:rFonts w:cs="Times New Roman"/>
        </w:rPr>
        <w:t>Kriteria Situs Website Yang Baik</w:t>
      </w:r>
      <w:bookmarkEnd w:id="66"/>
    </w:p>
    <w:p w14:paraId="4F72FB96" w14:textId="77777777" w:rsidR="005E2A7E" w:rsidRPr="009075BB" w:rsidRDefault="005E2A7E" w:rsidP="005E2A7E">
      <w:pPr>
        <w:pStyle w:val="NoSpacing"/>
        <w:rPr>
          <w:rFonts w:ascii="Times New Roman" w:hAnsi="Times New Roman" w:cs="Times New Roman"/>
        </w:rPr>
      </w:pPr>
    </w:p>
    <w:p w14:paraId="655DBF1C" w14:textId="151850E8" w:rsidR="001363CE" w:rsidRPr="009075BB" w:rsidRDefault="001363CE" w:rsidP="001363CE">
      <w:pPr>
        <w:pStyle w:val="BodyText"/>
      </w:pPr>
      <w:r w:rsidRPr="009075BB">
        <w:t xml:space="preserve">Menurut Suyanto dalam </w:t>
      </w:r>
      <w:r w:rsidRPr="009075BB">
        <w:fldChar w:fldCharType="begin" w:fldLock="1"/>
      </w:r>
      <w:r w:rsidR="00664E4D"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00E72858" w:rsidRPr="009075BB">
        <w:rPr>
          <w:noProof/>
        </w:rPr>
        <w:t>Hanafi et al.</w:t>
      </w:r>
      <w:r w:rsidR="008B7A24" w:rsidRPr="009075BB">
        <w:rPr>
          <w:noProof/>
        </w:rPr>
        <w:t xml:space="preserve"> </w:t>
      </w:r>
      <w:r w:rsidR="00E72858" w:rsidRPr="009075BB">
        <w:rPr>
          <w:noProof/>
        </w:rPr>
        <w:t>(</w:t>
      </w:r>
      <w:r w:rsidR="008B7A24" w:rsidRPr="009075BB">
        <w:rPr>
          <w:noProof/>
        </w:rPr>
        <w:t>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66C648E3" w14:textId="676F1E55" w:rsidR="001363CE" w:rsidRPr="009075BB" w:rsidRDefault="001363CE" w:rsidP="0036434D">
      <w:pPr>
        <w:pStyle w:val="BodyText"/>
        <w:numPr>
          <w:ilvl w:val="0"/>
          <w:numId w:val="19"/>
        </w:numPr>
        <w:ind w:left="1134" w:hanging="567"/>
      </w:pPr>
      <w:r w:rsidRPr="009075BB">
        <w:rPr>
          <w:i/>
        </w:rPr>
        <w:t>Usability</w:t>
      </w:r>
    </w:p>
    <w:p w14:paraId="490F66D7" w14:textId="4754A156" w:rsidR="001363CE" w:rsidRPr="009075BB" w:rsidRDefault="001363CE" w:rsidP="0036434D">
      <w:pPr>
        <w:pStyle w:val="BodyText"/>
        <w:ind w:left="567"/>
      </w:pPr>
      <w:r w:rsidRPr="009075BB">
        <w:rPr>
          <w:i/>
        </w:rPr>
        <w:t>Usability</w:t>
      </w:r>
      <w:r w:rsidRPr="009075BB">
        <w:t xml:space="preserve"> adalah sebagai suatu pengalaman pengguna dalam berinteraksi dengan aplikasi atau situs </w:t>
      </w:r>
      <w:r w:rsidRPr="009075BB">
        <w:rPr>
          <w:i/>
        </w:rPr>
        <w:t>web</w:t>
      </w:r>
      <w:r w:rsidR="005E2A7E" w:rsidRPr="009075BB">
        <w:rPr>
          <w:i/>
        </w:rPr>
        <w:t>site</w:t>
      </w:r>
      <w:r w:rsidRPr="009075BB">
        <w:t xml:space="preserve"> sampai pengguna dapat mengoperasikannya dengan mudah dan cepat. Situs </w:t>
      </w:r>
      <w:r w:rsidRPr="009075BB">
        <w:rPr>
          <w:i/>
        </w:rPr>
        <w:t>web</w:t>
      </w:r>
      <w:r w:rsidR="005E2A7E" w:rsidRPr="009075BB">
        <w:rPr>
          <w:i/>
        </w:rPr>
        <w:t>site</w:t>
      </w:r>
      <w:r w:rsidRPr="009075BB">
        <w:t xml:space="preserve"> harus memenuhi lima syarat untuk mencapai tingkat </w:t>
      </w:r>
      <w:r w:rsidRPr="009075BB">
        <w:rPr>
          <w:i/>
        </w:rPr>
        <w:t>usability</w:t>
      </w:r>
      <w:r w:rsidRPr="009075BB">
        <w:t xml:space="preserve"> yang ideal, yaitu:</w:t>
      </w:r>
    </w:p>
    <w:p w14:paraId="544870C5" w14:textId="4C1382CE" w:rsidR="00084E72" w:rsidRPr="009075BB" w:rsidRDefault="00084E72" w:rsidP="0036434D">
      <w:pPr>
        <w:pStyle w:val="BodyText"/>
        <w:numPr>
          <w:ilvl w:val="0"/>
          <w:numId w:val="20"/>
        </w:numPr>
        <w:ind w:left="1701" w:hanging="567"/>
      </w:pPr>
      <w:r w:rsidRPr="009075BB">
        <w:t>Mudah untuk dipelajari</w:t>
      </w:r>
    </w:p>
    <w:p w14:paraId="595C1DBC" w14:textId="0F368145" w:rsidR="00084E72" w:rsidRPr="009075BB" w:rsidRDefault="00084E72" w:rsidP="0036434D">
      <w:pPr>
        <w:pStyle w:val="BodyText"/>
        <w:numPr>
          <w:ilvl w:val="0"/>
          <w:numId w:val="20"/>
        </w:numPr>
        <w:ind w:left="1701" w:hanging="567"/>
      </w:pPr>
      <w:r w:rsidRPr="009075BB">
        <w:t>Efesien dalam penggunaan</w:t>
      </w:r>
    </w:p>
    <w:p w14:paraId="2053AAE9" w14:textId="0D6B243E" w:rsidR="00084E72" w:rsidRPr="009075BB" w:rsidRDefault="00084E72" w:rsidP="0036434D">
      <w:pPr>
        <w:pStyle w:val="BodyText"/>
        <w:numPr>
          <w:ilvl w:val="0"/>
          <w:numId w:val="20"/>
        </w:numPr>
        <w:ind w:left="1701" w:hanging="567"/>
      </w:pPr>
      <w:r w:rsidRPr="009075BB">
        <w:t>Mudah untuk diingat</w:t>
      </w:r>
    </w:p>
    <w:p w14:paraId="29842908" w14:textId="23606EF6" w:rsidR="00084E72" w:rsidRPr="009075BB" w:rsidRDefault="00084E72" w:rsidP="0036434D">
      <w:pPr>
        <w:pStyle w:val="BodyText"/>
        <w:numPr>
          <w:ilvl w:val="0"/>
          <w:numId w:val="20"/>
        </w:numPr>
        <w:ind w:left="1701" w:hanging="567"/>
      </w:pPr>
      <w:r w:rsidRPr="009075BB">
        <w:t>Tingkat kesalahan rendah</w:t>
      </w:r>
    </w:p>
    <w:p w14:paraId="65F459B4" w14:textId="54EBE81A" w:rsidR="00084E72" w:rsidRPr="009075BB" w:rsidRDefault="00084E72" w:rsidP="0036434D">
      <w:pPr>
        <w:pStyle w:val="BodyText"/>
        <w:numPr>
          <w:ilvl w:val="0"/>
          <w:numId w:val="20"/>
        </w:numPr>
        <w:ind w:left="1701" w:hanging="567"/>
      </w:pPr>
      <w:r w:rsidRPr="009075BB">
        <w:t>Kepuasaan pengguna</w:t>
      </w:r>
    </w:p>
    <w:p w14:paraId="2247FEEE" w14:textId="77777777" w:rsidR="00084E72" w:rsidRPr="009075BB" w:rsidRDefault="00084E72" w:rsidP="00084E72">
      <w:pPr>
        <w:pStyle w:val="NoSpacing"/>
        <w:rPr>
          <w:rFonts w:ascii="Times New Roman" w:hAnsi="Times New Roman" w:cs="Times New Roman"/>
          <w:lang w:val="id"/>
        </w:rPr>
      </w:pPr>
    </w:p>
    <w:p w14:paraId="54113AD0" w14:textId="1D329601" w:rsidR="00084E72" w:rsidRPr="009075BB" w:rsidRDefault="00084E72" w:rsidP="0036434D">
      <w:pPr>
        <w:pStyle w:val="BodyText"/>
        <w:numPr>
          <w:ilvl w:val="0"/>
          <w:numId w:val="19"/>
        </w:numPr>
        <w:ind w:left="1134" w:hanging="567"/>
      </w:pPr>
      <w:r w:rsidRPr="009075BB">
        <w:t xml:space="preserve">Sistem </w:t>
      </w:r>
      <w:r w:rsidRPr="009075BB">
        <w:rPr>
          <w:i/>
        </w:rPr>
        <w:t>Navigasi</w:t>
      </w:r>
    </w:p>
    <w:p w14:paraId="3F0BA882" w14:textId="7C1BE065" w:rsidR="00084E72" w:rsidRPr="009075BB" w:rsidRDefault="005E2A7E" w:rsidP="0036434D">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092A844F" w14:textId="47304785" w:rsidR="005E2A7E" w:rsidRPr="009075BB" w:rsidRDefault="00793235" w:rsidP="0036434D">
      <w:pPr>
        <w:pStyle w:val="BodyText"/>
        <w:numPr>
          <w:ilvl w:val="0"/>
          <w:numId w:val="21"/>
        </w:numPr>
        <w:ind w:left="1701" w:hanging="567"/>
      </w:pPr>
      <w:r w:rsidRPr="009075BB">
        <w:t>Mudah dipelajari</w:t>
      </w:r>
    </w:p>
    <w:p w14:paraId="6194FC2B" w14:textId="58347DBA" w:rsidR="005E2A7E" w:rsidRPr="009075BB" w:rsidRDefault="005E2A7E" w:rsidP="0036434D">
      <w:pPr>
        <w:pStyle w:val="BodyText"/>
        <w:numPr>
          <w:ilvl w:val="0"/>
          <w:numId w:val="21"/>
        </w:numPr>
        <w:ind w:left="1701" w:hanging="567"/>
      </w:pPr>
      <w:r w:rsidRPr="009075BB">
        <w:t>Tetap k</w:t>
      </w:r>
      <w:r w:rsidR="00793235" w:rsidRPr="009075BB">
        <w:t>onsisten</w:t>
      </w:r>
    </w:p>
    <w:p w14:paraId="1589CD52" w14:textId="70C81BBD" w:rsidR="005E2A7E" w:rsidRPr="009075BB" w:rsidRDefault="005E2A7E" w:rsidP="0036434D">
      <w:pPr>
        <w:pStyle w:val="BodyText"/>
        <w:numPr>
          <w:ilvl w:val="0"/>
          <w:numId w:val="21"/>
        </w:numPr>
        <w:ind w:left="1701" w:hanging="567"/>
      </w:pPr>
      <w:r w:rsidRPr="009075BB">
        <w:t>Memungkinkan feedback</w:t>
      </w:r>
    </w:p>
    <w:p w14:paraId="5DA26B23" w14:textId="073B4620" w:rsidR="005E2A7E" w:rsidRPr="009075BB" w:rsidRDefault="00793235" w:rsidP="0036434D">
      <w:pPr>
        <w:pStyle w:val="BodyText"/>
        <w:numPr>
          <w:ilvl w:val="0"/>
          <w:numId w:val="21"/>
        </w:numPr>
        <w:ind w:left="1701" w:hanging="567"/>
      </w:pPr>
      <w:r w:rsidRPr="009075BB">
        <w:t>Muncul dalam konteks</w:t>
      </w:r>
    </w:p>
    <w:p w14:paraId="5941A731" w14:textId="338C2F79" w:rsidR="005E2A7E" w:rsidRPr="009075BB" w:rsidRDefault="00793235" w:rsidP="0036434D">
      <w:pPr>
        <w:pStyle w:val="BodyText"/>
        <w:numPr>
          <w:ilvl w:val="0"/>
          <w:numId w:val="21"/>
        </w:numPr>
        <w:ind w:left="1701" w:hanging="567"/>
      </w:pPr>
      <w:r w:rsidRPr="009075BB">
        <w:t>Menawarkan alternatif lain</w:t>
      </w:r>
    </w:p>
    <w:p w14:paraId="02D0621E" w14:textId="144ABE20" w:rsidR="005E2A7E" w:rsidRPr="009075BB" w:rsidRDefault="005E2A7E" w:rsidP="0036434D">
      <w:pPr>
        <w:pStyle w:val="BodyText"/>
        <w:numPr>
          <w:ilvl w:val="0"/>
          <w:numId w:val="21"/>
        </w:numPr>
        <w:ind w:left="1701" w:hanging="567"/>
      </w:pPr>
      <w:r w:rsidRPr="009075BB">
        <w:lastRenderedPageBreak/>
        <w:t>Memerlukan</w:t>
      </w:r>
      <w:r w:rsidR="00793235" w:rsidRPr="009075BB">
        <w:t xml:space="preserve"> perhitungan waktu dan tindakan</w:t>
      </w:r>
    </w:p>
    <w:p w14:paraId="17E1C142" w14:textId="693ADC9B" w:rsidR="005E2A7E" w:rsidRPr="009075BB" w:rsidRDefault="005E2A7E" w:rsidP="0036434D">
      <w:pPr>
        <w:pStyle w:val="BodyText"/>
        <w:numPr>
          <w:ilvl w:val="0"/>
          <w:numId w:val="21"/>
        </w:numPr>
        <w:ind w:left="1701" w:hanging="567"/>
      </w:pPr>
      <w:r w:rsidRPr="009075BB">
        <w:t xml:space="preserve">Menyediakan pesan </w:t>
      </w:r>
      <w:r w:rsidRPr="009075BB">
        <w:rPr>
          <w:i/>
        </w:rPr>
        <w:t>visual</w:t>
      </w:r>
      <w:r w:rsidR="00793235" w:rsidRPr="009075BB">
        <w:t xml:space="preserve"> yang jelas</w:t>
      </w:r>
    </w:p>
    <w:p w14:paraId="32641027" w14:textId="0C3E0728" w:rsidR="005E2A7E" w:rsidRPr="009075BB" w:rsidRDefault="005E2A7E" w:rsidP="0036434D">
      <w:pPr>
        <w:pStyle w:val="BodyText"/>
        <w:numPr>
          <w:ilvl w:val="0"/>
          <w:numId w:val="21"/>
        </w:numPr>
        <w:ind w:left="1701" w:hanging="567"/>
      </w:pPr>
      <w:r w:rsidRPr="009075BB">
        <w:t>Menggunakan labe</w:t>
      </w:r>
      <w:r w:rsidR="00793235" w:rsidRPr="009075BB">
        <w:t>l yang jelas dan mudah dipahami</w:t>
      </w:r>
    </w:p>
    <w:p w14:paraId="0EB58469" w14:textId="42A54EC4" w:rsidR="005E2A7E" w:rsidRPr="009075BB" w:rsidRDefault="005E2A7E" w:rsidP="0036434D">
      <w:pPr>
        <w:pStyle w:val="BodyText"/>
        <w:numPr>
          <w:ilvl w:val="0"/>
          <w:numId w:val="21"/>
        </w:numPr>
        <w:ind w:left="1701" w:hanging="567"/>
      </w:pPr>
      <w:r w:rsidRPr="009075BB">
        <w:t xml:space="preserve">Mendukung tujuan dan perilaku </w:t>
      </w:r>
      <w:r w:rsidRPr="009075BB">
        <w:rPr>
          <w:i/>
        </w:rPr>
        <w:t>user</w:t>
      </w:r>
    </w:p>
    <w:p w14:paraId="6C0771CD" w14:textId="77777777" w:rsidR="005E2A7E" w:rsidRPr="009075BB" w:rsidRDefault="005E2A7E" w:rsidP="005E2A7E">
      <w:pPr>
        <w:pStyle w:val="NoSpacing"/>
        <w:rPr>
          <w:rFonts w:ascii="Times New Roman" w:hAnsi="Times New Roman" w:cs="Times New Roman"/>
          <w:lang w:val="id"/>
        </w:rPr>
      </w:pPr>
    </w:p>
    <w:p w14:paraId="74A5B9E9" w14:textId="6B347975" w:rsidR="005E2A7E" w:rsidRPr="009075BB" w:rsidRDefault="005E2A7E" w:rsidP="0036434D">
      <w:pPr>
        <w:pStyle w:val="BodyText"/>
        <w:numPr>
          <w:ilvl w:val="0"/>
          <w:numId w:val="19"/>
        </w:numPr>
        <w:ind w:left="1134" w:hanging="567"/>
      </w:pPr>
      <w:r w:rsidRPr="009075BB">
        <w:t xml:space="preserve">Grafik </w:t>
      </w:r>
      <w:r w:rsidRPr="009075BB">
        <w:rPr>
          <w:i/>
        </w:rPr>
        <w:t>Visual</w:t>
      </w:r>
    </w:p>
    <w:p w14:paraId="3E50F417" w14:textId="7F51EF8D" w:rsidR="005E2A7E" w:rsidRPr="009075BB" w:rsidRDefault="005E2A7E" w:rsidP="0036434D">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14BE3344" w14:textId="77777777" w:rsidR="005E2A7E" w:rsidRPr="009075BB" w:rsidRDefault="005E2A7E" w:rsidP="005E2A7E">
      <w:pPr>
        <w:pStyle w:val="NoSpacing"/>
        <w:rPr>
          <w:rFonts w:ascii="Times New Roman" w:hAnsi="Times New Roman" w:cs="Times New Roman"/>
          <w:lang w:val="id"/>
        </w:rPr>
      </w:pPr>
    </w:p>
    <w:p w14:paraId="5FC17511" w14:textId="67F4DCD5" w:rsidR="005E2A7E" w:rsidRPr="009075BB" w:rsidRDefault="005E2A7E" w:rsidP="0036434D">
      <w:pPr>
        <w:pStyle w:val="BodyText"/>
        <w:numPr>
          <w:ilvl w:val="0"/>
          <w:numId w:val="19"/>
        </w:numPr>
        <w:ind w:left="1134" w:hanging="567"/>
      </w:pPr>
      <w:r w:rsidRPr="009075BB">
        <w:rPr>
          <w:i/>
        </w:rPr>
        <w:t>Content</w:t>
      </w:r>
    </w:p>
    <w:p w14:paraId="58A77FD6" w14:textId="5BFF7296" w:rsidR="005E2A7E" w:rsidRPr="009075BB" w:rsidRDefault="005E2A7E" w:rsidP="0036434D">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39EA21B1" w14:textId="77777777" w:rsidR="005E2A7E" w:rsidRPr="009075BB" w:rsidRDefault="005E2A7E" w:rsidP="005E2A7E">
      <w:pPr>
        <w:pStyle w:val="NoSpacing"/>
        <w:rPr>
          <w:rFonts w:ascii="Times New Roman" w:hAnsi="Times New Roman" w:cs="Times New Roman"/>
          <w:lang w:val="id"/>
        </w:rPr>
      </w:pPr>
    </w:p>
    <w:p w14:paraId="661B4A68" w14:textId="362CD979" w:rsidR="005E2A7E" w:rsidRPr="009075BB" w:rsidRDefault="005E2A7E" w:rsidP="0036434D">
      <w:pPr>
        <w:pStyle w:val="BodyText"/>
        <w:numPr>
          <w:ilvl w:val="0"/>
          <w:numId w:val="19"/>
        </w:numPr>
        <w:ind w:left="1134" w:hanging="567"/>
        <w:rPr>
          <w:i/>
        </w:rPr>
      </w:pPr>
      <w:r w:rsidRPr="009075BB">
        <w:rPr>
          <w:i/>
        </w:rPr>
        <w:t>Compatibility</w:t>
      </w:r>
    </w:p>
    <w:p w14:paraId="4B2F2352" w14:textId="2E760110" w:rsidR="000E6E9E" w:rsidRPr="009075BB" w:rsidRDefault="005E2A7E" w:rsidP="00913867">
      <w:pPr>
        <w:pStyle w:val="BodyText"/>
        <w:ind w:left="567"/>
      </w:pPr>
      <w:r w:rsidRPr="009075BB">
        <w:t xml:space="preserve">Situs </w:t>
      </w:r>
      <w:r w:rsidR="00793235" w:rsidRPr="009075BB">
        <w:rPr>
          <w:i/>
        </w:rPr>
        <w:t>website</w:t>
      </w:r>
      <w:r w:rsidR="00793235" w:rsidRPr="009075BB">
        <w:t xml:space="preserve"> </w:t>
      </w:r>
      <w:r w:rsidRPr="009075BB">
        <w:t>harus kompatibel dengan berbagai perangkat tampilannya (</w:t>
      </w:r>
      <w:r w:rsidRPr="009075BB">
        <w:rPr>
          <w:i/>
        </w:rPr>
        <w:t>browser</w:t>
      </w:r>
      <w:r w:rsidRPr="009075BB">
        <w:t xml:space="preserve">), harus memberikan alternatif bagi </w:t>
      </w:r>
      <w:r w:rsidRPr="009075BB">
        <w:rPr>
          <w:i/>
        </w:rPr>
        <w:t>browser</w:t>
      </w:r>
      <w:r w:rsidRPr="009075BB">
        <w:t xml:space="preserve"> yan</w:t>
      </w:r>
      <w:r w:rsidR="00913867" w:rsidRPr="009075BB">
        <w:t>g tidak dapat melihat situsnya.</w:t>
      </w:r>
    </w:p>
    <w:p w14:paraId="296B01F3" w14:textId="77777777" w:rsidR="000E6E9E" w:rsidRPr="009075BB" w:rsidRDefault="000E6E9E" w:rsidP="005E2A7E">
      <w:pPr>
        <w:pStyle w:val="NoSpacing"/>
        <w:rPr>
          <w:rFonts w:ascii="Times New Roman" w:hAnsi="Times New Roman" w:cs="Times New Roman"/>
          <w:lang w:val="id"/>
        </w:rPr>
      </w:pPr>
    </w:p>
    <w:p w14:paraId="353864B6" w14:textId="3A7E60EF" w:rsidR="005E2A7E" w:rsidRPr="009075BB" w:rsidRDefault="005E2A7E" w:rsidP="0036434D">
      <w:pPr>
        <w:pStyle w:val="BodyText"/>
        <w:numPr>
          <w:ilvl w:val="0"/>
          <w:numId w:val="19"/>
        </w:numPr>
        <w:ind w:left="1134" w:hanging="567"/>
        <w:rPr>
          <w:i/>
        </w:rPr>
      </w:pPr>
      <w:r w:rsidRPr="009075BB">
        <w:rPr>
          <w:i/>
        </w:rPr>
        <w:t>Loading Time</w:t>
      </w:r>
    </w:p>
    <w:p w14:paraId="275E63F6" w14:textId="4D366727" w:rsidR="005E2A7E" w:rsidRPr="009075BB" w:rsidRDefault="005E2A7E" w:rsidP="0036434D">
      <w:pPr>
        <w:pStyle w:val="BodyText"/>
        <w:ind w:left="567"/>
      </w:pPr>
      <w:r w:rsidRPr="009075BB">
        <w:rPr>
          <w:i/>
        </w:rPr>
        <w:t>Sebuah</w:t>
      </w:r>
      <w:r w:rsidRPr="009075BB">
        <w:t xml:space="preserve"> situs </w:t>
      </w:r>
      <w:r w:rsidR="00793235" w:rsidRPr="009075BB">
        <w:t xml:space="preserve">website </w:t>
      </w:r>
      <w:r w:rsidRPr="009075BB">
        <w:t>yang tampil lebih cepat kemungkinan besar akan kembali dikunjungi, apalagi bila dengan konten dan tampilan yang menarik.</w:t>
      </w:r>
    </w:p>
    <w:p w14:paraId="3B201EF5" w14:textId="77777777" w:rsidR="00793235" w:rsidRPr="009075BB" w:rsidRDefault="00793235" w:rsidP="00793235">
      <w:pPr>
        <w:pStyle w:val="NoSpacing"/>
        <w:rPr>
          <w:rFonts w:ascii="Times New Roman" w:hAnsi="Times New Roman" w:cs="Times New Roman"/>
          <w:lang w:val="id"/>
        </w:rPr>
      </w:pPr>
    </w:p>
    <w:p w14:paraId="5A506409" w14:textId="4ECDAAED" w:rsidR="00793235" w:rsidRPr="009075BB" w:rsidRDefault="00793235" w:rsidP="0036434D">
      <w:pPr>
        <w:pStyle w:val="BodyText"/>
        <w:numPr>
          <w:ilvl w:val="0"/>
          <w:numId w:val="19"/>
        </w:numPr>
        <w:ind w:left="1134" w:hanging="567"/>
        <w:rPr>
          <w:i/>
        </w:rPr>
      </w:pPr>
      <w:r w:rsidRPr="009075BB">
        <w:rPr>
          <w:i/>
        </w:rPr>
        <w:t>Functionality</w:t>
      </w:r>
    </w:p>
    <w:p w14:paraId="032B2378" w14:textId="07E4BC79" w:rsidR="00793235" w:rsidRPr="009075BB" w:rsidRDefault="00793235" w:rsidP="0036434D">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56704534" w14:textId="77777777" w:rsidR="00793235" w:rsidRPr="009075BB" w:rsidRDefault="00793235" w:rsidP="00793235">
      <w:pPr>
        <w:pStyle w:val="NoSpacing"/>
        <w:rPr>
          <w:rFonts w:ascii="Times New Roman" w:hAnsi="Times New Roman" w:cs="Times New Roman"/>
          <w:lang w:val="id"/>
        </w:rPr>
      </w:pPr>
    </w:p>
    <w:p w14:paraId="2C1BB1C3" w14:textId="37064582" w:rsidR="00793235" w:rsidRPr="009075BB" w:rsidRDefault="00793235" w:rsidP="0036434D">
      <w:pPr>
        <w:pStyle w:val="BodyText"/>
        <w:numPr>
          <w:ilvl w:val="0"/>
          <w:numId w:val="19"/>
        </w:numPr>
        <w:ind w:left="1134" w:hanging="567"/>
        <w:rPr>
          <w:i/>
        </w:rPr>
      </w:pPr>
      <w:r w:rsidRPr="009075BB">
        <w:rPr>
          <w:i/>
        </w:rPr>
        <w:t>Accesibility</w:t>
      </w:r>
    </w:p>
    <w:p w14:paraId="3AA86890" w14:textId="10F269C6" w:rsidR="00793235" w:rsidRPr="009075BB" w:rsidRDefault="00793235" w:rsidP="0036434D">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website</w:t>
      </w:r>
      <w:r w:rsidR="00B64018" w:rsidRPr="009075BB">
        <w:rPr>
          <w:i/>
        </w:rPr>
        <w:t xml:space="preserve"> </w:t>
      </w:r>
      <w:r w:rsidR="00B64018" w:rsidRPr="009075BB">
        <w:t>itu</w:t>
      </w:r>
      <w:r w:rsidRPr="009075BB">
        <w:t xml:space="preserve">. Untuk hambatan fisik, </w:t>
      </w:r>
      <w:r w:rsidR="00B64018" w:rsidRPr="009075BB">
        <w:t>seperti keterbatasan penglihatan, dapat diatasi dengan penyesuaian kontras warna dan dukungan pembaca layar</w:t>
      </w:r>
      <w:r w:rsidRPr="009075BB">
        <w:t xml:space="preserve">. Selain itu ada juga hambatan infrastruktur, seperti akses internet yang lambat, spesifikasi komputer, penggunaan </w:t>
      </w:r>
      <w:r w:rsidRPr="009075BB">
        <w:rPr>
          <w:i/>
        </w:rPr>
        <w:t>browser</w:t>
      </w:r>
      <w:r w:rsidRPr="009075BB">
        <w:t>, dan lain-lain yang dapat mempengaruhi akses seseorang.</w:t>
      </w:r>
    </w:p>
    <w:p w14:paraId="0CBB3352" w14:textId="77777777" w:rsidR="00793235" w:rsidRPr="009075BB" w:rsidRDefault="00793235" w:rsidP="00793235">
      <w:pPr>
        <w:pStyle w:val="NoSpacing"/>
        <w:rPr>
          <w:rFonts w:ascii="Times New Roman" w:hAnsi="Times New Roman" w:cs="Times New Roman"/>
          <w:lang w:val="id"/>
        </w:rPr>
      </w:pPr>
    </w:p>
    <w:p w14:paraId="699193EA" w14:textId="6C034F2E" w:rsidR="00793235" w:rsidRPr="009075BB" w:rsidRDefault="00793235" w:rsidP="0036434D">
      <w:pPr>
        <w:pStyle w:val="BodyText"/>
        <w:numPr>
          <w:ilvl w:val="0"/>
          <w:numId w:val="19"/>
        </w:numPr>
        <w:ind w:left="1134" w:hanging="567"/>
        <w:rPr>
          <w:i/>
        </w:rPr>
      </w:pPr>
      <w:r w:rsidRPr="009075BB">
        <w:rPr>
          <w:i/>
        </w:rPr>
        <w:t>Interactivity</w:t>
      </w:r>
    </w:p>
    <w:p w14:paraId="2CDEC24E" w14:textId="5FE26B6E" w:rsidR="00793235" w:rsidRPr="009075BB" w:rsidRDefault="00793235" w:rsidP="0036434D">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325AEBAB" w14:textId="77777777" w:rsidR="00793235" w:rsidRPr="009075BB" w:rsidRDefault="00793235" w:rsidP="00793235">
      <w:pPr>
        <w:pStyle w:val="NoSpacing"/>
        <w:rPr>
          <w:rFonts w:ascii="Times New Roman" w:hAnsi="Times New Roman" w:cs="Times New Roman"/>
          <w:lang w:val="id"/>
        </w:rPr>
      </w:pPr>
    </w:p>
    <w:p w14:paraId="156BEA40" w14:textId="29492FB3" w:rsidR="000E1FC8" w:rsidRPr="009075BB" w:rsidRDefault="000E1FC8" w:rsidP="00953528">
      <w:pPr>
        <w:pStyle w:val="Heading2"/>
        <w:numPr>
          <w:ilvl w:val="1"/>
          <w:numId w:val="4"/>
        </w:numPr>
        <w:ind w:left="567" w:hanging="567"/>
        <w:rPr>
          <w:rFonts w:cs="Times New Roman"/>
          <w:lang w:val="id"/>
        </w:rPr>
      </w:pPr>
      <w:bookmarkStart w:id="67" w:name="_Toc192654585"/>
      <w:r w:rsidRPr="009075BB">
        <w:rPr>
          <w:rFonts w:cs="Times New Roman"/>
          <w:i/>
        </w:rPr>
        <w:t>User Acceptance Testing</w:t>
      </w:r>
      <w:r w:rsidRPr="009075BB">
        <w:rPr>
          <w:rFonts w:cs="Times New Roman"/>
        </w:rPr>
        <w:t xml:space="preserve"> (UAT)</w:t>
      </w:r>
      <w:bookmarkEnd w:id="67"/>
    </w:p>
    <w:p w14:paraId="68064CA6" w14:textId="77777777" w:rsidR="000E1FC8" w:rsidRPr="009075BB" w:rsidRDefault="000E1FC8" w:rsidP="00793235">
      <w:pPr>
        <w:pStyle w:val="NoSpacing"/>
        <w:rPr>
          <w:rFonts w:ascii="Times New Roman" w:hAnsi="Times New Roman" w:cs="Times New Roman"/>
          <w:lang w:val="id"/>
        </w:rPr>
      </w:pPr>
    </w:p>
    <w:p w14:paraId="77B7A0EB" w14:textId="099FBE1D" w:rsidR="000E1FC8" w:rsidRPr="009075BB" w:rsidRDefault="000B4EA4" w:rsidP="000B4EA4">
      <w:pPr>
        <w:pStyle w:val="BodyText"/>
      </w:pPr>
      <w:r w:rsidRPr="009075BB">
        <w:t xml:space="preserve">Menurut I Gede Iwan Sudipa, dkk dalam </w:t>
      </w:r>
      <w:r w:rsidRPr="009075BB">
        <w:fldChar w:fldCharType="begin" w:fldLock="1"/>
      </w:r>
      <w:r w:rsidR="00664E4D"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00B50501" w:rsidRPr="009075BB">
        <w:rPr>
          <w:noProof/>
        </w:rPr>
        <w:t>Aliyah et al.</w:t>
      </w:r>
      <w:r w:rsidR="008B7A24" w:rsidRPr="009075BB">
        <w:rPr>
          <w:noProof/>
        </w:rPr>
        <w:t xml:space="preserve"> </w:t>
      </w:r>
      <w:r w:rsidR="00B50501" w:rsidRPr="009075BB">
        <w:rPr>
          <w:noProof/>
        </w:rPr>
        <w:t>(</w:t>
      </w:r>
      <w:r w:rsidR="008B7A24" w:rsidRPr="009075BB">
        <w:rPr>
          <w:noProof/>
        </w:rPr>
        <w:t>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w:t>
      </w:r>
      <w:r w:rsidR="00EA12B2" w:rsidRPr="009075BB">
        <w:t>UAT dilakukan untuk memastikan bahwa perangkat lunak yang dikembangkan memenuhi kebutuhan dan harapan pengguna yang sebenarnya sebelum diluncurkan secara resmi.</w:t>
      </w:r>
    </w:p>
    <w:p w14:paraId="47F8FA15" w14:textId="5EAEEC28" w:rsidR="001F21D4" w:rsidRPr="009075BB" w:rsidRDefault="001F21D4" w:rsidP="001F21D4">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00664E4D"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000D4319" w:rsidRPr="009075BB">
        <w:rPr>
          <w:noProof/>
        </w:rPr>
        <w:t>(Khusna, Delasano, and Saputra 2021)</w:t>
      </w:r>
      <w:r w:rsidRPr="009075BB">
        <w:fldChar w:fldCharType="end"/>
      </w:r>
      <w:r w:rsidRPr="009075BB">
        <w:t>.</w:t>
      </w:r>
    </w:p>
    <w:p w14:paraId="51B474A5" w14:textId="5D7DC270" w:rsidR="000B4EA4" w:rsidRPr="009075BB" w:rsidRDefault="000513FB" w:rsidP="00104380">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00664E4D"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000D4319" w:rsidRPr="009075BB">
        <w:rPr>
          <w:noProof/>
        </w:rPr>
        <w:t>(Yakub et al. 2024)</w:t>
      </w:r>
      <w:r w:rsidRPr="009075BB">
        <w:fldChar w:fldCharType="end"/>
      </w:r>
      <w:r w:rsidRPr="009075BB">
        <w:t>.</w:t>
      </w:r>
    </w:p>
    <w:p w14:paraId="063BB86B" w14:textId="65C88674" w:rsidR="00255E97" w:rsidRPr="009075BB" w:rsidRDefault="0036434D" w:rsidP="00255E97">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68" w:name="_Toc192654586"/>
      <w:r w:rsidR="0016281E" w:rsidRPr="009075BB">
        <w:rPr>
          <w:rFonts w:cs="Times New Roman"/>
          <w:i/>
        </w:rPr>
        <w:t>Blackbox</w:t>
      </w:r>
      <w:r w:rsidR="0016281E" w:rsidRPr="009075BB">
        <w:rPr>
          <w:rFonts w:cs="Times New Roman"/>
        </w:rPr>
        <w:t xml:space="preserve"> Testing</w:t>
      </w:r>
      <w:bookmarkEnd w:id="68"/>
    </w:p>
    <w:p w14:paraId="44630751" w14:textId="753D179B" w:rsidR="00255E97" w:rsidRPr="009075BB" w:rsidRDefault="00255E97" w:rsidP="0009579C">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0080189F" w:rsidRPr="009075BB">
        <w:fldChar w:fldCharType="begin" w:fldLock="1"/>
      </w:r>
      <w:r w:rsidR="00104380"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80189F" w:rsidRPr="009075BB">
        <w:fldChar w:fldCharType="separate"/>
      </w:r>
      <w:r w:rsidR="000D4319" w:rsidRPr="009075BB">
        <w:rPr>
          <w:noProof/>
        </w:rPr>
        <w:t>(Muhammad Arofiq et al. 2023)</w:t>
      </w:r>
      <w:r w:rsidR="0080189F" w:rsidRPr="009075BB">
        <w:fldChar w:fldCharType="end"/>
      </w:r>
      <w:r w:rsidRPr="009075BB">
        <w:t xml:space="preserve">. </w:t>
      </w:r>
    </w:p>
    <w:p w14:paraId="2DF25DE8" w14:textId="357FF714" w:rsidR="00255E97" w:rsidRPr="009075BB" w:rsidRDefault="00255E97" w:rsidP="00501AFD">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438BCD4B" w14:textId="77777777" w:rsidR="009B6975" w:rsidRPr="009075BB" w:rsidRDefault="009B6975" w:rsidP="009B6975">
      <w:pPr>
        <w:pStyle w:val="NoSpacing"/>
        <w:rPr>
          <w:rFonts w:ascii="Times New Roman" w:hAnsi="Times New Roman" w:cs="Times New Roman"/>
          <w:lang w:val="id"/>
        </w:rPr>
      </w:pPr>
    </w:p>
    <w:p w14:paraId="0B5BE257" w14:textId="658EC9F9" w:rsidR="007B5A17" w:rsidRPr="009075BB" w:rsidRDefault="0036434D" w:rsidP="007B5A17">
      <w:pPr>
        <w:pStyle w:val="Heading3"/>
        <w:numPr>
          <w:ilvl w:val="2"/>
          <w:numId w:val="4"/>
        </w:numPr>
        <w:spacing w:line="360" w:lineRule="auto"/>
        <w:ind w:left="1276" w:hanging="709"/>
        <w:rPr>
          <w:rFonts w:cs="Times New Roman"/>
        </w:rPr>
      </w:pPr>
      <w:r w:rsidRPr="009075BB">
        <w:rPr>
          <w:rFonts w:cs="Times New Roman"/>
        </w:rPr>
        <w:t xml:space="preserve"> </w:t>
      </w:r>
      <w:bookmarkStart w:id="69" w:name="_Toc192654587"/>
      <w:r w:rsidR="00432D50" w:rsidRPr="009075BB">
        <w:rPr>
          <w:rFonts w:cs="Times New Roman"/>
          <w:i/>
        </w:rPr>
        <w:t>Beta</w:t>
      </w:r>
      <w:r w:rsidR="00432D50" w:rsidRPr="009075BB">
        <w:rPr>
          <w:rFonts w:cs="Times New Roman"/>
        </w:rPr>
        <w:t xml:space="preserve"> </w:t>
      </w:r>
      <w:r w:rsidR="00432D50" w:rsidRPr="009075BB">
        <w:rPr>
          <w:rFonts w:cs="Times New Roman"/>
          <w:i/>
        </w:rPr>
        <w:t>Test</w:t>
      </w:r>
      <w:r w:rsidR="007B5A17" w:rsidRPr="009075BB">
        <w:rPr>
          <w:rFonts w:cs="Times New Roman"/>
          <w:i/>
        </w:rPr>
        <w:t>ing</w:t>
      </w:r>
      <w:bookmarkEnd w:id="69"/>
    </w:p>
    <w:p w14:paraId="4101392A" w14:textId="35011F00" w:rsidR="00706BA1" w:rsidRPr="009075BB" w:rsidRDefault="002840A3" w:rsidP="0009579C">
      <w:pPr>
        <w:pStyle w:val="BodyText"/>
        <w:ind w:left="567"/>
        <w:rPr>
          <w:lang w:val="en-US"/>
        </w:rPr>
      </w:pPr>
      <w:r w:rsidRPr="009075BB">
        <w:rPr>
          <w:i/>
          <w:lang w:val="en-US"/>
        </w:rPr>
        <w:t>Beta Testing</w:t>
      </w:r>
      <w:r w:rsidRPr="009075BB">
        <w:rPr>
          <w:lang w:val="en-US"/>
        </w:rPr>
        <w:t xml:space="preserve"> </w:t>
      </w:r>
      <w:r w:rsidR="009F6A35" w:rsidRPr="009075BB">
        <w:rPr>
          <w:lang w:val="id-ID"/>
        </w:rPr>
        <w:t>(</w:t>
      </w:r>
      <w:r w:rsidRPr="009075BB">
        <w:rPr>
          <w:lang w:val="en-US"/>
        </w:rPr>
        <w:t>Pengujian Beta</w:t>
      </w:r>
      <w:r w:rsidR="009F6A35" w:rsidRPr="009075BB">
        <w:rPr>
          <w:lang w:val="id-ID"/>
        </w:rPr>
        <w:t xml:space="preserve">) merupakan fase pengujian yang melibatkan pihak ketiga atau </w:t>
      </w:r>
      <w:r w:rsidR="009F6A35" w:rsidRPr="009075BB">
        <w:t>eksternal</w:t>
      </w:r>
      <w:r w:rsidR="009F6A35" w:rsidRPr="009075BB">
        <w:rPr>
          <w:lang w:val="id-ID"/>
        </w:rPr>
        <w:t xml:space="preserve"> </w:t>
      </w:r>
      <w:r w:rsidR="0080189F" w:rsidRPr="009075BB">
        <w:rPr>
          <w:lang w:val="id-ID"/>
        </w:rPr>
        <w:fldChar w:fldCharType="begin" w:fldLock="1"/>
      </w:r>
      <w:r w:rsidR="00664E4D"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0080189F" w:rsidRPr="009075BB">
        <w:rPr>
          <w:lang w:val="id-ID"/>
        </w:rPr>
        <w:fldChar w:fldCharType="separate"/>
      </w:r>
      <w:r w:rsidR="000D4319" w:rsidRPr="009075BB">
        <w:rPr>
          <w:noProof/>
          <w:lang w:val="id-ID"/>
        </w:rPr>
        <w:t>(Enstein, Bulu, and Nahak 2022)</w:t>
      </w:r>
      <w:r w:rsidR="0080189F" w:rsidRPr="009075BB">
        <w:rPr>
          <w:lang w:val="id-ID"/>
        </w:rPr>
        <w:fldChar w:fldCharType="end"/>
      </w:r>
      <w:r w:rsidR="009F6A35" w:rsidRPr="009075BB">
        <w:rPr>
          <w:lang w:val="id-ID"/>
        </w:rPr>
        <w:t xml:space="preserve">. Pengujian ini dilakukan </w:t>
      </w:r>
      <w:r w:rsidR="00D97859" w:rsidRPr="009075BB">
        <w:rPr>
          <w:lang w:val="id-ID"/>
        </w:rPr>
        <w:t>melalui beberapa tahapan, yaitu</w:t>
      </w:r>
      <w:r w:rsidR="00D97859" w:rsidRPr="009075BB">
        <w:rPr>
          <w:lang w:val="en-US"/>
        </w:rPr>
        <w:t>:</w:t>
      </w:r>
    </w:p>
    <w:p w14:paraId="0898C75D" w14:textId="5A49D42D" w:rsidR="00D97859" w:rsidRPr="009075BB" w:rsidRDefault="00D97859" w:rsidP="0009579C">
      <w:pPr>
        <w:pStyle w:val="BodyText"/>
        <w:numPr>
          <w:ilvl w:val="0"/>
          <w:numId w:val="28"/>
        </w:numPr>
        <w:ind w:left="1701" w:hanging="567"/>
      </w:pPr>
      <w:r w:rsidRPr="009075BB">
        <w:t>Menyusun rencana pengujian UAT yang meliputi waktu pelaksanaan, tujuan pengujian, prosedur pengisian, serta aspek yang akan diuji.</w:t>
      </w:r>
    </w:p>
    <w:p w14:paraId="09368E77" w14:textId="1D173AFF" w:rsidR="000E6E9E" w:rsidRPr="009075BB" w:rsidRDefault="00D97859" w:rsidP="000E6E9E">
      <w:pPr>
        <w:pStyle w:val="BodyText"/>
        <w:numPr>
          <w:ilvl w:val="0"/>
          <w:numId w:val="28"/>
        </w:numPr>
        <w:ind w:left="1701" w:hanging="567"/>
      </w:pPr>
      <w:r w:rsidRPr="009075BB">
        <w:t>Tahapan kedua, yaitu pengguna akhir menjalankan sistem sesuai prosedur standar yang diikuti, kemudian mengisi kuesioner setelah uji coba sistem.</w:t>
      </w:r>
    </w:p>
    <w:p w14:paraId="4A952EEE" w14:textId="1F942A63" w:rsidR="00D97859" w:rsidRPr="009075BB" w:rsidRDefault="00D97859" w:rsidP="0009579C">
      <w:pPr>
        <w:pStyle w:val="BodyText"/>
        <w:numPr>
          <w:ilvl w:val="0"/>
          <w:numId w:val="28"/>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55641F6D" w14:textId="77777777" w:rsidR="009F6A35" w:rsidRPr="009075BB" w:rsidRDefault="009F6A35" w:rsidP="009F6A35">
      <w:pPr>
        <w:pStyle w:val="NoSpacing"/>
        <w:rPr>
          <w:rFonts w:ascii="Times New Roman" w:hAnsi="Times New Roman" w:cs="Times New Roman"/>
          <w:lang w:val="id-ID"/>
        </w:rPr>
      </w:pPr>
    </w:p>
    <w:p w14:paraId="02DD827A" w14:textId="303262B4" w:rsidR="009F6A35" w:rsidRPr="009075BB" w:rsidRDefault="009F6A35" w:rsidP="00F14558">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00F14558" w:rsidRPr="009075BB">
        <w:rPr>
          <w:rFonts w:ascii="Times New Roman" w:eastAsiaTheme="minorEastAsia" w:hAnsi="Times New Roman" w:cs="Times New Roman"/>
          <w:sz w:val="24"/>
          <w:szCs w:val="24"/>
        </w:rPr>
        <w:t>……………………………………</w:t>
      </w:r>
      <w:proofErr w:type="gramStart"/>
      <w:r w:rsidR="00F14558" w:rsidRPr="009075BB">
        <w:rPr>
          <w:rFonts w:ascii="Times New Roman" w:eastAsiaTheme="minorEastAsia" w:hAnsi="Times New Roman" w:cs="Times New Roman"/>
          <w:sz w:val="24"/>
          <w:szCs w:val="24"/>
        </w:rPr>
        <w:t>.(</w:t>
      </w:r>
      <w:proofErr w:type="gramEnd"/>
      <w:r w:rsidR="00F14558" w:rsidRPr="009075BB">
        <w:rPr>
          <w:rFonts w:ascii="Times New Roman" w:eastAsiaTheme="minorEastAsia" w:hAnsi="Times New Roman" w:cs="Times New Roman"/>
          <w:sz w:val="24"/>
          <w:szCs w:val="24"/>
        </w:rPr>
        <w:t>2.1)</w:t>
      </w:r>
    </w:p>
    <w:p w14:paraId="029CFF27" w14:textId="77777777" w:rsidR="0048349A" w:rsidRPr="009075BB" w:rsidRDefault="0048349A" w:rsidP="009F6A35">
      <w:pPr>
        <w:pStyle w:val="NoSpacing"/>
        <w:rPr>
          <w:rFonts w:ascii="Times New Roman" w:hAnsi="Times New Roman" w:cs="Times New Roman"/>
          <w:i/>
          <w:sz w:val="24"/>
          <w:szCs w:val="24"/>
          <w:lang w:val="id-ID"/>
        </w:rPr>
      </w:pPr>
    </w:p>
    <w:p w14:paraId="64E34CC8" w14:textId="02AC2041" w:rsidR="009F6A35" w:rsidRPr="009075BB" w:rsidRDefault="009F6A35" w:rsidP="00F14558">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00F14558" w:rsidRPr="009075BB">
        <w:rPr>
          <w:rFonts w:ascii="Times New Roman" w:eastAsiaTheme="minorEastAsia" w:hAnsi="Times New Roman" w:cs="Times New Roman"/>
          <w:sz w:val="24"/>
          <w:szCs w:val="24"/>
        </w:rPr>
        <w:t>……………………………………</w:t>
      </w:r>
      <w:proofErr w:type="gramStart"/>
      <w:r w:rsidR="00F14558" w:rsidRPr="009075BB">
        <w:rPr>
          <w:rFonts w:ascii="Times New Roman" w:eastAsiaTheme="minorEastAsia" w:hAnsi="Times New Roman" w:cs="Times New Roman"/>
          <w:sz w:val="24"/>
          <w:szCs w:val="24"/>
        </w:rPr>
        <w:t>.(</w:t>
      </w:r>
      <w:proofErr w:type="gramEnd"/>
      <w:r w:rsidR="00F14558" w:rsidRPr="009075BB">
        <w:rPr>
          <w:rFonts w:ascii="Times New Roman" w:eastAsiaTheme="minorEastAsia" w:hAnsi="Times New Roman" w:cs="Times New Roman"/>
          <w:sz w:val="24"/>
          <w:szCs w:val="24"/>
        </w:rPr>
        <w:t>2.2)</w:t>
      </w:r>
    </w:p>
    <w:p w14:paraId="2427212A" w14:textId="77777777" w:rsidR="00C940FC" w:rsidRPr="009075BB" w:rsidRDefault="00C940FC" w:rsidP="00347098">
      <w:pPr>
        <w:pStyle w:val="NoSpacing"/>
        <w:spacing w:line="360" w:lineRule="auto"/>
        <w:rPr>
          <w:rFonts w:ascii="Times New Roman" w:hAnsi="Times New Roman" w:cs="Times New Roman"/>
          <w:sz w:val="24"/>
          <w:lang w:val="id-ID"/>
        </w:rPr>
      </w:pPr>
    </w:p>
    <w:p w14:paraId="247836C6" w14:textId="19AFBFCC" w:rsidR="0048349A" w:rsidRPr="009075BB" w:rsidRDefault="0048349A" w:rsidP="0009579C">
      <w:pPr>
        <w:pStyle w:val="BodyText"/>
      </w:pPr>
      <w:r w:rsidRPr="009075BB">
        <w:t>Keterangan :</w:t>
      </w:r>
    </w:p>
    <w:p w14:paraId="065DBFD1" w14:textId="4331FE97" w:rsidR="0048349A" w:rsidRPr="009075BB" w:rsidRDefault="0048349A" w:rsidP="0009579C">
      <w:pPr>
        <w:pStyle w:val="BodyText"/>
      </w:pPr>
      <w:r w:rsidRPr="009075BB">
        <w:t>Y = Nilai presentase</w:t>
      </w:r>
    </w:p>
    <w:p w14:paraId="5A2546C9" w14:textId="70BACF4E" w:rsidR="0048349A" w:rsidRPr="009075BB" w:rsidRDefault="0048349A" w:rsidP="0009579C">
      <w:pPr>
        <w:pStyle w:val="BodyText"/>
      </w:pPr>
      <w:r w:rsidRPr="009075BB">
        <w:t>X = Hasil jumlah skor hasil jawaban responden</w:t>
      </w:r>
    </w:p>
    <w:p w14:paraId="4919756E" w14:textId="2A5D5D84" w:rsidR="0048349A" w:rsidRPr="009075BB" w:rsidRDefault="0048349A" w:rsidP="0009579C">
      <w:pPr>
        <w:pStyle w:val="BodyText"/>
      </w:pPr>
      <w:r w:rsidRPr="009075BB">
        <w:t>Q = Nilai tertinggi yang dikalikan dengan jumlah sampel</w:t>
      </w:r>
    </w:p>
    <w:p w14:paraId="738E04DC" w14:textId="47E1B8E5" w:rsidR="0048349A" w:rsidRPr="009075BB" w:rsidRDefault="0048349A" w:rsidP="0009579C">
      <w:pPr>
        <w:pStyle w:val="BodyText"/>
      </w:pPr>
      <w:r w:rsidRPr="009075BB">
        <w:t>N = Skor untuk jawaban responden ke-i</w:t>
      </w:r>
    </w:p>
    <w:p w14:paraId="21C7DBC7" w14:textId="3C993D32" w:rsidR="0009579C" w:rsidRPr="009075BB" w:rsidRDefault="0048349A" w:rsidP="00104380">
      <w:pPr>
        <w:pStyle w:val="BodyText"/>
      </w:pPr>
      <w:r w:rsidRPr="009075BB">
        <w:t>R = Banyaknya responden untuk jawaban ke-i</w:t>
      </w:r>
    </w:p>
    <w:p w14:paraId="1F3F0AA7" w14:textId="7FFD5810" w:rsidR="00983467" w:rsidRPr="009075BB" w:rsidRDefault="00940C6D" w:rsidP="00940C6D">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1F51933F" w14:textId="178A8931" w:rsidR="0009579C" w:rsidRPr="009075BB" w:rsidRDefault="0009579C" w:rsidP="0009579C">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6A7B909E" w14:textId="77777777" w:rsidR="00C4415A" w:rsidRPr="009075BB" w:rsidRDefault="00C4415A" w:rsidP="00C4415A">
      <w:pPr>
        <w:pStyle w:val="NoSpacing"/>
        <w:rPr>
          <w:rFonts w:ascii="Times New Roman" w:hAnsi="Times New Roman" w:cs="Times New Roman"/>
        </w:rPr>
      </w:pPr>
    </w:p>
    <w:p w14:paraId="2167ED0B" w14:textId="0AEF0A09" w:rsidR="00C4415A" w:rsidRPr="009075BB" w:rsidRDefault="00C4415A" w:rsidP="00C4415A">
      <w:pPr>
        <w:pStyle w:val="TabelBab2"/>
      </w:pPr>
      <w:bookmarkStart w:id="70" w:name="_Toc192653879"/>
      <w:r w:rsidRPr="009075BB">
        <w:t>Persentase Nilai</w:t>
      </w:r>
      <w:bookmarkEnd w:id="70"/>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3685"/>
        <w:gridCol w:w="4247"/>
      </w:tblGrid>
      <w:tr w:rsidR="0009579C" w:rsidRPr="009075BB" w14:paraId="5683A4CC" w14:textId="77777777" w:rsidTr="006B6754">
        <w:tc>
          <w:tcPr>
            <w:tcW w:w="3685" w:type="dxa"/>
            <w:shd w:val="clear" w:color="auto" w:fill="D9D9D9" w:themeFill="background1" w:themeFillShade="D9"/>
          </w:tcPr>
          <w:p w14:paraId="4D7F3D8E" w14:textId="21348EB8" w:rsidR="0009579C" w:rsidRPr="009075BB" w:rsidRDefault="00C4415A" w:rsidP="00C4415A">
            <w:pPr>
              <w:pStyle w:val="NoSpacing"/>
              <w:tabs>
                <w:tab w:val="center" w:pos="1734"/>
              </w:tabs>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25695F8F" w14:textId="74A962E0" w:rsidR="0009579C" w:rsidRPr="009075BB" w:rsidRDefault="00C4415A" w:rsidP="00C4415A">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09579C" w:rsidRPr="009075BB" w14:paraId="11892ABF" w14:textId="77777777" w:rsidTr="006B6754">
        <w:tc>
          <w:tcPr>
            <w:tcW w:w="3685" w:type="dxa"/>
          </w:tcPr>
          <w:p w14:paraId="13561AA0" w14:textId="665A0358"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694830E8" w14:textId="2FECE401"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09579C" w:rsidRPr="009075BB" w14:paraId="444F67AA" w14:textId="77777777" w:rsidTr="006B6754">
        <w:tc>
          <w:tcPr>
            <w:tcW w:w="3685" w:type="dxa"/>
          </w:tcPr>
          <w:p w14:paraId="56399B88" w14:textId="762DD359"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7B108872" w14:textId="1AA52A0A"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09579C" w:rsidRPr="009075BB" w14:paraId="4D4D280E" w14:textId="77777777" w:rsidTr="006B6754">
        <w:tc>
          <w:tcPr>
            <w:tcW w:w="3685" w:type="dxa"/>
          </w:tcPr>
          <w:p w14:paraId="3548AE1D" w14:textId="6096AB26" w:rsidR="00C4415A"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404C61B5" w14:textId="3F8961AB"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09579C" w:rsidRPr="009075BB" w14:paraId="4AC9453B" w14:textId="77777777" w:rsidTr="006B6754">
        <w:tc>
          <w:tcPr>
            <w:tcW w:w="3685" w:type="dxa"/>
          </w:tcPr>
          <w:p w14:paraId="24068FFB" w14:textId="521CEEB5"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2ACE636E" w14:textId="3AFA067B"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09579C" w:rsidRPr="009075BB" w14:paraId="2BF73F20" w14:textId="77777777" w:rsidTr="006B6754">
        <w:tc>
          <w:tcPr>
            <w:tcW w:w="3685" w:type="dxa"/>
          </w:tcPr>
          <w:p w14:paraId="2671D335" w14:textId="403CD67C"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77C06BDF" w14:textId="53BF64BC" w:rsidR="0009579C" w:rsidRPr="009075BB" w:rsidRDefault="00C4415A" w:rsidP="00C4415A">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0997B1D2" w14:textId="6BD55DC4" w:rsidR="0009579C" w:rsidRPr="009075BB" w:rsidRDefault="00913867" w:rsidP="00913867">
      <w:pPr>
        <w:pStyle w:val="NoSpacing"/>
        <w:jc w:val="center"/>
        <w:rPr>
          <w:rFonts w:ascii="Times New Roman" w:hAnsi="Times New Roman" w:cs="Times New Roman"/>
          <w:sz w:val="24"/>
        </w:rPr>
        <w:sectPr w:rsidR="0009579C" w:rsidRPr="009075BB" w:rsidSect="00BA6156">
          <w:pgSz w:w="11907" w:h="16840" w:code="9"/>
          <w:pgMar w:top="1985" w:right="1418" w:bottom="1418" w:left="1985" w:header="709" w:footer="709" w:gutter="0"/>
          <w:cols w:space="708"/>
          <w:docGrid w:linePitch="360"/>
        </w:sect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00D30DBB"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2A6E4F3A" w14:textId="77777777" w:rsidR="00347098" w:rsidRPr="009075BB" w:rsidRDefault="00F55CFB" w:rsidP="00915665">
      <w:pPr>
        <w:pStyle w:val="Heading1"/>
        <w:spacing w:line="240" w:lineRule="auto"/>
        <w:rPr>
          <w:rFonts w:cs="Times New Roman"/>
        </w:rPr>
      </w:pPr>
      <w:bookmarkStart w:id="71" w:name="_Toc192654588"/>
      <w:r w:rsidRPr="009075BB">
        <w:rPr>
          <w:rFonts w:cs="Times New Roman"/>
          <w:lang w:val="id-ID"/>
        </w:rPr>
        <w:lastRenderedPageBreak/>
        <w:t xml:space="preserve">BAB III </w:t>
      </w:r>
      <w:r w:rsidRPr="009075BB">
        <w:rPr>
          <w:rFonts w:cs="Times New Roman"/>
          <w:lang w:val="id-ID"/>
        </w:rPr>
        <w:br/>
      </w:r>
      <w:r w:rsidR="00865C3C" w:rsidRPr="009075BB">
        <w:rPr>
          <w:rFonts w:cs="Times New Roman"/>
        </w:rPr>
        <w:t>METOLODOGI PENELITIAN</w:t>
      </w:r>
      <w:bookmarkEnd w:id="71"/>
    </w:p>
    <w:p w14:paraId="64E22255" w14:textId="767691FF" w:rsidR="00915665" w:rsidRPr="009075BB" w:rsidRDefault="00915665" w:rsidP="00915665">
      <w:pPr>
        <w:pStyle w:val="NoSpacing"/>
        <w:rPr>
          <w:rFonts w:ascii="Times New Roman" w:hAnsi="Times New Roman" w:cs="Times New Roman"/>
          <w:color w:val="FF0000"/>
          <w:sz w:val="24"/>
        </w:rPr>
      </w:pPr>
    </w:p>
    <w:p w14:paraId="13AFF7B8" w14:textId="77777777" w:rsidR="00913867" w:rsidRPr="009075BB" w:rsidRDefault="00913867" w:rsidP="00913867">
      <w:pPr>
        <w:pStyle w:val="Heading2"/>
        <w:numPr>
          <w:ilvl w:val="1"/>
          <w:numId w:val="5"/>
        </w:numPr>
        <w:ind w:left="567" w:hanging="567"/>
        <w:rPr>
          <w:rFonts w:cs="Times New Roman"/>
          <w:lang w:val="id-ID"/>
        </w:rPr>
      </w:pPr>
      <w:bookmarkStart w:id="72" w:name="_Toc192654589"/>
      <w:r w:rsidRPr="009075BB">
        <w:rPr>
          <w:rFonts w:cs="Times New Roman"/>
        </w:rPr>
        <w:t>Tahapan Pelaksanaan Penelitian</w:t>
      </w:r>
      <w:bookmarkEnd w:id="72"/>
    </w:p>
    <w:p w14:paraId="60BEFA33" w14:textId="77777777" w:rsidR="00913867" w:rsidRPr="009075BB" w:rsidRDefault="00913867" w:rsidP="00913867">
      <w:pPr>
        <w:pStyle w:val="NoSpacing"/>
        <w:rPr>
          <w:rFonts w:ascii="Times New Roman" w:hAnsi="Times New Roman" w:cs="Times New Roman"/>
          <w:color w:val="FF0000"/>
          <w:sz w:val="24"/>
        </w:rPr>
      </w:pPr>
    </w:p>
    <w:p w14:paraId="199164C0" w14:textId="77777777" w:rsidR="00913867" w:rsidRPr="009075BB" w:rsidRDefault="00913867" w:rsidP="00913867">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Alur tahapan penelitian tersebut disajikan pada Gambar 3.1.</w:t>
      </w:r>
    </w:p>
    <w:p w14:paraId="79D2D4A4" w14:textId="77777777" w:rsidR="00913867" w:rsidRPr="009075BB" w:rsidRDefault="00913867" w:rsidP="00913867">
      <w:pPr>
        <w:pStyle w:val="NoSpacing"/>
        <w:rPr>
          <w:rFonts w:ascii="Times New Roman" w:hAnsi="Times New Roman" w:cs="Times New Roman"/>
          <w:lang w:val="id-ID"/>
        </w:rPr>
      </w:pPr>
    </w:p>
    <w:p w14:paraId="28348EF1" w14:textId="77777777" w:rsidR="00913867" w:rsidRPr="009075BB" w:rsidRDefault="00913867" w:rsidP="00913867">
      <w:pPr>
        <w:pStyle w:val="NoSpacing"/>
        <w:rPr>
          <w:rFonts w:ascii="Times New Roman" w:hAnsi="Times New Roman" w:cs="Times New Roman"/>
        </w:rPr>
      </w:pPr>
      <w:r w:rsidRPr="009075BB">
        <w:rPr>
          <w:rFonts w:ascii="Times New Roman" w:hAnsi="Times New Roman" w:cs="Times New Roman"/>
          <w:noProof/>
        </w:rPr>
        <w:drawing>
          <wp:inline distT="0" distB="0" distL="0" distR="0" wp14:anchorId="0CF471AE" wp14:editId="18B9E479">
            <wp:extent cx="5400039" cy="153044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400039" cy="1530446"/>
                    </a:xfrm>
                    <a:prstGeom prst="rect">
                      <a:avLst/>
                    </a:prstGeom>
                    <a:noFill/>
                    <a:ln>
                      <a:noFill/>
                    </a:ln>
                  </pic:spPr>
                </pic:pic>
              </a:graphicData>
            </a:graphic>
          </wp:inline>
        </w:drawing>
      </w:r>
    </w:p>
    <w:p w14:paraId="035C74AB" w14:textId="77777777" w:rsidR="00913867" w:rsidRPr="009075BB" w:rsidRDefault="00913867" w:rsidP="00913867">
      <w:pPr>
        <w:pStyle w:val="Gambar31"/>
        <w:rPr>
          <w:rFonts w:cs="Times New Roman"/>
          <w:lang w:val="en-US"/>
        </w:rPr>
      </w:pPr>
      <w:bookmarkStart w:id="73" w:name="_Toc192234285"/>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73"/>
    </w:p>
    <w:p w14:paraId="13112472" w14:textId="77777777" w:rsidR="00913867" w:rsidRPr="009075BB" w:rsidRDefault="00913867" w:rsidP="00915665">
      <w:pPr>
        <w:pStyle w:val="NoSpacing"/>
        <w:rPr>
          <w:rFonts w:ascii="Times New Roman" w:hAnsi="Times New Roman" w:cs="Times New Roman"/>
          <w:color w:val="FF0000"/>
          <w:sz w:val="24"/>
        </w:rPr>
      </w:pPr>
    </w:p>
    <w:p w14:paraId="35B31528" w14:textId="12A4A1F2" w:rsidR="002B5020" w:rsidRPr="009075BB" w:rsidRDefault="002B5020" w:rsidP="009B6975">
      <w:pPr>
        <w:pStyle w:val="Heading3"/>
        <w:numPr>
          <w:ilvl w:val="2"/>
          <w:numId w:val="5"/>
        </w:numPr>
        <w:spacing w:line="360" w:lineRule="auto"/>
        <w:ind w:left="1276" w:hanging="709"/>
        <w:rPr>
          <w:rFonts w:cs="Times New Roman"/>
        </w:rPr>
      </w:pPr>
      <w:bookmarkStart w:id="74" w:name="_Toc192654590"/>
      <w:r w:rsidRPr="009075BB">
        <w:rPr>
          <w:rFonts w:cs="Times New Roman"/>
        </w:rPr>
        <w:t>Kebutuhan Fungsional</w:t>
      </w:r>
      <w:bookmarkEnd w:id="74"/>
    </w:p>
    <w:p w14:paraId="7F4F9ABF" w14:textId="2400585A" w:rsidR="002B5020" w:rsidRPr="009075BB" w:rsidRDefault="002B5020" w:rsidP="00F01B6A">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tabel yang memuat kebutuhan fungsional.</w:t>
      </w:r>
    </w:p>
    <w:p w14:paraId="4A242174" w14:textId="77777777" w:rsidR="0055673D" w:rsidRPr="009075BB" w:rsidRDefault="0055673D" w:rsidP="0055673D">
      <w:pPr>
        <w:pStyle w:val="NoSpacing"/>
        <w:rPr>
          <w:rFonts w:ascii="Times New Roman" w:hAnsi="Times New Roman" w:cs="Times New Roman"/>
          <w:lang w:val="id"/>
        </w:rPr>
      </w:pPr>
    </w:p>
    <w:p w14:paraId="563AE83A" w14:textId="5AF30CA0" w:rsidR="00094D72" w:rsidRPr="009075BB" w:rsidRDefault="00094D72" w:rsidP="00094D72">
      <w:pPr>
        <w:pStyle w:val="TabelBab3"/>
      </w:pPr>
      <w:bookmarkStart w:id="75" w:name="_Toc192653880"/>
      <w:r w:rsidRPr="009075BB">
        <w:t>Tabel Kebutuhan Fungsional</w:t>
      </w:r>
      <w:bookmarkEnd w:id="75"/>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55673D" w:rsidRPr="009075BB" w14:paraId="4FA95A80" w14:textId="77777777" w:rsidTr="009B6975">
        <w:trPr>
          <w:tblHeader/>
        </w:trPr>
        <w:tc>
          <w:tcPr>
            <w:tcW w:w="2264" w:type="dxa"/>
            <w:shd w:val="clear" w:color="auto" w:fill="D9D9D9" w:themeFill="background1" w:themeFillShade="D9"/>
            <w:vAlign w:val="center"/>
          </w:tcPr>
          <w:p w14:paraId="413401EE" w14:textId="0C00DE03" w:rsidR="0055673D" w:rsidRPr="009075BB" w:rsidRDefault="0055673D" w:rsidP="0055673D">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033AD58A" w14:textId="1480AF98" w:rsidR="0055673D" w:rsidRPr="009075BB" w:rsidRDefault="0055673D" w:rsidP="0055673D">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031ECCF4" w14:textId="6668F713" w:rsidR="0055673D" w:rsidRPr="009075BB" w:rsidRDefault="0055673D" w:rsidP="0055673D">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55673D" w:rsidRPr="009075BB" w14:paraId="388AF60C" w14:textId="77777777" w:rsidTr="009B6975">
        <w:tc>
          <w:tcPr>
            <w:tcW w:w="2264" w:type="dxa"/>
            <w:vMerge w:val="restart"/>
          </w:tcPr>
          <w:p w14:paraId="2F01B145" w14:textId="5F3AD966" w:rsidR="0055673D" w:rsidRPr="009075BB" w:rsidRDefault="0055673D"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6EFA6EEB" w14:textId="09319679" w:rsidR="0055673D" w:rsidRPr="009075BB" w:rsidRDefault="0055673D"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187E18D2" w14:textId="15E92A72" w:rsidR="0055673D" w:rsidRPr="009075BB" w:rsidRDefault="0055673D"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55673D" w:rsidRPr="009075BB" w14:paraId="372963C0" w14:textId="77777777" w:rsidTr="009B6975">
        <w:tc>
          <w:tcPr>
            <w:tcW w:w="2264" w:type="dxa"/>
            <w:vMerge/>
          </w:tcPr>
          <w:p w14:paraId="460E0852" w14:textId="77777777" w:rsidR="0055673D" w:rsidRPr="009075BB" w:rsidRDefault="0055673D" w:rsidP="0055673D">
            <w:pPr>
              <w:pStyle w:val="NoSpacing"/>
              <w:rPr>
                <w:rFonts w:ascii="Times New Roman" w:hAnsi="Times New Roman" w:cs="Times New Roman"/>
                <w:sz w:val="24"/>
                <w:lang w:val="id"/>
              </w:rPr>
            </w:pPr>
          </w:p>
        </w:tc>
        <w:tc>
          <w:tcPr>
            <w:tcW w:w="2831" w:type="dxa"/>
          </w:tcPr>
          <w:p w14:paraId="23620317" w14:textId="3762DF2D" w:rsidR="0055673D" w:rsidRPr="009075BB" w:rsidRDefault="0055673D"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021D3FE8" w14:textId="0618D07A" w:rsidR="0055673D" w:rsidRPr="009075BB" w:rsidRDefault="0055673D"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55673D" w:rsidRPr="009075BB" w14:paraId="0FB165CC" w14:textId="77777777" w:rsidTr="009B6975">
        <w:tc>
          <w:tcPr>
            <w:tcW w:w="2264" w:type="dxa"/>
            <w:vMerge/>
          </w:tcPr>
          <w:p w14:paraId="49E486A2" w14:textId="77777777" w:rsidR="0055673D" w:rsidRPr="009075BB" w:rsidRDefault="0055673D" w:rsidP="0055673D">
            <w:pPr>
              <w:pStyle w:val="NoSpacing"/>
              <w:rPr>
                <w:rFonts w:ascii="Times New Roman" w:hAnsi="Times New Roman" w:cs="Times New Roman"/>
                <w:sz w:val="24"/>
                <w:lang w:val="id"/>
              </w:rPr>
            </w:pPr>
          </w:p>
        </w:tc>
        <w:tc>
          <w:tcPr>
            <w:tcW w:w="2831" w:type="dxa"/>
          </w:tcPr>
          <w:p w14:paraId="5F0DC313" w14:textId="59554F01" w:rsidR="0055673D" w:rsidRPr="009075BB" w:rsidRDefault="0055673D"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2E01A205" w14:textId="3B897D2E" w:rsidR="0055673D" w:rsidRPr="009075BB" w:rsidRDefault="0055673D"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55673D" w:rsidRPr="009075BB" w14:paraId="41605937" w14:textId="77777777" w:rsidTr="009B6975">
        <w:tc>
          <w:tcPr>
            <w:tcW w:w="2264" w:type="dxa"/>
            <w:vMerge/>
          </w:tcPr>
          <w:p w14:paraId="22B26082" w14:textId="77777777" w:rsidR="0055673D" w:rsidRPr="009075BB" w:rsidRDefault="0055673D" w:rsidP="0055673D">
            <w:pPr>
              <w:pStyle w:val="NoSpacing"/>
              <w:rPr>
                <w:rFonts w:ascii="Times New Roman" w:hAnsi="Times New Roman" w:cs="Times New Roman"/>
                <w:sz w:val="24"/>
                <w:lang w:val="id"/>
              </w:rPr>
            </w:pPr>
          </w:p>
        </w:tc>
        <w:tc>
          <w:tcPr>
            <w:tcW w:w="2831" w:type="dxa"/>
          </w:tcPr>
          <w:p w14:paraId="302D26AE" w14:textId="5D6CF941" w:rsidR="0055673D" w:rsidRPr="009075BB" w:rsidRDefault="0055673D"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F31B7AD" w14:textId="3AC4D55F" w:rsidR="0055673D" w:rsidRPr="009075BB" w:rsidRDefault="0055673D"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55673D" w:rsidRPr="009075BB" w14:paraId="5A1EB977" w14:textId="77777777" w:rsidTr="009B6975">
        <w:tc>
          <w:tcPr>
            <w:tcW w:w="2264" w:type="dxa"/>
            <w:vMerge/>
          </w:tcPr>
          <w:p w14:paraId="5688FD77" w14:textId="0AED9B1B" w:rsidR="0055673D" w:rsidRPr="009075BB" w:rsidRDefault="0055673D" w:rsidP="0055673D">
            <w:pPr>
              <w:pStyle w:val="NoSpacing"/>
              <w:rPr>
                <w:rFonts w:ascii="Times New Roman" w:hAnsi="Times New Roman" w:cs="Times New Roman"/>
                <w:sz w:val="24"/>
                <w:lang w:val="id"/>
              </w:rPr>
            </w:pPr>
          </w:p>
        </w:tc>
        <w:tc>
          <w:tcPr>
            <w:tcW w:w="2831" w:type="dxa"/>
          </w:tcPr>
          <w:p w14:paraId="6070A6D4" w14:textId="4CCC74DF" w:rsidR="0055673D" w:rsidRPr="009075BB" w:rsidRDefault="0055673D"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CBD02BB" w14:textId="2DE1C3FA" w:rsidR="0055673D" w:rsidRPr="009075BB" w:rsidRDefault="0055673D" w:rsidP="00094D72">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FF6953" w:rsidRPr="009075BB" w14:paraId="7D1B0F39" w14:textId="77777777" w:rsidTr="009B6975">
        <w:tc>
          <w:tcPr>
            <w:tcW w:w="2264" w:type="dxa"/>
            <w:vMerge w:val="restart"/>
          </w:tcPr>
          <w:p w14:paraId="500BCDA7" w14:textId="220DEC85" w:rsidR="00FF6953" w:rsidRPr="009075BB" w:rsidRDefault="00FF6953"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FDD63B2" w14:textId="10C6FF79" w:rsidR="00FF6953" w:rsidRPr="009075BB" w:rsidRDefault="00FF6953"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1B469050" w14:textId="7C3BF741" w:rsidR="00FF6953" w:rsidRPr="009075BB" w:rsidRDefault="00FF6953"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FF6953" w:rsidRPr="009075BB" w14:paraId="16E587A5" w14:textId="77777777" w:rsidTr="009B6975">
        <w:tc>
          <w:tcPr>
            <w:tcW w:w="2264" w:type="dxa"/>
            <w:vMerge/>
          </w:tcPr>
          <w:p w14:paraId="1DA36F9A" w14:textId="7F3AA61D" w:rsidR="00FF6953" w:rsidRPr="009075BB" w:rsidRDefault="00FF6953" w:rsidP="0055673D">
            <w:pPr>
              <w:pStyle w:val="NoSpacing"/>
              <w:rPr>
                <w:rFonts w:ascii="Times New Roman" w:hAnsi="Times New Roman" w:cs="Times New Roman"/>
                <w:sz w:val="24"/>
                <w:lang w:val="id"/>
              </w:rPr>
            </w:pPr>
          </w:p>
        </w:tc>
        <w:tc>
          <w:tcPr>
            <w:tcW w:w="2831" w:type="dxa"/>
          </w:tcPr>
          <w:p w14:paraId="21FD22AA" w14:textId="222D4172" w:rsidR="00FF6953" w:rsidRPr="009075BB" w:rsidRDefault="00FF6953" w:rsidP="00FF6953">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0727A4AF" w14:textId="2A3DCD8E" w:rsidR="00FF6953" w:rsidRPr="009075BB" w:rsidRDefault="00FF6953"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w:t>
            </w:r>
            <w:r w:rsidR="001F4C6B" w:rsidRPr="009075BB">
              <w:rPr>
                <w:rFonts w:ascii="Times New Roman" w:hAnsi="Times New Roman" w:cs="Times New Roman"/>
                <w:sz w:val="24"/>
                <w:lang w:val="id"/>
              </w:rPr>
              <w:t>pengguna</w:t>
            </w:r>
            <w:r w:rsidRPr="009075BB">
              <w:rPr>
                <w:rFonts w:ascii="Times New Roman" w:hAnsi="Times New Roman" w:cs="Times New Roman"/>
                <w:sz w:val="24"/>
                <w:lang w:val="id"/>
              </w:rPr>
              <w:t xml:space="preserve"> dapat melakukan edit data profil mereka.</w:t>
            </w:r>
          </w:p>
        </w:tc>
      </w:tr>
      <w:tr w:rsidR="00FF6953" w:rsidRPr="009075BB" w14:paraId="69D4F9A4" w14:textId="77777777" w:rsidTr="009B6975">
        <w:tc>
          <w:tcPr>
            <w:tcW w:w="2264" w:type="dxa"/>
            <w:vMerge/>
          </w:tcPr>
          <w:p w14:paraId="2B37BE95" w14:textId="7B326769" w:rsidR="00FF6953" w:rsidRPr="009075BB" w:rsidRDefault="00FF6953" w:rsidP="0055673D">
            <w:pPr>
              <w:pStyle w:val="NoSpacing"/>
              <w:rPr>
                <w:rFonts w:ascii="Times New Roman" w:hAnsi="Times New Roman" w:cs="Times New Roman"/>
                <w:sz w:val="24"/>
                <w:lang w:val="id"/>
              </w:rPr>
            </w:pPr>
          </w:p>
        </w:tc>
        <w:tc>
          <w:tcPr>
            <w:tcW w:w="2831" w:type="dxa"/>
          </w:tcPr>
          <w:p w14:paraId="14971EB1" w14:textId="0F48BBF6" w:rsidR="00FF6953" w:rsidRPr="009075BB" w:rsidRDefault="00FF6953"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04812780" w14:textId="4AB952A0" w:rsidR="00FF6953" w:rsidRPr="009075BB" w:rsidRDefault="00FF6953"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FF6953" w:rsidRPr="009075BB" w14:paraId="5B624666" w14:textId="77777777" w:rsidTr="009B6975">
        <w:tc>
          <w:tcPr>
            <w:tcW w:w="2264" w:type="dxa"/>
            <w:vMerge/>
          </w:tcPr>
          <w:p w14:paraId="5246B053" w14:textId="522C79C8" w:rsidR="00FF6953" w:rsidRPr="009075BB" w:rsidRDefault="00FF6953" w:rsidP="0055673D">
            <w:pPr>
              <w:pStyle w:val="NoSpacing"/>
              <w:rPr>
                <w:rFonts w:ascii="Times New Roman" w:hAnsi="Times New Roman" w:cs="Times New Roman"/>
                <w:sz w:val="24"/>
                <w:lang w:val="id"/>
              </w:rPr>
            </w:pPr>
          </w:p>
        </w:tc>
        <w:tc>
          <w:tcPr>
            <w:tcW w:w="2831" w:type="dxa"/>
          </w:tcPr>
          <w:p w14:paraId="7CE74441" w14:textId="3E14D33A" w:rsidR="00FF6953" w:rsidRPr="009075BB" w:rsidRDefault="00FF6953"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Posting</w:t>
            </w:r>
          </w:p>
        </w:tc>
        <w:tc>
          <w:tcPr>
            <w:tcW w:w="2832" w:type="dxa"/>
          </w:tcPr>
          <w:p w14:paraId="4F32653A" w14:textId="36C4A905" w:rsidR="00FF6953" w:rsidRPr="009075BB" w:rsidRDefault="00FF6953"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posting yang dikirim oleh pelatih dan pembina.</w:t>
            </w:r>
          </w:p>
        </w:tc>
      </w:tr>
      <w:tr w:rsidR="00FF6953" w:rsidRPr="009075BB" w14:paraId="666D9D69" w14:textId="77777777" w:rsidTr="009B6975">
        <w:tc>
          <w:tcPr>
            <w:tcW w:w="2264" w:type="dxa"/>
            <w:vMerge/>
          </w:tcPr>
          <w:p w14:paraId="7C94B566" w14:textId="77777777" w:rsidR="00FF6953" w:rsidRPr="009075BB" w:rsidRDefault="00FF6953" w:rsidP="0055673D">
            <w:pPr>
              <w:pStyle w:val="NoSpacing"/>
              <w:rPr>
                <w:rFonts w:ascii="Times New Roman" w:hAnsi="Times New Roman" w:cs="Times New Roman"/>
                <w:sz w:val="24"/>
                <w:lang w:val="id"/>
              </w:rPr>
            </w:pPr>
          </w:p>
        </w:tc>
        <w:tc>
          <w:tcPr>
            <w:tcW w:w="2831" w:type="dxa"/>
          </w:tcPr>
          <w:p w14:paraId="6FFFFC05" w14:textId="3FB0C903" w:rsidR="00FF6953" w:rsidRPr="009075BB" w:rsidRDefault="00FF6953"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4A74304C" w14:textId="615D1F79" w:rsidR="00FF6953" w:rsidRPr="009075BB" w:rsidRDefault="00FF6953"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r w:rsidR="001F4C6B" w:rsidRPr="009075BB">
              <w:rPr>
                <w:rFonts w:ascii="Times New Roman" w:hAnsi="Times New Roman" w:cs="Times New Roman"/>
                <w:sz w:val="24"/>
                <w:lang w:val="id"/>
              </w:rPr>
              <w:t>.</w:t>
            </w:r>
          </w:p>
        </w:tc>
      </w:tr>
      <w:tr w:rsidR="001F4C6B" w:rsidRPr="009075BB" w14:paraId="7ECB65AF" w14:textId="77777777" w:rsidTr="009B6975">
        <w:tc>
          <w:tcPr>
            <w:tcW w:w="2264" w:type="dxa"/>
            <w:vMerge w:val="restart"/>
          </w:tcPr>
          <w:p w14:paraId="3D1F10E4" w14:textId="332396B6" w:rsidR="001F4C6B" w:rsidRPr="009075BB" w:rsidRDefault="001F4C6B" w:rsidP="001F4C6B">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6BD7C335" w14:textId="68DCB511" w:rsidR="001F4C6B" w:rsidRPr="009075BB" w:rsidRDefault="001F4C6B" w:rsidP="001F4C6B">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F68B3ED" w14:textId="4AC33112"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1F4C6B" w:rsidRPr="009075BB" w14:paraId="49BB5CC4" w14:textId="77777777" w:rsidTr="009B6975">
        <w:tc>
          <w:tcPr>
            <w:tcW w:w="2264" w:type="dxa"/>
            <w:vMerge/>
          </w:tcPr>
          <w:p w14:paraId="737206FC" w14:textId="77777777" w:rsidR="001F4C6B" w:rsidRPr="009075BB" w:rsidRDefault="001F4C6B" w:rsidP="0055673D">
            <w:pPr>
              <w:pStyle w:val="NoSpacing"/>
              <w:rPr>
                <w:rFonts w:ascii="Times New Roman" w:hAnsi="Times New Roman" w:cs="Times New Roman"/>
                <w:sz w:val="24"/>
                <w:lang w:val="id"/>
              </w:rPr>
            </w:pPr>
          </w:p>
        </w:tc>
        <w:tc>
          <w:tcPr>
            <w:tcW w:w="2831" w:type="dxa"/>
          </w:tcPr>
          <w:p w14:paraId="7882DD24" w14:textId="6398DD75" w:rsidR="001F4C6B" w:rsidRPr="009075BB" w:rsidRDefault="001F4C6B"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4F6AA7FC" w14:textId="25C871F9"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1F4C6B" w:rsidRPr="009075BB" w14:paraId="7A8629F4" w14:textId="77777777" w:rsidTr="009B6975">
        <w:tc>
          <w:tcPr>
            <w:tcW w:w="2264" w:type="dxa"/>
            <w:vMerge/>
          </w:tcPr>
          <w:p w14:paraId="738A98A2" w14:textId="77777777" w:rsidR="001F4C6B" w:rsidRPr="009075BB" w:rsidRDefault="001F4C6B" w:rsidP="0055673D">
            <w:pPr>
              <w:pStyle w:val="NoSpacing"/>
              <w:rPr>
                <w:rFonts w:ascii="Times New Roman" w:hAnsi="Times New Roman" w:cs="Times New Roman"/>
                <w:sz w:val="24"/>
                <w:lang w:val="id"/>
              </w:rPr>
            </w:pPr>
          </w:p>
        </w:tc>
        <w:tc>
          <w:tcPr>
            <w:tcW w:w="2831" w:type="dxa"/>
          </w:tcPr>
          <w:p w14:paraId="270E83B4" w14:textId="01555DD1" w:rsidR="001F4C6B" w:rsidRPr="009075BB" w:rsidRDefault="001F4C6B"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osting</w:t>
            </w:r>
          </w:p>
        </w:tc>
        <w:tc>
          <w:tcPr>
            <w:tcW w:w="2832" w:type="dxa"/>
          </w:tcPr>
          <w:p w14:paraId="72DF45D0" w14:textId="1E2F2309"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posting.</w:t>
            </w:r>
          </w:p>
        </w:tc>
      </w:tr>
      <w:tr w:rsidR="001F4C6B" w:rsidRPr="009075BB" w14:paraId="2C15AEF3" w14:textId="77777777" w:rsidTr="009B6975">
        <w:tc>
          <w:tcPr>
            <w:tcW w:w="2264" w:type="dxa"/>
            <w:vMerge/>
          </w:tcPr>
          <w:p w14:paraId="317C0BBB" w14:textId="77777777" w:rsidR="001F4C6B" w:rsidRPr="009075BB" w:rsidRDefault="001F4C6B" w:rsidP="0055673D">
            <w:pPr>
              <w:pStyle w:val="NoSpacing"/>
              <w:rPr>
                <w:rFonts w:ascii="Times New Roman" w:hAnsi="Times New Roman" w:cs="Times New Roman"/>
                <w:sz w:val="24"/>
                <w:lang w:val="id"/>
              </w:rPr>
            </w:pPr>
          </w:p>
        </w:tc>
        <w:tc>
          <w:tcPr>
            <w:tcW w:w="2831" w:type="dxa"/>
          </w:tcPr>
          <w:p w14:paraId="7EDACB36" w14:textId="59248D10" w:rsidR="001F4C6B" w:rsidRPr="009075BB" w:rsidRDefault="001F4C6B"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2AB2E55B" w14:textId="5E258B48"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1F4C6B" w:rsidRPr="009075BB" w14:paraId="4640BB4C" w14:textId="77777777" w:rsidTr="009B6975">
        <w:tc>
          <w:tcPr>
            <w:tcW w:w="2264" w:type="dxa"/>
            <w:vMerge/>
          </w:tcPr>
          <w:p w14:paraId="6E69989A" w14:textId="77777777" w:rsidR="001F4C6B" w:rsidRPr="009075BB" w:rsidRDefault="001F4C6B" w:rsidP="0055673D">
            <w:pPr>
              <w:pStyle w:val="NoSpacing"/>
              <w:rPr>
                <w:rFonts w:ascii="Times New Roman" w:hAnsi="Times New Roman" w:cs="Times New Roman"/>
                <w:sz w:val="24"/>
                <w:lang w:val="id"/>
              </w:rPr>
            </w:pPr>
          </w:p>
        </w:tc>
        <w:tc>
          <w:tcPr>
            <w:tcW w:w="2831" w:type="dxa"/>
          </w:tcPr>
          <w:p w14:paraId="641044CE" w14:textId="0F57C0B7" w:rsidR="001F4C6B" w:rsidRPr="009075BB" w:rsidRDefault="001F4C6B"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5F2C6C39" w14:textId="23D4567A"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1F4C6B" w:rsidRPr="009075BB" w14:paraId="67591C0A" w14:textId="77777777" w:rsidTr="009B6975">
        <w:tc>
          <w:tcPr>
            <w:tcW w:w="2264" w:type="dxa"/>
            <w:vMerge/>
          </w:tcPr>
          <w:p w14:paraId="4085FF40" w14:textId="77777777" w:rsidR="001F4C6B" w:rsidRPr="009075BB" w:rsidRDefault="001F4C6B" w:rsidP="009D22E2">
            <w:pPr>
              <w:pStyle w:val="NoSpacing"/>
              <w:rPr>
                <w:rFonts w:ascii="Times New Roman" w:hAnsi="Times New Roman" w:cs="Times New Roman"/>
                <w:sz w:val="24"/>
                <w:lang w:val="id"/>
              </w:rPr>
            </w:pPr>
          </w:p>
        </w:tc>
        <w:tc>
          <w:tcPr>
            <w:tcW w:w="2831" w:type="dxa"/>
          </w:tcPr>
          <w:p w14:paraId="6F9DFE22" w14:textId="5735EB92" w:rsidR="001F4C6B" w:rsidRPr="009075BB" w:rsidRDefault="001F4C6B" w:rsidP="009D22E2">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1B2B4DEC" w14:textId="4A9B34ED" w:rsidR="001F4C6B" w:rsidRPr="009075BB" w:rsidRDefault="001F4C6B"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094D72" w:rsidRPr="009075BB" w14:paraId="0C1A790E" w14:textId="77777777" w:rsidTr="009B6975">
        <w:tc>
          <w:tcPr>
            <w:tcW w:w="2264" w:type="dxa"/>
            <w:vMerge w:val="restart"/>
          </w:tcPr>
          <w:p w14:paraId="566F6D20" w14:textId="0BFA3173" w:rsidR="00094D72" w:rsidRPr="009075BB" w:rsidRDefault="00094D72" w:rsidP="001F4C6B">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0BBA5492" w14:textId="64ABEE4C" w:rsidR="00094D72" w:rsidRPr="009075BB" w:rsidRDefault="00094D72" w:rsidP="001F4C6B">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osting</w:t>
            </w:r>
          </w:p>
        </w:tc>
        <w:tc>
          <w:tcPr>
            <w:tcW w:w="2832" w:type="dxa"/>
          </w:tcPr>
          <w:p w14:paraId="064B26C1" w14:textId="32E1B506"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posting.</w:t>
            </w:r>
          </w:p>
        </w:tc>
      </w:tr>
      <w:tr w:rsidR="00094D72" w:rsidRPr="009075BB" w14:paraId="290B6BFB" w14:textId="77777777" w:rsidTr="009B6975">
        <w:tc>
          <w:tcPr>
            <w:tcW w:w="2264" w:type="dxa"/>
            <w:vMerge/>
          </w:tcPr>
          <w:p w14:paraId="3C500B3E" w14:textId="77777777" w:rsidR="00094D72" w:rsidRPr="009075BB" w:rsidRDefault="00094D72" w:rsidP="001F4C6B">
            <w:pPr>
              <w:pStyle w:val="NoSpacing"/>
              <w:rPr>
                <w:rFonts w:ascii="Times New Roman" w:hAnsi="Times New Roman" w:cs="Times New Roman"/>
                <w:sz w:val="24"/>
                <w:lang w:val="id"/>
              </w:rPr>
            </w:pPr>
          </w:p>
        </w:tc>
        <w:tc>
          <w:tcPr>
            <w:tcW w:w="2831" w:type="dxa"/>
          </w:tcPr>
          <w:p w14:paraId="65CC143A" w14:textId="646A11D4" w:rsidR="00094D72" w:rsidRPr="009075BB" w:rsidRDefault="00094D72" w:rsidP="001F4C6B">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6130D294" w14:textId="543AE627"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094D72" w:rsidRPr="009075BB" w14:paraId="5D285A7C" w14:textId="77777777" w:rsidTr="009B6975">
        <w:tc>
          <w:tcPr>
            <w:tcW w:w="2264" w:type="dxa"/>
            <w:vMerge/>
          </w:tcPr>
          <w:p w14:paraId="7B214D34" w14:textId="77777777" w:rsidR="00094D72" w:rsidRPr="009075BB" w:rsidRDefault="00094D72" w:rsidP="0055673D">
            <w:pPr>
              <w:pStyle w:val="NoSpacing"/>
              <w:rPr>
                <w:rFonts w:ascii="Times New Roman" w:hAnsi="Times New Roman" w:cs="Times New Roman"/>
                <w:sz w:val="24"/>
                <w:lang w:val="id"/>
              </w:rPr>
            </w:pPr>
          </w:p>
        </w:tc>
        <w:tc>
          <w:tcPr>
            <w:tcW w:w="2831" w:type="dxa"/>
          </w:tcPr>
          <w:p w14:paraId="479BB1A9" w14:textId="49A5FB44" w:rsidR="00094D72" w:rsidRPr="009075BB" w:rsidRDefault="00094D72"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3AFB7E48" w14:textId="0B518755"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094D72" w:rsidRPr="009075BB" w14:paraId="4847663F" w14:textId="77777777" w:rsidTr="009B6975">
        <w:tc>
          <w:tcPr>
            <w:tcW w:w="2264" w:type="dxa"/>
            <w:vMerge/>
          </w:tcPr>
          <w:p w14:paraId="20C3A0CA" w14:textId="77777777" w:rsidR="00094D72" w:rsidRPr="009075BB" w:rsidRDefault="00094D72" w:rsidP="0055673D">
            <w:pPr>
              <w:pStyle w:val="NoSpacing"/>
              <w:rPr>
                <w:rFonts w:ascii="Times New Roman" w:hAnsi="Times New Roman" w:cs="Times New Roman"/>
                <w:sz w:val="24"/>
                <w:lang w:val="id"/>
              </w:rPr>
            </w:pPr>
          </w:p>
        </w:tc>
        <w:tc>
          <w:tcPr>
            <w:tcW w:w="2831" w:type="dxa"/>
          </w:tcPr>
          <w:p w14:paraId="0BFC33D6" w14:textId="3EA17435" w:rsidR="00094D72" w:rsidRPr="009075BB" w:rsidRDefault="00094D72"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55D5309" w14:textId="38D7822B"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094D72" w:rsidRPr="009075BB" w14:paraId="581DB422" w14:textId="77777777" w:rsidTr="009B6975">
        <w:tc>
          <w:tcPr>
            <w:tcW w:w="2264" w:type="dxa"/>
            <w:vMerge/>
          </w:tcPr>
          <w:p w14:paraId="475614CE" w14:textId="77777777" w:rsidR="00094D72" w:rsidRPr="009075BB" w:rsidRDefault="00094D72" w:rsidP="0055673D">
            <w:pPr>
              <w:pStyle w:val="NoSpacing"/>
              <w:rPr>
                <w:rFonts w:ascii="Times New Roman" w:hAnsi="Times New Roman" w:cs="Times New Roman"/>
                <w:sz w:val="24"/>
                <w:lang w:val="id"/>
              </w:rPr>
            </w:pPr>
          </w:p>
        </w:tc>
        <w:tc>
          <w:tcPr>
            <w:tcW w:w="2831" w:type="dxa"/>
          </w:tcPr>
          <w:p w14:paraId="4C690A16" w14:textId="3383440C" w:rsidR="00094D72" w:rsidRPr="009075BB" w:rsidRDefault="00094D72" w:rsidP="0055673D">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B4D35E" w14:textId="7BAEADC6"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094D72" w:rsidRPr="009075BB" w14:paraId="3F32901F" w14:textId="77777777" w:rsidTr="009B6975">
        <w:tc>
          <w:tcPr>
            <w:tcW w:w="2264" w:type="dxa"/>
            <w:vMerge/>
          </w:tcPr>
          <w:p w14:paraId="26F9F84A" w14:textId="77777777" w:rsidR="00094D72" w:rsidRPr="009075BB" w:rsidRDefault="00094D72" w:rsidP="0079742D">
            <w:pPr>
              <w:pStyle w:val="NoSpacing"/>
              <w:rPr>
                <w:rFonts w:ascii="Times New Roman" w:hAnsi="Times New Roman" w:cs="Times New Roman"/>
                <w:sz w:val="24"/>
                <w:lang w:val="id"/>
              </w:rPr>
            </w:pPr>
          </w:p>
        </w:tc>
        <w:tc>
          <w:tcPr>
            <w:tcW w:w="2831" w:type="dxa"/>
          </w:tcPr>
          <w:p w14:paraId="5EB6FA56" w14:textId="78AB741C" w:rsidR="00094D72" w:rsidRPr="009075BB" w:rsidRDefault="00094D72" w:rsidP="0079742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2CAE8BB6" w14:textId="1D310971"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094D72" w:rsidRPr="009075BB" w14:paraId="4C9FB14B" w14:textId="77777777" w:rsidTr="009B6975">
        <w:tc>
          <w:tcPr>
            <w:tcW w:w="2264" w:type="dxa"/>
            <w:vMerge/>
          </w:tcPr>
          <w:p w14:paraId="0E6779E6" w14:textId="77777777" w:rsidR="00094D72" w:rsidRPr="009075BB" w:rsidRDefault="00094D72" w:rsidP="0079742D">
            <w:pPr>
              <w:pStyle w:val="NoSpacing"/>
              <w:rPr>
                <w:rFonts w:ascii="Times New Roman" w:hAnsi="Times New Roman" w:cs="Times New Roman"/>
                <w:sz w:val="24"/>
                <w:lang w:val="id"/>
              </w:rPr>
            </w:pPr>
          </w:p>
        </w:tc>
        <w:tc>
          <w:tcPr>
            <w:tcW w:w="2831" w:type="dxa"/>
          </w:tcPr>
          <w:p w14:paraId="32BC17B7" w14:textId="5BC960E7" w:rsidR="00094D72" w:rsidRPr="009075BB" w:rsidRDefault="00094D72" w:rsidP="0079742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74E692EE" w14:textId="410EB88A"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094D72" w:rsidRPr="009075BB" w14:paraId="3311914E" w14:textId="77777777" w:rsidTr="009B6975">
        <w:tc>
          <w:tcPr>
            <w:tcW w:w="2264" w:type="dxa"/>
            <w:vMerge/>
          </w:tcPr>
          <w:p w14:paraId="2CB7FC27" w14:textId="77777777" w:rsidR="00094D72" w:rsidRPr="009075BB" w:rsidRDefault="00094D72" w:rsidP="0079742D">
            <w:pPr>
              <w:pStyle w:val="NoSpacing"/>
              <w:rPr>
                <w:rFonts w:ascii="Times New Roman" w:hAnsi="Times New Roman" w:cs="Times New Roman"/>
                <w:sz w:val="24"/>
                <w:lang w:val="id"/>
              </w:rPr>
            </w:pPr>
          </w:p>
        </w:tc>
        <w:tc>
          <w:tcPr>
            <w:tcW w:w="2831" w:type="dxa"/>
          </w:tcPr>
          <w:p w14:paraId="295120A3" w14:textId="6F3BA293" w:rsidR="00094D72" w:rsidRPr="009075BB" w:rsidRDefault="00094D72" w:rsidP="0079742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285DD719" w14:textId="5138C36A"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094D72" w:rsidRPr="009075BB" w14:paraId="29690FE1" w14:textId="77777777" w:rsidTr="009B6975">
        <w:tc>
          <w:tcPr>
            <w:tcW w:w="2264" w:type="dxa"/>
            <w:vMerge/>
          </w:tcPr>
          <w:p w14:paraId="092FD057" w14:textId="77777777" w:rsidR="00094D72" w:rsidRPr="009075BB" w:rsidRDefault="00094D72" w:rsidP="0079742D">
            <w:pPr>
              <w:pStyle w:val="NoSpacing"/>
              <w:rPr>
                <w:rFonts w:ascii="Times New Roman" w:hAnsi="Times New Roman" w:cs="Times New Roman"/>
                <w:sz w:val="24"/>
                <w:lang w:val="id"/>
              </w:rPr>
            </w:pPr>
          </w:p>
        </w:tc>
        <w:tc>
          <w:tcPr>
            <w:tcW w:w="2831" w:type="dxa"/>
          </w:tcPr>
          <w:p w14:paraId="0A584B5D" w14:textId="228D864B" w:rsidR="00094D72" w:rsidRPr="009075BB" w:rsidRDefault="00094D72" w:rsidP="0079742D">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84FD346" w14:textId="05D3DACC"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094D72" w:rsidRPr="009075BB" w14:paraId="3C1EEFC4" w14:textId="77777777" w:rsidTr="009B6975">
        <w:tc>
          <w:tcPr>
            <w:tcW w:w="2264" w:type="dxa"/>
            <w:vMerge/>
          </w:tcPr>
          <w:p w14:paraId="7ABC32EF" w14:textId="40E2893C" w:rsidR="00094D72" w:rsidRPr="009075BB" w:rsidRDefault="00094D72" w:rsidP="0079742D">
            <w:pPr>
              <w:pStyle w:val="NoSpacing"/>
              <w:rPr>
                <w:rFonts w:ascii="Times New Roman" w:hAnsi="Times New Roman" w:cs="Times New Roman"/>
                <w:sz w:val="24"/>
                <w:lang w:val="id"/>
              </w:rPr>
            </w:pPr>
          </w:p>
        </w:tc>
        <w:tc>
          <w:tcPr>
            <w:tcW w:w="2831" w:type="dxa"/>
          </w:tcPr>
          <w:p w14:paraId="20FB024C" w14:textId="0D89FFD0" w:rsidR="00094D72" w:rsidRPr="009075BB" w:rsidRDefault="00094D72" w:rsidP="0079742D">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893E0AB" w14:textId="0227833E"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094D72" w:rsidRPr="009075BB" w14:paraId="1C5FD065" w14:textId="77777777" w:rsidTr="009B6975">
        <w:tc>
          <w:tcPr>
            <w:tcW w:w="2264" w:type="dxa"/>
            <w:vMerge w:val="restart"/>
          </w:tcPr>
          <w:p w14:paraId="14DEF31F" w14:textId="198DB00C"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4821A056" w14:textId="68D0BD07"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4D10E64C" w14:textId="2AF09B5F"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094D72" w:rsidRPr="009075BB" w14:paraId="47E9F558" w14:textId="77777777" w:rsidTr="009B6975">
        <w:tc>
          <w:tcPr>
            <w:tcW w:w="2264" w:type="dxa"/>
            <w:vMerge/>
          </w:tcPr>
          <w:p w14:paraId="1B1A85DD"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638E2D79" w14:textId="32E82E06"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0737204" w14:textId="103A7100"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094D72" w:rsidRPr="009075BB" w14:paraId="0A85A7DD" w14:textId="77777777" w:rsidTr="009B6975">
        <w:tc>
          <w:tcPr>
            <w:tcW w:w="2264" w:type="dxa"/>
            <w:vMerge/>
          </w:tcPr>
          <w:p w14:paraId="6031F4AB"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77841EDB" w14:textId="752301F6"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22A0B67D" w14:textId="5B0F42E3"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094D72" w:rsidRPr="009075BB" w14:paraId="43BC0335" w14:textId="77777777" w:rsidTr="009B6975">
        <w:tc>
          <w:tcPr>
            <w:tcW w:w="2264" w:type="dxa"/>
            <w:vMerge/>
          </w:tcPr>
          <w:p w14:paraId="545CE90F"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0B65BA05" w14:textId="7385D681"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589E15ED" w14:textId="7082FD1C"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094D72" w:rsidRPr="009075BB" w14:paraId="2B33E603" w14:textId="77777777" w:rsidTr="009B6975">
        <w:tc>
          <w:tcPr>
            <w:tcW w:w="2264" w:type="dxa"/>
            <w:vMerge/>
          </w:tcPr>
          <w:p w14:paraId="44C0C476"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323DAAE0" w14:textId="6C350AE3"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02D11C36" w14:textId="49EFA013"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094D72" w:rsidRPr="009075BB" w14:paraId="46EC4A7F" w14:textId="77777777" w:rsidTr="009B6975">
        <w:tc>
          <w:tcPr>
            <w:tcW w:w="2264" w:type="dxa"/>
            <w:vMerge/>
          </w:tcPr>
          <w:p w14:paraId="34C63123"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3257CEDA" w14:textId="08DCCB41"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DA75171" w14:textId="196E21A1"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094D72" w:rsidRPr="009075BB" w14:paraId="068603BA" w14:textId="77777777" w:rsidTr="009B6975">
        <w:tc>
          <w:tcPr>
            <w:tcW w:w="2264" w:type="dxa"/>
            <w:vMerge/>
          </w:tcPr>
          <w:p w14:paraId="1365A2D6"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3D24AD01" w14:textId="33F68CC2"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430DE138" w14:textId="762695CC"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094D72" w:rsidRPr="009075BB" w14:paraId="19103EDE" w14:textId="77777777" w:rsidTr="00B64018">
        <w:trPr>
          <w:trHeight w:val="711"/>
        </w:trPr>
        <w:tc>
          <w:tcPr>
            <w:tcW w:w="2264" w:type="dxa"/>
            <w:vMerge/>
          </w:tcPr>
          <w:p w14:paraId="3AF67191"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1B6FAB8F" w14:textId="128B457B"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2615454C" w14:textId="333C6B50"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094D72" w:rsidRPr="009075BB" w14:paraId="60CC7B93" w14:textId="77777777" w:rsidTr="00B64018">
        <w:trPr>
          <w:trHeight w:val="977"/>
        </w:trPr>
        <w:tc>
          <w:tcPr>
            <w:tcW w:w="2264" w:type="dxa"/>
            <w:vMerge/>
          </w:tcPr>
          <w:p w14:paraId="7C17D475" w14:textId="77777777" w:rsidR="00094D72" w:rsidRPr="009075BB" w:rsidRDefault="00094D72" w:rsidP="00094D72">
            <w:pPr>
              <w:pStyle w:val="NoSpacing"/>
              <w:rPr>
                <w:rFonts w:ascii="Times New Roman" w:hAnsi="Times New Roman" w:cs="Times New Roman"/>
                <w:sz w:val="24"/>
                <w:lang w:val="id"/>
              </w:rPr>
            </w:pPr>
          </w:p>
        </w:tc>
        <w:tc>
          <w:tcPr>
            <w:tcW w:w="2831" w:type="dxa"/>
          </w:tcPr>
          <w:p w14:paraId="393E7840" w14:textId="5485B5EF" w:rsidR="00094D72" w:rsidRPr="009075BB" w:rsidRDefault="00094D72" w:rsidP="00094D72">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2C9810E2" w14:textId="28A186DD" w:rsidR="00094D72" w:rsidRPr="009075BB" w:rsidRDefault="00094D72" w:rsidP="00094D72">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07987866" w14:textId="77777777" w:rsidR="002B5020" w:rsidRPr="009075BB" w:rsidRDefault="002B5020" w:rsidP="00915665">
      <w:pPr>
        <w:pStyle w:val="NoSpacing"/>
        <w:rPr>
          <w:rFonts w:ascii="Times New Roman" w:hAnsi="Times New Roman" w:cs="Times New Roman"/>
          <w:color w:val="FF0000"/>
          <w:sz w:val="24"/>
        </w:rPr>
      </w:pPr>
    </w:p>
    <w:p w14:paraId="4BABC878" w14:textId="66A96106" w:rsidR="0044632B" w:rsidRPr="009075BB" w:rsidRDefault="0044632B" w:rsidP="009B6975">
      <w:pPr>
        <w:pStyle w:val="Heading3"/>
        <w:numPr>
          <w:ilvl w:val="2"/>
          <w:numId w:val="5"/>
        </w:numPr>
        <w:spacing w:line="360" w:lineRule="auto"/>
        <w:ind w:left="1276" w:hanging="709"/>
        <w:rPr>
          <w:rFonts w:cs="Times New Roman"/>
        </w:rPr>
      </w:pPr>
      <w:bookmarkStart w:id="76" w:name="_Toc192654591"/>
      <w:r w:rsidRPr="009075BB">
        <w:rPr>
          <w:rFonts w:cs="Times New Roman"/>
        </w:rPr>
        <w:t xml:space="preserve">Kebutuhan </w:t>
      </w:r>
      <w:r w:rsidR="002B5020" w:rsidRPr="009075BB">
        <w:rPr>
          <w:rFonts w:cs="Times New Roman"/>
        </w:rPr>
        <w:t>Non-Fungisonal</w:t>
      </w:r>
      <w:bookmarkEnd w:id="76"/>
    </w:p>
    <w:p w14:paraId="18369005" w14:textId="7AD39EFA" w:rsidR="0044632B" w:rsidRPr="009075BB" w:rsidRDefault="00B64018" w:rsidP="00F01B6A">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003FBCED" w14:textId="77777777" w:rsidR="0044632B" w:rsidRPr="009075BB" w:rsidRDefault="0044632B" w:rsidP="009B6975">
      <w:pPr>
        <w:pStyle w:val="BodyText"/>
        <w:numPr>
          <w:ilvl w:val="0"/>
          <w:numId w:val="23"/>
        </w:numPr>
        <w:ind w:left="1701" w:hanging="567"/>
      </w:pPr>
      <w:r w:rsidRPr="009075BB">
        <w:t>Perangkat Keras</w:t>
      </w:r>
    </w:p>
    <w:p w14:paraId="283F90EA" w14:textId="77777777" w:rsidR="0044632B" w:rsidRPr="009075BB" w:rsidRDefault="0044632B" w:rsidP="009B6975">
      <w:pPr>
        <w:pStyle w:val="BodyText"/>
        <w:numPr>
          <w:ilvl w:val="0"/>
          <w:numId w:val="24"/>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29A7190F" w14:textId="77777777" w:rsidR="0044632B" w:rsidRPr="009075BB" w:rsidRDefault="0044632B" w:rsidP="009B6975">
      <w:pPr>
        <w:pStyle w:val="BodyText"/>
        <w:numPr>
          <w:ilvl w:val="0"/>
          <w:numId w:val="24"/>
        </w:numPr>
        <w:ind w:left="1701"/>
      </w:pPr>
      <w:r w:rsidRPr="009075BB">
        <w:rPr>
          <w:i/>
        </w:rPr>
        <w:t>Memory</w:t>
      </w:r>
      <w:r w:rsidRPr="009075BB">
        <w:t xml:space="preserve"> DDR IV 8GB </w:t>
      </w:r>
    </w:p>
    <w:p w14:paraId="0A791138" w14:textId="77777777" w:rsidR="0044632B" w:rsidRPr="009075BB" w:rsidRDefault="0044632B" w:rsidP="009B6975">
      <w:pPr>
        <w:pStyle w:val="BodyText"/>
        <w:numPr>
          <w:ilvl w:val="0"/>
          <w:numId w:val="24"/>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619650BB" w14:textId="77777777" w:rsidR="0044632B" w:rsidRPr="009075BB" w:rsidRDefault="0044632B" w:rsidP="009B6975">
      <w:pPr>
        <w:pStyle w:val="BodyText"/>
        <w:numPr>
          <w:ilvl w:val="0"/>
          <w:numId w:val="24"/>
        </w:numPr>
        <w:ind w:left="1701"/>
      </w:pPr>
      <w:r w:rsidRPr="009075BB">
        <w:rPr>
          <w:i/>
        </w:rPr>
        <w:t>Graphics</w:t>
      </w:r>
      <w:r w:rsidRPr="009075BB">
        <w:t> GeForce® GTX 1650 4GB GDDR6 </w:t>
      </w:r>
    </w:p>
    <w:p w14:paraId="5EA40966" w14:textId="77777777" w:rsidR="0044632B" w:rsidRPr="009075BB" w:rsidRDefault="0044632B" w:rsidP="0044632B">
      <w:pPr>
        <w:pStyle w:val="NoSpacing"/>
        <w:rPr>
          <w:rFonts w:ascii="Times New Roman" w:hAnsi="Times New Roman" w:cs="Times New Roman"/>
          <w:lang w:val="id"/>
        </w:rPr>
      </w:pPr>
    </w:p>
    <w:p w14:paraId="5609645F" w14:textId="77777777" w:rsidR="0044632B" w:rsidRPr="009075BB" w:rsidRDefault="0044632B" w:rsidP="009B6975">
      <w:pPr>
        <w:pStyle w:val="BodyText"/>
        <w:numPr>
          <w:ilvl w:val="0"/>
          <w:numId w:val="23"/>
        </w:numPr>
        <w:ind w:left="1701" w:hanging="567"/>
      </w:pPr>
      <w:r w:rsidRPr="009075BB">
        <w:t>Perangkat Lunak</w:t>
      </w:r>
    </w:p>
    <w:p w14:paraId="415C73F1" w14:textId="77777777" w:rsidR="0044632B" w:rsidRPr="009075BB" w:rsidRDefault="0044632B" w:rsidP="009B6975">
      <w:pPr>
        <w:pStyle w:val="BodyText"/>
        <w:numPr>
          <w:ilvl w:val="0"/>
          <w:numId w:val="25"/>
        </w:numPr>
        <w:ind w:left="1701"/>
      </w:pPr>
      <w:r w:rsidRPr="009075BB">
        <w:t xml:space="preserve">Sistem Operasi </w:t>
      </w:r>
      <w:r w:rsidRPr="009075BB">
        <w:rPr>
          <w:i/>
        </w:rPr>
        <w:t>Windows</w:t>
      </w:r>
      <w:r w:rsidRPr="009075BB">
        <w:t xml:space="preserve"> 10 </w:t>
      </w:r>
      <w:r w:rsidRPr="009075BB">
        <w:rPr>
          <w:i/>
        </w:rPr>
        <w:t>HOME</w:t>
      </w:r>
    </w:p>
    <w:p w14:paraId="12D8BFD1" w14:textId="77777777" w:rsidR="0044632B" w:rsidRPr="009075BB" w:rsidRDefault="0044632B" w:rsidP="009B6975">
      <w:pPr>
        <w:pStyle w:val="BodyText"/>
        <w:numPr>
          <w:ilvl w:val="0"/>
          <w:numId w:val="25"/>
        </w:numPr>
        <w:ind w:left="1701"/>
      </w:pPr>
      <w:r w:rsidRPr="009075BB">
        <w:rPr>
          <w:i/>
        </w:rPr>
        <w:t>Visual</w:t>
      </w:r>
      <w:r w:rsidRPr="009075BB">
        <w:t xml:space="preserve"> </w:t>
      </w:r>
      <w:r w:rsidRPr="009075BB">
        <w:rPr>
          <w:i/>
        </w:rPr>
        <w:t>Studio</w:t>
      </w:r>
      <w:r w:rsidRPr="009075BB">
        <w:t xml:space="preserve"> </w:t>
      </w:r>
      <w:r w:rsidRPr="009075BB">
        <w:rPr>
          <w:i/>
        </w:rPr>
        <w:t>Code</w:t>
      </w:r>
    </w:p>
    <w:p w14:paraId="2043718C" w14:textId="77777777" w:rsidR="0044632B" w:rsidRPr="009075BB" w:rsidRDefault="0044632B" w:rsidP="009B6975">
      <w:pPr>
        <w:pStyle w:val="BodyText"/>
        <w:numPr>
          <w:ilvl w:val="0"/>
          <w:numId w:val="25"/>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667B950" w14:textId="77777777" w:rsidR="0044632B" w:rsidRPr="009075BB" w:rsidRDefault="0044632B" w:rsidP="009B6975">
      <w:pPr>
        <w:pStyle w:val="BodyText"/>
        <w:numPr>
          <w:ilvl w:val="0"/>
          <w:numId w:val="25"/>
        </w:numPr>
        <w:ind w:left="1701"/>
      </w:pPr>
      <w:r w:rsidRPr="009075BB">
        <w:rPr>
          <w:i/>
        </w:rPr>
        <w:t>Web</w:t>
      </w:r>
      <w:r w:rsidRPr="009075BB">
        <w:t xml:space="preserve"> </w:t>
      </w:r>
      <w:r w:rsidRPr="009075BB">
        <w:rPr>
          <w:i/>
        </w:rPr>
        <w:t>Browser</w:t>
      </w:r>
    </w:p>
    <w:p w14:paraId="622E69B0" w14:textId="77777777" w:rsidR="006E1EB0" w:rsidRPr="009075BB" w:rsidRDefault="006E1EB0" w:rsidP="006E1EB0">
      <w:pPr>
        <w:pStyle w:val="NoSpacing"/>
        <w:rPr>
          <w:rFonts w:ascii="Times New Roman" w:hAnsi="Times New Roman" w:cs="Times New Roman"/>
        </w:rPr>
      </w:pPr>
    </w:p>
    <w:p w14:paraId="566BF25C" w14:textId="1DD0A630" w:rsidR="00C300E4" w:rsidRPr="009075BB" w:rsidRDefault="00C300E4" w:rsidP="009B6975">
      <w:pPr>
        <w:pStyle w:val="Heading3"/>
        <w:numPr>
          <w:ilvl w:val="2"/>
          <w:numId w:val="5"/>
        </w:numPr>
        <w:spacing w:line="360" w:lineRule="auto"/>
        <w:ind w:left="1276" w:hanging="709"/>
        <w:rPr>
          <w:rFonts w:cs="Times New Roman"/>
        </w:rPr>
      </w:pPr>
      <w:bookmarkStart w:id="77" w:name="_Toc192654592"/>
      <w:r w:rsidRPr="009075BB">
        <w:rPr>
          <w:rFonts w:cs="Times New Roman"/>
        </w:rPr>
        <w:t>Identifikasi Masalah</w:t>
      </w:r>
      <w:bookmarkEnd w:id="77"/>
    </w:p>
    <w:p w14:paraId="0D040DC7" w14:textId="3DA72F75" w:rsidR="000E6E9E" w:rsidRPr="009075BB" w:rsidRDefault="00A66A16" w:rsidP="00B64018">
      <w:pPr>
        <w:pStyle w:val="BodyText"/>
        <w:ind w:left="567" w:firstLine="709"/>
      </w:pPr>
      <w:r w:rsidRPr="009075BB">
        <w:t xml:space="preserve">Identifikasi </w:t>
      </w:r>
      <w:r w:rsidRPr="009075BB">
        <w:rPr>
          <w:color w:val="auto"/>
        </w:rPr>
        <w:t>permasalahan</w:t>
      </w:r>
      <w:r w:rsidRPr="009075BB">
        <w:t xml:space="preserve"> yang dihadapi oleh </w:t>
      </w:r>
      <w:r w:rsidR="00B36C34" w:rsidRPr="009075BB">
        <w:rPr>
          <w:i/>
        </w:rPr>
        <w:t xml:space="preserve">Marching Band </w:t>
      </w:r>
      <w:r w:rsidR="00B36C34" w:rsidRPr="009075BB">
        <w:t xml:space="preserve">Gema Oasis MAN 1 </w:t>
      </w:r>
      <w:r w:rsidR="00B36C34" w:rsidRPr="009075BB">
        <w:rPr>
          <w:color w:val="auto"/>
        </w:rPr>
        <w:t>Samarinda</w:t>
      </w:r>
      <w:r w:rsidR="00B36C34" w:rsidRPr="009075BB">
        <w:t xml:space="preserve"> (MB Oasis Mansa) adalah masih mengandalkan sistem manual dalam pengelolaan informasi, absensi, dan evaluasi anggota, sehingga kurang efisien. Penyebaran informasi terbatas pada komunikasi langsung, </w:t>
      </w:r>
      <w:r w:rsidR="00B36C34" w:rsidRPr="009075BB">
        <w:rPr>
          <w:i/>
        </w:rPr>
        <w:t>WhatsApp</w:t>
      </w:r>
      <w:r w:rsidR="00B36C34" w:rsidRPr="009075BB">
        <w:t xml:space="preserve"> dan </w:t>
      </w:r>
      <w:r w:rsidR="00B36C34" w:rsidRPr="009075BB">
        <w:rPr>
          <w:i/>
        </w:rPr>
        <w:t>Instagram</w:t>
      </w:r>
      <w:r w:rsidR="00B36C34" w:rsidRPr="009075BB">
        <w:t>, menyulitkan akses bagi calon anggota dan masyarakat. Absensi manual berisiko tidak akurat dan menghambat pemantauan kehadiran, sementara pemberian materi dan evaluasi performa belum terstruktur, menyulitkan pelatih dalam menilai perkembangan anggota secara efektif.</w:t>
      </w:r>
      <w:r w:rsidR="00042B28" w:rsidRPr="009075BB">
        <w:t xml:space="preserve"> </w:t>
      </w:r>
    </w:p>
    <w:p w14:paraId="0E1C7A7B" w14:textId="49C83845" w:rsidR="00915665" w:rsidRPr="009075BB" w:rsidRDefault="00865C3C" w:rsidP="009B6975">
      <w:pPr>
        <w:pStyle w:val="Heading3"/>
        <w:numPr>
          <w:ilvl w:val="2"/>
          <w:numId w:val="5"/>
        </w:numPr>
        <w:spacing w:line="360" w:lineRule="auto"/>
        <w:ind w:left="1276" w:hanging="709"/>
        <w:rPr>
          <w:rFonts w:cs="Times New Roman"/>
        </w:rPr>
      </w:pPr>
      <w:bookmarkStart w:id="78" w:name="_Toc192654593"/>
      <w:r w:rsidRPr="009075BB">
        <w:rPr>
          <w:rFonts w:cs="Times New Roman"/>
        </w:rPr>
        <w:lastRenderedPageBreak/>
        <w:t>Pengumpulan Data</w:t>
      </w:r>
      <w:bookmarkEnd w:id="78"/>
    </w:p>
    <w:p w14:paraId="759388D6" w14:textId="5AC8B898" w:rsidR="00000E19" w:rsidRPr="009075BB" w:rsidRDefault="00125826" w:rsidP="00F01B6A">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F55127">
        <w:t>tiga</w:t>
      </w:r>
      <w:r w:rsidRPr="009075BB">
        <w:t xml:space="preserve"> metode yang dirancang secara sistematis untuk memastikan bahwa data yang diperoleh valid dan s</w:t>
      </w:r>
      <w:r w:rsidR="002840A3" w:rsidRPr="009075BB">
        <w:t>esuai dengan tujuan penelitian.</w:t>
      </w:r>
    </w:p>
    <w:p w14:paraId="37F576E0" w14:textId="77777777" w:rsidR="00000E19" w:rsidRPr="009075BB" w:rsidRDefault="00000E19" w:rsidP="00000E19">
      <w:pPr>
        <w:pStyle w:val="NoSpacing"/>
        <w:jc w:val="both"/>
        <w:rPr>
          <w:rFonts w:ascii="Times New Roman" w:hAnsi="Times New Roman" w:cs="Times New Roman"/>
          <w:sz w:val="24"/>
          <w:szCs w:val="24"/>
        </w:rPr>
      </w:pPr>
    </w:p>
    <w:p w14:paraId="6FEBFE57" w14:textId="69BFA9B3" w:rsidR="003F0F4D" w:rsidRPr="009075BB" w:rsidRDefault="005867A7" w:rsidP="009B6975">
      <w:pPr>
        <w:pStyle w:val="BodyText"/>
        <w:numPr>
          <w:ilvl w:val="0"/>
          <w:numId w:val="32"/>
        </w:numPr>
        <w:ind w:left="1701" w:hanging="567"/>
      </w:pPr>
      <w:r w:rsidRPr="009075BB">
        <w:t>Studi Pustaka</w:t>
      </w:r>
      <w:r w:rsidR="00D54736" w:rsidRPr="009075BB">
        <w:t xml:space="preserve"> </w:t>
      </w:r>
    </w:p>
    <w:p w14:paraId="54A494B7" w14:textId="7D4E8190" w:rsidR="005867A7" w:rsidRPr="009075BB" w:rsidRDefault="005867A7" w:rsidP="009B6975">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w:t>
      </w:r>
      <w:r w:rsidR="00501AFD" w:rsidRPr="009075BB">
        <w:t>ah ada dan diakui kebenarannya.</w:t>
      </w:r>
    </w:p>
    <w:p w14:paraId="1CCA7834" w14:textId="77777777" w:rsidR="00501AFD" w:rsidRPr="009075BB" w:rsidRDefault="00501AFD" w:rsidP="00501AFD">
      <w:pPr>
        <w:pStyle w:val="NoSpacing"/>
        <w:rPr>
          <w:rFonts w:ascii="Times New Roman" w:hAnsi="Times New Roman" w:cs="Times New Roman"/>
          <w:lang w:val="id"/>
        </w:rPr>
      </w:pPr>
    </w:p>
    <w:p w14:paraId="0566F5A7" w14:textId="2C495274" w:rsidR="003F0F4D" w:rsidRPr="009075BB" w:rsidRDefault="0003264D" w:rsidP="009B6975">
      <w:pPr>
        <w:pStyle w:val="BodyText"/>
        <w:numPr>
          <w:ilvl w:val="0"/>
          <w:numId w:val="32"/>
        </w:numPr>
        <w:ind w:left="1701" w:hanging="567"/>
      </w:pPr>
      <w:r w:rsidRPr="009075BB">
        <w:t>Observasi</w:t>
      </w:r>
      <w:r w:rsidR="00D54736" w:rsidRPr="009075BB">
        <w:t xml:space="preserve"> </w:t>
      </w:r>
    </w:p>
    <w:p w14:paraId="16812AC9" w14:textId="4928F198" w:rsidR="0056086F" w:rsidRPr="009075BB" w:rsidRDefault="004308F9" w:rsidP="009B6975">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4531BFC" w14:textId="77777777" w:rsidR="0056086F" w:rsidRPr="009075BB" w:rsidRDefault="0056086F" w:rsidP="00675C99">
      <w:pPr>
        <w:pStyle w:val="NoSpacing"/>
        <w:rPr>
          <w:rFonts w:ascii="Times New Roman" w:hAnsi="Times New Roman" w:cs="Times New Roman"/>
          <w:lang w:val="id"/>
        </w:rPr>
      </w:pPr>
    </w:p>
    <w:p w14:paraId="376560E0" w14:textId="16F823D5" w:rsidR="003F0F4D" w:rsidRPr="009075BB" w:rsidRDefault="005867A7" w:rsidP="009B6975">
      <w:pPr>
        <w:pStyle w:val="BodyText"/>
        <w:numPr>
          <w:ilvl w:val="0"/>
          <w:numId w:val="32"/>
        </w:numPr>
        <w:ind w:left="1701" w:hanging="567"/>
      </w:pPr>
      <w:r w:rsidRPr="009075BB">
        <w:t>Wawancara</w:t>
      </w:r>
      <w:r w:rsidR="00D54736" w:rsidRPr="009075BB">
        <w:t xml:space="preserve"> </w:t>
      </w:r>
    </w:p>
    <w:p w14:paraId="5D5E8A97" w14:textId="451D6F58" w:rsidR="00D54736" w:rsidRPr="009075BB" w:rsidRDefault="00A21522" w:rsidP="009B6975">
      <w:pPr>
        <w:pStyle w:val="BodyText"/>
        <w:ind w:left="1134"/>
      </w:pPr>
      <w:r w:rsidRPr="009075BB">
        <w:t xml:space="preserve">Wawancara dilakukan secara langsung kepada pihak-pihak yange telibat secara langsung delam pembuatan </w:t>
      </w:r>
      <w:r w:rsidRPr="009075BB">
        <w:rPr>
          <w:i/>
        </w:rPr>
        <w:t>website</w:t>
      </w:r>
      <w:r w:rsidRPr="009075BB">
        <w:t xml:space="preserve">, sehingga penulis mendapatkan data yang lengkap dan </w:t>
      </w:r>
      <w:r w:rsidR="00825F49" w:rsidRPr="009075BB">
        <w:t>jelas</w:t>
      </w:r>
      <w:r w:rsidRPr="009075BB">
        <w:t>.</w:t>
      </w:r>
    </w:p>
    <w:p w14:paraId="15456700" w14:textId="77777777" w:rsidR="00825F49" w:rsidRPr="009075BB" w:rsidRDefault="00825F49" w:rsidP="00825F49">
      <w:pPr>
        <w:pStyle w:val="NoSpacing"/>
        <w:rPr>
          <w:rFonts w:ascii="Times New Roman" w:hAnsi="Times New Roman" w:cs="Times New Roman"/>
          <w:lang w:val="id"/>
        </w:rPr>
      </w:pPr>
    </w:p>
    <w:p w14:paraId="3FE2342A" w14:textId="3B893FAD" w:rsidR="00915665" w:rsidRPr="009075BB" w:rsidRDefault="00865C3C" w:rsidP="009B6975">
      <w:pPr>
        <w:pStyle w:val="Heading3"/>
        <w:numPr>
          <w:ilvl w:val="2"/>
          <w:numId w:val="5"/>
        </w:numPr>
        <w:spacing w:line="360" w:lineRule="auto"/>
        <w:ind w:left="1276" w:hanging="709"/>
        <w:rPr>
          <w:rFonts w:cs="Times New Roman"/>
        </w:rPr>
      </w:pPr>
      <w:bookmarkStart w:id="79" w:name="_Toc192654594"/>
      <w:r w:rsidRPr="009075BB">
        <w:rPr>
          <w:rFonts w:cs="Times New Roman"/>
        </w:rPr>
        <w:t xml:space="preserve">Perancangan </w:t>
      </w:r>
      <w:r w:rsidR="009814E3" w:rsidRPr="009075BB">
        <w:rPr>
          <w:rFonts w:cs="Times New Roman"/>
        </w:rPr>
        <w:t>Data dan Sistem</w:t>
      </w:r>
      <w:bookmarkEnd w:id="79"/>
    </w:p>
    <w:p w14:paraId="63F7F83C" w14:textId="413AC0E0" w:rsidR="00865C3C" w:rsidRPr="009075BB" w:rsidRDefault="005C29C5" w:rsidP="00F01B6A">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w:t>
      </w:r>
      <w:r w:rsidR="001E0A3A" w:rsidRPr="009075BB">
        <w:rPr>
          <w:i/>
        </w:rPr>
        <w:t>ionship Diagram</w:t>
      </w:r>
      <w:r w:rsidR="001E0A3A" w:rsidRPr="009075BB">
        <w:t xml:space="preserve"> (ERD)</w:t>
      </w:r>
      <w:r w:rsidRPr="009075BB">
        <w:t>. ERD memodelkan struktur tabel serta hubungan antar tabel dalam basis data yang dirancang untuk mendukung penyimpanan data pada tahap pembangunan sistem. Rancangan ERD yang digunakan dapat dilihat pada gambar berikut.</w:t>
      </w:r>
    </w:p>
    <w:p w14:paraId="3C59F75E" w14:textId="77777777" w:rsidR="004910D3" w:rsidRPr="009075BB" w:rsidRDefault="004910D3" w:rsidP="00693C64">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6C53F40" wp14:editId="56C4ED3E">
            <wp:extent cx="5399398" cy="82497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40">
                      <a:extLst>
                        <a:ext uri="{28A0092B-C50C-407E-A947-70E740481C1C}">
                          <a14:useLocalDpi xmlns:a14="http://schemas.microsoft.com/office/drawing/2010/main" val="0"/>
                        </a:ext>
                      </a:extLst>
                    </a:blip>
                    <a:stretch>
                      <a:fillRect/>
                    </a:stretch>
                  </pic:blipFill>
                  <pic:spPr bwMode="auto">
                    <a:xfrm>
                      <a:off x="0" y="0"/>
                      <a:ext cx="5399398" cy="8249799"/>
                    </a:xfrm>
                    <a:prstGeom prst="rect">
                      <a:avLst/>
                    </a:prstGeom>
                    <a:ln>
                      <a:noFill/>
                    </a:ln>
                    <a:extLst>
                      <a:ext uri="{53640926-AAD7-44D8-BBD7-CCE9431645EC}">
                        <a14:shadowObscured xmlns:a14="http://schemas.microsoft.com/office/drawing/2010/main"/>
                      </a:ext>
                    </a:extLst>
                  </pic:spPr>
                </pic:pic>
              </a:graphicData>
            </a:graphic>
          </wp:inline>
        </w:drawing>
      </w:r>
    </w:p>
    <w:p w14:paraId="3E4F4258" w14:textId="036EC4ED" w:rsidR="006E2C2B" w:rsidRPr="009075BB" w:rsidRDefault="00062909" w:rsidP="006E2C2B">
      <w:pPr>
        <w:pStyle w:val="Gambar31"/>
        <w:rPr>
          <w:rFonts w:cs="Times New Roman"/>
          <w:lang w:val="en-US"/>
        </w:rPr>
      </w:pPr>
      <w:bookmarkStart w:id="80" w:name="_Toc192234286"/>
      <w:r w:rsidRPr="009075BB">
        <w:rPr>
          <w:rFonts w:cs="Times New Roman"/>
          <w:lang w:val="en-US"/>
        </w:rPr>
        <w:t>ERD Sistem</w:t>
      </w:r>
      <w:bookmarkEnd w:id="80"/>
    </w:p>
    <w:p w14:paraId="02AEB17B" w14:textId="56D45EF0" w:rsidR="00062909" w:rsidRPr="009075BB" w:rsidRDefault="00062909" w:rsidP="009B6975">
      <w:pPr>
        <w:pStyle w:val="BodyText"/>
        <w:rPr>
          <w:lang w:val="it-IT"/>
        </w:rPr>
      </w:pPr>
      <w:r w:rsidRPr="009075BB">
        <w:rPr>
          <w:lang w:val="it-IT"/>
        </w:rPr>
        <w:lastRenderedPageBreak/>
        <w:t xml:space="preserve">Penjelasan </w:t>
      </w:r>
      <w:r w:rsidRPr="009075BB">
        <w:t>terkait</w:t>
      </w:r>
      <w:r w:rsidRPr="009075BB">
        <w:rPr>
          <w:lang w:val="it-IT"/>
        </w:rPr>
        <w:t xml:space="preserve"> </w:t>
      </w:r>
      <w:r w:rsidRPr="009075BB">
        <w:t>tabel</w:t>
      </w:r>
      <w:r w:rsidRPr="009075BB">
        <w:rPr>
          <w:lang w:val="it-IT"/>
        </w:rPr>
        <w:t xml:space="preserve"> ERD sistem pada gambar 3.2</w:t>
      </w:r>
      <w:r w:rsidR="006E2C2B" w:rsidRPr="009075BB">
        <w:rPr>
          <w:lang w:val="it-IT"/>
        </w:rPr>
        <w:t xml:space="preserve"> </w:t>
      </w:r>
      <w:r w:rsidRPr="009075BB">
        <w:rPr>
          <w:lang w:val="it-IT"/>
        </w:rPr>
        <w:t>adalah sebagai berikut.</w:t>
      </w:r>
    </w:p>
    <w:p w14:paraId="61B48A4C" w14:textId="1F48CEDA" w:rsidR="00062909" w:rsidRPr="009075BB" w:rsidRDefault="00062909"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Users</w:t>
      </w:r>
    </w:p>
    <w:p w14:paraId="60B57F05" w14:textId="700DA734" w:rsidR="00E04EE1" w:rsidRPr="009075BB" w:rsidRDefault="00F365CB" w:rsidP="009B6975">
      <w:pPr>
        <w:pStyle w:val="BodyText"/>
        <w:ind w:left="1134"/>
        <w:rPr>
          <w:lang w:val="it-IT"/>
        </w:rPr>
      </w:pPr>
      <w:r w:rsidRPr="009075BB">
        <w:rPr>
          <w:lang w:val="it-IT"/>
        </w:rPr>
        <w:t xml:space="preserve">Tabel </w:t>
      </w:r>
      <w:r w:rsidRPr="009075BB">
        <w:rPr>
          <w:i/>
          <w:lang w:val="it-IT"/>
        </w:rPr>
        <w:t>Users</w:t>
      </w:r>
      <w:r w:rsidRPr="009075BB">
        <w:rPr>
          <w:lang w:val="it-IT"/>
        </w:rPr>
        <w:t xml:space="preserve"> dirancang untuk menyimpan informasi terkait data pengguna dalam sistem. Pengguna yang terdaftar dapat memiliki peran yang berbeda sesuai dengan </w:t>
      </w:r>
      <w:r w:rsidRPr="009075BB">
        <w:t>fungsinya</w:t>
      </w:r>
      <w:r w:rsidRPr="009075BB">
        <w:rPr>
          <w:lang w:val="it-IT"/>
        </w:rPr>
        <w:t xml:space="preserve"> dalam sistem, yaitu admin, anggota, pelatih, dan pembina. Setiap peran memiliki </w:t>
      </w:r>
      <w:r w:rsidRPr="009075BB">
        <w:t>tanggung</w:t>
      </w:r>
      <w:r w:rsidRPr="009075BB">
        <w:rPr>
          <w:lang w:val="it-IT"/>
        </w:rPr>
        <w:t xml:space="preserve"> jawab dan akses spesifik terhadap fitur-fitur sistem.</w:t>
      </w:r>
      <w:r w:rsidR="00E04EE1" w:rsidRPr="009075BB">
        <w:rPr>
          <w:lang w:val="it-IT"/>
        </w:rPr>
        <w:t xml:space="preserve"> Struktur tabel </w:t>
      </w:r>
      <w:r w:rsidR="00E04EE1" w:rsidRPr="009075BB">
        <w:rPr>
          <w:i/>
          <w:lang w:val="it-IT"/>
        </w:rPr>
        <w:t>users</w:t>
      </w:r>
      <w:r w:rsidR="00E04EE1" w:rsidRPr="009075BB">
        <w:rPr>
          <w:lang w:val="it-IT"/>
        </w:rPr>
        <w:t xml:space="preserve"> dapat dilihat pada tabel</w:t>
      </w:r>
      <w:r w:rsidR="00D116E7" w:rsidRPr="009075BB">
        <w:rPr>
          <w:lang w:val="it-IT"/>
        </w:rPr>
        <w:t xml:space="preserve"> 3.2</w:t>
      </w:r>
      <w:r w:rsidR="00E04EE1" w:rsidRPr="009075BB">
        <w:rPr>
          <w:lang w:val="it-IT"/>
        </w:rPr>
        <w:t xml:space="preserve"> berikut.</w:t>
      </w:r>
    </w:p>
    <w:p w14:paraId="2A61B926" w14:textId="34454DCB" w:rsidR="00362078" w:rsidRPr="009075BB" w:rsidRDefault="00362078" w:rsidP="00362078">
      <w:pPr>
        <w:pStyle w:val="NoSpacing"/>
        <w:rPr>
          <w:rFonts w:ascii="Times New Roman" w:hAnsi="Times New Roman" w:cs="Times New Roman"/>
          <w:lang w:val="it-IT"/>
        </w:rPr>
      </w:pPr>
    </w:p>
    <w:p w14:paraId="61C6422E" w14:textId="1CC422CA" w:rsidR="00362078" w:rsidRPr="009075BB" w:rsidRDefault="00362078" w:rsidP="00362078">
      <w:pPr>
        <w:pStyle w:val="TabelBab3"/>
        <w:ind w:left="1134" w:hanging="1134"/>
        <w:rPr>
          <w:lang w:val="it-IT"/>
        </w:rPr>
      </w:pPr>
      <w:bookmarkStart w:id="81" w:name="_Toc192653881"/>
      <w:r w:rsidRPr="009075BB">
        <w:t xml:space="preserve">Tabel </w:t>
      </w:r>
      <w:r w:rsidRPr="009075BB">
        <w:rPr>
          <w:i/>
          <w:lang w:val="en-US"/>
        </w:rPr>
        <w:t>Users</w:t>
      </w:r>
      <w:bookmarkEnd w:id="8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E04EE1" w:rsidRPr="009075BB" w14:paraId="5140CDAE" w14:textId="77777777" w:rsidTr="009B6975">
        <w:trPr>
          <w:tblHeader/>
        </w:trPr>
        <w:tc>
          <w:tcPr>
            <w:tcW w:w="567" w:type="dxa"/>
            <w:shd w:val="clear" w:color="auto" w:fill="BFBFBF" w:themeFill="background1" w:themeFillShade="BF"/>
            <w:vAlign w:val="center"/>
          </w:tcPr>
          <w:p w14:paraId="505DA8F6" w14:textId="01F4B225" w:rsidR="00E04EE1" w:rsidRPr="009075BB" w:rsidRDefault="00E04EE1" w:rsidP="00E04EE1">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427D3E3" w14:textId="33F3B8BC" w:rsidR="00E04EE1" w:rsidRPr="009075BB" w:rsidRDefault="002844E8" w:rsidP="00E04EE1">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6F8823B" w14:textId="3150184A" w:rsidR="00E04EE1" w:rsidRPr="009075BB" w:rsidRDefault="00E04EE1" w:rsidP="00E04EE1">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6A8F850" w14:textId="402FC8BC" w:rsidR="00E04EE1" w:rsidRPr="009075BB" w:rsidRDefault="00E04EE1" w:rsidP="00E04EE1">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0B4AD7AD" w14:textId="74DB1CF1" w:rsidR="00E04EE1" w:rsidRPr="009075BB" w:rsidRDefault="00E04EE1" w:rsidP="00E04EE1">
            <w:pPr>
              <w:pStyle w:val="BodyText"/>
              <w:ind w:firstLine="0"/>
              <w:jc w:val="center"/>
              <w:rPr>
                <w:b/>
                <w:lang w:val="it-IT"/>
              </w:rPr>
            </w:pPr>
            <w:r w:rsidRPr="009075BB">
              <w:rPr>
                <w:b/>
                <w:lang w:val="it-IT"/>
              </w:rPr>
              <w:t>Keterangan</w:t>
            </w:r>
          </w:p>
        </w:tc>
      </w:tr>
      <w:tr w:rsidR="00E04EE1" w:rsidRPr="009075BB" w14:paraId="7453A931" w14:textId="77777777" w:rsidTr="009B6975">
        <w:tc>
          <w:tcPr>
            <w:tcW w:w="567" w:type="dxa"/>
          </w:tcPr>
          <w:p w14:paraId="3E1F7124" w14:textId="78880667" w:rsidR="00E04EE1" w:rsidRPr="009075BB" w:rsidRDefault="00E04EE1" w:rsidP="00362078">
            <w:pPr>
              <w:pStyle w:val="BodyText"/>
              <w:ind w:firstLine="0"/>
              <w:jc w:val="center"/>
              <w:rPr>
                <w:lang w:val="it-IT"/>
              </w:rPr>
            </w:pPr>
            <w:r w:rsidRPr="009075BB">
              <w:rPr>
                <w:lang w:val="it-IT"/>
              </w:rPr>
              <w:t>1</w:t>
            </w:r>
          </w:p>
        </w:tc>
        <w:tc>
          <w:tcPr>
            <w:tcW w:w="1842" w:type="dxa"/>
          </w:tcPr>
          <w:p w14:paraId="57443F41" w14:textId="5FCFCD72" w:rsidR="00E04EE1" w:rsidRPr="009075BB" w:rsidRDefault="00E04EE1" w:rsidP="005767FF">
            <w:pPr>
              <w:pStyle w:val="BodyText"/>
              <w:ind w:firstLine="0"/>
              <w:rPr>
                <w:lang w:val="it-IT"/>
              </w:rPr>
            </w:pPr>
            <w:r w:rsidRPr="009075BB">
              <w:rPr>
                <w:lang w:val="it-IT"/>
              </w:rPr>
              <w:t>Id</w:t>
            </w:r>
          </w:p>
        </w:tc>
        <w:tc>
          <w:tcPr>
            <w:tcW w:w="1130" w:type="dxa"/>
          </w:tcPr>
          <w:p w14:paraId="703B7DE5" w14:textId="2FD41662" w:rsidR="00E04EE1" w:rsidRPr="009075BB" w:rsidRDefault="00E04EE1" w:rsidP="00E04EE1">
            <w:pPr>
              <w:pStyle w:val="BodyText"/>
              <w:ind w:firstLine="0"/>
              <w:rPr>
                <w:lang w:val="it-IT"/>
              </w:rPr>
            </w:pPr>
            <w:r w:rsidRPr="009075BB">
              <w:rPr>
                <w:lang w:val="it-IT"/>
              </w:rPr>
              <w:t>Int</w:t>
            </w:r>
          </w:p>
        </w:tc>
        <w:tc>
          <w:tcPr>
            <w:tcW w:w="630" w:type="dxa"/>
          </w:tcPr>
          <w:p w14:paraId="3559BFDD" w14:textId="5FC7794C" w:rsidR="00E04EE1" w:rsidRPr="009075BB" w:rsidRDefault="005767FF" w:rsidP="00E04EE1">
            <w:pPr>
              <w:pStyle w:val="BodyText"/>
              <w:ind w:firstLine="0"/>
              <w:rPr>
                <w:lang w:val="it-IT"/>
              </w:rPr>
            </w:pPr>
            <w:r w:rsidRPr="009075BB">
              <w:rPr>
                <w:lang w:val="it-IT"/>
              </w:rPr>
              <w:t>11</w:t>
            </w:r>
          </w:p>
        </w:tc>
        <w:tc>
          <w:tcPr>
            <w:tcW w:w="3201" w:type="dxa"/>
          </w:tcPr>
          <w:p w14:paraId="4F225CEC" w14:textId="7DC60930" w:rsidR="00E04EE1" w:rsidRPr="009075BB" w:rsidRDefault="005767FF" w:rsidP="00E04EE1">
            <w:pPr>
              <w:pStyle w:val="BodyText"/>
              <w:ind w:firstLine="0"/>
              <w:rPr>
                <w:lang w:val="it-IT"/>
              </w:rPr>
            </w:pPr>
            <w:r w:rsidRPr="009075BB">
              <w:rPr>
                <w:i/>
                <w:lang w:val="it-IT"/>
              </w:rPr>
              <w:t>Primary Key</w:t>
            </w:r>
            <w:r w:rsidRPr="009075BB">
              <w:rPr>
                <w:lang w:val="it-IT"/>
              </w:rPr>
              <w:t xml:space="preserve"> tabel</w:t>
            </w:r>
          </w:p>
        </w:tc>
      </w:tr>
      <w:tr w:rsidR="00E04EE1" w:rsidRPr="009075BB" w14:paraId="31F9948E" w14:textId="77777777" w:rsidTr="009B6975">
        <w:tc>
          <w:tcPr>
            <w:tcW w:w="567" w:type="dxa"/>
          </w:tcPr>
          <w:p w14:paraId="488EA660" w14:textId="315B61EC" w:rsidR="00E04EE1" w:rsidRPr="009075BB" w:rsidRDefault="005767FF" w:rsidP="00362078">
            <w:pPr>
              <w:pStyle w:val="BodyText"/>
              <w:ind w:firstLine="0"/>
              <w:jc w:val="center"/>
              <w:rPr>
                <w:lang w:val="it-IT"/>
              </w:rPr>
            </w:pPr>
            <w:r w:rsidRPr="009075BB">
              <w:rPr>
                <w:lang w:val="it-IT"/>
              </w:rPr>
              <w:t>2</w:t>
            </w:r>
          </w:p>
        </w:tc>
        <w:tc>
          <w:tcPr>
            <w:tcW w:w="1842" w:type="dxa"/>
          </w:tcPr>
          <w:p w14:paraId="2391882B" w14:textId="104FAB94" w:rsidR="00E04EE1" w:rsidRPr="009075BB" w:rsidRDefault="005767FF" w:rsidP="00E04EE1">
            <w:pPr>
              <w:pStyle w:val="BodyText"/>
              <w:ind w:firstLine="0"/>
              <w:rPr>
                <w:lang w:val="it-IT"/>
              </w:rPr>
            </w:pPr>
            <w:r w:rsidRPr="009075BB">
              <w:rPr>
                <w:lang w:val="it-IT"/>
              </w:rPr>
              <w:t>Name</w:t>
            </w:r>
          </w:p>
        </w:tc>
        <w:tc>
          <w:tcPr>
            <w:tcW w:w="1130" w:type="dxa"/>
          </w:tcPr>
          <w:p w14:paraId="2121A48D" w14:textId="3EA77A7B" w:rsidR="005767FF" w:rsidRPr="009075BB" w:rsidRDefault="005767FF" w:rsidP="00362078">
            <w:pPr>
              <w:pStyle w:val="BodyText"/>
              <w:ind w:firstLine="0"/>
              <w:rPr>
                <w:lang w:val="it-IT"/>
              </w:rPr>
            </w:pPr>
            <w:r w:rsidRPr="009075BB">
              <w:rPr>
                <w:lang w:val="it-IT"/>
              </w:rPr>
              <w:t>Varchar</w:t>
            </w:r>
          </w:p>
        </w:tc>
        <w:tc>
          <w:tcPr>
            <w:tcW w:w="630" w:type="dxa"/>
          </w:tcPr>
          <w:p w14:paraId="22B28147" w14:textId="214A16D3" w:rsidR="00E04EE1" w:rsidRPr="009075BB" w:rsidRDefault="005767FF" w:rsidP="00E04EE1">
            <w:pPr>
              <w:pStyle w:val="BodyText"/>
              <w:ind w:firstLine="0"/>
              <w:rPr>
                <w:lang w:val="it-IT"/>
              </w:rPr>
            </w:pPr>
            <w:r w:rsidRPr="009075BB">
              <w:rPr>
                <w:lang w:val="it-IT"/>
              </w:rPr>
              <w:t>50</w:t>
            </w:r>
          </w:p>
        </w:tc>
        <w:tc>
          <w:tcPr>
            <w:tcW w:w="3201" w:type="dxa"/>
          </w:tcPr>
          <w:p w14:paraId="35164248" w14:textId="64A7E83A" w:rsidR="00E04EE1" w:rsidRPr="009075BB" w:rsidRDefault="00362078" w:rsidP="00E04EE1">
            <w:pPr>
              <w:pStyle w:val="BodyText"/>
              <w:ind w:firstLine="0"/>
              <w:rPr>
                <w:lang w:val="it-IT"/>
              </w:rPr>
            </w:pPr>
            <w:r w:rsidRPr="009075BB">
              <w:rPr>
                <w:lang w:val="it-IT"/>
              </w:rPr>
              <w:t>Nama pengguna</w:t>
            </w:r>
          </w:p>
        </w:tc>
      </w:tr>
      <w:tr w:rsidR="00E04EE1" w:rsidRPr="009075BB" w14:paraId="6F63E677" w14:textId="77777777" w:rsidTr="009B6975">
        <w:tc>
          <w:tcPr>
            <w:tcW w:w="567" w:type="dxa"/>
          </w:tcPr>
          <w:p w14:paraId="4EC4E19A" w14:textId="38F8B09E" w:rsidR="00E04EE1" w:rsidRPr="009075BB" w:rsidRDefault="005767FF" w:rsidP="00362078">
            <w:pPr>
              <w:pStyle w:val="BodyText"/>
              <w:ind w:firstLine="0"/>
              <w:jc w:val="center"/>
              <w:rPr>
                <w:lang w:val="it-IT"/>
              </w:rPr>
            </w:pPr>
            <w:r w:rsidRPr="009075BB">
              <w:rPr>
                <w:lang w:val="it-IT"/>
              </w:rPr>
              <w:t>3</w:t>
            </w:r>
          </w:p>
        </w:tc>
        <w:tc>
          <w:tcPr>
            <w:tcW w:w="1842" w:type="dxa"/>
          </w:tcPr>
          <w:p w14:paraId="720FBEDD" w14:textId="04B43B5A" w:rsidR="00E04EE1" w:rsidRPr="009075BB" w:rsidRDefault="005767FF" w:rsidP="00E04EE1">
            <w:pPr>
              <w:pStyle w:val="BodyText"/>
              <w:ind w:firstLine="0"/>
              <w:rPr>
                <w:lang w:val="it-IT"/>
              </w:rPr>
            </w:pPr>
            <w:r w:rsidRPr="009075BB">
              <w:rPr>
                <w:lang w:val="it-IT"/>
              </w:rPr>
              <w:t>Email</w:t>
            </w:r>
          </w:p>
        </w:tc>
        <w:tc>
          <w:tcPr>
            <w:tcW w:w="1130" w:type="dxa"/>
          </w:tcPr>
          <w:p w14:paraId="611A1008" w14:textId="78992302" w:rsidR="00E04EE1" w:rsidRPr="009075BB" w:rsidRDefault="005767FF" w:rsidP="00E04EE1">
            <w:pPr>
              <w:pStyle w:val="BodyText"/>
              <w:ind w:firstLine="0"/>
              <w:rPr>
                <w:lang w:val="it-IT"/>
              </w:rPr>
            </w:pPr>
            <w:r w:rsidRPr="009075BB">
              <w:rPr>
                <w:lang w:val="it-IT"/>
              </w:rPr>
              <w:t>Varchar</w:t>
            </w:r>
          </w:p>
        </w:tc>
        <w:tc>
          <w:tcPr>
            <w:tcW w:w="630" w:type="dxa"/>
          </w:tcPr>
          <w:p w14:paraId="3FE5E48A" w14:textId="4BA80F0B" w:rsidR="00E04EE1" w:rsidRPr="009075BB" w:rsidRDefault="005767FF" w:rsidP="00E04EE1">
            <w:pPr>
              <w:pStyle w:val="BodyText"/>
              <w:ind w:firstLine="0"/>
              <w:rPr>
                <w:lang w:val="it-IT"/>
              </w:rPr>
            </w:pPr>
            <w:r w:rsidRPr="009075BB">
              <w:rPr>
                <w:lang w:val="it-IT"/>
              </w:rPr>
              <w:t>255</w:t>
            </w:r>
          </w:p>
        </w:tc>
        <w:tc>
          <w:tcPr>
            <w:tcW w:w="3201" w:type="dxa"/>
          </w:tcPr>
          <w:p w14:paraId="717D4F9B" w14:textId="6BD5429C" w:rsidR="00362078" w:rsidRPr="009075BB" w:rsidRDefault="00362078" w:rsidP="00362078">
            <w:pPr>
              <w:pStyle w:val="BodyText"/>
              <w:ind w:firstLine="0"/>
              <w:rPr>
                <w:lang w:val="it-IT"/>
              </w:rPr>
            </w:pPr>
            <w:r w:rsidRPr="009075BB">
              <w:rPr>
                <w:lang w:val="it-IT"/>
              </w:rPr>
              <w:t>Email pengguna</w:t>
            </w:r>
          </w:p>
        </w:tc>
      </w:tr>
      <w:tr w:rsidR="00E04EE1" w:rsidRPr="009075BB" w14:paraId="240735CD" w14:textId="77777777" w:rsidTr="009B6975">
        <w:tc>
          <w:tcPr>
            <w:tcW w:w="567" w:type="dxa"/>
          </w:tcPr>
          <w:p w14:paraId="668D587E" w14:textId="026806B0" w:rsidR="00E04EE1" w:rsidRPr="009075BB" w:rsidRDefault="005767FF" w:rsidP="00362078">
            <w:pPr>
              <w:pStyle w:val="BodyText"/>
              <w:ind w:firstLine="0"/>
              <w:jc w:val="center"/>
              <w:rPr>
                <w:lang w:val="it-IT"/>
              </w:rPr>
            </w:pPr>
            <w:r w:rsidRPr="009075BB">
              <w:rPr>
                <w:lang w:val="it-IT"/>
              </w:rPr>
              <w:t>4</w:t>
            </w:r>
          </w:p>
        </w:tc>
        <w:tc>
          <w:tcPr>
            <w:tcW w:w="1842" w:type="dxa"/>
          </w:tcPr>
          <w:p w14:paraId="5788BDF4" w14:textId="19EC060F" w:rsidR="00E04EE1" w:rsidRPr="009075BB" w:rsidRDefault="005767FF" w:rsidP="00E04EE1">
            <w:pPr>
              <w:pStyle w:val="BodyText"/>
              <w:ind w:firstLine="0"/>
              <w:rPr>
                <w:lang w:val="it-IT"/>
              </w:rPr>
            </w:pPr>
            <w:r w:rsidRPr="009075BB">
              <w:rPr>
                <w:lang w:val="it-IT"/>
              </w:rPr>
              <w:t>Password</w:t>
            </w:r>
          </w:p>
        </w:tc>
        <w:tc>
          <w:tcPr>
            <w:tcW w:w="1130" w:type="dxa"/>
          </w:tcPr>
          <w:p w14:paraId="33EC0DDC" w14:textId="45E4A1D3" w:rsidR="00E04EE1" w:rsidRPr="009075BB" w:rsidRDefault="005767FF" w:rsidP="00E04EE1">
            <w:pPr>
              <w:pStyle w:val="BodyText"/>
              <w:ind w:firstLine="0"/>
              <w:rPr>
                <w:lang w:val="it-IT"/>
              </w:rPr>
            </w:pPr>
            <w:r w:rsidRPr="009075BB">
              <w:rPr>
                <w:lang w:val="it-IT"/>
              </w:rPr>
              <w:t>Varchar</w:t>
            </w:r>
          </w:p>
        </w:tc>
        <w:tc>
          <w:tcPr>
            <w:tcW w:w="630" w:type="dxa"/>
          </w:tcPr>
          <w:p w14:paraId="01DC910F" w14:textId="0955F311" w:rsidR="00E04EE1" w:rsidRPr="009075BB" w:rsidRDefault="005767FF" w:rsidP="00E04EE1">
            <w:pPr>
              <w:pStyle w:val="BodyText"/>
              <w:ind w:firstLine="0"/>
              <w:rPr>
                <w:lang w:val="it-IT"/>
              </w:rPr>
            </w:pPr>
            <w:r w:rsidRPr="009075BB">
              <w:rPr>
                <w:lang w:val="it-IT"/>
              </w:rPr>
              <w:t>255</w:t>
            </w:r>
          </w:p>
        </w:tc>
        <w:tc>
          <w:tcPr>
            <w:tcW w:w="3201" w:type="dxa"/>
          </w:tcPr>
          <w:p w14:paraId="05B5A1A7" w14:textId="5FC81856" w:rsidR="00E04EE1" w:rsidRPr="009075BB" w:rsidRDefault="00362078" w:rsidP="00E04EE1">
            <w:pPr>
              <w:pStyle w:val="BodyText"/>
              <w:ind w:firstLine="0"/>
              <w:rPr>
                <w:lang w:val="it-IT"/>
              </w:rPr>
            </w:pPr>
            <w:r w:rsidRPr="009075BB">
              <w:rPr>
                <w:lang w:val="it-IT"/>
              </w:rPr>
              <w:t>Password pengguna</w:t>
            </w:r>
          </w:p>
        </w:tc>
      </w:tr>
      <w:tr w:rsidR="00E04EE1" w:rsidRPr="009075BB" w14:paraId="5428AF04" w14:textId="77777777" w:rsidTr="009B6975">
        <w:tc>
          <w:tcPr>
            <w:tcW w:w="567" w:type="dxa"/>
          </w:tcPr>
          <w:p w14:paraId="43A7B16F" w14:textId="2516755C" w:rsidR="00E04EE1" w:rsidRPr="009075BB" w:rsidRDefault="005767FF" w:rsidP="00362078">
            <w:pPr>
              <w:pStyle w:val="BodyText"/>
              <w:ind w:firstLine="0"/>
              <w:jc w:val="center"/>
              <w:rPr>
                <w:lang w:val="it-IT"/>
              </w:rPr>
            </w:pPr>
            <w:r w:rsidRPr="009075BB">
              <w:rPr>
                <w:lang w:val="it-IT"/>
              </w:rPr>
              <w:t>5</w:t>
            </w:r>
          </w:p>
        </w:tc>
        <w:tc>
          <w:tcPr>
            <w:tcW w:w="1842" w:type="dxa"/>
          </w:tcPr>
          <w:p w14:paraId="134ED438" w14:textId="41CEEDC8" w:rsidR="00E04EE1" w:rsidRPr="009075BB" w:rsidRDefault="005767FF" w:rsidP="00E04EE1">
            <w:pPr>
              <w:pStyle w:val="BodyText"/>
              <w:ind w:firstLine="0"/>
              <w:rPr>
                <w:lang w:val="it-IT"/>
              </w:rPr>
            </w:pPr>
            <w:r w:rsidRPr="009075BB">
              <w:rPr>
                <w:lang w:val="it-IT"/>
              </w:rPr>
              <w:t>Role</w:t>
            </w:r>
          </w:p>
        </w:tc>
        <w:tc>
          <w:tcPr>
            <w:tcW w:w="1130" w:type="dxa"/>
          </w:tcPr>
          <w:p w14:paraId="52301EE4" w14:textId="5D995E67" w:rsidR="00E04EE1" w:rsidRPr="009075BB" w:rsidRDefault="005767FF" w:rsidP="00E04EE1">
            <w:pPr>
              <w:pStyle w:val="BodyText"/>
              <w:ind w:firstLine="0"/>
              <w:rPr>
                <w:lang w:val="it-IT"/>
              </w:rPr>
            </w:pPr>
            <w:r w:rsidRPr="009075BB">
              <w:rPr>
                <w:lang w:val="it-IT"/>
              </w:rPr>
              <w:t>Varchar</w:t>
            </w:r>
          </w:p>
        </w:tc>
        <w:tc>
          <w:tcPr>
            <w:tcW w:w="630" w:type="dxa"/>
          </w:tcPr>
          <w:p w14:paraId="1B1DF3A9" w14:textId="4FCBFC1F" w:rsidR="00E04EE1" w:rsidRPr="009075BB" w:rsidRDefault="005767FF" w:rsidP="00E04EE1">
            <w:pPr>
              <w:pStyle w:val="BodyText"/>
              <w:ind w:firstLine="0"/>
              <w:rPr>
                <w:lang w:val="it-IT"/>
              </w:rPr>
            </w:pPr>
            <w:r w:rsidRPr="009075BB">
              <w:rPr>
                <w:lang w:val="it-IT"/>
              </w:rPr>
              <w:t>20</w:t>
            </w:r>
          </w:p>
        </w:tc>
        <w:tc>
          <w:tcPr>
            <w:tcW w:w="3201" w:type="dxa"/>
          </w:tcPr>
          <w:p w14:paraId="67196446" w14:textId="25602756" w:rsidR="00E04EE1" w:rsidRPr="009075BB" w:rsidRDefault="00362078" w:rsidP="00E04EE1">
            <w:pPr>
              <w:pStyle w:val="BodyText"/>
              <w:ind w:firstLine="0"/>
              <w:rPr>
                <w:lang w:val="it-IT"/>
              </w:rPr>
            </w:pPr>
            <w:r w:rsidRPr="009075BB">
              <w:rPr>
                <w:lang w:val="it-IT"/>
              </w:rPr>
              <w:t>Peran pengguna dalam sistem</w:t>
            </w:r>
          </w:p>
        </w:tc>
      </w:tr>
    </w:tbl>
    <w:p w14:paraId="0D2FF5A2" w14:textId="7C680CC4" w:rsidR="0056086F" w:rsidRPr="009075BB" w:rsidRDefault="00E04EE1" w:rsidP="000E6E9E">
      <w:pPr>
        <w:pStyle w:val="BodyText"/>
        <w:ind w:left="284" w:firstLine="425"/>
        <w:rPr>
          <w:lang w:val="it-IT"/>
        </w:rPr>
      </w:pPr>
      <w:r w:rsidRPr="009075BB">
        <w:rPr>
          <w:lang w:val="it-IT"/>
        </w:rPr>
        <w:t xml:space="preserve"> </w:t>
      </w:r>
    </w:p>
    <w:p w14:paraId="1F117167" w14:textId="2B37D62B" w:rsidR="00062909" w:rsidRPr="009075BB" w:rsidRDefault="00062909"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Members</w:t>
      </w:r>
    </w:p>
    <w:p w14:paraId="2B7765AB" w14:textId="79D8C41D" w:rsidR="00362078" w:rsidRPr="009075BB" w:rsidRDefault="00F86A11" w:rsidP="009B6975">
      <w:pPr>
        <w:pStyle w:val="BodyText"/>
        <w:ind w:left="1134"/>
        <w:rPr>
          <w:lang w:val="it-IT"/>
        </w:rPr>
      </w:pPr>
      <w:r w:rsidRPr="009075BB">
        <w:rPr>
          <w:lang w:val="it-IT"/>
        </w:rPr>
        <w:t xml:space="preserve">Tabel </w:t>
      </w:r>
      <w:r w:rsidRPr="009075BB">
        <w:rPr>
          <w:i/>
          <w:lang w:val="it-IT"/>
        </w:rPr>
        <w:t>Member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namun dengan tambahan atribut yang spesifik untuk menyimpan informasi terkait keanggotaan.</w:t>
      </w:r>
      <w:r w:rsidR="002844E8" w:rsidRPr="009075BB">
        <w:rPr>
          <w:lang w:val="it-IT"/>
        </w:rPr>
        <w:t xml:space="preserve"> Struktur tabel </w:t>
      </w:r>
      <w:r w:rsidR="002F4D1A" w:rsidRPr="009075BB">
        <w:rPr>
          <w:i/>
          <w:lang w:val="it-IT"/>
        </w:rPr>
        <w:t>Members</w:t>
      </w:r>
      <w:r w:rsidR="002844E8" w:rsidRPr="009075BB">
        <w:rPr>
          <w:lang w:val="it-IT"/>
        </w:rPr>
        <w:t xml:space="preserve"> dapat dilihat pada tabel</w:t>
      </w:r>
      <w:r w:rsidR="00D116E7" w:rsidRPr="009075BB">
        <w:rPr>
          <w:lang w:val="it-IT"/>
        </w:rPr>
        <w:t xml:space="preserve"> 3.3</w:t>
      </w:r>
      <w:r w:rsidR="002844E8" w:rsidRPr="009075BB">
        <w:rPr>
          <w:lang w:val="it-IT"/>
        </w:rPr>
        <w:t xml:space="preserve"> berikut.</w:t>
      </w:r>
    </w:p>
    <w:p w14:paraId="7802FC0C" w14:textId="77777777" w:rsidR="00F86A11" w:rsidRPr="009075BB" w:rsidRDefault="00F86A11" w:rsidP="00F86A11">
      <w:pPr>
        <w:pStyle w:val="NoSpacing"/>
        <w:rPr>
          <w:rFonts w:ascii="Times New Roman" w:hAnsi="Times New Roman" w:cs="Times New Roman"/>
          <w:lang w:val="it-IT"/>
        </w:rPr>
      </w:pPr>
    </w:p>
    <w:p w14:paraId="258C489B" w14:textId="1C4FFB13" w:rsidR="00F86A11" w:rsidRPr="009075BB" w:rsidRDefault="00F86A11" w:rsidP="00F86A11">
      <w:pPr>
        <w:pStyle w:val="TabelBab3"/>
      </w:pPr>
      <w:bookmarkStart w:id="82" w:name="_Toc192653882"/>
      <w:r w:rsidRPr="009075BB">
        <w:t xml:space="preserve">Tabel </w:t>
      </w:r>
      <w:r w:rsidRPr="009075BB">
        <w:rPr>
          <w:i/>
        </w:rPr>
        <w:t>Members</w:t>
      </w:r>
      <w:bookmarkEnd w:id="82"/>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F86A11" w:rsidRPr="009075BB" w14:paraId="2315557A" w14:textId="77777777" w:rsidTr="009B6975">
        <w:trPr>
          <w:tblHeader/>
        </w:trPr>
        <w:tc>
          <w:tcPr>
            <w:tcW w:w="567" w:type="dxa"/>
            <w:shd w:val="clear" w:color="auto" w:fill="BFBFBF" w:themeFill="background1" w:themeFillShade="BF"/>
            <w:vAlign w:val="center"/>
          </w:tcPr>
          <w:p w14:paraId="18C41EF1" w14:textId="77777777" w:rsidR="00F86A11" w:rsidRPr="009075BB" w:rsidRDefault="00F86A11" w:rsidP="00A16547">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36E3B7BD" w14:textId="0CC6D218" w:rsidR="00F86A11" w:rsidRPr="009075BB" w:rsidRDefault="002844E8"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90CA7FC" w14:textId="77777777" w:rsidR="00F86A11" w:rsidRPr="009075BB" w:rsidRDefault="00F86A11"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5955A4B" w14:textId="77777777" w:rsidR="00F86A11" w:rsidRPr="009075BB" w:rsidRDefault="00F86A11"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5DB5D0BA" w14:textId="77777777" w:rsidR="00F86A11" w:rsidRPr="009075BB" w:rsidRDefault="00F86A11" w:rsidP="00A16547">
            <w:pPr>
              <w:pStyle w:val="BodyText"/>
              <w:ind w:firstLine="0"/>
              <w:jc w:val="center"/>
              <w:rPr>
                <w:b/>
                <w:lang w:val="it-IT"/>
              </w:rPr>
            </w:pPr>
            <w:r w:rsidRPr="009075BB">
              <w:rPr>
                <w:b/>
                <w:lang w:val="it-IT"/>
              </w:rPr>
              <w:t>Keterangan</w:t>
            </w:r>
          </w:p>
        </w:tc>
      </w:tr>
      <w:tr w:rsidR="00F86A11" w:rsidRPr="009075BB" w14:paraId="1C265C5F" w14:textId="77777777" w:rsidTr="009B6975">
        <w:tc>
          <w:tcPr>
            <w:tcW w:w="567" w:type="dxa"/>
          </w:tcPr>
          <w:p w14:paraId="047CDE00" w14:textId="77777777" w:rsidR="00F86A11" w:rsidRPr="009075BB" w:rsidRDefault="00F86A11" w:rsidP="00A16547">
            <w:pPr>
              <w:pStyle w:val="BodyText"/>
              <w:ind w:firstLine="0"/>
              <w:jc w:val="center"/>
              <w:rPr>
                <w:lang w:val="it-IT"/>
              </w:rPr>
            </w:pPr>
            <w:r w:rsidRPr="009075BB">
              <w:rPr>
                <w:lang w:val="it-IT"/>
              </w:rPr>
              <w:t>1</w:t>
            </w:r>
          </w:p>
        </w:tc>
        <w:tc>
          <w:tcPr>
            <w:tcW w:w="1696" w:type="dxa"/>
          </w:tcPr>
          <w:p w14:paraId="455D4DB6" w14:textId="77777777" w:rsidR="00F86A11" w:rsidRPr="009075BB" w:rsidRDefault="00F86A11" w:rsidP="00A16547">
            <w:pPr>
              <w:pStyle w:val="BodyText"/>
              <w:ind w:firstLine="0"/>
              <w:rPr>
                <w:lang w:val="it-IT"/>
              </w:rPr>
            </w:pPr>
            <w:r w:rsidRPr="009075BB">
              <w:rPr>
                <w:lang w:val="it-IT"/>
              </w:rPr>
              <w:t>Id</w:t>
            </w:r>
          </w:p>
        </w:tc>
        <w:tc>
          <w:tcPr>
            <w:tcW w:w="1140" w:type="dxa"/>
          </w:tcPr>
          <w:p w14:paraId="277B234C" w14:textId="77777777" w:rsidR="00F86A11" w:rsidRPr="009075BB" w:rsidRDefault="00F86A11" w:rsidP="00A16547">
            <w:pPr>
              <w:pStyle w:val="BodyText"/>
              <w:ind w:firstLine="0"/>
              <w:rPr>
                <w:lang w:val="it-IT"/>
              </w:rPr>
            </w:pPr>
            <w:r w:rsidRPr="009075BB">
              <w:rPr>
                <w:lang w:val="it-IT"/>
              </w:rPr>
              <w:t>Int</w:t>
            </w:r>
          </w:p>
        </w:tc>
        <w:tc>
          <w:tcPr>
            <w:tcW w:w="630" w:type="dxa"/>
          </w:tcPr>
          <w:p w14:paraId="3A05EED4" w14:textId="77777777" w:rsidR="00F86A11" w:rsidRPr="009075BB" w:rsidRDefault="00F86A11" w:rsidP="00A16547">
            <w:pPr>
              <w:pStyle w:val="BodyText"/>
              <w:ind w:firstLine="0"/>
              <w:rPr>
                <w:lang w:val="it-IT"/>
              </w:rPr>
            </w:pPr>
            <w:r w:rsidRPr="009075BB">
              <w:rPr>
                <w:lang w:val="it-IT"/>
              </w:rPr>
              <w:t>11</w:t>
            </w:r>
          </w:p>
        </w:tc>
        <w:tc>
          <w:tcPr>
            <w:tcW w:w="3327" w:type="dxa"/>
          </w:tcPr>
          <w:p w14:paraId="10A81B27" w14:textId="77777777" w:rsidR="00F86A11" w:rsidRPr="009075BB" w:rsidRDefault="00F86A11" w:rsidP="00A16547">
            <w:pPr>
              <w:pStyle w:val="BodyText"/>
              <w:ind w:firstLine="0"/>
              <w:rPr>
                <w:lang w:val="it-IT"/>
              </w:rPr>
            </w:pPr>
            <w:r w:rsidRPr="009075BB">
              <w:rPr>
                <w:i/>
                <w:lang w:val="it-IT"/>
              </w:rPr>
              <w:t>Primary Key</w:t>
            </w:r>
            <w:r w:rsidRPr="009075BB">
              <w:rPr>
                <w:lang w:val="it-IT"/>
              </w:rPr>
              <w:t xml:space="preserve"> tabel</w:t>
            </w:r>
          </w:p>
        </w:tc>
      </w:tr>
      <w:tr w:rsidR="00F86A11" w:rsidRPr="009075BB" w14:paraId="3B40AE35" w14:textId="77777777" w:rsidTr="009B6975">
        <w:tc>
          <w:tcPr>
            <w:tcW w:w="567" w:type="dxa"/>
          </w:tcPr>
          <w:p w14:paraId="06B25AA4" w14:textId="77777777" w:rsidR="00F86A11" w:rsidRPr="009075BB" w:rsidRDefault="00F86A11" w:rsidP="00A16547">
            <w:pPr>
              <w:pStyle w:val="BodyText"/>
              <w:ind w:firstLine="0"/>
              <w:jc w:val="center"/>
              <w:rPr>
                <w:lang w:val="it-IT"/>
              </w:rPr>
            </w:pPr>
            <w:r w:rsidRPr="009075BB">
              <w:rPr>
                <w:lang w:val="it-IT"/>
              </w:rPr>
              <w:t>2</w:t>
            </w:r>
          </w:p>
        </w:tc>
        <w:tc>
          <w:tcPr>
            <w:tcW w:w="1696" w:type="dxa"/>
          </w:tcPr>
          <w:p w14:paraId="034C0CEA" w14:textId="0FFA2524" w:rsidR="00F86A11" w:rsidRPr="009075BB" w:rsidRDefault="00F86A11" w:rsidP="00A16547">
            <w:pPr>
              <w:pStyle w:val="BodyText"/>
              <w:ind w:firstLine="0"/>
              <w:rPr>
                <w:lang w:val="it-IT"/>
              </w:rPr>
            </w:pPr>
            <w:r w:rsidRPr="009075BB">
              <w:rPr>
                <w:lang w:val="it-IT"/>
              </w:rPr>
              <w:t>User_id</w:t>
            </w:r>
          </w:p>
        </w:tc>
        <w:tc>
          <w:tcPr>
            <w:tcW w:w="1140" w:type="dxa"/>
          </w:tcPr>
          <w:p w14:paraId="17981D7D" w14:textId="0020280A" w:rsidR="00F86A11" w:rsidRPr="009075BB" w:rsidRDefault="00F86A11" w:rsidP="00A16547">
            <w:pPr>
              <w:pStyle w:val="BodyText"/>
              <w:ind w:firstLine="0"/>
              <w:rPr>
                <w:lang w:val="it-IT"/>
              </w:rPr>
            </w:pPr>
            <w:r w:rsidRPr="009075BB">
              <w:rPr>
                <w:lang w:val="it-IT"/>
              </w:rPr>
              <w:t>Int</w:t>
            </w:r>
          </w:p>
        </w:tc>
        <w:tc>
          <w:tcPr>
            <w:tcW w:w="630" w:type="dxa"/>
          </w:tcPr>
          <w:p w14:paraId="41B00BE5" w14:textId="01A2D890" w:rsidR="00F86A11" w:rsidRPr="009075BB" w:rsidRDefault="00F86A11" w:rsidP="00A16547">
            <w:pPr>
              <w:pStyle w:val="BodyText"/>
              <w:ind w:firstLine="0"/>
              <w:rPr>
                <w:lang w:val="it-IT"/>
              </w:rPr>
            </w:pPr>
            <w:r w:rsidRPr="009075BB">
              <w:rPr>
                <w:lang w:val="it-IT"/>
              </w:rPr>
              <w:t>11</w:t>
            </w:r>
          </w:p>
        </w:tc>
        <w:tc>
          <w:tcPr>
            <w:tcW w:w="3327" w:type="dxa"/>
          </w:tcPr>
          <w:p w14:paraId="19C5259D" w14:textId="5BB77ED7" w:rsidR="00F86A11" w:rsidRPr="009075BB" w:rsidRDefault="00F86A11" w:rsidP="00A16547">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w:t>
            </w:r>
            <w:r w:rsidR="002844E8" w:rsidRPr="009075BB">
              <w:rPr>
                <w:lang w:val="it-IT"/>
              </w:rPr>
              <w:t xml:space="preserve"> atribut</w:t>
            </w:r>
            <w:r w:rsidRPr="009075BB">
              <w:rPr>
                <w:lang w:val="it-IT"/>
              </w:rPr>
              <w:t xml:space="preserve"> </w:t>
            </w:r>
            <w:r w:rsidR="002844E8" w:rsidRPr="009075BB">
              <w:rPr>
                <w:lang w:val="it-IT"/>
              </w:rPr>
              <w:t>I</w:t>
            </w:r>
            <w:r w:rsidRPr="009075BB">
              <w:rPr>
                <w:lang w:val="it-IT"/>
              </w:rPr>
              <w:t xml:space="preserve">d di tabel </w:t>
            </w:r>
            <w:r w:rsidRPr="009075BB">
              <w:rPr>
                <w:i/>
                <w:lang w:val="it-IT"/>
              </w:rPr>
              <w:t>Users</w:t>
            </w:r>
          </w:p>
        </w:tc>
      </w:tr>
      <w:tr w:rsidR="00F86A11" w:rsidRPr="009075BB" w14:paraId="4E7B1D8B" w14:textId="77777777" w:rsidTr="00B64018">
        <w:trPr>
          <w:trHeight w:val="605"/>
        </w:trPr>
        <w:tc>
          <w:tcPr>
            <w:tcW w:w="567" w:type="dxa"/>
          </w:tcPr>
          <w:p w14:paraId="3B680D9B" w14:textId="77777777" w:rsidR="00F86A11" w:rsidRPr="009075BB" w:rsidRDefault="00F86A11" w:rsidP="00A16547">
            <w:pPr>
              <w:pStyle w:val="BodyText"/>
              <w:ind w:firstLine="0"/>
              <w:jc w:val="center"/>
              <w:rPr>
                <w:lang w:val="it-IT"/>
              </w:rPr>
            </w:pPr>
            <w:r w:rsidRPr="009075BB">
              <w:rPr>
                <w:lang w:val="it-IT"/>
              </w:rPr>
              <w:t>3</w:t>
            </w:r>
          </w:p>
        </w:tc>
        <w:tc>
          <w:tcPr>
            <w:tcW w:w="1696" w:type="dxa"/>
          </w:tcPr>
          <w:p w14:paraId="21DED1CC" w14:textId="3BC8B28F" w:rsidR="00F86A11" w:rsidRPr="009075BB" w:rsidRDefault="00F86A11" w:rsidP="00A16547">
            <w:pPr>
              <w:pStyle w:val="BodyText"/>
              <w:ind w:firstLine="0"/>
              <w:rPr>
                <w:lang w:val="it-IT"/>
              </w:rPr>
            </w:pPr>
            <w:r w:rsidRPr="009075BB">
              <w:rPr>
                <w:lang w:val="it-IT"/>
              </w:rPr>
              <w:t>Section</w:t>
            </w:r>
          </w:p>
        </w:tc>
        <w:tc>
          <w:tcPr>
            <w:tcW w:w="1140" w:type="dxa"/>
          </w:tcPr>
          <w:p w14:paraId="7C233474" w14:textId="77777777" w:rsidR="00F86A11" w:rsidRPr="009075BB" w:rsidRDefault="00F86A11" w:rsidP="00A16547">
            <w:pPr>
              <w:pStyle w:val="BodyText"/>
              <w:ind w:firstLine="0"/>
              <w:rPr>
                <w:lang w:val="it-IT"/>
              </w:rPr>
            </w:pPr>
            <w:r w:rsidRPr="009075BB">
              <w:rPr>
                <w:lang w:val="it-IT"/>
              </w:rPr>
              <w:t>Varchar</w:t>
            </w:r>
          </w:p>
        </w:tc>
        <w:tc>
          <w:tcPr>
            <w:tcW w:w="630" w:type="dxa"/>
          </w:tcPr>
          <w:p w14:paraId="6DA052EE" w14:textId="2D37CFCA" w:rsidR="00F86A11" w:rsidRPr="009075BB" w:rsidRDefault="00F86A11" w:rsidP="00A16547">
            <w:pPr>
              <w:pStyle w:val="BodyText"/>
              <w:ind w:firstLine="0"/>
              <w:rPr>
                <w:lang w:val="it-IT"/>
              </w:rPr>
            </w:pPr>
            <w:r w:rsidRPr="009075BB">
              <w:rPr>
                <w:lang w:val="it-IT"/>
              </w:rPr>
              <w:t>20</w:t>
            </w:r>
          </w:p>
        </w:tc>
        <w:tc>
          <w:tcPr>
            <w:tcW w:w="3327" w:type="dxa"/>
          </w:tcPr>
          <w:p w14:paraId="3A9A59FD" w14:textId="1E7248A5" w:rsidR="00F86A11" w:rsidRPr="009075BB" w:rsidRDefault="002844E8" w:rsidP="00A16547">
            <w:pPr>
              <w:pStyle w:val="BodyText"/>
              <w:ind w:firstLine="0"/>
              <w:rPr>
                <w:lang w:val="it-IT"/>
              </w:rPr>
            </w:pPr>
            <w:r w:rsidRPr="009075BB">
              <w:rPr>
                <w:lang w:val="it-IT"/>
              </w:rPr>
              <w:t>Bagian kelompok anggota</w:t>
            </w:r>
          </w:p>
        </w:tc>
      </w:tr>
      <w:tr w:rsidR="00F86A11" w:rsidRPr="009075BB" w14:paraId="7AE47CE1" w14:textId="77777777" w:rsidTr="00B64018">
        <w:trPr>
          <w:trHeight w:val="597"/>
        </w:trPr>
        <w:tc>
          <w:tcPr>
            <w:tcW w:w="567" w:type="dxa"/>
          </w:tcPr>
          <w:p w14:paraId="64294725" w14:textId="77777777" w:rsidR="00F86A11" w:rsidRPr="009075BB" w:rsidRDefault="00F86A11" w:rsidP="00A16547">
            <w:pPr>
              <w:pStyle w:val="BodyText"/>
              <w:ind w:firstLine="0"/>
              <w:jc w:val="center"/>
              <w:rPr>
                <w:lang w:val="it-IT"/>
              </w:rPr>
            </w:pPr>
            <w:r w:rsidRPr="009075BB">
              <w:rPr>
                <w:lang w:val="it-IT"/>
              </w:rPr>
              <w:t>4</w:t>
            </w:r>
          </w:p>
        </w:tc>
        <w:tc>
          <w:tcPr>
            <w:tcW w:w="1696" w:type="dxa"/>
          </w:tcPr>
          <w:p w14:paraId="1E9B34A1" w14:textId="49B77BFE" w:rsidR="00F86A11" w:rsidRPr="009075BB" w:rsidRDefault="00F86A11" w:rsidP="00A16547">
            <w:pPr>
              <w:pStyle w:val="BodyText"/>
              <w:ind w:firstLine="0"/>
              <w:rPr>
                <w:lang w:val="it-IT"/>
              </w:rPr>
            </w:pPr>
            <w:r w:rsidRPr="009075BB">
              <w:rPr>
                <w:lang w:val="it-IT"/>
              </w:rPr>
              <w:t>Class</w:t>
            </w:r>
          </w:p>
        </w:tc>
        <w:tc>
          <w:tcPr>
            <w:tcW w:w="1140" w:type="dxa"/>
          </w:tcPr>
          <w:p w14:paraId="433EC454" w14:textId="77777777" w:rsidR="00F86A11" w:rsidRPr="009075BB" w:rsidRDefault="00F86A11" w:rsidP="00A16547">
            <w:pPr>
              <w:pStyle w:val="BodyText"/>
              <w:ind w:firstLine="0"/>
              <w:rPr>
                <w:lang w:val="it-IT"/>
              </w:rPr>
            </w:pPr>
            <w:r w:rsidRPr="009075BB">
              <w:rPr>
                <w:lang w:val="it-IT"/>
              </w:rPr>
              <w:t>Varchar</w:t>
            </w:r>
          </w:p>
        </w:tc>
        <w:tc>
          <w:tcPr>
            <w:tcW w:w="630" w:type="dxa"/>
          </w:tcPr>
          <w:p w14:paraId="59FE9B10" w14:textId="3593D00B" w:rsidR="00F86A11" w:rsidRPr="009075BB" w:rsidRDefault="00F86A11" w:rsidP="00A16547">
            <w:pPr>
              <w:pStyle w:val="BodyText"/>
              <w:ind w:firstLine="0"/>
              <w:rPr>
                <w:lang w:val="it-IT"/>
              </w:rPr>
            </w:pPr>
            <w:r w:rsidRPr="009075BB">
              <w:rPr>
                <w:lang w:val="it-IT"/>
              </w:rPr>
              <w:t>10</w:t>
            </w:r>
          </w:p>
        </w:tc>
        <w:tc>
          <w:tcPr>
            <w:tcW w:w="3327" w:type="dxa"/>
          </w:tcPr>
          <w:p w14:paraId="178F98C5" w14:textId="316AC798" w:rsidR="00F86A11" w:rsidRPr="009075BB" w:rsidRDefault="002844E8" w:rsidP="00A16547">
            <w:pPr>
              <w:pStyle w:val="BodyText"/>
              <w:ind w:firstLine="0"/>
              <w:rPr>
                <w:lang w:val="it-IT"/>
              </w:rPr>
            </w:pPr>
            <w:r w:rsidRPr="009075BB">
              <w:rPr>
                <w:lang w:val="it-IT"/>
              </w:rPr>
              <w:t>Kelas anggota</w:t>
            </w:r>
          </w:p>
        </w:tc>
      </w:tr>
      <w:tr w:rsidR="00F86A11" w:rsidRPr="009075BB" w14:paraId="3D837A98" w14:textId="77777777" w:rsidTr="00B64018">
        <w:trPr>
          <w:trHeight w:val="602"/>
        </w:trPr>
        <w:tc>
          <w:tcPr>
            <w:tcW w:w="567" w:type="dxa"/>
          </w:tcPr>
          <w:p w14:paraId="2A97B03C" w14:textId="77777777" w:rsidR="00F86A11" w:rsidRPr="009075BB" w:rsidRDefault="00F86A11" w:rsidP="00A16547">
            <w:pPr>
              <w:pStyle w:val="BodyText"/>
              <w:ind w:firstLine="0"/>
              <w:jc w:val="center"/>
              <w:rPr>
                <w:lang w:val="it-IT"/>
              </w:rPr>
            </w:pPr>
            <w:r w:rsidRPr="009075BB">
              <w:rPr>
                <w:lang w:val="it-IT"/>
              </w:rPr>
              <w:t>5</w:t>
            </w:r>
          </w:p>
        </w:tc>
        <w:tc>
          <w:tcPr>
            <w:tcW w:w="1696" w:type="dxa"/>
          </w:tcPr>
          <w:p w14:paraId="1850C83D" w14:textId="03C22BB7" w:rsidR="00F86A11" w:rsidRPr="009075BB" w:rsidRDefault="00F86A11" w:rsidP="00A16547">
            <w:pPr>
              <w:pStyle w:val="BodyText"/>
              <w:ind w:firstLine="0"/>
              <w:rPr>
                <w:lang w:val="it-IT"/>
              </w:rPr>
            </w:pPr>
            <w:r w:rsidRPr="009075BB">
              <w:rPr>
                <w:lang w:val="it-IT"/>
              </w:rPr>
              <w:t>Status</w:t>
            </w:r>
          </w:p>
        </w:tc>
        <w:tc>
          <w:tcPr>
            <w:tcW w:w="1140" w:type="dxa"/>
          </w:tcPr>
          <w:p w14:paraId="6E1E88D9" w14:textId="77777777" w:rsidR="00F86A11" w:rsidRPr="009075BB" w:rsidRDefault="00F86A11" w:rsidP="00A16547">
            <w:pPr>
              <w:pStyle w:val="BodyText"/>
              <w:ind w:firstLine="0"/>
              <w:rPr>
                <w:lang w:val="it-IT"/>
              </w:rPr>
            </w:pPr>
            <w:r w:rsidRPr="009075BB">
              <w:rPr>
                <w:lang w:val="it-IT"/>
              </w:rPr>
              <w:t>Varchar</w:t>
            </w:r>
          </w:p>
        </w:tc>
        <w:tc>
          <w:tcPr>
            <w:tcW w:w="630" w:type="dxa"/>
          </w:tcPr>
          <w:p w14:paraId="2474F1FB" w14:textId="75515449" w:rsidR="00F86A11" w:rsidRPr="009075BB" w:rsidRDefault="00F86A11" w:rsidP="00A16547">
            <w:pPr>
              <w:pStyle w:val="BodyText"/>
              <w:ind w:firstLine="0"/>
              <w:rPr>
                <w:lang w:val="it-IT"/>
              </w:rPr>
            </w:pPr>
            <w:r w:rsidRPr="009075BB">
              <w:rPr>
                <w:lang w:val="it-IT"/>
              </w:rPr>
              <w:t>10</w:t>
            </w:r>
          </w:p>
        </w:tc>
        <w:tc>
          <w:tcPr>
            <w:tcW w:w="3327" w:type="dxa"/>
          </w:tcPr>
          <w:p w14:paraId="3573FB7B" w14:textId="3248CEB6" w:rsidR="00F86A11" w:rsidRPr="009075BB" w:rsidRDefault="002844E8" w:rsidP="00A16547">
            <w:pPr>
              <w:pStyle w:val="BodyText"/>
              <w:ind w:firstLine="0"/>
              <w:rPr>
                <w:lang w:val="it-IT"/>
              </w:rPr>
            </w:pPr>
            <w:r w:rsidRPr="009075BB">
              <w:rPr>
                <w:lang w:val="it-IT"/>
              </w:rPr>
              <w:t>Status keaktifan anggota</w:t>
            </w:r>
          </w:p>
        </w:tc>
      </w:tr>
    </w:tbl>
    <w:p w14:paraId="3498C86E" w14:textId="2B84A88C" w:rsidR="000E6E9E" w:rsidRPr="009075BB" w:rsidRDefault="00B64018" w:rsidP="00B64018">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F9E9D43" w14:textId="0A63A5C9" w:rsidR="00062909" w:rsidRPr="009075BB" w:rsidRDefault="00062909"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lastRenderedPageBreak/>
        <w:t xml:space="preserve">Tabel </w:t>
      </w:r>
      <w:r w:rsidRPr="009075BB">
        <w:rPr>
          <w:rFonts w:ascii="Times New Roman" w:hAnsi="Times New Roman" w:cs="Times New Roman"/>
          <w:i/>
          <w:sz w:val="24"/>
          <w:szCs w:val="24"/>
          <w:lang w:val="it-IT"/>
        </w:rPr>
        <w:t>Coaches</w:t>
      </w:r>
    </w:p>
    <w:p w14:paraId="423B4C65" w14:textId="66D42455" w:rsidR="002844E8" w:rsidRPr="009075BB" w:rsidRDefault="002844E8" w:rsidP="009B6975">
      <w:pPr>
        <w:pStyle w:val="BodyText"/>
        <w:ind w:left="1134"/>
        <w:rPr>
          <w:lang w:val="it-IT"/>
        </w:rPr>
      </w:pPr>
      <w:r w:rsidRPr="009075BB">
        <w:rPr>
          <w:lang w:val="it-IT"/>
        </w:rPr>
        <w:t xml:space="preserve">Tabel </w:t>
      </w:r>
      <w:r w:rsidRPr="009075BB">
        <w:rPr>
          <w:i/>
          <w:lang w:val="it-IT"/>
        </w:rPr>
        <w:t>Coaches</w:t>
      </w:r>
      <w:r w:rsidRPr="009075BB">
        <w:rPr>
          <w:lang w:val="it-IT"/>
        </w:rPr>
        <w:t xml:space="preserve"> merupakan </w:t>
      </w:r>
      <w:r w:rsidRPr="009075BB">
        <w:rPr>
          <w:i/>
          <w:lang w:val="it-IT"/>
        </w:rPr>
        <w:t>subclass</w:t>
      </w:r>
      <w:r w:rsidRPr="009075BB">
        <w:rPr>
          <w:lang w:val="it-IT"/>
        </w:rPr>
        <w:t xml:space="preserve"> dari tabel </w:t>
      </w:r>
      <w:r w:rsidRPr="009075BB">
        <w:rPr>
          <w:i/>
          <w:lang w:val="it-IT"/>
        </w:rPr>
        <w:t>Users</w:t>
      </w:r>
      <w:r w:rsidRPr="009075BB">
        <w:rPr>
          <w:lang w:val="it-IT"/>
        </w:rPr>
        <w:t xml:space="preserve">, yang berarti tabel ini mewarisi seluruh atribut yang ada pada tabel </w:t>
      </w:r>
      <w:r w:rsidRPr="009075BB">
        <w:rPr>
          <w:i/>
          <w:lang w:val="it-IT"/>
        </w:rPr>
        <w:t>Users</w:t>
      </w:r>
      <w:r w:rsidRPr="009075BB">
        <w:rPr>
          <w:lang w:val="it-IT"/>
        </w:rPr>
        <w:t xml:space="preserve">, namun dengan tambahan atribut yang spesifik untuk menyimpan informasi terkait pelatih. Struktur tabel </w:t>
      </w:r>
      <w:r w:rsidR="002F4D1A" w:rsidRPr="009075BB">
        <w:rPr>
          <w:i/>
          <w:lang w:val="it-IT"/>
        </w:rPr>
        <w:t>Coaches</w:t>
      </w:r>
      <w:r w:rsidRPr="009075BB">
        <w:rPr>
          <w:lang w:val="it-IT"/>
        </w:rPr>
        <w:t xml:space="preserve"> dapat dilihat pada tabel</w:t>
      </w:r>
      <w:r w:rsidR="00D116E7" w:rsidRPr="009075BB">
        <w:rPr>
          <w:lang w:val="it-IT"/>
        </w:rPr>
        <w:t xml:space="preserve"> 3.4</w:t>
      </w:r>
      <w:r w:rsidRPr="009075BB">
        <w:rPr>
          <w:lang w:val="it-IT"/>
        </w:rPr>
        <w:t xml:space="preserve"> berikut.</w:t>
      </w:r>
    </w:p>
    <w:p w14:paraId="1FCE70F5" w14:textId="77777777" w:rsidR="002844E8" w:rsidRPr="009075BB" w:rsidRDefault="002844E8" w:rsidP="002844E8">
      <w:pPr>
        <w:pStyle w:val="NoSpacing"/>
        <w:rPr>
          <w:rFonts w:ascii="Times New Roman" w:hAnsi="Times New Roman" w:cs="Times New Roman"/>
          <w:lang w:val="it-IT"/>
        </w:rPr>
      </w:pPr>
    </w:p>
    <w:p w14:paraId="3A2DD625" w14:textId="7F987F73" w:rsidR="002844E8" w:rsidRPr="009075BB" w:rsidRDefault="002844E8" w:rsidP="002844E8">
      <w:pPr>
        <w:pStyle w:val="TabelBab3"/>
      </w:pPr>
      <w:bookmarkStart w:id="83" w:name="_Toc192653883"/>
      <w:r w:rsidRPr="009075BB">
        <w:t xml:space="preserve">Tabel </w:t>
      </w:r>
      <w:r w:rsidRPr="009075BB">
        <w:rPr>
          <w:i/>
        </w:rPr>
        <w:t>Coaches</w:t>
      </w:r>
      <w:bookmarkEnd w:id="8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844E8" w:rsidRPr="009075BB" w14:paraId="1E358CDA" w14:textId="77777777" w:rsidTr="009B6975">
        <w:trPr>
          <w:tblHeader/>
        </w:trPr>
        <w:tc>
          <w:tcPr>
            <w:tcW w:w="567" w:type="dxa"/>
            <w:shd w:val="clear" w:color="auto" w:fill="BFBFBF" w:themeFill="background1" w:themeFillShade="BF"/>
            <w:vAlign w:val="center"/>
          </w:tcPr>
          <w:p w14:paraId="56298715" w14:textId="77777777" w:rsidR="002844E8" w:rsidRPr="009075BB" w:rsidRDefault="002844E8" w:rsidP="00A16547">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123014A9" w14:textId="77777777" w:rsidR="002844E8" w:rsidRPr="009075BB" w:rsidRDefault="002844E8"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9955DAD" w14:textId="77777777" w:rsidR="002844E8" w:rsidRPr="009075BB" w:rsidRDefault="002844E8"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2379E39" w14:textId="77777777" w:rsidR="002844E8" w:rsidRPr="009075BB" w:rsidRDefault="002844E8"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ABDCB85" w14:textId="77777777" w:rsidR="002844E8" w:rsidRPr="009075BB" w:rsidRDefault="002844E8" w:rsidP="00A16547">
            <w:pPr>
              <w:pStyle w:val="BodyText"/>
              <w:ind w:firstLine="0"/>
              <w:jc w:val="center"/>
              <w:rPr>
                <w:b/>
                <w:lang w:val="it-IT"/>
              </w:rPr>
            </w:pPr>
            <w:r w:rsidRPr="009075BB">
              <w:rPr>
                <w:b/>
                <w:lang w:val="it-IT"/>
              </w:rPr>
              <w:t>Keterangan</w:t>
            </w:r>
          </w:p>
        </w:tc>
      </w:tr>
      <w:tr w:rsidR="002844E8" w:rsidRPr="009075BB" w14:paraId="3ED1A6C3" w14:textId="77777777" w:rsidTr="009B6975">
        <w:tc>
          <w:tcPr>
            <w:tcW w:w="567" w:type="dxa"/>
          </w:tcPr>
          <w:p w14:paraId="07695161" w14:textId="77777777" w:rsidR="002844E8" w:rsidRPr="009075BB" w:rsidRDefault="002844E8" w:rsidP="00A16547">
            <w:pPr>
              <w:pStyle w:val="BodyText"/>
              <w:ind w:firstLine="0"/>
              <w:jc w:val="center"/>
              <w:rPr>
                <w:lang w:val="it-IT"/>
              </w:rPr>
            </w:pPr>
            <w:r w:rsidRPr="009075BB">
              <w:rPr>
                <w:lang w:val="it-IT"/>
              </w:rPr>
              <w:t>1</w:t>
            </w:r>
          </w:p>
        </w:tc>
        <w:tc>
          <w:tcPr>
            <w:tcW w:w="1696" w:type="dxa"/>
          </w:tcPr>
          <w:p w14:paraId="6E63A2F8" w14:textId="77777777" w:rsidR="002844E8" w:rsidRPr="009075BB" w:rsidRDefault="002844E8" w:rsidP="00A16547">
            <w:pPr>
              <w:pStyle w:val="BodyText"/>
              <w:ind w:firstLine="0"/>
              <w:rPr>
                <w:lang w:val="it-IT"/>
              </w:rPr>
            </w:pPr>
            <w:r w:rsidRPr="009075BB">
              <w:rPr>
                <w:lang w:val="it-IT"/>
              </w:rPr>
              <w:t>Id</w:t>
            </w:r>
          </w:p>
        </w:tc>
        <w:tc>
          <w:tcPr>
            <w:tcW w:w="1140" w:type="dxa"/>
          </w:tcPr>
          <w:p w14:paraId="7F6FEECA" w14:textId="77777777" w:rsidR="002844E8" w:rsidRPr="009075BB" w:rsidRDefault="002844E8" w:rsidP="00A16547">
            <w:pPr>
              <w:pStyle w:val="BodyText"/>
              <w:ind w:firstLine="0"/>
              <w:rPr>
                <w:lang w:val="it-IT"/>
              </w:rPr>
            </w:pPr>
            <w:r w:rsidRPr="009075BB">
              <w:rPr>
                <w:lang w:val="it-IT"/>
              </w:rPr>
              <w:t>Int</w:t>
            </w:r>
          </w:p>
        </w:tc>
        <w:tc>
          <w:tcPr>
            <w:tcW w:w="630" w:type="dxa"/>
          </w:tcPr>
          <w:p w14:paraId="0428AE67" w14:textId="77777777" w:rsidR="002844E8" w:rsidRPr="009075BB" w:rsidRDefault="002844E8" w:rsidP="00A16547">
            <w:pPr>
              <w:pStyle w:val="BodyText"/>
              <w:ind w:firstLine="0"/>
              <w:rPr>
                <w:lang w:val="it-IT"/>
              </w:rPr>
            </w:pPr>
            <w:r w:rsidRPr="009075BB">
              <w:rPr>
                <w:lang w:val="it-IT"/>
              </w:rPr>
              <w:t>11</w:t>
            </w:r>
          </w:p>
        </w:tc>
        <w:tc>
          <w:tcPr>
            <w:tcW w:w="3327" w:type="dxa"/>
          </w:tcPr>
          <w:p w14:paraId="27B75201" w14:textId="77777777" w:rsidR="002844E8" w:rsidRPr="009075BB" w:rsidRDefault="002844E8"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844E8" w:rsidRPr="009075BB" w14:paraId="564CBE01" w14:textId="77777777" w:rsidTr="009B6975">
        <w:tc>
          <w:tcPr>
            <w:tcW w:w="567" w:type="dxa"/>
          </w:tcPr>
          <w:p w14:paraId="0BF75BBD" w14:textId="77777777" w:rsidR="002844E8" w:rsidRPr="009075BB" w:rsidRDefault="002844E8" w:rsidP="00A16547">
            <w:pPr>
              <w:pStyle w:val="BodyText"/>
              <w:ind w:firstLine="0"/>
              <w:jc w:val="center"/>
              <w:rPr>
                <w:lang w:val="it-IT"/>
              </w:rPr>
            </w:pPr>
            <w:r w:rsidRPr="009075BB">
              <w:rPr>
                <w:lang w:val="it-IT"/>
              </w:rPr>
              <w:t>2</w:t>
            </w:r>
          </w:p>
        </w:tc>
        <w:tc>
          <w:tcPr>
            <w:tcW w:w="1696" w:type="dxa"/>
          </w:tcPr>
          <w:p w14:paraId="2B870D6B" w14:textId="77777777" w:rsidR="002844E8" w:rsidRPr="009075BB" w:rsidRDefault="002844E8" w:rsidP="00A16547">
            <w:pPr>
              <w:pStyle w:val="BodyText"/>
              <w:ind w:firstLine="0"/>
              <w:rPr>
                <w:lang w:val="it-IT"/>
              </w:rPr>
            </w:pPr>
            <w:r w:rsidRPr="009075BB">
              <w:rPr>
                <w:lang w:val="it-IT"/>
              </w:rPr>
              <w:t>User_id</w:t>
            </w:r>
          </w:p>
        </w:tc>
        <w:tc>
          <w:tcPr>
            <w:tcW w:w="1140" w:type="dxa"/>
          </w:tcPr>
          <w:p w14:paraId="771A9EB4" w14:textId="77777777" w:rsidR="002844E8" w:rsidRPr="009075BB" w:rsidRDefault="002844E8" w:rsidP="00A16547">
            <w:pPr>
              <w:pStyle w:val="BodyText"/>
              <w:ind w:firstLine="0"/>
              <w:rPr>
                <w:lang w:val="it-IT"/>
              </w:rPr>
            </w:pPr>
            <w:r w:rsidRPr="009075BB">
              <w:rPr>
                <w:lang w:val="it-IT"/>
              </w:rPr>
              <w:t>Int</w:t>
            </w:r>
          </w:p>
        </w:tc>
        <w:tc>
          <w:tcPr>
            <w:tcW w:w="630" w:type="dxa"/>
          </w:tcPr>
          <w:p w14:paraId="5347619D" w14:textId="77777777" w:rsidR="002844E8" w:rsidRPr="009075BB" w:rsidRDefault="002844E8" w:rsidP="00A16547">
            <w:pPr>
              <w:pStyle w:val="BodyText"/>
              <w:ind w:firstLine="0"/>
              <w:rPr>
                <w:lang w:val="it-IT"/>
              </w:rPr>
            </w:pPr>
            <w:r w:rsidRPr="009075BB">
              <w:rPr>
                <w:lang w:val="it-IT"/>
              </w:rPr>
              <w:t>11</w:t>
            </w:r>
          </w:p>
        </w:tc>
        <w:tc>
          <w:tcPr>
            <w:tcW w:w="3327" w:type="dxa"/>
          </w:tcPr>
          <w:p w14:paraId="7478B88C" w14:textId="77777777" w:rsidR="002844E8" w:rsidRPr="009075BB" w:rsidRDefault="002844E8" w:rsidP="00A16547">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844E8" w:rsidRPr="009075BB" w14:paraId="63263F37" w14:textId="77777777" w:rsidTr="009B6975">
        <w:tc>
          <w:tcPr>
            <w:tcW w:w="567" w:type="dxa"/>
          </w:tcPr>
          <w:p w14:paraId="592222F9" w14:textId="77777777" w:rsidR="002844E8" w:rsidRPr="009075BB" w:rsidRDefault="002844E8" w:rsidP="00A16547">
            <w:pPr>
              <w:pStyle w:val="BodyText"/>
              <w:ind w:firstLine="0"/>
              <w:jc w:val="center"/>
              <w:rPr>
                <w:lang w:val="it-IT"/>
              </w:rPr>
            </w:pPr>
            <w:r w:rsidRPr="009075BB">
              <w:rPr>
                <w:lang w:val="it-IT"/>
              </w:rPr>
              <w:t>3</w:t>
            </w:r>
          </w:p>
        </w:tc>
        <w:tc>
          <w:tcPr>
            <w:tcW w:w="1696" w:type="dxa"/>
          </w:tcPr>
          <w:p w14:paraId="0DA498E8" w14:textId="77777777" w:rsidR="002844E8" w:rsidRPr="009075BB" w:rsidRDefault="002844E8" w:rsidP="00A16547">
            <w:pPr>
              <w:pStyle w:val="BodyText"/>
              <w:ind w:firstLine="0"/>
              <w:rPr>
                <w:lang w:val="it-IT"/>
              </w:rPr>
            </w:pPr>
            <w:r w:rsidRPr="009075BB">
              <w:rPr>
                <w:lang w:val="it-IT"/>
              </w:rPr>
              <w:t>Section</w:t>
            </w:r>
          </w:p>
        </w:tc>
        <w:tc>
          <w:tcPr>
            <w:tcW w:w="1140" w:type="dxa"/>
          </w:tcPr>
          <w:p w14:paraId="7E8AA5B7" w14:textId="77777777" w:rsidR="002844E8" w:rsidRPr="009075BB" w:rsidRDefault="002844E8" w:rsidP="00A16547">
            <w:pPr>
              <w:pStyle w:val="BodyText"/>
              <w:ind w:firstLine="0"/>
              <w:rPr>
                <w:lang w:val="it-IT"/>
              </w:rPr>
            </w:pPr>
            <w:r w:rsidRPr="009075BB">
              <w:rPr>
                <w:lang w:val="it-IT"/>
              </w:rPr>
              <w:t>Varchar</w:t>
            </w:r>
          </w:p>
        </w:tc>
        <w:tc>
          <w:tcPr>
            <w:tcW w:w="630" w:type="dxa"/>
          </w:tcPr>
          <w:p w14:paraId="2804487B" w14:textId="77777777" w:rsidR="002844E8" w:rsidRPr="009075BB" w:rsidRDefault="002844E8" w:rsidP="00A16547">
            <w:pPr>
              <w:pStyle w:val="BodyText"/>
              <w:ind w:firstLine="0"/>
              <w:rPr>
                <w:lang w:val="it-IT"/>
              </w:rPr>
            </w:pPr>
            <w:r w:rsidRPr="009075BB">
              <w:rPr>
                <w:lang w:val="it-IT"/>
              </w:rPr>
              <w:t>20</w:t>
            </w:r>
          </w:p>
        </w:tc>
        <w:tc>
          <w:tcPr>
            <w:tcW w:w="3327" w:type="dxa"/>
          </w:tcPr>
          <w:p w14:paraId="475D58D8" w14:textId="4B8000EB" w:rsidR="002844E8" w:rsidRPr="009075BB" w:rsidRDefault="002844E8" w:rsidP="002844E8">
            <w:pPr>
              <w:pStyle w:val="BodyText"/>
              <w:ind w:firstLine="0"/>
              <w:rPr>
                <w:lang w:val="it-IT"/>
              </w:rPr>
            </w:pPr>
            <w:r w:rsidRPr="009075BB">
              <w:rPr>
                <w:lang w:val="it-IT"/>
              </w:rPr>
              <w:t>Bagian kelompok yang dilatih</w:t>
            </w:r>
          </w:p>
        </w:tc>
      </w:tr>
    </w:tbl>
    <w:p w14:paraId="3832644F" w14:textId="77777777" w:rsidR="000E6E9E" w:rsidRPr="009075BB" w:rsidRDefault="000E6E9E" w:rsidP="002844E8">
      <w:pPr>
        <w:pStyle w:val="NoSpacing"/>
        <w:rPr>
          <w:rFonts w:ascii="Times New Roman" w:hAnsi="Times New Roman" w:cs="Times New Roman"/>
          <w:lang w:val="it-IT"/>
        </w:rPr>
      </w:pPr>
    </w:p>
    <w:p w14:paraId="7B3B23E2" w14:textId="1EF39313"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osts</w:t>
      </w:r>
    </w:p>
    <w:p w14:paraId="3B0F0932" w14:textId="190815BF" w:rsidR="002844E8" w:rsidRPr="009075BB" w:rsidRDefault="002F4D1A" w:rsidP="009B6975">
      <w:pPr>
        <w:pStyle w:val="BodyText"/>
        <w:ind w:left="1134"/>
        <w:rPr>
          <w:lang w:val="it-IT"/>
        </w:rPr>
      </w:pPr>
      <w:r w:rsidRPr="009075BB">
        <w:rPr>
          <w:lang w:val="it-IT"/>
        </w:rPr>
        <w:t xml:space="preserve">Tabel </w:t>
      </w:r>
      <w:r w:rsidRPr="009075BB">
        <w:rPr>
          <w:i/>
          <w:lang w:val="it-IT"/>
        </w:rPr>
        <w:t>Posts</w:t>
      </w:r>
      <w:r w:rsidRPr="009075BB">
        <w:rPr>
          <w:lang w:val="it-IT"/>
        </w:rPr>
        <w:t xml:space="preserve"> dirancang untuk menyimpan informasi mengenai materi atau pemberitahuan yang ditujukan kepada anggota. Tabel ini berfungsi untuk menyimpan </w:t>
      </w:r>
      <w:r w:rsidRPr="009075BB">
        <w:t>data</w:t>
      </w:r>
      <w:r w:rsidRPr="009075BB">
        <w:rPr>
          <w:lang w:val="it-IT"/>
        </w:rPr>
        <w:t xml:space="preserve"> yang berkaitan dengan pengumuman atau konten yang perlu disampaikan kepada anggota.</w:t>
      </w:r>
      <w:r w:rsidRPr="009075BB">
        <w:t xml:space="preserve"> </w:t>
      </w:r>
      <w:r w:rsidRPr="009075BB">
        <w:rPr>
          <w:lang w:val="it-IT"/>
        </w:rPr>
        <w:t xml:space="preserve">Struktur tabel </w:t>
      </w:r>
      <w:r w:rsidRPr="009075BB">
        <w:rPr>
          <w:i/>
          <w:lang w:val="it-IT"/>
        </w:rPr>
        <w:t>Post</w:t>
      </w:r>
      <w:r w:rsidRPr="009075BB">
        <w:rPr>
          <w:lang w:val="it-IT"/>
        </w:rPr>
        <w:t xml:space="preserve"> dapat dilihat pada tabel</w:t>
      </w:r>
      <w:r w:rsidR="00D116E7" w:rsidRPr="009075BB">
        <w:rPr>
          <w:lang w:val="it-IT"/>
        </w:rPr>
        <w:t xml:space="preserve"> 3.5</w:t>
      </w:r>
      <w:r w:rsidRPr="009075BB">
        <w:rPr>
          <w:lang w:val="it-IT"/>
        </w:rPr>
        <w:t xml:space="preserve"> berikut.</w:t>
      </w:r>
    </w:p>
    <w:p w14:paraId="58C8CD29" w14:textId="77777777" w:rsidR="002F4D1A" w:rsidRPr="009075BB" w:rsidRDefault="002F4D1A" w:rsidP="002F4D1A">
      <w:pPr>
        <w:pStyle w:val="NoSpacing"/>
        <w:rPr>
          <w:rFonts w:ascii="Times New Roman" w:hAnsi="Times New Roman" w:cs="Times New Roman"/>
          <w:lang w:val="it-IT"/>
        </w:rPr>
      </w:pPr>
    </w:p>
    <w:p w14:paraId="2A738380" w14:textId="1FDF1913" w:rsidR="002F4D1A" w:rsidRPr="009075BB" w:rsidRDefault="002F4D1A" w:rsidP="002F4D1A">
      <w:pPr>
        <w:pStyle w:val="TabelBab3"/>
      </w:pPr>
      <w:bookmarkStart w:id="84" w:name="_Toc192653884"/>
      <w:r w:rsidRPr="009075BB">
        <w:t xml:space="preserve">Tabel </w:t>
      </w:r>
      <w:r w:rsidRPr="009075BB">
        <w:rPr>
          <w:i/>
        </w:rPr>
        <w:t>Posts</w:t>
      </w:r>
      <w:bookmarkEnd w:id="84"/>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F4D1A" w:rsidRPr="009075BB" w14:paraId="45E65B7F" w14:textId="77777777" w:rsidTr="009B6975">
        <w:trPr>
          <w:tblHeader/>
        </w:trPr>
        <w:tc>
          <w:tcPr>
            <w:tcW w:w="567" w:type="dxa"/>
            <w:shd w:val="clear" w:color="auto" w:fill="BFBFBF" w:themeFill="background1" w:themeFillShade="BF"/>
            <w:vAlign w:val="center"/>
          </w:tcPr>
          <w:p w14:paraId="687128FD" w14:textId="77777777" w:rsidR="002F4D1A" w:rsidRPr="009075BB" w:rsidRDefault="002F4D1A" w:rsidP="00A16547">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583E5C3B" w14:textId="77777777" w:rsidR="002F4D1A" w:rsidRPr="009075BB" w:rsidRDefault="002F4D1A"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B6539F8" w14:textId="77777777" w:rsidR="002F4D1A" w:rsidRPr="009075BB" w:rsidRDefault="002F4D1A"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256DC692" w14:textId="77777777" w:rsidR="002F4D1A" w:rsidRPr="009075BB" w:rsidRDefault="002F4D1A"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F67A308" w14:textId="77777777" w:rsidR="002F4D1A" w:rsidRPr="009075BB" w:rsidRDefault="002F4D1A" w:rsidP="00A16547">
            <w:pPr>
              <w:pStyle w:val="BodyText"/>
              <w:ind w:firstLine="0"/>
              <w:jc w:val="center"/>
              <w:rPr>
                <w:b/>
                <w:lang w:val="it-IT"/>
              </w:rPr>
            </w:pPr>
            <w:r w:rsidRPr="009075BB">
              <w:rPr>
                <w:b/>
                <w:lang w:val="it-IT"/>
              </w:rPr>
              <w:t>Keterangan</w:t>
            </w:r>
          </w:p>
        </w:tc>
      </w:tr>
      <w:tr w:rsidR="002F4D1A" w:rsidRPr="009075BB" w14:paraId="6547C6DC" w14:textId="77777777" w:rsidTr="009B6975">
        <w:tc>
          <w:tcPr>
            <w:tcW w:w="567" w:type="dxa"/>
          </w:tcPr>
          <w:p w14:paraId="3150FF10" w14:textId="77777777" w:rsidR="002F4D1A" w:rsidRPr="009075BB" w:rsidRDefault="002F4D1A" w:rsidP="00A16547">
            <w:pPr>
              <w:pStyle w:val="BodyText"/>
              <w:ind w:firstLine="0"/>
              <w:jc w:val="center"/>
              <w:rPr>
                <w:lang w:val="it-IT"/>
              </w:rPr>
            </w:pPr>
            <w:r w:rsidRPr="009075BB">
              <w:rPr>
                <w:lang w:val="it-IT"/>
              </w:rPr>
              <w:t>1</w:t>
            </w:r>
          </w:p>
        </w:tc>
        <w:tc>
          <w:tcPr>
            <w:tcW w:w="1696" w:type="dxa"/>
          </w:tcPr>
          <w:p w14:paraId="0B55E02F" w14:textId="77777777" w:rsidR="002F4D1A" w:rsidRPr="009075BB" w:rsidRDefault="002F4D1A" w:rsidP="00A16547">
            <w:pPr>
              <w:pStyle w:val="BodyText"/>
              <w:ind w:firstLine="0"/>
              <w:rPr>
                <w:lang w:val="it-IT"/>
              </w:rPr>
            </w:pPr>
            <w:r w:rsidRPr="009075BB">
              <w:rPr>
                <w:lang w:val="it-IT"/>
              </w:rPr>
              <w:t>Id</w:t>
            </w:r>
          </w:p>
        </w:tc>
        <w:tc>
          <w:tcPr>
            <w:tcW w:w="1140" w:type="dxa"/>
          </w:tcPr>
          <w:p w14:paraId="7886169B" w14:textId="77777777" w:rsidR="002F4D1A" w:rsidRPr="009075BB" w:rsidRDefault="002F4D1A" w:rsidP="00A16547">
            <w:pPr>
              <w:pStyle w:val="BodyText"/>
              <w:ind w:firstLine="0"/>
              <w:rPr>
                <w:lang w:val="it-IT"/>
              </w:rPr>
            </w:pPr>
            <w:r w:rsidRPr="009075BB">
              <w:rPr>
                <w:lang w:val="it-IT"/>
              </w:rPr>
              <w:t>Int</w:t>
            </w:r>
          </w:p>
        </w:tc>
        <w:tc>
          <w:tcPr>
            <w:tcW w:w="630" w:type="dxa"/>
          </w:tcPr>
          <w:p w14:paraId="4B1E269A" w14:textId="77777777" w:rsidR="002F4D1A" w:rsidRPr="009075BB" w:rsidRDefault="002F4D1A" w:rsidP="00A16547">
            <w:pPr>
              <w:pStyle w:val="BodyText"/>
              <w:ind w:firstLine="0"/>
              <w:rPr>
                <w:lang w:val="it-IT"/>
              </w:rPr>
            </w:pPr>
            <w:r w:rsidRPr="009075BB">
              <w:rPr>
                <w:lang w:val="it-IT"/>
              </w:rPr>
              <w:t>11</w:t>
            </w:r>
          </w:p>
        </w:tc>
        <w:tc>
          <w:tcPr>
            <w:tcW w:w="3327" w:type="dxa"/>
          </w:tcPr>
          <w:p w14:paraId="5EBBCA2B" w14:textId="77777777" w:rsidR="002F4D1A" w:rsidRPr="009075BB" w:rsidRDefault="002F4D1A"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2F4D1A" w:rsidRPr="009075BB" w14:paraId="6F8B4D21" w14:textId="77777777" w:rsidTr="009B6975">
        <w:tc>
          <w:tcPr>
            <w:tcW w:w="567" w:type="dxa"/>
          </w:tcPr>
          <w:p w14:paraId="0DA4CDB3" w14:textId="77777777" w:rsidR="002F4D1A" w:rsidRPr="009075BB" w:rsidRDefault="002F4D1A" w:rsidP="00A16547">
            <w:pPr>
              <w:pStyle w:val="BodyText"/>
              <w:ind w:firstLine="0"/>
              <w:jc w:val="center"/>
              <w:rPr>
                <w:lang w:val="it-IT"/>
              </w:rPr>
            </w:pPr>
            <w:r w:rsidRPr="009075BB">
              <w:rPr>
                <w:lang w:val="it-IT"/>
              </w:rPr>
              <w:t>2</w:t>
            </w:r>
          </w:p>
        </w:tc>
        <w:tc>
          <w:tcPr>
            <w:tcW w:w="1696" w:type="dxa"/>
          </w:tcPr>
          <w:p w14:paraId="06741576" w14:textId="77777777" w:rsidR="002F4D1A" w:rsidRPr="009075BB" w:rsidRDefault="002F4D1A" w:rsidP="00A16547">
            <w:pPr>
              <w:pStyle w:val="BodyText"/>
              <w:ind w:firstLine="0"/>
              <w:rPr>
                <w:lang w:val="it-IT"/>
              </w:rPr>
            </w:pPr>
            <w:r w:rsidRPr="009075BB">
              <w:rPr>
                <w:lang w:val="it-IT"/>
              </w:rPr>
              <w:t>User_id</w:t>
            </w:r>
          </w:p>
        </w:tc>
        <w:tc>
          <w:tcPr>
            <w:tcW w:w="1140" w:type="dxa"/>
          </w:tcPr>
          <w:p w14:paraId="2E6803A5" w14:textId="77777777" w:rsidR="002F4D1A" w:rsidRPr="009075BB" w:rsidRDefault="002F4D1A" w:rsidP="00A16547">
            <w:pPr>
              <w:pStyle w:val="BodyText"/>
              <w:ind w:firstLine="0"/>
              <w:rPr>
                <w:lang w:val="it-IT"/>
              </w:rPr>
            </w:pPr>
            <w:r w:rsidRPr="009075BB">
              <w:rPr>
                <w:lang w:val="it-IT"/>
              </w:rPr>
              <w:t>Int</w:t>
            </w:r>
          </w:p>
        </w:tc>
        <w:tc>
          <w:tcPr>
            <w:tcW w:w="630" w:type="dxa"/>
          </w:tcPr>
          <w:p w14:paraId="6760981F" w14:textId="77777777" w:rsidR="002F4D1A" w:rsidRPr="009075BB" w:rsidRDefault="002F4D1A" w:rsidP="00A16547">
            <w:pPr>
              <w:pStyle w:val="BodyText"/>
              <w:ind w:firstLine="0"/>
              <w:rPr>
                <w:lang w:val="it-IT"/>
              </w:rPr>
            </w:pPr>
            <w:r w:rsidRPr="009075BB">
              <w:rPr>
                <w:lang w:val="it-IT"/>
              </w:rPr>
              <w:t>11</w:t>
            </w:r>
          </w:p>
        </w:tc>
        <w:tc>
          <w:tcPr>
            <w:tcW w:w="3327" w:type="dxa"/>
          </w:tcPr>
          <w:p w14:paraId="7FB8CC87" w14:textId="77777777" w:rsidR="002F4D1A" w:rsidRPr="009075BB" w:rsidRDefault="002F4D1A" w:rsidP="00A16547">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Users</w:t>
            </w:r>
          </w:p>
        </w:tc>
      </w:tr>
      <w:tr w:rsidR="002F4D1A" w:rsidRPr="009075BB" w14:paraId="4A4BF391" w14:textId="77777777" w:rsidTr="00B64018">
        <w:trPr>
          <w:trHeight w:val="456"/>
        </w:trPr>
        <w:tc>
          <w:tcPr>
            <w:tcW w:w="567" w:type="dxa"/>
          </w:tcPr>
          <w:p w14:paraId="4E1ACF04" w14:textId="77777777" w:rsidR="002F4D1A" w:rsidRPr="009075BB" w:rsidRDefault="002F4D1A" w:rsidP="00A16547">
            <w:pPr>
              <w:pStyle w:val="BodyText"/>
              <w:ind w:firstLine="0"/>
              <w:jc w:val="center"/>
              <w:rPr>
                <w:lang w:val="it-IT"/>
              </w:rPr>
            </w:pPr>
            <w:r w:rsidRPr="009075BB">
              <w:rPr>
                <w:lang w:val="it-IT"/>
              </w:rPr>
              <w:t>3</w:t>
            </w:r>
          </w:p>
        </w:tc>
        <w:tc>
          <w:tcPr>
            <w:tcW w:w="1696" w:type="dxa"/>
          </w:tcPr>
          <w:p w14:paraId="7584B92C" w14:textId="630A5FA8" w:rsidR="002F4D1A" w:rsidRPr="009075BB" w:rsidRDefault="002F4D1A" w:rsidP="00A16547">
            <w:pPr>
              <w:pStyle w:val="BodyText"/>
              <w:ind w:firstLine="0"/>
              <w:rPr>
                <w:lang w:val="it-IT"/>
              </w:rPr>
            </w:pPr>
            <w:r w:rsidRPr="009075BB">
              <w:rPr>
                <w:lang w:val="it-IT"/>
              </w:rPr>
              <w:t>Title</w:t>
            </w:r>
          </w:p>
        </w:tc>
        <w:tc>
          <w:tcPr>
            <w:tcW w:w="1140" w:type="dxa"/>
          </w:tcPr>
          <w:p w14:paraId="7FC0BC53" w14:textId="77777777" w:rsidR="002F4D1A" w:rsidRPr="009075BB" w:rsidRDefault="002F4D1A" w:rsidP="00A16547">
            <w:pPr>
              <w:pStyle w:val="BodyText"/>
              <w:ind w:firstLine="0"/>
              <w:rPr>
                <w:lang w:val="it-IT"/>
              </w:rPr>
            </w:pPr>
            <w:r w:rsidRPr="009075BB">
              <w:rPr>
                <w:lang w:val="it-IT"/>
              </w:rPr>
              <w:t>Varchar</w:t>
            </w:r>
          </w:p>
        </w:tc>
        <w:tc>
          <w:tcPr>
            <w:tcW w:w="630" w:type="dxa"/>
          </w:tcPr>
          <w:p w14:paraId="2005B95C" w14:textId="63EF8E53" w:rsidR="002F4D1A" w:rsidRPr="009075BB" w:rsidRDefault="002F4D1A" w:rsidP="00A16547">
            <w:pPr>
              <w:pStyle w:val="BodyText"/>
              <w:ind w:firstLine="0"/>
              <w:rPr>
                <w:lang w:val="it-IT"/>
              </w:rPr>
            </w:pPr>
            <w:r w:rsidRPr="009075BB">
              <w:rPr>
                <w:lang w:val="it-IT"/>
              </w:rPr>
              <w:t>255</w:t>
            </w:r>
          </w:p>
        </w:tc>
        <w:tc>
          <w:tcPr>
            <w:tcW w:w="3327" w:type="dxa"/>
          </w:tcPr>
          <w:p w14:paraId="16A4C5FB" w14:textId="16D45FD9" w:rsidR="002F4D1A" w:rsidRPr="009075BB" w:rsidRDefault="002F4D1A" w:rsidP="00A16547">
            <w:pPr>
              <w:pStyle w:val="BodyText"/>
              <w:ind w:firstLine="0"/>
              <w:rPr>
                <w:lang w:val="it-IT"/>
              </w:rPr>
            </w:pPr>
            <w:r w:rsidRPr="009075BB">
              <w:rPr>
                <w:lang w:val="it-IT"/>
              </w:rPr>
              <w:t xml:space="preserve">Judul </w:t>
            </w:r>
            <w:r w:rsidRPr="009075BB">
              <w:rPr>
                <w:i/>
                <w:lang w:val="it-IT"/>
              </w:rPr>
              <w:t>post</w:t>
            </w:r>
          </w:p>
        </w:tc>
      </w:tr>
      <w:tr w:rsidR="002F4D1A" w:rsidRPr="009075BB" w14:paraId="65C1C6AA" w14:textId="77777777" w:rsidTr="00B64018">
        <w:trPr>
          <w:trHeight w:val="462"/>
        </w:trPr>
        <w:tc>
          <w:tcPr>
            <w:tcW w:w="567" w:type="dxa"/>
          </w:tcPr>
          <w:p w14:paraId="5ECBE328" w14:textId="77777777" w:rsidR="002F4D1A" w:rsidRPr="009075BB" w:rsidRDefault="002F4D1A" w:rsidP="00A16547">
            <w:pPr>
              <w:pStyle w:val="BodyText"/>
              <w:ind w:firstLine="0"/>
              <w:jc w:val="center"/>
              <w:rPr>
                <w:lang w:val="it-IT"/>
              </w:rPr>
            </w:pPr>
            <w:r w:rsidRPr="009075BB">
              <w:rPr>
                <w:lang w:val="it-IT"/>
              </w:rPr>
              <w:t>4</w:t>
            </w:r>
          </w:p>
        </w:tc>
        <w:tc>
          <w:tcPr>
            <w:tcW w:w="1696" w:type="dxa"/>
          </w:tcPr>
          <w:p w14:paraId="4ED65B6F" w14:textId="6720C95F" w:rsidR="002F4D1A" w:rsidRPr="009075BB" w:rsidRDefault="002F4D1A" w:rsidP="00A16547">
            <w:pPr>
              <w:pStyle w:val="BodyText"/>
              <w:ind w:firstLine="0"/>
              <w:rPr>
                <w:lang w:val="it-IT"/>
              </w:rPr>
            </w:pPr>
            <w:r w:rsidRPr="009075BB">
              <w:rPr>
                <w:lang w:val="it-IT"/>
              </w:rPr>
              <w:t>Body</w:t>
            </w:r>
          </w:p>
        </w:tc>
        <w:tc>
          <w:tcPr>
            <w:tcW w:w="1140" w:type="dxa"/>
          </w:tcPr>
          <w:p w14:paraId="107E8C5E" w14:textId="5570F10C" w:rsidR="002F4D1A" w:rsidRPr="009075BB" w:rsidRDefault="002F4D1A" w:rsidP="00A16547">
            <w:pPr>
              <w:pStyle w:val="BodyText"/>
              <w:ind w:firstLine="0"/>
              <w:rPr>
                <w:lang w:val="it-IT"/>
              </w:rPr>
            </w:pPr>
            <w:r w:rsidRPr="009075BB">
              <w:rPr>
                <w:lang w:val="it-IT"/>
              </w:rPr>
              <w:t>Text</w:t>
            </w:r>
          </w:p>
        </w:tc>
        <w:tc>
          <w:tcPr>
            <w:tcW w:w="630" w:type="dxa"/>
          </w:tcPr>
          <w:p w14:paraId="61DB99DC" w14:textId="56EE8041" w:rsidR="002F4D1A" w:rsidRPr="009075BB" w:rsidRDefault="002F4D1A" w:rsidP="00A16547">
            <w:pPr>
              <w:pStyle w:val="BodyText"/>
              <w:ind w:firstLine="0"/>
              <w:rPr>
                <w:lang w:val="it-IT"/>
              </w:rPr>
            </w:pPr>
          </w:p>
        </w:tc>
        <w:tc>
          <w:tcPr>
            <w:tcW w:w="3327" w:type="dxa"/>
          </w:tcPr>
          <w:p w14:paraId="40AA711A" w14:textId="24FA52EE" w:rsidR="002F4D1A" w:rsidRPr="009075BB" w:rsidRDefault="002F4D1A" w:rsidP="00A16547">
            <w:pPr>
              <w:pStyle w:val="BodyText"/>
              <w:ind w:firstLine="0"/>
              <w:rPr>
                <w:lang w:val="it-IT"/>
              </w:rPr>
            </w:pPr>
            <w:r w:rsidRPr="009075BB">
              <w:rPr>
                <w:lang w:val="it-IT"/>
              </w:rPr>
              <w:t xml:space="preserve">Isi informasi </w:t>
            </w:r>
            <w:r w:rsidRPr="009075BB">
              <w:rPr>
                <w:i/>
                <w:lang w:val="it-IT"/>
              </w:rPr>
              <w:t>post</w:t>
            </w:r>
          </w:p>
        </w:tc>
      </w:tr>
      <w:tr w:rsidR="002F4D1A" w:rsidRPr="009075BB" w14:paraId="5093FFCA" w14:textId="77777777" w:rsidTr="00B64018">
        <w:trPr>
          <w:trHeight w:val="455"/>
        </w:trPr>
        <w:tc>
          <w:tcPr>
            <w:tcW w:w="567" w:type="dxa"/>
          </w:tcPr>
          <w:p w14:paraId="55EF47E4" w14:textId="77777777" w:rsidR="002F4D1A" w:rsidRPr="009075BB" w:rsidRDefault="002F4D1A" w:rsidP="00A16547">
            <w:pPr>
              <w:pStyle w:val="BodyText"/>
              <w:ind w:firstLine="0"/>
              <w:jc w:val="center"/>
              <w:rPr>
                <w:lang w:val="it-IT"/>
              </w:rPr>
            </w:pPr>
            <w:r w:rsidRPr="009075BB">
              <w:rPr>
                <w:lang w:val="it-IT"/>
              </w:rPr>
              <w:t>5</w:t>
            </w:r>
          </w:p>
        </w:tc>
        <w:tc>
          <w:tcPr>
            <w:tcW w:w="1696" w:type="dxa"/>
          </w:tcPr>
          <w:p w14:paraId="57A5D164" w14:textId="5D6EA6C1" w:rsidR="002F4D1A" w:rsidRPr="009075BB" w:rsidRDefault="002F4D1A" w:rsidP="00A16547">
            <w:pPr>
              <w:pStyle w:val="BodyText"/>
              <w:ind w:firstLine="0"/>
              <w:rPr>
                <w:lang w:val="it-IT"/>
              </w:rPr>
            </w:pPr>
            <w:r w:rsidRPr="009075BB">
              <w:rPr>
                <w:lang w:val="it-IT"/>
              </w:rPr>
              <w:t>Date</w:t>
            </w:r>
          </w:p>
        </w:tc>
        <w:tc>
          <w:tcPr>
            <w:tcW w:w="1140" w:type="dxa"/>
          </w:tcPr>
          <w:p w14:paraId="0F5EC1D2" w14:textId="615E64EA" w:rsidR="002F4D1A" w:rsidRPr="009075BB" w:rsidRDefault="002F4D1A" w:rsidP="00A16547">
            <w:pPr>
              <w:pStyle w:val="BodyText"/>
              <w:ind w:firstLine="0"/>
              <w:rPr>
                <w:lang w:val="it-IT"/>
              </w:rPr>
            </w:pPr>
            <w:r w:rsidRPr="009075BB">
              <w:rPr>
                <w:lang w:val="it-IT"/>
              </w:rPr>
              <w:t>Datetime</w:t>
            </w:r>
          </w:p>
        </w:tc>
        <w:tc>
          <w:tcPr>
            <w:tcW w:w="630" w:type="dxa"/>
          </w:tcPr>
          <w:p w14:paraId="413E5C9F" w14:textId="7D523CAC" w:rsidR="002F4D1A" w:rsidRPr="009075BB" w:rsidRDefault="002F4D1A" w:rsidP="00A16547">
            <w:pPr>
              <w:pStyle w:val="BodyText"/>
              <w:ind w:firstLine="0"/>
              <w:rPr>
                <w:lang w:val="it-IT"/>
              </w:rPr>
            </w:pPr>
          </w:p>
        </w:tc>
        <w:tc>
          <w:tcPr>
            <w:tcW w:w="3327" w:type="dxa"/>
          </w:tcPr>
          <w:p w14:paraId="1074169B" w14:textId="58A30BB8" w:rsidR="002F4D1A" w:rsidRPr="009075BB" w:rsidRDefault="002F4D1A" w:rsidP="00A16547">
            <w:pPr>
              <w:pStyle w:val="BodyText"/>
              <w:ind w:firstLine="0"/>
              <w:rPr>
                <w:lang w:val="it-IT"/>
              </w:rPr>
            </w:pPr>
            <w:r w:rsidRPr="009075BB">
              <w:rPr>
                <w:lang w:val="it-IT"/>
              </w:rPr>
              <w:t>Tanggal post dibuat</w:t>
            </w:r>
          </w:p>
        </w:tc>
      </w:tr>
    </w:tbl>
    <w:p w14:paraId="75E7C0C6" w14:textId="77777777" w:rsidR="000E6E9E" w:rsidRPr="009075BB" w:rsidRDefault="000E6E9E" w:rsidP="002F4D1A">
      <w:pPr>
        <w:pStyle w:val="NoSpacing"/>
        <w:rPr>
          <w:rFonts w:ascii="Times New Roman" w:hAnsi="Times New Roman" w:cs="Times New Roman"/>
          <w:lang w:val="it-IT"/>
        </w:rPr>
      </w:pPr>
    </w:p>
    <w:p w14:paraId="7351A9FF" w14:textId="4D1FB9FC"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File</w:t>
      </w:r>
      <w:r w:rsidR="002F4D1A" w:rsidRPr="009075BB">
        <w:rPr>
          <w:rFonts w:ascii="Times New Roman" w:hAnsi="Times New Roman" w:cs="Times New Roman"/>
          <w:i/>
          <w:sz w:val="24"/>
          <w:szCs w:val="24"/>
          <w:lang w:val="it-IT"/>
        </w:rPr>
        <w:t>s</w:t>
      </w:r>
    </w:p>
    <w:p w14:paraId="540618F4" w14:textId="17376C9F" w:rsidR="0095333C" w:rsidRPr="009075BB" w:rsidRDefault="0095333C" w:rsidP="00B64018">
      <w:pPr>
        <w:pStyle w:val="BodyText"/>
        <w:ind w:left="1134"/>
        <w:rPr>
          <w:lang w:val="it-IT"/>
        </w:rPr>
      </w:pPr>
      <w:r w:rsidRPr="009075BB">
        <w:rPr>
          <w:lang w:val="it-IT"/>
        </w:rPr>
        <w:t xml:space="preserve">Tabel </w:t>
      </w:r>
      <w:r w:rsidRPr="009075BB">
        <w:rPr>
          <w:i/>
          <w:lang w:val="it-IT"/>
        </w:rPr>
        <w:t>Files</w:t>
      </w:r>
      <w:r w:rsidRPr="009075BB">
        <w:rPr>
          <w:lang w:val="it-IT"/>
        </w:rPr>
        <w:t xml:space="preserve"> merupakan tabel yang digunakan untuk menyimpan file-file tambahan yang terkait dengan tabel </w:t>
      </w:r>
      <w:r w:rsidRPr="009075BB">
        <w:rPr>
          <w:i/>
          <w:lang w:val="it-IT"/>
        </w:rPr>
        <w:t>Posts</w:t>
      </w:r>
      <w:r w:rsidRPr="009075BB">
        <w:rPr>
          <w:lang w:val="it-IT"/>
        </w:rPr>
        <w:t xml:space="preserve">. Struktur tabel </w:t>
      </w:r>
      <w:r w:rsidRPr="009075BB">
        <w:rPr>
          <w:i/>
          <w:lang w:val="it-IT"/>
        </w:rPr>
        <w:t>Files</w:t>
      </w:r>
      <w:r w:rsidRPr="009075BB">
        <w:rPr>
          <w:lang w:val="it-IT"/>
        </w:rPr>
        <w:t xml:space="preserve"> dapat dilihat pada tabel</w:t>
      </w:r>
      <w:r w:rsidR="00D116E7" w:rsidRPr="009075BB">
        <w:rPr>
          <w:lang w:val="it-IT"/>
        </w:rPr>
        <w:t xml:space="preserve"> 3.6</w:t>
      </w:r>
      <w:r w:rsidRPr="009075BB">
        <w:rPr>
          <w:lang w:val="it-IT"/>
        </w:rPr>
        <w:t xml:space="preserve"> berikut.</w:t>
      </w:r>
    </w:p>
    <w:p w14:paraId="20D64416" w14:textId="3ED1CFEA" w:rsidR="0095333C" w:rsidRPr="009075BB" w:rsidRDefault="0095333C" w:rsidP="0095333C">
      <w:pPr>
        <w:pStyle w:val="TabelBab3"/>
      </w:pPr>
      <w:bookmarkStart w:id="85" w:name="_Toc192653885"/>
      <w:r w:rsidRPr="009075BB">
        <w:lastRenderedPageBreak/>
        <w:t xml:space="preserve">Tabel </w:t>
      </w:r>
      <w:r w:rsidRPr="009075BB">
        <w:rPr>
          <w:i/>
        </w:rPr>
        <w:t>Files</w:t>
      </w:r>
      <w:bookmarkEnd w:id="8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95333C" w:rsidRPr="009075BB" w14:paraId="5B977034" w14:textId="77777777" w:rsidTr="009B6975">
        <w:trPr>
          <w:tblHeader/>
        </w:trPr>
        <w:tc>
          <w:tcPr>
            <w:tcW w:w="709" w:type="dxa"/>
            <w:shd w:val="clear" w:color="auto" w:fill="BFBFBF" w:themeFill="background1" w:themeFillShade="BF"/>
            <w:vAlign w:val="center"/>
          </w:tcPr>
          <w:p w14:paraId="343284A1" w14:textId="77777777" w:rsidR="0095333C" w:rsidRPr="009075BB" w:rsidRDefault="0095333C" w:rsidP="00A16547">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116EC15" w14:textId="77777777" w:rsidR="0095333C" w:rsidRPr="009075BB" w:rsidRDefault="0095333C"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6BA211" w14:textId="77777777" w:rsidR="0095333C" w:rsidRPr="009075BB" w:rsidRDefault="0095333C"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735481C" w14:textId="77777777" w:rsidR="0095333C" w:rsidRPr="009075BB" w:rsidRDefault="0095333C"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21C1D29" w14:textId="77777777" w:rsidR="0095333C" w:rsidRPr="009075BB" w:rsidRDefault="0095333C" w:rsidP="00A16547">
            <w:pPr>
              <w:pStyle w:val="BodyText"/>
              <w:ind w:firstLine="0"/>
              <w:jc w:val="center"/>
              <w:rPr>
                <w:b/>
                <w:lang w:val="it-IT"/>
              </w:rPr>
            </w:pPr>
            <w:r w:rsidRPr="009075BB">
              <w:rPr>
                <w:b/>
                <w:lang w:val="it-IT"/>
              </w:rPr>
              <w:t>Keterangan</w:t>
            </w:r>
          </w:p>
        </w:tc>
      </w:tr>
      <w:tr w:rsidR="0095333C" w:rsidRPr="009075BB" w14:paraId="1920591C" w14:textId="77777777" w:rsidTr="009B6975">
        <w:tc>
          <w:tcPr>
            <w:tcW w:w="709" w:type="dxa"/>
          </w:tcPr>
          <w:p w14:paraId="5BB87193" w14:textId="77777777" w:rsidR="0095333C" w:rsidRPr="009075BB" w:rsidRDefault="0095333C" w:rsidP="00A16547">
            <w:pPr>
              <w:pStyle w:val="BodyText"/>
              <w:ind w:firstLine="0"/>
              <w:jc w:val="center"/>
              <w:rPr>
                <w:lang w:val="it-IT"/>
              </w:rPr>
            </w:pPr>
            <w:r w:rsidRPr="009075BB">
              <w:rPr>
                <w:lang w:val="it-IT"/>
              </w:rPr>
              <w:t>1</w:t>
            </w:r>
          </w:p>
        </w:tc>
        <w:tc>
          <w:tcPr>
            <w:tcW w:w="1554" w:type="dxa"/>
          </w:tcPr>
          <w:p w14:paraId="4DEA09D0" w14:textId="77777777" w:rsidR="0095333C" w:rsidRPr="009075BB" w:rsidRDefault="0095333C" w:rsidP="00A16547">
            <w:pPr>
              <w:pStyle w:val="BodyText"/>
              <w:ind w:firstLine="0"/>
              <w:rPr>
                <w:lang w:val="it-IT"/>
              </w:rPr>
            </w:pPr>
            <w:r w:rsidRPr="009075BB">
              <w:rPr>
                <w:lang w:val="it-IT"/>
              </w:rPr>
              <w:t>Id</w:t>
            </w:r>
          </w:p>
        </w:tc>
        <w:tc>
          <w:tcPr>
            <w:tcW w:w="1140" w:type="dxa"/>
          </w:tcPr>
          <w:p w14:paraId="2687629B" w14:textId="77777777" w:rsidR="0095333C" w:rsidRPr="009075BB" w:rsidRDefault="0095333C" w:rsidP="00A16547">
            <w:pPr>
              <w:pStyle w:val="BodyText"/>
              <w:ind w:firstLine="0"/>
              <w:rPr>
                <w:lang w:val="it-IT"/>
              </w:rPr>
            </w:pPr>
            <w:r w:rsidRPr="009075BB">
              <w:rPr>
                <w:lang w:val="it-IT"/>
              </w:rPr>
              <w:t>Int</w:t>
            </w:r>
          </w:p>
        </w:tc>
        <w:tc>
          <w:tcPr>
            <w:tcW w:w="630" w:type="dxa"/>
          </w:tcPr>
          <w:p w14:paraId="32DE9952" w14:textId="77777777" w:rsidR="0095333C" w:rsidRPr="009075BB" w:rsidRDefault="0095333C" w:rsidP="00A16547">
            <w:pPr>
              <w:pStyle w:val="BodyText"/>
              <w:ind w:firstLine="0"/>
              <w:rPr>
                <w:lang w:val="it-IT"/>
              </w:rPr>
            </w:pPr>
            <w:r w:rsidRPr="009075BB">
              <w:rPr>
                <w:lang w:val="it-IT"/>
              </w:rPr>
              <w:t>11</w:t>
            </w:r>
          </w:p>
        </w:tc>
        <w:tc>
          <w:tcPr>
            <w:tcW w:w="3327" w:type="dxa"/>
          </w:tcPr>
          <w:p w14:paraId="20AC9D6E" w14:textId="77777777" w:rsidR="0095333C" w:rsidRPr="009075BB" w:rsidRDefault="0095333C"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95333C" w:rsidRPr="009075BB" w14:paraId="7F5ACE86" w14:textId="77777777" w:rsidTr="009B6975">
        <w:tc>
          <w:tcPr>
            <w:tcW w:w="709" w:type="dxa"/>
          </w:tcPr>
          <w:p w14:paraId="090739FA" w14:textId="77777777" w:rsidR="0095333C" w:rsidRPr="009075BB" w:rsidRDefault="0095333C" w:rsidP="00A16547">
            <w:pPr>
              <w:pStyle w:val="BodyText"/>
              <w:ind w:firstLine="0"/>
              <w:jc w:val="center"/>
              <w:rPr>
                <w:lang w:val="it-IT"/>
              </w:rPr>
            </w:pPr>
            <w:r w:rsidRPr="009075BB">
              <w:rPr>
                <w:lang w:val="it-IT"/>
              </w:rPr>
              <w:t>2</w:t>
            </w:r>
          </w:p>
        </w:tc>
        <w:tc>
          <w:tcPr>
            <w:tcW w:w="1554" w:type="dxa"/>
          </w:tcPr>
          <w:p w14:paraId="7547E523" w14:textId="7D7A9BB9" w:rsidR="0095333C" w:rsidRPr="009075BB" w:rsidRDefault="0095333C" w:rsidP="00A16547">
            <w:pPr>
              <w:pStyle w:val="BodyText"/>
              <w:ind w:firstLine="0"/>
              <w:rPr>
                <w:lang w:val="it-IT"/>
              </w:rPr>
            </w:pPr>
            <w:r w:rsidRPr="009075BB">
              <w:rPr>
                <w:lang w:val="it-IT"/>
              </w:rPr>
              <w:t>Post_id</w:t>
            </w:r>
          </w:p>
        </w:tc>
        <w:tc>
          <w:tcPr>
            <w:tcW w:w="1140" w:type="dxa"/>
          </w:tcPr>
          <w:p w14:paraId="622E6E31" w14:textId="77777777" w:rsidR="0095333C" w:rsidRPr="009075BB" w:rsidRDefault="0095333C" w:rsidP="00A16547">
            <w:pPr>
              <w:pStyle w:val="BodyText"/>
              <w:ind w:firstLine="0"/>
              <w:rPr>
                <w:lang w:val="it-IT"/>
              </w:rPr>
            </w:pPr>
            <w:r w:rsidRPr="009075BB">
              <w:rPr>
                <w:lang w:val="it-IT"/>
              </w:rPr>
              <w:t>Int</w:t>
            </w:r>
          </w:p>
        </w:tc>
        <w:tc>
          <w:tcPr>
            <w:tcW w:w="630" w:type="dxa"/>
          </w:tcPr>
          <w:p w14:paraId="2A463F05" w14:textId="77777777" w:rsidR="0095333C" w:rsidRPr="009075BB" w:rsidRDefault="0095333C" w:rsidP="00A16547">
            <w:pPr>
              <w:pStyle w:val="BodyText"/>
              <w:ind w:firstLine="0"/>
              <w:rPr>
                <w:lang w:val="it-IT"/>
              </w:rPr>
            </w:pPr>
            <w:r w:rsidRPr="009075BB">
              <w:rPr>
                <w:lang w:val="it-IT"/>
              </w:rPr>
              <w:t>11</w:t>
            </w:r>
          </w:p>
        </w:tc>
        <w:tc>
          <w:tcPr>
            <w:tcW w:w="3327" w:type="dxa"/>
          </w:tcPr>
          <w:p w14:paraId="63EC67E6" w14:textId="03E7FBEE" w:rsidR="0095333C" w:rsidRPr="009075BB" w:rsidRDefault="0095333C" w:rsidP="0095333C">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Post</w:t>
            </w:r>
          </w:p>
        </w:tc>
      </w:tr>
      <w:tr w:rsidR="0095333C" w:rsidRPr="009075BB" w14:paraId="0AD8237E" w14:textId="77777777" w:rsidTr="009B6975">
        <w:tc>
          <w:tcPr>
            <w:tcW w:w="709" w:type="dxa"/>
          </w:tcPr>
          <w:p w14:paraId="59B1E111" w14:textId="77777777" w:rsidR="0095333C" w:rsidRPr="009075BB" w:rsidRDefault="0095333C" w:rsidP="00A16547">
            <w:pPr>
              <w:pStyle w:val="BodyText"/>
              <w:ind w:firstLine="0"/>
              <w:jc w:val="center"/>
              <w:rPr>
                <w:lang w:val="it-IT"/>
              </w:rPr>
            </w:pPr>
            <w:r w:rsidRPr="009075BB">
              <w:rPr>
                <w:lang w:val="it-IT"/>
              </w:rPr>
              <w:t>3</w:t>
            </w:r>
          </w:p>
        </w:tc>
        <w:tc>
          <w:tcPr>
            <w:tcW w:w="1554" w:type="dxa"/>
          </w:tcPr>
          <w:p w14:paraId="181422B8" w14:textId="341EA9BC" w:rsidR="0095333C" w:rsidRPr="009075BB" w:rsidRDefault="0095333C" w:rsidP="00A16547">
            <w:pPr>
              <w:pStyle w:val="BodyText"/>
              <w:ind w:firstLine="0"/>
              <w:rPr>
                <w:lang w:val="it-IT"/>
              </w:rPr>
            </w:pPr>
            <w:r w:rsidRPr="009075BB">
              <w:rPr>
                <w:lang w:val="it-IT"/>
              </w:rPr>
              <w:t>file</w:t>
            </w:r>
          </w:p>
        </w:tc>
        <w:tc>
          <w:tcPr>
            <w:tcW w:w="1140" w:type="dxa"/>
          </w:tcPr>
          <w:p w14:paraId="5784A2A4" w14:textId="77777777" w:rsidR="0095333C" w:rsidRPr="009075BB" w:rsidRDefault="0095333C" w:rsidP="00A16547">
            <w:pPr>
              <w:pStyle w:val="BodyText"/>
              <w:ind w:firstLine="0"/>
              <w:rPr>
                <w:lang w:val="it-IT"/>
              </w:rPr>
            </w:pPr>
            <w:r w:rsidRPr="009075BB">
              <w:rPr>
                <w:lang w:val="it-IT"/>
              </w:rPr>
              <w:t>Varchar</w:t>
            </w:r>
          </w:p>
        </w:tc>
        <w:tc>
          <w:tcPr>
            <w:tcW w:w="630" w:type="dxa"/>
          </w:tcPr>
          <w:p w14:paraId="16605774" w14:textId="361F4A9A" w:rsidR="0095333C" w:rsidRPr="009075BB" w:rsidRDefault="0095333C" w:rsidP="00A16547">
            <w:pPr>
              <w:pStyle w:val="BodyText"/>
              <w:ind w:firstLine="0"/>
              <w:rPr>
                <w:lang w:val="it-IT"/>
              </w:rPr>
            </w:pPr>
            <w:r w:rsidRPr="009075BB">
              <w:rPr>
                <w:lang w:val="it-IT"/>
              </w:rPr>
              <w:t>255</w:t>
            </w:r>
          </w:p>
        </w:tc>
        <w:tc>
          <w:tcPr>
            <w:tcW w:w="3327" w:type="dxa"/>
          </w:tcPr>
          <w:p w14:paraId="0907C9DF" w14:textId="719367E2" w:rsidR="0095333C" w:rsidRPr="009075BB" w:rsidRDefault="0095333C" w:rsidP="00A16547">
            <w:pPr>
              <w:pStyle w:val="BodyText"/>
              <w:ind w:firstLine="0"/>
              <w:rPr>
                <w:lang w:val="it-IT"/>
              </w:rPr>
            </w:pPr>
            <w:r w:rsidRPr="009075BB">
              <w:rPr>
                <w:lang w:val="it-IT"/>
              </w:rPr>
              <w:t>Lokasi penyimpanan file</w:t>
            </w:r>
          </w:p>
        </w:tc>
      </w:tr>
    </w:tbl>
    <w:p w14:paraId="08F82F12" w14:textId="77777777" w:rsidR="0095333C" w:rsidRPr="009075BB" w:rsidRDefault="0095333C" w:rsidP="0095333C">
      <w:pPr>
        <w:pStyle w:val="NoSpacing"/>
        <w:rPr>
          <w:rFonts w:ascii="Times New Roman" w:hAnsi="Times New Roman" w:cs="Times New Roman"/>
          <w:lang w:val="it-IT"/>
        </w:rPr>
      </w:pPr>
    </w:p>
    <w:p w14:paraId="5A782250" w14:textId="1E8EB923"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Registration</w:t>
      </w:r>
    </w:p>
    <w:p w14:paraId="12221D53" w14:textId="43E31789" w:rsidR="0095333C" w:rsidRPr="009075BB" w:rsidRDefault="0095333C" w:rsidP="009B6975">
      <w:pPr>
        <w:pStyle w:val="BodyText"/>
        <w:ind w:left="1134"/>
        <w:rPr>
          <w:lang w:val="it-IT"/>
        </w:rPr>
      </w:pPr>
      <w:r w:rsidRPr="009075BB">
        <w:rPr>
          <w:lang w:val="it-IT"/>
        </w:rPr>
        <w:t xml:space="preserve">Tabel </w:t>
      </w:r>
      <w:r w:rsidRPr="009075BB">
        <w:rPr>
          <w:i/>
          <w:lang w:val="it-IT"/>
        </w:rPr>
        <w:t>Registration</w:t>
      </w:r>
      <w:r w:rsidRPr="009075BB">
        <w:rPr>
          <w:lang w:val="it-IT"/>
        </w:rPr>
        <w:t xml:space="preserve"> dirancang untuk menyimpan data yang diperlukan dalam proses </w:t>
      </w:r>
      <w:r w:rsidRPr="009075BB">
        <w:t>registrasi</w:t>
      </w:r>
      <w:r w:rsidRPr="009075BB">
        <w:rPr>
          <w:lang w:val="it-IT"/>
        </w:rPr>
        <w:t xml:space="preserve"> anggota </w:t>
      </w:r>
      <w:r w:rsidRPr="009075BB">
        <w:rPr>
          <w:i/>
          <w:lang w:val="it-IT"/>
        </w:rPr>
        <w:t>marching</w:t>
      </w:r>
      <w:r w:rsidRPr="009075BB">
        <w:rPr>
          <w:lang w:val="it-IT"/>
        </w:rPr>
        <w:t xml:space="preserve"> </w:t>
      </w:r>
      <w:r w:rsidRPr="009075BB">
        <w:rPr>
          <w:i/>
          <w:lang w:val="it-IT"/>
        </w:rPr>
        <w:t>band</w:t>
      </w:r>
      <w:r w:rsidRPr="009075BB">
        <w:rPr>
          <w:lang w:val="it-IT"/>
        </w:rPr>
        <w:t xml:space="preserve">, khususnya dalam rangka keperluan seleksi yang dilakukan oleh pelatih. Struktur tabel </w:t>
      </w:r>
      <w:r w:rsidRPr="009075BB">
        <w:rPr>
          <w:i/>
          <w:lang w:val="it-IT"/>
        </w:rPr>
        <w:t>Registration</w:t>
      </w:r>
      <w:r w:rsidRPr="009075BB">
        <w:rPr>
          <w:lang w:val="it-IT"/>
        </w:rPr>
        <w:t xml:space="preserve"> dapat dilihat pada tabel</w:t>
      </w:r>
      <w:r w:rsidR="00D116E7" w:rsidRPr="009075BB">
        <w:rPr>
          <w:lang w:val="it-IT"/>
        </w:rPr>
        <w:t xml:space="preserve"> 3.7</w:t>
      </w:r>
      <w:r w:rsidRPr="009075BB">
        <w:rPr>
          <w:lang w:val="it-IT"/>
        </w:rPr>
        <w:t xml:space="preserve"> berikut.</w:t>
      </w:r>
    </w:p>
    <w:p w14:paraId="2FDEEEFF" w14:textId="77777777" w:rsidR="0095333C" w:rsidRPr="009075BB" w:rsidRDefault="0095333C" w:rsidP="0095333C">
      <w:pPr>
        <w:pStyle w:val="NoSpacing"/>
        <w:rPr>
          <w:rFonts w:ascii="Times New Roman" w:hAnsi="Times New Roman" w:cs="Times New Roman"/>
          <w:lang w:val="it-IT"/>
        </w:rPr>
      </w:pPr>
    </w:p>
    <w:p w14:paraId="2655C281" w14:textId="11820856" w:rsidR="00720453" w:rsidRPr="009075BB" w:rsidRDefault="00720453" w:rsidP="00720453">
      <w:pPr>
        <w:pStyle w:val="TabelBab3"/>
      </w:pPr>
      <w:bookmarkStart w:id="86" w:name="_Toc192653886"/>
      <w:r w:rsidRPr="009075BB">
        <w:t xml:space="preserve">Tabel </w:t>
      </w:r>
      <w:r w:rsidRPr="009075BB">
        <w:rPr>
          <w:i/>
        </w:rPr>
        <w:t>Registration</w:t>
      </w:r>
      <w:bookmarkEnd w:id="86"/>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95333C" w:rsidRPr="009075BB" w14:paraId="35752CC1" w14:textId="77777777" w:rsidTr="009B6975">
        <w:trPr>
          <w:tblHeader/>
        </w:trPr>
        <w:tc>
          <w:tcPr>
            <w:tcW w:w="709" w:type="dxa"/>
            <w:shd w:val="clear" w:color="auto" w:fill="BFBFBF" w:themeFill="background1" w:themeFillShade="BF"/>
            <w:vAlign w:val="center"/>
          </w:tcPr>
          <w:p w14:paraId="4271142F" w14:textId="77777777" w:rsidR="0095333C" w:rsidRPr="009075BB" w:rsidRDefault="0095333C" w:rsidP="00A16547">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720240C" w14:textId="77777777" w:rsidR="0095333C" w:rsidRPr="009075BB" w:rsidRDefault="0095333C"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7139315" w14:textId="77777777" w:rsidR="0095333C" w:rsidRPr="009075BB" w:rsidRDefault="0095333C"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44FE8BB5" w14:textId="77777777" w:rsidR="0095333C" w:rsidRPr="009075BB" w:rsidRDefault="0095333C"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4427AFD" w14:textId="77777777" w:rsidR="0095333C" w:rsidRPr="009075BB" w:rsidRDefault="0095333C" w:rsidP="00A16547">
            <w:pPr>
              <w:pStyle w:val="BodyText"/>
              <w:ind w:firstLine="0"/>
              <w:jc w:val="center"/>
              <w:rPr>
                <w:b/>
                <w:lang w:val="it-IT"/>
              </w:rPr>
            </w:pPr>
            <w:r w:rsidRPr="009075BB">
              <w:rPr>
                <w:b/>
                <w:lang w:val="it-IT"/>
              </w:rPr>
              <w:t>Keterangan</w:t>
            </w:r>
          </w:p>
        </w:tc>
      </w:tr>
      <w:tr w:rsidR="0095333C" w:rsidRPr="009075BB" w14:paraId="723C27AC" w14:textId="77777777" w:rsidTr="009B6975">
        <w:tc>
          <w:tcPr>
            <w:tcW w:w="709" w:type="dxa"/>
          </w:tcPr>
          <w:p w14:paraId="6B42B0DE" w14:textId="77777777" w:rsidR="0095333C" w:rsidRPr="009075BB" w:rsidRDefault="0095333C" w:rsidP="00A16547">
            <w:pPr>
              <w:pStyle w:val="BodyText"/>
              <w:ind w:firstLine="0"/>
              <w:jc w:val="center"/>
              <w:rPr>
                <w:lang w:val="it-IT"/>
              </w:rPr>
            </w:pPr>
            <w:r w:rsidRPr="009075BB">
              <w:rPr>
                <w:lang w:val="it-IT"/>
              </w:rPr>
              <w:t>1</w:t>
            </w:r>
          </w:p>
        </w:tc>
        <w:tc>
          <w:tcPr>
            <w:tcW w:w="1554" w:type="dxa"/>
          </w:tcPr>
          <w:p w14:paraId="78881CCC" w14:textId="77777777" w:rsidR="0095333C" w:rsidRPr="009075BB" w:rsidRDefault="0095333C" w:rsidP="00A16547">
            <w:pPr>
              <w:pStyle w:val="BodyText"/>
              <w:ind w:firstLine="0"/>
              <w:rPr>
                <w:lang w:val="it-IT"/>
              </w:rPr>
            </w:pPr>
            <w:r w:rsidRPr="009075BB">
              <w:rPr>
                <w:lang w:val="it-IT"/>
              </w:rPr>
              <w:t>Id</w:t>
            </w:r>
          </w:p>
        </w:tc>
        <w:tc>
          <w:tcPr>
            <w:tcW w:w="1140" w:type="dxa"/>
          </w:tcPr>
          <w:p w14:paraId="18C5AA89" w14:textId="77777777" w:rsidR="0095333C" w:rsidRPr="009075BB" w:rsidRDefault="0095333C" w:rsidP="00A16547">
            <w:pPr>
              <w:pStyle w:val="BodyText"/>
              <w:ind w:firstLine="0"/>
              <w:rPr>
                <w:lang w:val="it-IT"/>
              </w:rPr>
            </w:pPr>
            <w:r w:rsidRPr="009075BB">
              <w:rPr>
                <w:lang w:val="it-IT"/>
              </w:rPr>
              <w:t>Int</w:t>
            </w:r>
          </w:p>
        </w:tc>
        <w:tc>
          <w:tcPr>
            <w:tcW w:w="630" w:type="dxa"/>
          </w:tcPr>
          <w:p w14:paraId="722BF6F3" w14:textId="77777777" w:rsidR="0095333C" w:rsidRPr="009075BB" w:rsidRDefault="0095333C" w:rsidP="00A16547">
            <w:pPr>
              <w:pStyle w:val="BodyText"/>
              <w:ind w:firstLine="0"/>
              <w:rPr>
                <w:lang w:val="it-IT"/>
              </w:rPr>
            </w:pPr>
            <w:r w:rsidRPr="009075BB">
              <w:rPr>
                <w:lang w:val="it-IT"/>
              </w:rPr>
              <w:t>11</w:t>
            </w:r>
          </w:p>
        </w:tc>
        <w:tc>
          <w:tcPr>
            <w:tcW w:w="3327" w:type="dxa"/>
          </w:tcPr>
          <w:p w14:paraId="1BADB66D" w14:textId="77777777" w:rsidR="0095333C" w:rsidRPr="009075BB" w:rsidRDefault="0095333C"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95333C" w:rsidRPr="009075BB" w14:paraId="0A38F914" w14:textId="77777777" w:rsidTr="009B6975">
        <w:tc>
          <w:tcPr>
            <w:tcW w:w="709" w:type="dxa"/>
          </w:tcPr>
          <w:p w14:paraId="08CAD48B" w14:textId="77777777" w:rsidR="0095333C" w:rsidRPr="009075BB" w:rsidRDefault="0095333C" w:rsidP="00A16547">
            <w:pPr>
              <w:pStyle w:val="BodyText"/>
              <w:ind w:firstLine="0"/>
              <w:jc w:val="center"/>
              <w:rPr>
                <w:lang w:val="it-IT"/>
              </w:rPr>
            </w:pPr>
            <w:r w:rsidRPr="009075BB">
              <w:rPr>
                <w:lang w:val="it-IT"/>
              </w:rPr>
              <w:t>2</w:t>
            </w:r>
          </w:p>
        </w:tc>
        <w:tc>
          <w:tcPr>
            <w:tcW w:w="1554" w:type="dxa"/>
          </w:tcPr>
          <w:p w14:paraId="68489111" w14:textId="7096703A" w:rsidR="0095333C" w:rsidRPr="009075BB" w:rsidRDefault="0095333C" w:rsidP="00A16547">
            <w:pPr>
              <w:pStyle w:val="BodyText"/>
              <w:ind w:firstLine="0"/>
              <w:rPr>
                <w:lang w:val="it-IT"/>
              </w:rPr>
            </w:pPr>
            <w:r w:rsidRPr="009075BB">
              <w:rPr>
                <w:lang w:val="it-IT"/>
              </w:rPr>
              <w:t>Name</w:t>
            </w:r>
          </w:p>
        </w:tc>
        <w:tc>
          <w:tcPr>
            <w:tcW w:w="1140" w:type="dxa"/>
          </w:tcPr>
          <w:p w14:paraId="42F21856" w14:textId="53C8470B" w:rsidR="0095333C" w:rsidRPr="009075BB" w:rsidRDefault="00720453" w:rsidP="00A16547">
            <w:pPr>
              <w:pStyle w:val="BodyText"/>
              <w:ind w:firstLine="0"/>
              <w:rPr>
                <w:lang w:val="it-IT"/>
              </w:rPr>
            </w:pPr>
            <w:r w:rsidRPr="009075BB">
              <w:rPr>
                <w:lang w:val="it-IT"/>
              </w:rPr>
              <w:t>Varchar</w:t>
            </w:r>
          </w:p>
        </w:tc>
        <w:tc>
          <w:tcPr>
            <w:tcW w:w="630" w:type="dxa"/>
          </w:tcPr>
          <w:p w14:paraId="5C9C68F1" w14:textId="0F2B1957" w:rsidR="0095333C" w:rsidRPr="009075BB" w:rsidRDefault="00720453" w:rsidP="00A16547">
            <w:pPr>
              <w:pStyle w:val="BodyText"/>
              <w:ind w:firstLine="0"/>
              <w:rPr>
                <w:lang w:val="it-IT"/>
              </w:rPr>
            </w:pPr>
            <w:r w:rsidRPr="009075BB">
              <w:rPr>
                <w:lang w:val="it-IT"/>
              </w:rPr>
              <w:t>50</w:t>
            </w:r>
          </w:p>
        </w:tc>
        <w:tc>
          <w:tcPr>
            <w:tcW w:w="3327" w:type="dxa"/>
          </w:tcPr>
          <w:p w14:paraId="7772CD40" w14:textId="433371AC" w:rsidR="0095333C" w:rsidRPr="009075BB" w:rsidRDefault="00720453" w:rsidP="00A16547">
            <w:pPr>
              <w:pStyle w:val="BodyText"/>
              <w:ind w:firstLine="0"/>
              <w:rPr>
                <w:lang w:val="it-IT"/>
              </w:rPr>
            </w:pPr>
            <w:r w:rsidRPr="009075BB">
              <w:rPr>
                <w:lang w:val="it-IT"/>
              </w:rPr>
              <w:t>Nama pendaftar</w:t>
            </w:r>
          </w:p>
        </w:tc>
      </w:tr>
      <w:tr w:rsidR="0095333C" w:rsidRPr="009075BB" w14:paraId="4C23F64A" w14:textId="77777777" w:rsidTr="009B6975">
        <w:tc>
          <w:tcPr>
            <w:tcW w:w="709" w:type="dxa"/>
          </w:tcPr>
          <w:p w14:paraId="46B82C3D" w14:textId="77777777" w:rsidR="0095333C" w:rsidRPr="009075BB" w:rsidRDefault="0095333C" w:rsidP="00A16547">
            <w:pPr>
              <w:pStyle w:val="BodyText"/>
              <w:ind w:firstLine="0"/>
              <w:jc w:val="center"/>
              <w:rPr>
                <w:lang w:val="it-IT"/>
              </w:rPr>
            </w:pPr>
            <w:r w:rsidRPr="009075BB">
              <w:rPr>
                <w:lang w:val="it-IT"/>
              </w:rPr>
              <w:t>3</w:t>
            </w:r>
          </w:p>
        </w:tc>
        <w:tc>
          <w:tcPr>
            <w:tcW w:w="1554" w:type="dxa"/>
          </w:tcPr>
          <w:p w14:paraId="2285EDF0" w14:textId="5EECC8CC" w:rsidR="0095333C" w:rsidRPr="009075BB" w:rsidRDefault="0095333C" w:rsidP="00A16547">
            <w:pPr>
              <w:pStyle w:val="BodyText"/>
              <w:ind w:firstLine="0"/>
              <w:rPr>
                <w:lang w:val="it-IT"/>
              </w:rPr>
            </w:pPr>
            <w:r w:rsidRPr="009075BB">
              <w:rPr>
                <w:lang w:val="it-IT"/>
              </w:rPr>
              <w:t>Phone</w:t>
            </w:r>
          </w:p>
        </w:tc>
        <w:tc>
          <w:tcPr>
            <w:tcW w:w="1140" w:type="dxa"/>
          </w:tcPr>
          <w:p w14:paraId="0705D87F" w14:textId="77777777" w:rsidR="0095333C" w:rsidRPr="009075BB" w:rsidRDefault="0095333C" w:rsidP="00A16547">
            <w:pPr>
              <w:pStyle w:val="BodyText"/>
              <w:ind w:firstLine="0"/>
              <w:rPr>
                <w:lang w:val="it-IT"/>
              </w:rPr>
            </w:pPr>
            <w:r w:rsidRPr="009075BB">
              <w:rPr>
                <w:lang w:val="it-IT"/>
              </w:rPr>
              <w:t>Varchar</w:t>
            </w:r>
          </w:p>
        </w:tc>
        <w:tc>
          <w:tcPr>
            <w:tcW w:w="630" w:type="dxa"/>
          </w:tcPr>
          <w:p w14:paraId="064F3E7B" w14:textId="2C2F9F4B" w:rsidR="0095333C" w:rsidRPr="009075BB" w:rsidRDefault="00720453" w:rsidP="00A16547">
            <w:pPr>
              <w:pStyle w:val="BodyText"/>
              <w:ind w:firstLine="0"/>
              <w:rPr>
                <w:lang w:val="it-IT"/>
              </w:rPr>
            </w:pPr>
            <w:r w:rsidRPr="009075BB">
              <w:rPr>
                <w:lang w:val="it-IT"/>
              </w:rPr>
              <w:t>15</w:t>
            </w:r>
          </w:p>
        </w:tc>
        <w:tc>
          <w:tcPr>
            <w:tcW w:w="3327" w:type="dxa"/>
          </w:tcPr>
          <w:p w14:paraId="291CACF5" w14:textId="0FA7F021" w:rsidR="0095333C" w:rsidRPr="009075BB" w:rsidRDefault="00720453" w:rsidP="00A16547">
            <w:pPr>
              <w:pStyle w:val="BodyText"/>
              <w:ind w:firstLine="0"/>
              <w:rPr>
                <w:lang w:val="it-IT"/>
              </w:rPr>
            </w:pPr>
            <w:r w:rsidRPr="009075BB">
              <w:rPr>
                <w:lang w:val="it-IT"/>
              </w:rPr>
              <w:t>Nomor hp pendaftar</w:t>
            </w:r>
          </w:p>
        </w:tc>
      </w:tr>
      <w:tr w:rsidR="0095333C" w:rsidRPr="009075BB" w14:paraId="7A99DAD8" w14:textId="77777777" w:rsidTr="009B6975">
        <w:tc>
          <w:tcPr>
            <w:tcW w:w="709" w:type="dxa"/>
          </w:tcPr>
          <w:p w14:paraId="1AAC5312" w14:textId="77777777" w:rsidR="0095333C" w:rsidRPr="009075BB" w:rsidRDefault="0095333C" w:rsidP="00A16547">
            <w:pPr>
              <w:pStyle w:val="BodyText"/>
              <w:ind w:firstLine="0"/>
              <w:jc w:val="center"/>
              <w:rPr>
                <w:lang w:val="it-IT"/>
              </w:rPr>
            </w:pPr>
            <w:r w:rsidRPr="009075BB">
              <w:rPr>
                <w:lang w:val="it-IT"/>
              </w:rPr>
              <w:t>4</w:t>
            </w:r>
          </w:p>
        </w:tc>
        <w:tc>
          <w:tcPr>
            <w:tcW w:w="1554" w:type="dxa"/>
          </w:tcPr>
          <w:p w14:paraId="5FFB9960" w14:textId="54804D60" w:rsidR="0095333C" w:rsidRPr="009075BB" w:rsidRDefault="0095333C" w:rsidP="00A16547">
            <w:pPr>
              <w:pStyle w:val="BodyText"/>
              <w:ind w:firstLine="0"/>
              <w:rPr>
                <w:lang w:val="it-IT"/>
              </w:rPr>
            </w:pPr>
            <w:r w:rsidRPr="009075BB">
              <w:rPr>
                <w:lang w:val="it-IT"/>
              </w:rPr>
              <w:t>Email</w:t>
            </w:r>
          </w:p>
        </w:tc>
        <w:tc>
          <w:tcPr>
            <w:tcW w:w="1140" w:type="dxa"/>
          </w:tcPr>
          <w:p w14:paraId="5237EEC9" w14:textId="3409E483" w:rsidR="0095333C" w:rsidRPr="009075BB" w:rsidRDefault="00720453" w:rsidP="00A16547">
            <w:pPr>
              <w:pStyle w:val="BodyText"/>
              <w:ind w:firstLine="0"/>
              <w:rPr>
                <w:lang w:val="it-IT"/>
              </w:rPr>
            </w:pPr>
            <w:r w:rsidRPr="009075BB">
              <w:rPr>
                <w:lang w:val="it-IT"/>
              </w:rPr>
              <w:t>Varchar</w:t>
            </w:r>
          </w:p>
        </w:tc>
        <w:tc>
          <w:tcPr>
            <w:tcW w:w="630" w:type="dxa"/>
          </w:tcPr>
          <w:p w14:paraId="46D078F9" w14:textId="1301639B" w:rsidR="0095333C" w:rsidRPr="009075BB" w:rsidRDefault="00720453" w:rsidP="00A16547">
            <w:pPr>
              <w:pStyle w:val="BodyText"/>
              <w:ind w:firstLine="0"/>
              <w:rPr>
                <w:lang w:val="it-IT"/>
              </w:rPr>
            </w:pPr>
            <w:r w:rsidRPr="009075BB">
              <w:rPr>
                <w:lang w:val="it-IT"/>
              </w:rPr>
              <w:t>255</w:t>
            </w:r>
          </w:p>
        </w:tc>
        <w:tc>
          <w:tcPr>
            <w:tcW w:w="3327" w:type="dxa"/>
          </w:tcPr>
          <w:p w14:paraId="46BDCE22" w14:textId="394DF553" w:rsidR="0095333C" w:rsidRPr="009075BB" w:rsidRDefault="00720453" w:rsidP="00A16547">
            <w:pPr>
              <w:pStyle w:val="BodyText"/>
              <w:ind w:firstLine="0"/>
              <w:rPr>
                <w:lang w:val="it-IT"/>
              </w:rPr>
            </w:pPr>
            <w:r w:rsidRPr="009075BB">
              <w:rPr>
                <w:lang w:val="it-IT"/>
              </w:rPr>
              <w:t>Email pendaftar</w:t>
            </w:r>
          </w:p>
        </w:tc>
      </w:tr>
      <w:tr w:rsidR="0095333C" w:rsidRPr="009075BB" w14:paraId="6610730F" w14:textId="77777777" w:rsidTr="009B6975">
        <w:tc>
          <w:tcPr>
            <w:tcW w:w="709" w:type="dxa"/>
          </w:tcPr>
          <w:p w14:paraId="7B6D9144" w14:textId="77777777" w:rsidR="0095333C" w:rsidRPr="009075BB" w:rsidRDefault="0095333C" w:rsidP="00A16547">
            <w:pPr>
              <w:pStyle w:val="BodyText"/>
              <w:ind w:firstLine="0"/>
              <w:jc w:val="center"/>
              <w:rPr>
                <w:lang w:val="it-IT"/>
              </w:rPr>
            </w:pPr>
            <w:r w:rsidRPr="009075BB">
              <w:rPr>
                <w:lang w:val="it-IT"/>
              </w:rPr>
              <w:t>5</w:t>
            </w:r>
          </w:p>
        </w:tc>
        <w:tc>
          <w:tcPr>
            <w:tcW w:w="1554" w:type="dxa"/>
          </w:tcPr>
          <w:p w14:paraId="356AE733" w14:textId="5EB81E25" w:rsidR="0095333C" w:rsidRPr="009075BB" w:rsidRDefault="0095333C" w:rsidP="00A16547">
            <w:pPr>
              <w:pStyle w:val="BodyText"/>
              <w:ind w:firstLine="0"/>
              <w:rPr>
                <w:lang w:val="it-IT"/>
              </w:rPr>
            </w:pPr>
            <w:r w:rsidRPr="009075BB">
              <w:rPr>
                <w:lang w:val="it-IT"/>
              </w:rPr>
              <w:t>Gender</w:t>
            </w:r>
          </w:p>
        </w:tc>
        <w:tc>
          <w:tcPr>
            <w:tcW w:w="1140" w:type="dxa"/>
          </w:tcPr>
          <w:p w14:paraId="61344EFD" w14:textId="08E01334" w:rsidR="0095333C" w:rsidRPr="009075BB" w:rsidRDefault="00720453" w:rsidP="00A16547">
            <w:pPr>
              <w:pStyle w:val="BodyText"/>
              <w:ind w:firstLine="0"/>
              <w:rPr>
                <w:lang w:val="it-IT"/>
              </w:rPr>
            </w:pPr>
            <w:r w:rsidRPr="009075BB">
              <w:rPr>
                <w:lang w:val="it-IT"/>
              </w:rPr>
              <w:t>Varchar</w:t>
            </w:r>
          </w:p>
        </w:tc>
        <w:tc>
          <w:tcPr>
            <w:tcW w:w="630" w:type="dxa"/>
          </w:tcPr>
          <w:p w14:paraId="2EC73A58" w14:textId="48C6F066" w:rsidR="0095333C" w:rsidRPr="009075BB" w:rsidRDefault="00720453" w:rsidP="00A16547">
            <w:pPr>
              <w:pStyle w:val="BodyText"/>
              <w:ind w:firstLine="0"/>
              <w:rPr>
                <w:lang w:val="it-IT"/>
              </w:rPr>
            </w:pPr>
            <w:r w:rsidRPr="009075BB">
              <w:rPr>
                <w:lang w:val="it-IT"/>
              </w:rPr>
              <w:t>10</w:t>
            </w:r>
          </w:p>
        </w:tc>
        <w:tc>
          <w:tcPr>
            <w:tcW w:w="3327" w:type="dxa"/>
          </w:tcPr>
          <w:p w14:paraId="2C16142B" w14:textId="4F1B5474" w:rsidR="0095333C" w:rsidRPr="009075BB" w:rsidRDefault="00720453" w:rsidP="00A16547">
            <w:pPr>
              <w:pStyle w:val="BodyText"/>
              <w:ind w:firstLine="0"/>
              <w:rPr>
                <w:lang w:val="it-IT"/>
              </w:rPr>
            </w:pPr>
            <w:r w:rsidRPr="009075BB">
              <w:rPr>
                <w:lang w:val="it-IT"/>
              </w:rPr>
              <w:t>Kelamin pendaftar</w:t>
            </w:r>
          </w:p>
        </w:tc>
      </w:tr>
      <w:tr w:rsidR="00720453" w:rsidRPr="009075BB" w14:paraId="482842C0" w14:textId="77777777" w:rsidTr="009B6975">
        <w:tc>
          <w:tcPr>
            <w:tcW w:w="709" w:type="dxa"/>
          </w:tcPr>
          <w:p w14:paraId="3DB53A47" w14:textId="494F1FC4" w:rsidR="00720453" w:rsidRPr="009075BB" w:rsidRDefault="00720453" w:rsidP="00720453">
            <w:pPr>
              <w:pStyle w:val="BodyText"/>
              <w:ind w:firstLine="0"/>
              <w:jc w:val="center"/>
              <w:rPr>
                <w:lang w:val="it-IT"/>
              </w:rPr>
            </w:pPr>
            <w:r w:rsidRPr="009075BB">
              <w:rPr>
                <w:lang w:val="it-IT"/>
              </w:rPr>
              <w:t>6</w:t>
            </w:r>
          </w:p>
        </w:tc>
        <w:tc>
          <w:tcPr>
            <w:tcW w:w="1554" w:type="dxa"/>
          </w:tcPr>
          <w:p w14:paraId="6C898DD5" w14:textId="47BBAA4D" w:rsidR="00720453" w:rsidRPr="009075BB" w:rsidRDefault="00720453" w:rsidP="00720453">
            <w:pPr>
              <w:pStyle w:val="BodyText"/>
              <w:ind w:firstLine="0"/>
              <w:rPr>
                <w:lang w:val="it-IT"/>
              </w:rPr>
            </w:pPr>
            <w:r w:rsidRPr="009075BB">
              <w:rPr>
                <w:lang w:val="it-IT"/>
              </w:rPr>
              <w:t>Class</w:t>
            </w:r>
          </w:p>
        </w:tc>
        <w:tc>
          <w:tcPr>
            <w:tcW w:w="1140" w:type="dxa"/>
          </w:tcPr>
          <w:p w14:paraId="74130EA0" w14:textId="3CDE12A9" w:rsidR="00720453" w:rsidRPr="009075BB" w:rsidRDefault="00720453" w:rsidP="00720453">
            <w:pPr>
              <w:pStyle w:val="BodyText"/>
              <w:ind w:firstLine="0"/>
              <w:rPr>
                <w:lang w:val="it-IT"/>
              </w:rPr>
            </w:pPr>
            <w:r w:rsidRPr="009075BB">
              <w:rPr>
                <w:lang w:val="it-IT"/>
              </w:rPr>
              <w:t>Varchar</w:t>
            </w:r>
          </w:p>
        </w:tc>
        <w:tc>
          <w:tcPr>
            <w:tcW w:w="630" w:type="dxa"/>
          </w:tcPr>
          <w:p w14:paraId="1A24FFD9" w14:textId="33A47FC8" w:rsidR="00720453" w:rsidRPr="009075BB" w:rsidRDefault="00720453" w:rsidP="00720453">
            <w:pPr>
              <w:pStyle w:val="BodyText"/>
              <w:ind w:firstLine="0"/>
              <w:rPr>
                <w:lang w:val="it-IT"/>
              </w:rPr>
            </w:pPr>
            <w:r w:rsidRPr="009075BB">
              <w:rPr>
                <w:lang w:val="it-IT"/>
              </w:rPr>
              <w:t>10</w:t>
            </w:r>
          </w:p>
        </w:tc>
        <w:tc>
          <w:tcPr>
            <w:tcW w:w="3327" w:type="dxa"/>
          </w:tcPr>
          <w:p w14:paraId="1877D4B8" w14:textId="43172DD4" w:rsidR="00720453" w:rsidRPr="009075BB" w:rsidRDefault="00720453" w:rsidP="00720453">
            <w:pPr>
              <w:pStyle w:val="BodyText"/>
              <w:ind w:firstLine="0"/>
              <w:rPr>
                <w:lang w:val="it-IT"/>
              </w:rPr>
            </w:pPr>
            <w:r w:rsidRPr="009075BB">
              <w:rPr>
                <w:lang w:val="it-IT"/>
              </w:rPr>
              <w:t>Kelas pendaftar</w:t>
            </w:r>
          </w:p>
        </w:tc>
      </w:tr>
      <w:tr w:rsidR="00720453" w:rsidRPr="009075BB" w14:paraId="329D1872" w14:textId="77777777" w:rsidTr="009B6975">
        <w:tc>
          <w:tcPr>
            <w:tcW w:w="709" w:type="dxa"/>
          </w:tcPr>
          <w:p w14:paraId="75F20869" w14:textId="7B827EF6" w:rsidR="00720453" w:rsidRPr="009075BB" w:rsidRDefault="00720453" w:rsidP="00720453">
            <w:pPr>
              <w:pStyle w:val="BodyText"/>
              <w:ind w:firstLine="0"/>
              <w:jc w:val="center"/>
              <w:rPr>
                <w:lang w:val="it-IT"/>
              </w:rPr>
            </w:pPr>
            <w:r w:rsidRPr="009075BB">
              <w:rPr>
                <w:lang w:val="it-IT"/>
              </w:rPr>
              <w:t>7</w:t>
            </w:r>
          </w:p>
        </w:tc>
        <w:tc>
          <w:tcPr>
            <w:tcW w:w="1554" w:type="dxa"/>
          </w:tcPr>
          <w:p w14:paraId="6139A2B2" w14:textId="129E038E" w:rsidR="00720453" w:rsidRPr="009075BB" w:rsidRDefault="00720453" w:rsidP="00720453">
            <w:pPr>
              <w:pStyle w:val="BodyText"/>
              <w:ind w:firstLine="0"/>
              <w:rPr>
                <w:lang w:val="it-IT"/>
              </w:rPr>
            </w:pPr>
            <w:r w:rsidRPr="009075BB">
              <w:rPr>
                <w:lang w:val="it-IT"/>
              </w:rPr>
              <w:t>Origin</w:t>
            </w:r>
          </w:p>
        </w:tc>
        <w:tc>
          <w:tcPr>
            <w:tcW w:w="1140" w:type="dxa"/>
          </w:tcPr>
          <w:p w14:paraId="7B237EEC" w14:textId="2E7EA3FA" w:rsidR="00720453" w:rsidRPr="009075BB" w:rsidRDefault="00720453" w:rsidP="00720453">
            <w:pPr>
              <w:pStyle w:val="BodyText"/>
              <w:ind w:firstLine="0"/>
              <w:rPr>
                <w:lang w:val="it-IT"/>
              </w:rPr>
            </w:pPr>
            <w:r w:rsidRPr="009075BB">
              <w:rPr>
                <w:lang w:val="it-IT"/>
              </w:rPr>
              <w:t>Varchar</w:t>
            </w:r>
          </w:p>
        </w:tc>
        <w:tc>
          <w:tcPr>
            <w:tcW w:w="630" w:type="dxa"/>
          </w:tcPr>
          <w:p w14:paraId="1BC91208" w14:textId="6DC181FC" w:rsidR="00720453" w:rsidRPr="009075BB" w:rsidRDefault="00720453" w:rsidP="00720453">
            <w:pPr>
              <w:pStyle w:val="BodyText"/>
              <w:ind w:firstLine="0"/>
              <w:rPr>
                <w:lang w:val="it-IT"/>
              </w:rPr>
            </w:pPr>
            <w:r w:rsidRPr="009075BB">
              <w:rPr>
                <w:lang w:val="it-IT"/>
              </w:rPr>
              <w:t>255</w:t>
            </w:r>
          </w:p>
        </w:tc>
        <w:tc>
          <w:tcPr>
            <w:tcW w:w="3327" w:type="dxa"/>
          </w:tcPr>
          <w:p w14:paraId="0BC57EC6" w14:textId="0000DF37" w:rsidR="00720453" w:rsidRPr="009075BB" w:rsidRDefault="00720453" w:rsidP="00720453">
            <w:pPr>
              <w:pStyle w:val="BodyText"/>
              <w:ind w:firstLine="0"/>
              <w:rPr>
                <w:lang w:val="it-IT"/>
              </w:rPr>
            </w:pPr>
            <w:r w:rsidRPr="009075BB">
              <w:rPr>
                <w:lang w:val="it-IT"/>
              </w:rPr>
              <w:t xml:space="preserve">Asal sekolah </w:t>
            </w:r>
          </w:p>
        </w:tc>
      </w:tr>
      <w:tr w:rsidR="00720453" w:rsidRPr="009075BB" w14:paraId="2B0798E2" w14:textId="77777777" w:rsidTr="009B6975">
        <w:tc>
          <w:tcPr>
            <w:tcW w:w="709" w:type="dxa"/>
          </w:tcPr>
          <w:p w14:paraId="3BE6303C" w14:textId="584D9EA0" w:rsidR="00720453" w:rsidRPr="009075BB" w:rsidRDefault="00720453" w:rsidP="00720453">
            <w:pPr>
              <w:pStyle w:val="BodyText"/>
              <w:ind w:firstLine="0"/>
              <w:jc w:val="center"/>
              <w:rPr>
                <w:lang w:val="it-IT"/>
              </w:rPr>
            </w:pPr>
            <w:r w:rsidRPr="009075BB">
              <w:rPr>
                <w:lang w:val="it-IT"/>
              </w:rPr>
              <w:t>8</w:t>
            </w:r>
          </w:p>
        </w:tc>
        <w:tc>
          <w:tcPr>
            <w:tcW w:w="1554" w:type="dxa"/>
          </w:tcPr>
          <w:p w14:paraId="08D544A4" w14:textId="1D382D39" w:rsidR="00720453" w:rsidRPr="009075BB" w:rsidRDefault="00720453" w:rsidP="00720453">
            <w:pPr>
              <w:pStyle w:val="BodyText"/>
              <w:ind w:firstLine="0"/>
              <w:rPr>
                <w:lang w:val="it-IT"/>
              </w:rPr>
            </w:pPr>
            <w:r w:rsidRPr="009075BB">
              <w:rPr>
                <w:lang w:val="it-IT"/>
              </w:rPr>
              <w:t>Ilness</w:t>
            </w:r>
          </w:p>
        </w:tc>
        <w:tc>
          <w:tcPr>
            <w:tcW w:w="1140" w:type="dxa"/>
          </w:tcPr>
          <w:p w14:paraId="78B70F0E" w14:textId="4B658BB5" w:rsidR="00720453" w:rsidRPr="009075BB" w:rsidRDefault="00720453" w:rsidP="00720453">
            <w:pPr>
              <w:pStyle w:val="BodyText"/>
              <w:ind w:firstLine="0"/>
              <w:rPr>
                <w:lang w:val="it-IT"/>
              </w:rPr>
            </w:pPr>
            <w:r w:rsidRPr="009075BB">
              <w:rPr>
                <w:lang w:val="it-IT"/>
              </w:rPr>
              <w:t>Varchar</w:t>
            </w:r>
          </w:p>
        </w:tc>
        <w:tc>
          <w:tcPr>
            <w:tcW w:w="630" w:type="dxa"/>
          </w:tcPr>
          <w:p w14:paraId="21C9973B" w14:textId="3756F006" w:rsidR="00720453" w:rsidRPr="009075BB" w:rsidRDefault="00720453" w:rsidP="00720453">
            <w:pPr>
              <w:pStyle w:val="BodyText"/>
              <w:ind w:firstLine="0"/>
              <w:rPr>
                <w:lang w:val="it-IT"/>
              </w:rPr>
            </w:pPr>
            <w:r w:rsidRPr="009075BB">
              <w:rPr>
                <w:lang w:val="it-IT"/>
              </w:rPr>
              <w:t>255</w:t>
            </w:r>
          </w:p>
        </w:tc>
        <w:tc>
          <w:tcPr>
            <w:tcW w:w="3327" w:type="dxa"/>
          </w:tcPr>
          <w:p w14:paraId="4DBB71BF" w14:textId="1E5C4C6F" w:rsidR="00720453" w:rsidRPr="009075BB" w:rsidRDefault="00720453" w:rsidP="00720453">
            <w:pPr>
              <w:pStyle w:val="BodyText"/>
              <w:ind w:firstLine="0"/>
              <w:rPr>
                <w:lang w:val="it-IT"/>
              </w:rPr>
            </w:pPr>
            <w:r w:rsidRPr="009075BB">
              <w:rPr>
                <w:lang w:val="it-IT"/>
              </w:rPr>
              <w:t>Penyakit pendaftar</w:t>
            </w:r>
          </w:p>
        </w:tc>
      </w:tr>
      <w:tr w:rsidR="00720453" w:rsidRPr="009075BB" w14:paraId="0BD55B72" w14:textId="77777777" w:rsidTr="009B6975">
        <w:tc>
          <w:tcPr>
            <w:tcW w:w="709" w:type="dxa"/>
          </w:tcPr>
          <w:p w14:paraId="6345315F" w14:textId="34CB3253" w:rsidR="00720453" w:rsidRPr="009075BB" w:rsidRDefault="00720453" w:rsidP="00720453">
            <w:pPr>
              <w:pStyle w:val="BodyText"/>
              <w:ind w:firstLine="0"/>
              <w:jc w:val="center"/>
              <w:rPr>
                <w:lang w:val="it-IT"/>
              </w:rPr>
            </w:pPr>
            <w:r w:rsidRPr="009075BB">
              <w:rPr>
                <w:lang w:val="it-IT"/>
              </w:rPr>
              <w:t>9</w:t>
            </w:r>
          </w:p>
        </w:tc>
        <w:tc>
          <w:tcPr>
            <w:tcW w:w="1554" w:type="dxa"/>
          </w:tcPr>
          <w:p w14:paraId="7083F927" w14:textId="34158F2D" w:rsidR="00720453" w:rsidRPr="009075BB" w:rsidRDefault="00720453" w:rsidP="00720453">
            <w:pPr>
              <w:pStyle w:val="BodyText"/>
              <w:ind w:firstLine="0"/>
              <w:rPr>
                <w:lang w:val="it-IT"/>
              </w:rPr>
            </w:pPr>
            <w:r w:rsidRPr="009075BB">
              <w:rPr>
                <w:lang w:val="it-IT"/>
              </w:rPr>
              <w:t>Reason</w:t>
            </w:r>
          </w:p>
        </w:tc>
        <w:tc>
          <w:tcPr>
            <w:tcW w:w="1140" w:type="dxa"/>
          </w:tcPr>
          <w:p w14:paraId="11FA3FBD" w14:textId="11AD6916" w:rsidR="00720453" w:rsidRPr="009075BB" w:rsidRDefault="00720453" w:rsidP="00720453">
            <w:pPr>
              <w:pStyle w:val="BodyText"/>
              <w:ind w:firstLine="0"/>
              <w:rPr>
                <w:lang w:val="it-IT"/>
              </w:rPr>
            </w:pPr>
            <w:r w:rsidRPr="009075BB">
              <w:rPr>
                <w:lang w:val="it-IT"/>
              </w:rPr>
              <w:t>Varchar</w:t>
            </w:r>
          </w:p>
        </w:tc>
        <w:tc>
          <w:tcPr>
            <w:tcW w:w="630" w:type="dxa"/>
          </w:tcPr>
          <w:p w14:paraId="486BDECC" w14:textId="47B526CB" w:rsidR="00720453" w:rsidRPr="009075BB" w:rsidRDefault="00720453" w:rsidP="00720453">
            <w:pPr>
              <w:pStyle w:val="BodyText"/>
              <w:ind w:firstLine="0"/>
              <w:rPr>
                <w:lang w:val="it-IT"/>
              </w:rPr>
            </w:pPr>
            <w:r w:rsidRPr="009075BB">
              <w:rPr>
                <w:lang w:val="it-IT"/>
              </w:rPr>
              <w:t>255</w:t>
            </w:r>
          </w:p>
        </w:tc>
        <w:tc>
          <w:tcPr>
            <w:tcW w:w="3327" w:type="dxa"/>
          </w:tcPr>
          <w:p w14:paraId="6D4F073B" w14:textId="7EBD7555" w:rsidR="00720453" w:rsidRPr="009075BB" w:rsidRDefault="00720453" w:rsidP="00720453">
            <w:pPr>
              <w:pStyle w:val="BodyText"/>
              <w:ind w:firstLine="0"/>
              <w:rPr>
                <w:lang w:val="it-IT"/>
              </w:rPr>
            </w:pPr>
            <w:r w:rsidRPr="009075BB">
              <w:rPr>
                <w:lang w:val="it-IT"/>
              </w:rPr>
              <w:t>Alasan ingin bergabung</w:t>
            </w:r>
          </w:p>
        </w:tc>
      </w:tr>
      <w:tr w:rsidR="00720453" w:rsidRPr="009075BB" w14:paraId="732607FB" w14:textId="77777777" w:rsidTr="009B6975">
        <w:tc>
          <w:tcPr>
            <w:tcW w:w="709" w:type="dxa"/>
          </w:tcPr>
          <w:p w14:paraId="6D957950" w14:textId="72565797" w:rsidR="00720453" w:rsidRPr="009075BB" w:rsidRDefault="00720453" w:rsidP="00720453">
            <w:pPr>
              <w:pStyle w:val="BodyText"/>
              <w:ind w:firstLine="0"/>
              <w:jc w:val="center"/>
              <w:rPr>
                <w:lang w:val="it-IT"/>
              </w:rPr>
            </w:pPr>
            <w:r w:rsidRPr="009075BB">
              <w:rPr>
                <w:lang w:val="it-IT"/>
              </w:rPr>
              <w:t>10</w:t>
            </w:r>
          </w:p>
        </w:tc>
        <w:tc>
          <w:tcPr>
            <w:tcW w:w="1554" w:type="dxa"/>
          </w:tcPr>
          <w:p w14:paraId="1A5BD558" w14:textId="5959AC95" w:rsidR="00720453" w:rsidRPr="009075BB" w:rsidRDefault="00720453" w:rsidP="00720453">
            <w:pPr>
              <w:pStyle w:val="BodyText"/>
              <w:ind w:firstLine="0"/>
              <w:rPr>
                <w:lang w:val="it-IT"/>
              </w:rPr>
            </w:pPr>
            <w:r w:rsidRPr="009075BB">
              <w:rPr>
                <w:lang w:val="it-IT"/>
              </w:rPr>
              <w:t>Section</w:t>
            </w:r>
          </w:p>
        </w:tc>
        <w:tc>
          <w:tcPr>
            <w:tcW w:w="1140" w:type="dxa"/>
          </w:tcPr>
          <w:p w14:paraId="50145E5E" w14:textId="44A52BA9" w:rsidR="00720453" w:rsidRPr="009075BB" w:rsidRDefault="00720453" w:rsidP="00720453">
            <w:pPr>
              <w:pStyle w:val="BodyText"/>
              <w:ind w:firstLine="0"/>
              <w:rPr>
                <w:lang w:val="it-IT"/>
              </w:rPr>
            </w:pPr>
            <w:r w:rsidRPr="009075BB">
              <w:rPr>
                <w:lang w:val="it-IT"/>
              </w:rPr>
              <w:t>Varchar</w:t>
            </w:r>
          </w:p>
        </w:tc>
        <w:tc>
          <w:tcPr>
            <w:tcW w:w="630" w:type="dxa"/>
          </w:tcPr>
          <w:p w14:paraId="38752E57" w14:textId="55FD10E8" w:rsidR="00720453" w:rsidRPr="009075BB" w:rsidRDefault="00720453" w:rsidP="00720453">
            <w:pPr>
              <w:pStyle w:val="BodyText"/>
              <w:ind w:firstLine="0"/>
              <w:rPr>
                <w:lang w:val="it-IT"/>
              </w:rPr>
            </w:pPr>
            <w:r w:rsidRPr="009075BB">
              <w:rPr>
                <w:lang w:val="it-IT"/>
              </w:rPr>
              <w:t>20</w:t>
            </w:r>
          </w:p>
        </w:tc>
        <w:tc>
          <w:tcPr>
            <w:tcW w:w="3327" w:type="dxa"/>
          </w:tcPr>
          <w:p w14:paraId="027F928E" w14:textId="7A414DCE" w:rsidR="00720453" w:rsidRPr="009075BB" w:rsidRDefault="00720453" w:rsidP="00720453">
            <w:pPr>
              <w:pStyle w:val="BodyText"/>
              <w:ind w:firstLine="0"/>
              <w:rPr>
                <w:lang w:val="it-IT"/>
              </w:rPr>
            </w:pPr>
            <w:r w:rsidRPr="009075BB">
              <w:rPr>
                <w:lang w:val="it-IT"/>
              </w:rPr>
              <w:t>Bagian kelompok yang ingin dimasuki</w:t>
            </w:r>
          </w:p>
        </w:tc>
      </w:tr>
      <w:tr w:rsidR="00720453" w:rsidRPr="009075BB" w14:paraId="55A50662" w14:textId="77777777" w:rsidTr="009B6975">
        <w:tc>
          <w:tcPr>
            <w:tcW w:w="709" w:type="dxa"/>
          </w:tcPr>
          <w:p w14:paraId="1A936236" w14:textId="756B39F5" w:rsidR="00720453" w:rsidRPr="009075BB" w:rsidRDefault="00720453" w:rsidP="00720453">
            <w:pPr>
              <w:pStyle w:val="BodyText"/>
              <w:ind w:firstLine="0"/>
              <w:jc w:val="center"/>
              <w:rPr>
                <w:lang w:val="it-IT"/>
              </w:rPr>
            </w:pPr>
            <w:r w:rsidRPr="009075BB">
              <w:rPr>
                <w:lang w:val="it-IT"/>
              </w:rPr>
              <w:t>11</w:t>
            </w:r>
          </w:p>
        </w:tc>
        <w:tc>
          <w:tcPr>
            <w:tcW w:w="1554" w:type="dxa"/>
          </w:tcPr>
          <w:p w14:paraId="232B7834" w14:textId="1C56CEFA" w:rsidR="00720453" w:rsidRPr="009075BB" w:rsidRDefault="00720453" w:rsidP="00720453">
            <w:pPr>
              <w:pStyle w:val="BodyText"/>
              <w:ind w:firstLine="0"/>
              <w:rPr>
                <w:lang w:val="it-IT"/>
              </w:rPr>
            </w:pPr>
            <w:r w:rsidRPr="009075BB">
              <w:rPr>
                <w:lang w:val="it-IT"/>
              </w:rPr>
              <w:t>Status</w:t>
            </w:r>
          </w:p>
        </w:tc>
        <w:tc>
          <w:tcPr>
            <w:tcW w:w="1140" w:type="dxa"/>
          </w:tcPr>
          <w:p w14:paraId="55AF1A69" w14:textId="0F88D4DB" w:rsidR="00720453" w:rsidRPr="009075BB" w:rsidRDefault="00720453" w:rsidP="00720453">
            <w:pPr>
              <w:pStyle w:val="BodyText"/>
              <w:ind w:firstLine="0"/>
              <w:rPr>
                <w:lang w:val="it-IT"/>
              </w:rPr>
            </w:pPr>
            <w:r w:rsidRPr="009075BB">
              <w:rPr>
                <w:lang w:val="it-IT"/>
              </w:rPr>
              <w:t>Varchar</w:t>
            </w:r>
          </w:p>
        </w:tc>
        <w:tc>
          <w:tcPr>
            <w:tcW w:w="630" w:type="dxa"/>
          </w:tcPr>
          <w:p w14:paraId="39951ED6" w14:textId="687E88A5" w:rsidR="00720453" w:rsidRPr="009075BB" w:rsidRDefault="00720453" w:rsidP="00720453">
            <w:pPr>
              <w:pStyle w:val="BodyText"/>
              <w:ind w:firstLine="0"/>
              <w:rPr>
                <w:lang w:val="it-IT"/>
              </w:rPr>
            </w:pPr>
            <w:r w:rsidRPr="009075BB">
              <w:rPr>
                <w:lang w:val="it-IT"/>
              </w:rPr>
              <w:t>10</w:t>
            </w:r>
          </w:p>
        </w:tc>
        <w:tc>
          <w:tcPr>
            <w:tcW w:w="3327" w:type="dxa"/>
          </w:tcPr>
          <w:p w14:paraId="28CCD8C7" w14:textId="24E2A80D" w:rsidR="00720453" w:rsidRPr="009075BB" w:rsidRDefault="00720453" w:rsidP="00720453">
            <w:pPr>
              <w:pStyle w:val="BodyText"/>
              <w:ind w:firstLine="0"/>
              <w:rPr>
                <w:lang w:val="it-IT"/>
              </w:rPr>
            </w:pPr>
            <w:r w:rsidRPr="009075BB">
              <w:rPr>
                <w:lang w:val="it-IT"/>
              </w:rPr>
              <w:t>Status pendaftaran</w:t>
            </w:r>
          </w:p>
        </w:tc>
      </w:tr>
    </w:tbl>
    <w:p w14:paraId="56DB5AAC" w14:textId="77777777" w:rsidR="000E6E9E" w:rsidRPr="009075BB" w:rsidRDefault="000E6E9E" w:rsidP="0095333C">
      <w:pPr>
        <w:pStyle w:val="NoSpacing"/>
        <w:rPr>
          <w:rFonts w:ascii="Times New Roman" w:hAnsi="Times New Roman" w:cs="Times New Roman"/>
          <w:lang w:val="it-IT"/>
        </w:rPr>
      </w:pPr>
    </w:p>
    <w:p w14:paraId="64A4BA5F" w14:textId="49A8AE32"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Tabel Semester</w:t>
      </w:r>
    </w:p>
    <w:p w14:paraId="09929CAE" w14:textId="5A5CABFC" w:rsidR="00436C80" w:rsidRPr="009075BB" w:rsidRDefault="00436C80" w:rsidP="00104380">
      <w:pPr>
        <w:pStyle w:val="BodyText"/>
        <w:ind w:left="1134"/>
        <w:rPr>
          <w:lang w:val="it-IT"/>
        </w:rPr>
      </w:pPr>
      <w:r w:rsidRPr="009075BB">
        <w:rPr>
          <w:lang w:val="it-IT"/>
        </w:rPr>
        <w:t xml:space="preserve">Tabel Semester merupakan tabel yang menyimpan informasi terkait semester di sekolah, </w:t>
      </w:r>
      <w:r w:rsidRPr="009075BB">
        <w:t>yang</w:t>
      </w:r>
      <w:r w:rsidRPr="009075BB">
        <w:rPr>
          <w:lang w:val="it-IT"/>
        </w:rPr>
        <w:t xml:space="preserve"> bertujuan untuk mempermudah pendataan absensi dan penilaian anggota.</w:t>
      </w:r>
      <w:r w:rsidR="00A16547" w:rsidRPr="009075BB">
        <w:rPr>
          <w:lang w:val="it-IT"/>
        </w:rPr>
        <w:t xml:space="preserve"> Struktur tabel Semester dapat dilihat pada tabel</w:t>
      </w:r>
      <w:r w:rsidR="00D116E7" w:rsidRPr="009075BB">
        <w:rPr>
          <w:lang w:val="it-IT"/>
        </w:rPr>
        <w:t xml:space="preserve"> 3.8</w:t>
      </w:r>
      <w:r w:rsidR="00A16547" w:rsidRPr="009075BB">
        <w:rPr>
          <w:lang w:val="it-IT"/>
        </w:rPr>
        <w:t xml:space="preserve"> berikut.</w:t>
      </w:r>
    </w:p>
    <w:p w14:paraId="441E6F76" w14:textId="2D96467D" w:rsidR="00A16547" w:rsidRPr="009075BB" w:rsidRDefault="00A16547" w:rsidP="00A16547">
      <w:pPr>
        <w:pStyle w:val="TabelBab3"/>
      </w:pPr>
      <w:bookmarkStart w:id="87" w:name="_Toc192653887"/>
      <w:r w:rsidRPr="009075BB">
        <w:lastRenderedPageBreak/>
        <w:t>Tabel Semester</w:t>
      </w:r>
      <w:bookmarkEnd w:id="8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436C80" w:rsidRPr="009075BB" w14:paraId="1533EBE8" w14:textId="77777777" w:rsidTr="009B6975">
        <w:trPr>
          <w:tblHeader/>
        </w:trPr>
        <w:tc>
          <w:tcPr>
            <w:tcW w:w="709" w:type="dxa"/>
            <w:shd w:val="clear" w:color="auto" w:fill="BFBFBF" w:themeFill="background1" w:themeFillShade="BF"/>
            <w:vAlign w:val="center"/>
          </w:tcPr>
          <w:p w14:paraId="101E68C1" w14:textId="77777777" w:rsidR="00436C80" w:rsidRPr="009075BB" w:rsidRDefault="00436C80" w:rsidP="00A16547">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9A573B9" w14:textId="77777777" w:rsidR="00436C80" w:rsidRPr="009075BB" w:rsidRDefault="00436C80"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B558893" w14:textId="77777777" w:rsidR="00436C80" w:rsidRPr="009075BB" w:rsidRDefault="00436C80"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B655FB7" w14:textId="77777777" w:rsidR="00436C80" w:rsidRPr="009075BB" w:rsidRDefault="00436C80"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B15FA65" w14:textId="77777777" w:rsidR="00436C80" w:rsidRPr="009075BB" w:rsidRDefault="00436C80" w:rsidP="00A16547">
            <w:pPr>
              <w:pStyle w:val="BodyText"/>
              <w:ind w:firstLine="0"/>
              <w:jc w:val="center"/>
              <w:rPr>
                <w:b/>
                <w:lang w:val="it-IT"/>
              </w:rPr>
            </w:pPr>
            <w:r w:rsidRPr="009075BB">
              <w:rPr>
                <w:b/>
                <w:lang w:val="it-IT"/>
              </w:rPr>
              <w:t>Keterangan</w:t>
            </w:r>
          </w:p>
        </w:tc>
      </w:tr>
      <w:tr w:rsidR="00436C80" w:rsidRPr="009075BB" w14:paraId="428532FB" w14:textId="77777777" w:rsidTr="009B6975">
        <w:tc>
          <w:tcPr>
            <w:tcW w:w="709" w:type="dxa"/>
          </w:tcPr>
          <w:p w14:paraId="03EDD676" w14:textId="77777777" w:rsidR="00436C80" w:rsidRPr="009075BB" w:rsidRDefault="00436C80" w:rsidP="00A16547">
            <w:pPr>
              <w:pStyle w:val="BodyText"/>
              <w:ind w:firstLine="0"/>
              <w:jc w:val="center"/>
              <w:rPr>
                <w:lang w:val="it-IT"/>
              </w:rPr>
            </w:pPr>
            <w:r w:rsidRPr="009075BB">
              <w:rPr>
                <w:lang w:val="it-IT"/>
              </w:rPr>
              <w:t>1</w:t>
            </w:r>
          </w:p>
        </w:tc>
        <w:tc>
          <w:tcPr>
            <w:tcW w:w="1554" w:type="dxa"/>
          </w:tcPr>
          <w:p w14:paraId="564922AA" w14:textId="77777777" w:rsidR="00436C80" w:rsidRPr="009075BB" w:rsidRDefault="00436C80" w:rsidP="00A16547">
            <w:pPr>
              <w:pStyle w:val="BodyText"/>
              <w:ind w:firstLine="0"/>
              <w:rPr>
                <w:lang w:val="it-IT"/>
              </w:rPr>
            </w:pPr>
            <w:r w:rsidRPr="009075BB">
              <w:rPr>
                <w:lang w:val="it-IT"/>
              </w:rPr>
              <w:t>Id</w:t>
            </w:r>
          </w:p>
        </w:tc>
        <w:tc>
          <w:tcPr>
            <w:tcW w:w="1140" w:type="dxa"/>
          </w:tcPr>
          <w:p w14:paraId="4EC3BDA2" w14:textId="77777777" w:rsidR="00436C80" w:rsidRPr="009075BB" w:rsidRDefault="00436C80" w:rsidP="00A16547">
            <w:pPr>
              <w:pStyle w:val="BodyText"/>
              <w:ind w:firstLine="0"/>
              <w:rPr>
                <w:lang w:val="it-IT"/>
              </w:rPr>
            </w:pPr>
            <w:r w:rsidRPr="009075BB">
              <w:rPr>
                <w:lang w:val="it-IT"/>
              </w:rPr>
              <w:t>Int</w:t>
            </w:r>
          </w:p>
        </w:tc>
        <w:tc>
          <w:tcPr>
            <w:tcW w:w="630" w:type="dxa"/>
          </w:tcPr>
          <w:p w14:paraId="464EBC94" w14:textId="77777777" w:rsidR="00436C80" w:rsidRPr="009075BB" w:rsidRDefault="00436C80" w:rsidP="00A16547">
            <w:pPr>
              <w:pStyle w:val="BodyText"/>
              <w:ind w:firstLine="0"/>
              <w:rPr>
                <w:lang w:val="it-IT"/>
              </w:rPr>
            </w:pPr>
            <w:r w:rsidRPr="009075BB">
              <w:rPr>
                <w:lang w:val="it-IT"/>
              </w:rPr>
              <w:t>11</w:t>
            </w:r>
          </w:p>
        </w:tc>
        <w:tc>
          <w:tcPr>
            <w:tcW w:w="3327" w:type="dxa"/>
          </w:tcPr>
          <w:p w14:paraId="55A5539B" w14:textId="77777777" w:rsidR="00436C80" w:rsidRPr="009075BB" w:rsidRDefault="00436C80"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436C80" w:rsidRPr="009075BB" w14:paraId="05CCDE20" w14:textId="77777777" w:rsidTr="009B6975">
        <w:tc>
          <w:tcPr>
            <w:tcW w:w="709" w:type="dxa"/>
          </w:tcPr>
          <w:p w14:paraId="0B01A094" w14:textId="77777777" w:rsidR="00436C80" w:rsidRPr="009075BB" w:rsidRDefault="00436C80" w:rsidP="00A16547">
            <w:pPr>
              <w:pStyle w:val="BodyText"/>
              <w:ind w:firstLine="0"/>
              <w:jc w:val="center"/>
              <w:rPr>
                <w:lang w:val="it-IT"/>
              </w:rPr>
            </w:pPr>
            <w:r w:rsidRPr="009075BB">
              <w:rPr>
                <w:lang w:val="it-IT"/>
              </w:rPr>
              <w:t>2</w:t>
            </w:r>
          </w:p>
        </w:tc>
        <w:tc>
          <w:tcPr>
            <w:tcW w:w="1554" w:type="dxa"/>
          </w:tcPr>
          <w:p w14:paraId="5879F5A0" w14:textId="04400802" w:rsidR="00436C80" w:rsidRPr="009075BB" w:rsidRDefault="00436C80" w:rsidP="00A16547">
            <w:pPr>
              <w:pStyle w:val="BodyText"/>
              <w:ind w:firstLine="0"/>
              <w:rPr>
                <w:lang w:val="it-IT"/>
              </w:rPr>
            </w:pPr>
            <w:r w:rsidRPr="009075BB">
              <w:rPr>
                <w:lang w:val="it-IT"/>
              </w:rPr>
              <w:t>Semester</w:t>
            </w:r>
          </w:p>
        </w:tc>
        <w:tc>
          <w:tcPr>
            <w:tcW w:w="1140" w:type="dxa"/>
          </w:tcPr>
          <w:p w14:paraId="59D0ED3D" w14:textId="7EA674E1" w:rsidR="00436C80" w:rsidRPr="009075BB" w:rsidRDefault="00BA1C9F" w:rsidP="00A16547">
            <w:pPr>
              <w:pStyle w:val="BodyText"/>
              <w:ind w:firstLine="0"/>
              <w:rPr>
                <w:lang w:val="it-IT"/>
              </w:rPr>
            </w:pPr>
            <w:r w:rsidRPr="009075BB">
              <w:rPr>
                <w:lang w:val="it-IT"/>
              </w:rPr>
              <w:t>Varchar</w:t>
            </w:r>
          </w:p>
        </w:tc>
        <w:tc>
          <w:tcPr>
            <w:tcW w:w="630" w:type="dxa"/>
          </w:tcPr>
          <w:p w14:paraId="3F2A2F80" w14:textId="4904D12E" w:rsidR="00436C80" w:rsidRPr="009075BB" w:rsidRDefault="00BA1C9F" w:rsidP="00A16547">
            <w:pPr>
              <w:pStyle w:val="BodyText"/>
              <w:ind w:firstLine="0"/>
              <w:rPr>
                <w:lang w:val="it-IT"/>
              </w:rPr>
            </w:pPr>
            <w:r w:rsidRPr="009075BB">
              <w:rPr>
                <w:lang w:val="it-IT"/>
              </w:rPr>
              <w:t>20</w:t>
            </w:r>
          </w:p>
        </w:tc>
        <w:tc>
          <w:tcPr>
            <w:tcW w:w="3327" w:type="dxa"/>
          </w:tcPr>
          <w:p w14:paraId="506D2262" w14:textId="4936D9FE" w:rsidR="00436C80" w:rsidRPr="009075BB" w:rsidRDefault="00666BF7" w:rsidP="00A16547">
            <w:pPr>
              <w:pStyle w:val="BodyText"/>
              <w:ind w:firstLine="0"/>
              <w:rPr>
                <w:lang w:val="it-IT"/>
              </w:rPr>
            </w:pPr>
            <w:r w:rsidRPr="009075BB">
              <w:rPr>
                <w:lang w:val="it-IT"/>
              </w:rPr>
              <w:t>Semester sekolah</w:t>
            </w:r>
          </w:p>
        </w:tc>
      </w:tr>
    </w:tbl>
    <w:p w14:paraId="2D4ED525" w14:textId="77777777" w:rsidR="000E6E9E" w:rsidRPr="009075BB" w:rsidRDefault="000E6E9E" w:rsidP="00436C80">
      <w:pPr>
        <w:pStyle w:val="NoSpacing"/>
        <w:rPr>
          <w:rFonts w:ascii="Times New Roman" w:hAnsi="Times New Roman" w:cs="Times New Roman"/>
          <w:lang w:val="it-IT"/>
        </w:rPr>
      </w:pPr>
    </w:p>
    <w:p w14:paraId="7612C8A7" w14:textId="6B2CF208"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Presence</w:t>
      </w:r>
    </w:p>
    <w:p w14:paraId="45D65522" w14:textId="4171F6F3" w:rsidR="00A16547" w:rsidRPr="009075BB" w:rsidRDefault="00A16547" w:rsidP="009B6975">
      <w:pPr>
        <w:pStyle w:val="BodyText"/>
        <w:ind w:left="1134"/>
        <w:rPr>
          <w:lang w:val="it-IT"/>
        </w:rPr>
      </w:pPr>
      <w:r w:rsidRPr="009075BB">
        <w:rPr>
          <w:lang w:val="it-IT"/>
        </w:rPr>
        <w:t xml:space="preserve">Tabel </w:t>
      </w:r>
      <w:r w:rsidRPr="009075BB">
        <w:rPr>
          <w:i/>
          <w:lang w:val="it-IT"/>
        </w:rPr>
        <w:t>Presence</w:t>
      </w:r>
      <w:r w:rsidRPr="009075BB">
        <w:rPr>
          <w:lang w:val="it-IT"/>
        </w:rPr>
        <w:t xml:space="preserve"> dirancang untuk menyimpan data terkait absensi, seperti informasi </w:t>
      </w:r>
      <w:r w:rsidRPr="009075BB">
        <w:t>mengenai</w:t>
      </w:r>
      <w:r w:rsidRPr="009075BB">
        <w:rPr>
          <w:lang w:val="it-IT"/>
        </w:rPr>
        <w:t xml:space="preserve"> kegiatan, tanggal absensi, serta atribut lainnya yang relevan. Struktur tabel </w:t>
      </w:r>
      <w:r w:rsidRPr="009075BB">
        <w:rPr>
          <w:i/>
          <w:lang w:val="it-IT"/>
        </w:rPr>
        <w:t>Presence</w:t>
      </w:r>
      <w:r w:rsidRPr="009075BB">
        <w:rPr>
          <w:lang w:val="it-IT"/>
        </w:rPr>
        <w:t xml:space="preserve"> dapat dilihat pada tabel</w:t>
      </w:r>
      <w:r w:rsidR="00D116E7" w:rsidRPr="009075BB">
        <w:rPr>
          <w:lang w:val="it-IT"/>
        </w:rPr>
        <w:t xml:space="preserve"> 3.9</w:t>
      </w:r>
      <w:r w:rsidR="009B6975" w:rsidRPr="009075BB">
        <w:rPr>
          <w:lang w:val="it-IT"/>
        </w:rPr>
        <w:t xml:space="preserve"> berikut.</w:t>
      </w:r>
    </w:p>
    <w:p w14:paraId="630AB857" w14:textId="77777777" w:rsidR="000E6E9E" w:rsidRPr="009075BB" w:rsidRDefault="000E6E9E" w:rsidP="00A16547">
      <w:pPr>
        <w:pStyle w:val="NoSpacing"/>
        <w:rPr>
          <w:rFonts w:ascii="Times New Roman" w:hAnsi="Times New Roman" w:cs="Times New Roman"/>
          <w:lang w:val="it-IT"/>
        </w:rPr>
      </w:pPr>
    </w:p>
    <w:p w14:paraId="0ACBEBBD" w14:textId="67A33EAA" w:rsidR="00A16547" w:rsidRPr="009075BB" w:rsidRDefault="00A16547" w:rsidP="00A16547">
      <w:pPr>
        <w:pStyle w:val="TabelBab3"/>
      </w:pPr>
      <w:bookmarkStart w:id="88" w:name="_Toc192653888"/>
      <w:r w:rsidRPr="009075BB">
        <w:t xml:space="preserve">Tabel </w:t>
      </w:r>
      <w:r w:rsidRPr="009075BB">
        <w:rPr>
          <w:i/>
        </w:rPr>
        <w:t>Presence</w:t>
      </w:r>
      <w:bookmarkEnd w:id="88"/>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A16547" w:rsidRPr="009075BB" w14:paraId="67557A4E" w14:textId="77777777" w:rsidTr="009B6975">
        <w:trPr>
          <w:tblHeader/>
        </w:trPr>
        <w:tc>
          <w:tcPr>
            <w:tcW w:w="709" w:type="dxa"/>
            <w:shd w:val="clear" w:color="auto" w:fill="BFBFBF" w:themeFill="background1" w:themeFillShade="BF"/>
            <w:vAlign w:val="center"/>
          </w:tcPr>
          <w:p w14:paraId="35110282" w14:textId="77777777" w:rsidR="00A16547" w:rsidRPr="009075BB" w:rsidRDefault="00A16547" w:rsidP="00A16547">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89A077F" w14:textId="77777777" w:rsidR="00A16547" w:rsidRPr="009075BB" w:rsidRDefault="00A16547" w:rsidP="00A16547">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81E7DE8" w14:textId="77777777" w:rsidR="00A16547" w:rsidRPr="009075BB" w:rsidRDefault="00A16547" w:rsidP="00A16547">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44D12744" w14:textId="77777777" w:rsidR="00A16547" w:rsidRPr="009075BB" w:rsidRDefault="00A16547" w:rsidP="00A16547">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6DC2A74" w14:textId="77777777" w:rsidR="00A16547" w:rsidRPr="009075BB" w:rsidRDefault="00A16547" w:rsidP="00A16547">
            <w:pPr>
              <w:pStyle w:val="BodyText"/>
              <w:ind w:firstLine="0"/>
              <w:jc w:val="center"/>
              <w:rPr>
                <w:b/>
                <w:lang w:val="it-IT"/>
              </w:rPr>
            </w:pPr>
            <w:r w:rsidRPr="009075BB">
              <w:rPr>
                <w:b/>
                <w:lang w:val="it-IT"/>
              </w:rPr>
              <w:t>Keterangan</w:t>
            </w:r>
          </w:p>
        </w:tc>
      </w:tr>
      <w:tr w:rsidR="00A16547" w:rsidRPr="009075BB" w14:paraId="21F67E31" w14:textId="77777777" w:rsidTr="009B6975">
        <w:tc>
          <w:tcPr>
            <w:tcW w:w="709" w:type="dxa"/>
          </w:tcPr>
          <w:p w14:paraId="5541FE31" w14:textId="77777777" w:rsidR="00A16547" w:rsidRPr="009075BB" w:rsidRDefault="00A16547" w:rsidP="00A16547">
            <w:pPr>
              <w:pStyle w:val="BodyText"/>
              <w:ind w:firstLine="0"/>
              <w:jc w:val="center"/>
              <w:rPr>
                <w:lang w:val="it-IT"/>
              </w:rPr>
            </w:pPr>
            <w:r w:rsidRPr="009075BB">
              <w:rPr>
                <w:lang w:val="it-IT"/>
              </w:rPr>
              <w:t>1</w:t>
            </w:r>
          </w:p>
        </w:tc>
        <w:tc>
          <w:tcPr>
            <w:tcW w:w="1554" w:type="dxa"/>
          </w:tcPr>
          <w:p w14:paraId="5FC1814E" w14:textId="77777777" w:rsidR="00A16547" w:rsidRPr="009075BB" w:rsidRDefault="00A16547" w:rsidP="00A16547">
            <w:pPr>
              <w:pStyle w:val="BodyText"/>
              <w:ind w:firstLine="0"/>
              <w:rPr>
                <w:lang w:val="it-IT"/>
              </w:rPr>
            </w:pPr>
            <w:r w:rsidRPr="009075BB">
              <w:rPr>
                <w:lang w:val="it-IT"/>
              </w:rPr>
              <w:t>Id</w:t>
            </w:r>
          </w:p>
        </w:tc>
        <w:tc>
          <w:tcPr>
            <w:tcW w:w="1140" w:type="dxa"/>
          </w:tcPr>
          <w:p w14:paraId="1D8A6F92" w14:textId="77777777" w:rsidR="00A16547" w:rsidRPr="009075BB" w:rsidRDefault="00A16547" w:rsidP="00A16547">
            <w:pPr>
              <w:pStyle w:val="BodyText"/>
              <w:ind w:firstLine="0"/>
              <w:rPr>
                <w:lang w:val="it-IT"/>
              </w:rPr>
            </w:pPr>
            <w:r w:rsidRPr="009075BB">
              <w:rPr>
                <w:lang w:val="it-IT"/>
              </w:rPr>
              <w:t>Int</w:t>
            </w:r>
          </w:p>
        </w:tc>
        <w:tc>
          <w:tcPr>
            <w:tcW w:w="630" w:type="dxa"/>
          </w:tcPr>
          <w:p w14:paraId="62E6EC88" w14:textId="77777777" w:rsidR="00A16547" w:rsidRPr="009075BB" w:rsidRDefault="00A16547" w:rsidP="00A16547">
            <w:pPr>
              <w:pStyle w:val="BodyText"/>
              <w:ind w:firstLine="0"/>
              <w:rPr>
                <w:lang w:val="it-IT"/>
              </w:rPr>
            </w:pPr>
            <w:r w:rsidRPr="009075BB">
              <w:rPr>
                <w:lang w:val="it-IT"/>
              </w:rPr>
              <w:t>11</w:t>
            </w:r>
          </w:p>
        </w:tc>
        <w:tc>
          <w:tcPr>
            <w:tcW w:w="3327" w:type="dxa"/>
          </w:tcPr>
          <w:p w14:paraId="500D1BF6" w14:textId="77777777" w:rsidR="00A16547" w:rsidRPr="009075BB" w:rsidRDefault="00A16547" w:rsidP="00A16547">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A16547" w:rsidRPr="009075BB" w14:paraId="4DCDE2E5" w14:textId="77777777" w:rsidTr="009B6975">
        <w:tc>
          <w:tcPr>
            <w:tcW w:w="709" w:type="dxa"/>
          </w:tcPr>
          <w:p w14:paraId="0853DEC4" w14:textId="77777777" w:rsidR="00A16547" w:rsidRPr="009075BB" w:rsidRDefault="00A16547" w:rsidP="00A16547">
            <w:pPr>
              <w:pStyle w:val="BodyText"/>
              <w:ind w:firstLine="0"/>
              <w:jc w:val="center"/>
              <w:rPr>
                <w:lang w:val="it-IT"/>
              </w:rPr>
            </w:pPr>
            <w:r w:rsidRPr="009075BB">
              <w:rPr>
                <w:lang w:val="it-IT"/>
              </w:rPr>
              <w:t>2</w:t>
            </w:r>
          </w:p>
        </w:tc>
        <w:tc>
          <w:tcPr>
            <w:tcW w:w="1554" w:type="dxa"/>
          </w:tcPr>
          <w:p w14:paraId="1495CB30" w14:textId="38302A6A" w:rsidR="00A16547" w:rsidRPr="009075BB" w:rsidRDefault="00A16547" w:rsidP="00A16547">
            <w:pPr>
              <w:pStyle w:val="BodyText"/>
              <w:ind w:firstLine="0"/>
              <w:rPr>
                <w:lang w:val="it-IT"/>
              </w:rPr>
            </w:pPr>
            <w:r w:rsidRPr="009075BB">
              <w:rPr>
                <w:lang w:val="it-IT"/>
              </w:rPr>
              <w:t>Semester_id</w:t>
            </w:r>
          </w:p>
        </w:tc>
        <w:tc>
          <w:tcPr>
            <w:tcW w:w="1140" w:type="dxa"/>
          </w:tcPr>
          <w:p w14:paraId="51A0BCF0" w14:textId="2959D30A" w:rsidR="00A16547" w:rsidRPr="009075BB" w:rsidRDefault="00457553" w:rsidP="00A16547">
            <w:pPr>
              <w:pStyle w:val="BodyText"/>
              <w:ind w:firstLine="0"/>
              <w:rPr>
                <w:lang w:val="it-IT"/>
              </w:rPr>
            </w:pPr>
            <w:r w:rsidRPr="009075BB">
              <w:rPr>
                <w:lang w:val="it-IT"/>
              </w:rPr>
              <w:t>Int</w:t>
            </w:r>
          </w:p>
        </w:tc>
        <w:tc>
          <w:tcPr>
            <w:tcW w:w="630" w:type="dxa"/>
          </w:tcPr>
          <w:p w14:paraId="1E7D2E7D" w14:textId="443DE61F" w:rsidR="00A16547" w:rsidRPr="009075BB" w:rsidRDefault="00457553" w:rsidP="00A16547">
            <w:pPr>
              <w:pStyle w:val="BodyText"/>
              <w:ind w:firstLine="0"/>
              <w:rPr>
                <w:lang w:val="it-IT"/>
              </w:rPr>
            </w:pPr>
            <w:r w:rsidRPr="009075BB">
              <w:rPr>
                <w:lang w:val="it-IT"/>
              </w:rPr>
              <w:t>11</w:t>
            </w:r>
          </w:p>
        </w:tc>
        <w:tc>
          <w:tcPr>
            <w:tcW w:w="3327" w:type="dxa"/>
          </w:tcPr>
          <w:p w14:paraId="436D2915" w14:textId="6D376C0B" w:rsidR="00A16547" w:rsidRPr="009075BB" w:rsidRDefault="00A16547" w:rsidP="00457553">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457553" w:rsidRPr="009075BB">
              <w:rPr>
                <w:lang w:val="it-IT"/>
              </w:rPr>
              <w:t>Semester</w:t>
            </w:r>
          </w:p>
        </w:tc>
      </w:tr>
      <w:tr w:rsidR="00A16547" w:rsidRPr="009075BB" w14:paraId="483414CC" w14:textId="77777777" w:rsidTr="009B6975">
        <w:tc>
          <w:tcPr>
            <w:tcW w:w="709" w:type="dxa"/>
          </w:tcPr>
          <w:p w14:paraId="6E8643FB" w14:textId="77777777" w:rsidR="00A16547" w:rsidRPr="009075BB" w:rsidRDefault="00A16547" w:rsidP="00A16547">
            <w:pPr>
              <w:pStyle w:val="BodyText"/>
              <w:ind w:firstLine="0"/>
              <w:jc w:val="center"/>
              <w:rPr>
                <w:lang w:val="it-IT"/>
              </w:rPr>
            </w:pPr>
            <w:r w:rsidRPr="009075BB">
              <w:rPr>
                <w:lang w:val="it-IT"/>
              </w:rPr>
              <w:t>3</w:t>
            </w:r>
          </w:p>
        </w:tc>
        <w:tc>
          <w:tcPr>
            <w:tcW w:w="1554" w:type="dxa"/>
          </w:tcPr>
          <w:p w14:paraId="2FEAD764" w14:textId="2F252241" w:rsidR="00A16547" w:rsidRPr="009075BB" w:rsidRDefault="00A16547" w:rsidP="00A16547">
            <w:pPr>
              <w:pStyle w:val="BodyText"/>
              <w:ind w:firstLine="0"/>
              <w:rPr>
                <w:lang w:val="it-IT"/>
              </w:rPr>
            </w:pPr>
            <w:r w:rsidRPr="009075BB">
              <w:rPr>
                <w:lang w:val="it-IT"/>
              </w:rPr>
              <w:t>Type</w:t>
            </w:r>
          </w:p>
        </w:tc>
        <w:tc>
          <w:tcPr>
            <w:tcW w:w="1140" w:type="dxa"/>
          </w:tcPr>
          <w:p w14:paraId="5F55DDAF" w14:textId="77777777" w:rsidR="00A16547" w:rsidRPr="009075BB" w:rsidRDefault="00A16547" w:rsidP="00A16547">
            <w:pPr>
              <w:pStyle w:val="BodyText"/>
              <w:ind w:firstLine="0"/>
              <w:rPr>
                <w:lang w:val="it-IT"/>
              </w:rPr>
            </w:pPr>
            <w:r w:rsidRPr="009075BB">
              <w:rPr>
                <w:lang w:val="it-IT"/>
              </w:rPr>
              <w:t>Varchar</w:t>
            </w:r>
          </w:p>
        </w:tc>
        <w:tc>
          <w:tcPr>
            <w:tcW w:w="630" w:type="dxa"/>
          </w:tcPr>
          <w:p w14:paraId="7C2671EA" w14:textId="77777777" w:rsidR="00A16547" w:rsidRPr="009075BB" w:rsidRDefault="00A16547" w:rsidP="00A16547">
            <w:pPr>
              <w:pStyle w:val="BodyText"/>
              <w:ind w:firstLine="0"/>
              <w:rPr>
                <w:lang w:val="it-IT"/>
              </w:rPr>
            </w:pPr>
            <w:r w:rsidRPr="009075BB">
              <w:rPr>
                <w:lang w:val="it-IT"/>
              </w:rPr>
              <w:t>15</w:t>
            </w:r>
          </w:p>
        </w:tc>
        <w:tc>
          <w:tcPr>
            <w:tcW w:w="3327" w:type="dxa"/>
          </w:tcPr>
          <w:p w14:paraId="69ED1B10" w14:textId="60DE97C2" w:rsidR="00A16547" w:rsidRPr="009075BB" w:rsidRDefault="00A16547" w:rsidP="00A16547">
            <w:pPr>
              <w:pStyle w:val="BodyText"/>
              <w:ind w:firstLine="0"/>
              <w:rPr>
                <w:lang w:val="it-IT"/>
              </w:rPr>
            </w:pPr>
            <w:r w:rsidRPr="009075BB">
              <w:rPr>
                <w:lang w:val="it-IT"/>
              </w:rPr>
              <w:t>Latihan, acara atau lomba</w:t>
            </w:r>
          </w:p>
        </w:tc>
      </w:tr>
      <w:tr w:rsidR="00A16547" w:rsidRPr="009075BB" w14:paraId="7EC58726" w14:textId="77777777" w:rsidTr="009B6975">
        <w:tc>
          <w:tcPr>
            <w:tcW w:w="709" w:type="dxa"/>
          </w:tcPr>
          <w:p w14:paraId="110EA3BD" w14:textId="77777777" w:rsidR="00A16547" w:rsidRPr="009075BB" w:rsidRDefault="00A16547" w:rsidP="00A16547">
            <w:pPr>
              <w:pStyle w:val="BodyText"/>
              <w:ind w:firstLine="0"/>
              <w:jc w:val="center"/>
              <w:rPr>
                <w:lang w:val="it-IT"/>
              </w:rPr>
            </w:pPr>
            <w:r w:rsidRPr="009075BB">
              <w:rPr>
                <w:lang w:val="it-IT"/>
              </w:rPr>
              <w:t>4</w:t>
            </w:r>
          </w:p>
        </w:tc>
        <w:tc>
          <w:tcPr>
            <w:tcW w:w="1554" w:type="dxa"/>
          </w:tcPr>
          <w:p w14:paraId="79AC4407" w14:textId="1490D605" w:rsidR="00A16547" w:rsidRPr="009075BB" w:rsidRDefault="00A16547" w:rsidP="00A16547">
            <w:pPr>
              <w:pStyle w:val="BodyText"/>
              <w:ind w:firstLine="0"/>
              <w:rPr>
                <w:lang w:val="it-IT"/>
              </w:rPr>
            </w:pPr>
            <w:r w:rsidRPr="009075BB">
              <w:rPr>
                <w:lang w:val="it-IT"/>
              </w:rPr>
              <w:t>Topic</w:t>
            </w:r>
          </w:p>
        </w:tc>
        <w:tc>
          <w:tcPr>
            <w:tcW w:w="1140" w:type="dxa"/>
          </w:tcPr>
          <w:p w14:paraId="60BAAD7D" w14:textId="1802B38C" w:rsidR="00A16547" w:rsidRPr="009075BB" w:rsidRDefault="00BA1C9F" w:rsidP="00A16547">
            <w:pPr>
              <w:pStyle w:val="BodyText"/>
              <w:ind w:firstLine="0"/>
              <w:rPr>
                <w:lang w:val="it-IT"/>
              </w:rPr>
            </w:pPr>
            <w:r w:rsidRPr="009075BB">
              <w:rPr>
                <w:lang w:val="it-IT"/>
              </w:rPr>
              <w:t>Text</w:t>
            </w:r>
          </w:p>
        </w:tc>
        <w:tc>
          <w:tcPr>
            <w:tcW w:w="630" w:type="dxa"/>
          </w:tcPr>
          <w:p w14:paraId="749E7271" w14:textId="3AAEB8EF" w:rsidR="00A16547" w:rsidRPr="009075BB" w:rsidRDefault="00A16547" w:rsidP="00A16547">
            <w:pPr>
              <w:pStyle w:val="BodyText"/>
              <w:ind w:firstLine="0"/>
              <w:rPr>
                <w:lang w:val="it-IT"/>
              </w:rPr>
            </w:pPr>
          </w:p>
        </w:tc>
        <w:tc>
          <w:tcPr>
            <w:tcW w:w="3327" w:type="dxa"/>
          </w:tcPr>
          <w:p w14:paraId="7D9957AD" w14:textId="0EA2CA12" w:rsidR="00A16547" w:rsidRPr="009075BB" w:rsidRDefault="00A16547" w:rsidP="00A16547">
            <w:pPr>
              <w:pStyle w:val="BodyText"/>
              <w:ind w:firstLine="0"/>
              <w:rPr>
                <w:lang w:val="it-IT"/>
              </w:rPr>
            </w:pPr>
            <w:r w:rsidRPr="009075BB">
              <w:rPr>
                <w:lang w:val="it-IT"/>
              </w:rPr>
              <w:t>Topik kegiatan yang dilakukan</w:t>
            </w:r>
          </w:p>
        </w:tc>
      </w:tr>
      <w:tr w:rsidR="00A16547" w:rsidRPr="009075BB" w14:paraId="23C34A37" w14:textId="77777777" w:rsidTr="009B6975">
        <w:tc>
          <w:tcPr>
            <w:tcW w:w="709" w:type="dxa"/>
          </w:tcPr>
          <w:p w14:paraId="7ADEAE05" w14:textId="77777777" w:rsidR="00A16547" w:rsidRPr="009075BB" w:rsidRDefault="00A16547" w:rsidP="00A16547">
            <w:pPr>
              <w:pStyle w:val="BodyText"/>
              <w:ind w:firstLine="0"/>
              <w:jc w:val="center"/>
              <w:rPr>
                <w:lang w:val="it-IT"/>
              </w:rPr>
            </w:pPr>
            <w:r w:rsidRPr="009075BB">
              <w:rPr>
                <w:lang w:val="it-IT"/>
              </w:rPr>
              <w:t>5</w:t>
            </w:r>
          </w:p>
        </w:tc>
        <w:tc>
          <w:tcPr>
            <w:tcW w:w="1554" w:type="dxa"/>
          </w:tcPr>
          <w:p w14:paraId="4BC6E157" w14:textId="672B6208" w:rsidR="00A16547" w:rsidRPr="009075BB" w:rsidRDefault="00A16547" w:rsidP="00A16547">
            <w:pPr>
              <w:pStyle w:val="BodyText"/>
              <w:ind w:firstLine="0"/>
              <w:rPr>
                <w:lang w:val="it-IT"/>
              </w:rPr>
            </w:pPr>
            <w:r w:rsidRPr="009075BB">
              <w:rPr>
                <w:lang w:val="it-IT"/>
              </w:rPr>
              <w:t>Image</w:t>
            </w:r>
          </w:p>
        </w:tc>
        <w:tc>
          <w:tcPr>
            <w:tcW w:w="1140" w:type="dxa"/>
          </w:tcPr>
          <w:p w14:paraId="27BF9342" w14:textId="77777777" w:rsidR="00A16547" w:rsidRPr="009075BB" w:rsidRDefault="00A16547" w:rsidP="00A16547">
            <w:pPr>
              <w:pStyle w:val="BodyText"/>
              <w:ind w:firstLine="0"/>
              <w:rPr>
                <w:lang w:val="it-IT"/>
              </w:rPr>
            </w:pPr>
            <w:r w:rsidRPr="009075BB">
              <w:rPr>
                <w:lang w:val="it-IT"/>
              </w:rPr>
              <w:t>Varchar</w:t>
            </w:r>
          </w:p>
        </w:tc>
        <w:tc>
          <w:tcPr>
            <w:tcW w:w="630" w:type="dxa"/>
          </w:tcPr>
          <w:p w14:paraId="7B811DD8" w14:textId="77777777" w:rsidR="00A16547" w:rsidRPr="009075BB" w:rsidRDefault="00A16547" w:rsidP="00A16547">
            <w:pPr>
              <w:pStyle w:val="BodyText"/>
              <w:ind w:firstLine="0"/>
              <w:rPr>
                <w:lang w:val="it-IT"/>
              </w:rPr>
            </w:pPr>
            <w:r w:rsidRPr="009075BB">
              <w:rPr>
                <w:lang w:val="it-IT"/>
              </w:rPr>
              <w:t>10</w:t>
            </w:r>
          </w:p>
        </w:tc>
        <w:tc>
          <w:tcPr>
            <w:tcW w:w="3327" w:type="dxa"/>
          </w:tcPr>
          <w:p w14:paraId="2362E3A1" w14:textId="160213DA" w:rsidR="00A16547" w:rsidRPr="009075BB" w:rsidRDefault="00A16547" w:rsidP="00A16547">
            <w:pPr>
              <w:pStyle w:val="BodyText"/>
              <w:ind w:firstLine="0"/>
              <w:rPr>
                <w:lang w:val="it-IT"/>
              </w:rPr>
            </w:pPr>
            <w:r w:rsidRPr="009075BB">
              <w:rPr>
                <w:lang w:val="it-IT"/>
              </w:rPr>
              <w:t>Lampiran bukti kegiatan</w:t>
            </w:r>
          </w:p>
        </w:tc>
      </w:tr>
      <w:tr w:rsidR="00A16547" w:rsidRPr="009075BB" w14:paraId="4E5188D2" w14:textId="77777777" w:rsidTr="009B6975">
        <w:tc>
          <w:tcPr>
            <w:tcW w:w="709" w:type="dxa"/>
          </w:tcPr>
          <w:p w14:paraId="1602F8B3" w14:textId="77777777" w:rsidR="00A16547" w:rsidRPr="009075BB" w:rsidRDefault="00A16547" w:rsidP="00A16547">
            <w:pPr>
              <w:pStyle w:val="BodyText"/>
              <w:ind w:firstLine="0"/>
              <w:jc w:val="center"/>
              <w:rPr>
                <w:lang w:val="it-IT"/>
              </w:rPr>
            </w:pPr>
            <w:r w:rsidRPr="009075BB">
              <w:rPr>
                <w:lang w:val="it-IT"/>
              </w:rPr>
              <w:t>6</w:t>
            </w:r>
          </w:p>
        </w:tc>
        <w:tc>
          <w:tcPr>
            <w:tcW w:w="1554" w:type="dxa"/>
          </w:tcPr>
          <w:p w14:paraId="0B0BA0E8" w14:textId="1E49AA17" w:rsidR="00A16547" w:rsidRPr="009075BB" w:rsidRDefault="00A16547" w:rsidP="00A16547">
            <w:pPr>
              <w:pStyle w:val="BodyText"/>
              <w:ind w:firstLine="0"/>
              <w:rPr>
                <w:lang w:val="it-IT"/>
              </w:rPr>
            </w:pPr>
            <w:r w:rsidRPr="009075BB">
              <w:rPr>
                <w:lang w:val="it-IT"/>
              </w:rPr>
              <w:t>Code</w:t>
            </w:r>
          </w:p>
        </w:tc>
        <w:tc>
          <w:tcPr>
            <w:tcW w:w="1140" w:type="dxa"/>
          </w:tcPr>
          <w:p w14:paraId="58288865" w14:textId="76FCDD6D" w:rsidR="00A16547" w:rsidRPr="009075BB" w:rsidRDefault="00BA1C9F" w:rsidP="00A16547">
            <w:pPr>
              <w:pStyle w:val="BodyText"/>
              <w:ind w:firstLine="0"/>
              <w:rPr>
                <w:lang w:val="it-IT"/>
              </w:rPr>
            </w:pPr>
            <w:r w:rsidRPr="009075BB">
              <w:rPr>
                <w:lang w:val="it-IT"/>
              </w:rPr>
              <w:t>Int</w:t>
            </w:r>
          </w:p>
        </w:tc>
        <w:tc>
          <w:tcPr>
            <w:tcW w:w="630" w:type="dxa"/>
          </w:tcPr>
          <w:p w14:paraId="260579AA" w14:textId="4F7CE0B3" w:rsidR="00A16547" w:rsidRPr="009075BB" w:rsidRDefault="00BA1C9F" w:rsidP="00A16547">
            <w:pPr>
              <w:pStyle w:val="BodyText"/>
              <w:ind w:firstLine="0"/>
              <w:rPr>
                <w:lang w:val="it-IT"/>
              </w:rPr>
            </w:pPr>
            <w:r w:rsidRPr="009075BB">
              <w:rPr>
                <w:lang w:val="it-IT"/>
              </w:rPr>
              <w:t>11</w:t>
            </w:r>
          </w:p>
        </w:tc>
        <w:tc>
          <w:tcPr>
            <w:tcW w:w="3327" w:type="dxa"/>
          </w:tcPr>
          <w:p w14:paraId="3B19229C" w14:textId="5B745E13" w:rsidR="00A16547" w:rsidRPr="009075BB" w:rsidRDefault="00A16547" w:rsidP="00A16547">
            <w:pPr>
              <w:pStyle w:val="BodyText"/>
              <w:ind w:firstLine="0"/>
              <w:rPr>
                <w:lang w:val="it-IT"/>
              </w:rPr>
            </w:pPr>
            <w:r w:rsidRPr="009075BB">
              <w:rPr>
                <w:lang w:val="it-IT"/>
              </w:rPr>
              <w:t>Kode absensi</w:t>
            </w:r>
          </w:p>
        </w:tc>
      </w:tr>
      <w:tr w:rsidR="00A16547" w:rsidRPr="009075BB" w14:paraId="25DEE118" w14:textId="77777777" w:rsidTr="009B6975">
        <w:tc>
          <w:tcPr>
            <w:tcW w:w="709" w:type="dxa"/>
          </w:tcPr>
          <w:p w14:paraId="28FACB70" w14:textId="77777777" w:rsidR="00A16547" w:rsidRPr="009075BB" w:rsidRDefault="00A16547" w:rsidP="00A16547">
            <w:pPr>
              <w:pStyle w:val="BodyText"/>
              <w:ind w:firstLine="0"/>
              <w:jc w:val="center"/>
              <w:rPr>
                <w:lang w:val="it-IT"/>
              </w:rPr>
            </w:pPr>
            <w:r w:rsidRPr="009075BB">
              <w:rPr>
                <w:lang w:val="it-IT"/>
              </w:rPr>
              <w:t>7</w:t>
            </w:r>
          </w:p>
        </w:tc>
        <w:tc>
          <w:tcPr>
            <w:tcW w:w="1554" w:type="dxa"/>
          </w:tcPr>
          <w:p w14:paraId="385B57C9" w14:textId="03AFC657" w:rsidR="00A16547" w:rsidRPr="009075BB" w:rsidRDefault="00A16547" w:rsidP="00A16547">
            <w:pPr>
              <w:pStyle w:val="BodyText"/>
              <w:ind w:firstLine="0"/>
              <w:rPr>
                <w:lang w:val="it-IT"/>
              </w:rPr>
            </w:pPr>
            <w:r w:rsidRPr="009075BB">
              <w:rPr>
                <w:lang w:val="it-IT"/>
              </w:rPr>
              <w:t>Date</w:t>
            </w:r>
          </w:p>
        </w:tc>
        <w:tc>
          <w:tcPr>
            <w:tcW w:w="1140" w:type="dxa"/>
          </w:tcPr>
          <w:p w14:paraId="23439A87" w14:textId="0CAAA321" w:rsidR="00A16547" w:rsidRPr="009075BB" w:rsidRDefault="00457553" w:rsidP="00A16547">
            <w:pPr>
              <w:pStyle w:val="BodyText"/>
              <w:ind w:firstLine="0"/>
              <w:rPr>
                <w:lang w:val="it-IT"/>
              </w:rPr>
            </w:pPr>
            <w:r w:rsidRPr="009075BB">
              <w:rPr>
                <w:lang w:val="it-IT"/>
              </w:rPr>
              <w:t xml:space="preserve">Datetime </w:t>
            </w:r>
          </w:p>
        </w:tc>
        <w:tc>
          <w:tcPr>
            <w:tcW w:w="630" w:type="dxa"/>
          </w:tcPr>
          <w:p w14:paraId="738C0515" w14:textId="0940DBCB" w:rsidR="00A16547" w:rsidRPr="009075BB" w:rsidRDefault="00A16547" w:rsidP="00A16547">
            <w:pPr>
              <w:pStyle w:val="BodyText"/>
              <w:ind w:firstLine="0"/>
              <w:rPr>
                <w:lang w:val="it-IT"/>
              </w:rPr>
            </w:pPr>
          </w:p>
        </w:tc>
        <w:tc>
          <w:tcPr>
            <w:tcW w:w="3327" w:type="dxa"/>
          </w:tcPr>
          <w:p w14:paraId="5DABE0E0" w14:textId="76135147" w:rsidR="00A16547" w:rsidRPr="009075BB" w:rsidRDefault="00A16547" w:rsidP="00A16547">
            <w:pPr>
              <w:pStyle w:val="BodyText"/>
              <w:ind w:firstLine="0"/>
              <w:rPr>
                <w:lang w:val="it-IT"/>
              </w:rPr>
            </w:pPr>
            <w:r w:rsidRPr="009075BB">
              <w:rPr>
                <w:lang w:val="it-IT"/>
              </w:rPr>
              <w:t>Tanggal absensi dibuat</w:t>
            </w:r>
          </w:p>
        </w:tc>
      </w:tr>
      <w:tr w:rsidR="00A16547" w:rsidRPr="009075BB" w14:paraId="323C0DEC" w14:textId="77777777" w:rsidTr="009B6975">
        <w:tc>
          <w:tcPr>
            <w:tcW w:w="709" w:type="dxa"/>
          </w:tcPr>
          <w:p w14:paraId="726E28E3" w14:textId="77777777" w:rsidR="00A16547" w:rsidRPr="009075BB" w:rsidRDefault="00A16547" w:rsidP="00A16547">
            <w:pPr>
              <w:pStyle w:val="BodyText"/>
              <w:ind w:firstLine="0"/>
              <w:jc w:val="center"/>
              <w:rPr>
                <w:lang w:val="it-IT"/>
              </w:rPr>
            </w:pPr>
            <w:r w:rsidRPr="009075BB">
              <w:rPr>
                <w:lang w:val="it-IT"/>
              </w:rPr>
              <w:t>8</w:t>
            </w:r>
          </w:p>
        </w:tc>
        <w:tc>
          <w:tcPr>
            <w:tcW w:w="1554" w:type="dxa"/>
          </w:tcPr>
          <w:p w14:paraId="07237E23" w14:textId="4387CA6C" w:rsidR="00A16547" w:rsidRPr="009075BB" w:rsidRDefault="00A16547" w:rsidP="00A16547">
            <w:pPr>
              <w:pStyle w:val="BodyText"/>
              <w:ind w:firstLine="0"/>
              <w:rPr>
                <w:lang w:val="it-IT"/>
              </w:rPr>
            </w:pPr>
            <w:r w:rsidRPr="009075BB">
              <w:rPr>
                <w:lang w:val="it-IT"/>
              </w:rPr>
              <w:t>Status</w:t>
            </w:r>
          </w:p>
        </w:tc>
        <w:tc>
          <w:tcPr>
            <w:tcW w:w="1140" w:type="dxa"/>
          </w:tcPr>
          <w:p w14:paraId="77AAA6F4" w14:textId="77777777" w:rsidR="00A16547" w:rsidRPr="009075BB" w:rsidRDefault="00A16547" w:rsidP="00A16547">
            <w:pPr>
              <w:pStyle w:val="BodyText"/>
              <w:ind w:firstLine="0"/>
              <w:rPr>
                <w:lang w:val="it-IT"/>
              </w:rPr>
            </w:pPr>
            <w:r w:rsidRPr="009075BB">
              <w:rPr>
                <w:lang w:val="it-IT"/>
              </w:rPr>
              <w:t>Varchar</w:t>
            </w:r>
          </w:p>
        </w:tc>
        <w:tc>
          <w:tcPr>
            <w:tcW w:w="630" w:type="dxa"/>
          </w:tcPr>
          <w:p w14:paraId="68D3DF37" w14:textId="6CB2D8D6" w:rsidR="00A16547" w:rsidRPr="009075BB" w:rsidRDefault="00457553" w:rsidP="00A16547">
            <w:pPr>
              <w:pStyle w:val="BodyText"/>
              <w:ind w:firstLine="0"/>
              <w:rPr>
                <w:lang w:val="it-IT"/>
              </w:rPr>
            </w:pPr>
            <w:r w:rsidRPr="009075BB">
              <w:rPr>
                <w:lang w:val="it-IT"/>
              </w:rPr>
              <w:t>10</w:t>
            </w:r>
          </w:p>
        </w:tc>
        <w:tc>
          <w:tcPr>
            <w:tcW w:w="3327" w:type="dxa"/>
          </w:tcPr>
          <w:p w14:paraId="2327357F" w14:textId="488ED909" w:rsidR="00A16547" w:rsidRPr="009075BB" w:rsidRDefault="00A16547" w:rsidP="00A16547">
            <w:pPr>
              <w:pStyle w:val="BodyText"/>
              <w:ind w:firstLine="0"/>
              <w:rPr>
                <w:lang w:val="it-IT"/>
              </w:rPr>
            </w:pPr>
            <w:r w:rsidRPr="009075BB">
              <w:rPr>
                <w:lang w:val="it-IT"/>
              </w:rPr>
              <w:t>Status keaktifan absensi</w:t>
            </w:r>
          </w:p>
        </w:tc>
      </w:tr>
    </w:tbl>
    <w:p w14:paraId="3F71ABFE" w14:textId="77777777" w:rsidR="00D116E7" w:rsidRPr="009075BB" w:rsidRDefault="00D116E7" w:rsidP="00A16547">
      <w:pPr>
        <w:pStyle w:val="NoSpacing"/>
        <w:rPr>
          <w:rFonts w:ascii="Times New Roman" w:hAnsi="Times New Roman" w:cs="Times New Roman"/>
          <w:lang w:val="it-IT"/>
        </w:rPr>
      </w:pPr>
    </w:p>
    <w:p w14:paraId="1FB7D9D8" w14:textId="0461CF43"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ttendances</w:t>
      </w:r>
    </w:p>
    <w:p w14:paraId="5A59BB42" w14:textId="7F298283" w:rsidR="00D116E7" w:rsidRPr="009075BB" w:rsidRDefault="00BA1C9F" w:rsidP="009B6975">
      <w:pPr>
        <w:pStyle w:val="BodyText"/>
        <w:ind w:left="1134"/>
        <w:rPr>
          <w:lang w:val="it-IT"/>
        </w:rPr>
      </w:pPr>
      <w:r w:rsidRPr="009075BB">
        <w:rPr>
          <w:lang w:val="it-IT"/>
        </w:rPr>
        <w:t xml:space="preserve">Tabel </w:t>
      </w:r>
      <w:r w:rsidRPr="009075BB">
        <w:rPr>
          <w:i/>
          <w:lang w:val="it-IT"/>
        </w:rPr>
        <w:t>Attendances</w:t>
      </w:r>
      <w:r w:rsidRPr="009075BB">
        <w:rPr>
          <w:lang w:val="it-IT"/>
        </w:rPr>
        <w:t xml:space="preserve"> dirancang untuk menyimpan data absensi yang mencatat kehadiran </w:t>
      </w:r>
      <w:r w:rsidRPr="009075BB">
        <w:t>anggota</w:t>
      </w:r>
      <w:r w:rsidRPr="009075BB">
        <w:rPr>
          <w:lang w:val="it-IT"/>
        </w:rPr>
        <w:t xml:space="preserve"> dalam kegiatan. Struktur tabel </w:t>
      </w:r>
      <w:r w:rsidRPr="009075BB">
        <w:rPr>
          <w:i/>
          <w:lang w:val="it-IT"/>
        </w:rPr>
        <w:t>Attendances</w:t>
      </w:r>
      <w:r w:rsidRPr="009075BB">
        <w:rPr>
          <w:lang w:val="it-IT"/>
        </w:rPr>
        <w:t xml:space="preserve"> dapat dilihat pada tabel</w:t>
      </w:r>
      <w:r w:rsidR="00D116E7" w:rsidRPr="009075BB">
        <w:rPr>
          <w:lang w:val="it-IT"/>
        </w:rPr>
        <w:t xml:space="preserve"> 3.10</w:t>
      </w:r>
      <w:r w:rsidRPr="009075BB">
        <w:rPr>
          <w:lang w:val="it-IT"/>
        </w:rPr>
        <w:t xml:space="preserve"> berikut.</w:t>
      </w:r>
    </w:p>
    <w:p w14:paraId="7DCAF9A3" w14:textId="77777777" w:rsidR="00BA1C9F" w:rsidRPr="009075BB" w:rsidRDefault="00BA1C9F" w:rsidP="00BA1C9F">
      <w:pPr>
        <w:pStyle w:val="NoSpacing"/>
        <w:rPr>
          <w:rFonts w:ascii="Times New Roman" w:hAnsi="Times New Roman" w:cs="Times New Roman"/>
          <w:lang w:val="it-IT"/>
        </w:rPr>
      </w:pPr>
    </w:p>
    <w:p w14:paraId="0EB84F94" w14:textId="2BDF24E5" w:rsidR="00BA1C9F" w:rsidRPr="009075BB" w:rsidRDefault="00666BF7" w:rsidP="00666BF7">
      <w:pPr>
        <w:pStyle w:val="TabelBab3"/>
      </w:pPr>
      <w:bookmarkStart w:id="89" w:name="_Toc192653889"/>
      <w:r w:rsidRPr="009075BB">
        <w:t xml:space="preserve">Tabel </w:t>
      </w:r>
      <w:r w:rsidRPr="009075BB">
        <w:rPr>
          <w:i/>
        </w:rPr>
        <w:t>Attendances</w:t>
      </w:r>
      <w:bookmarkEnd w:id="8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BA1C9F" w:rsidRPr="009075BB" w14:paraId="3C6C2F7D" w14:textId="77777777" w:rsidTr="009B6975">
        <w:trPr>
          <w:tblHeader/>
        </w:trPr>
        <w:tc>
          <w:tcPr>
            <w:tcW w:w="709" w:type="dxa"/>
            <w:shd w:val="clear" w:color="auto" w:fill="BFBFBF" w:themeFill="background1" w:themeFillShade="BF"/>
            <w:vAlign w:val="center"/>
          </w:tcPr>
          <w:p w14:paraId="192802E5" w14:textId="77777777" w:rsidR="00BA1C9F" w:rsidRPr="009075BB" w:rsidRDefault="00BA1C9F" w:rsidP="00342EB6">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F03C8DC" w14:textId="77777777" w:rsidR="00BA1C9F" w:rsidRPr="009075BB" w:rsidRDefault="00BA1C9F" w:rsidP="00342EB6">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3D6634" w14:textId="77777777" w:rsidR="00BA1C9F" w:rsidRPr="009075BB" w:rsidRDefault="00BA1C9F" w:rsidP="00342EB6">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186C144" w14:textId="77777777" w:rsidR="00BA1C9F" w:rsidRPr="009075BB" w:rsidRDefault="00BA1C9F" w:rsidP="00342EB6">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9B12885" w14:textId="77777777" w:rsidR="00BA1C9F" w:rsidRPr="009075BB" w:rsidRDefault="00BA1C9F" w:rsidP="00342EB6">
            <w:pPr>
              <w:pStyle w:val="BodyText"/>
              <w:ind w:firstLine="0"/>
              <w:jc w:val="center"/>
              <w:rPr>
                <w:b/>
                <w:lang w:val="it-IT"/>
              </w:rPr>
            </w:pPr>
            <w:r w:rsidRPr="009075BB">
              <w:rPr>
                <w:b/>
                <w:lang w:val="it-IT"/>
              </w:rPr>
              <w:t>Keterangan</w:t>
            </w:r>
          </w:p>
        </w:tc>
      </w:tr>
      <w:tr w:rsidR="00BA1C9F" w:rsidRPr="009075BB" w14:paraId="78FAF8AD" w14:textId="77777777" w:rsidTr="009B6975">
        <w:tc>
          <w:tcPr>
            <w:tcW w:w="709" w:type="dxa"/>
          </w:tcPr>
          <w:p w14:paraId="1D669897" w14:textId="77777777" w:rsidR="00BA1C9F" w:rsidRPr="009075BB" w:rsidRDefault="00BA1C9F" w:rsidP="00342EB6">
            <w:pPr>
              <w:pStyle w:val="BodyText"/>
              <w:ind w:firstLine="0"/>
              <w:jc w:val="center"/>
              <w:rPr>
                <w:lang w:val="it-IT"/>
              </w:rPr>
            </w:pPr>
            <w:r w:rsidRPr="009075BB">
              <w:rPr>
                <w:lang w:val="it-IT"/>
              </w:rPr>
              <w:t>1</w:t>
            </w:r>
          </w:p>
        </w:tc>
        <w:tc>
          <w:tcPr>
            <w:tcW w:w="1554" w:type="dxa"/>
          </w:tcPr>
          <w:p w14:paraId="03F8ABF4" w14:textId="77777777" w:rsidR="00BA1C9F" w:rsidRPr="009075BB" w:rsidRDefault="00BA1C9F" w:rsidP="00342EB6">
            <w:pPr>
              <w:pStyle w:val="BodyText"/>
              <w:ind w:firstLine="0"/>
              <w:rPr>
                <w:lang w:val="it-IT"/>
              </w:rPr>
            </w:pPr>
            <w:r w:rsidRPr="009075BB">
              <w:rPr>
                <w:lang w:val="it-IT"/>
              </w:rPr>
              <w:t>Id</w:t>
            </w:r>
          </w:p>
        </w:tc>
        <w:tc>
          <w:tcPr>
            <w:tcW w:w="1140" w:type="dxa"/>
          </w:tcPr>
          <w:p w14:paraId="75E973F9" w14:textId="77777777" w:rsidR="00BA1C9F" w:rsidRPr="009075BB" w:rsidRDefault="00BA1C9F" w:rsidP="00342EB6">
            <w:pPr>
              <w:pStyle w:val="BodyText"/>
              <w:ind w:firstLine="0"/>
              <w:rPr>
                <w:lang w:val="it-IT"/>
              </w:rPr>
            </w:pPr>
            <w:r w:rsidRPr="009075BB">
              <w:rPr>
                <w:lang w:val="it-IT"/>
              </w:rPr>
              <w:t>Int</w:t>
            </w:r>
          </w:p>
        </w:tc>
        <w:tc>
          <w:tcPr>
            <w:tcW w:w="630" w:type="dxa"/>
          </w:tcPr>
          <w:p w14:paraId="18130A7A" w14:textId="77777777" w:rsidR="00BA1C9F" w:rsidRPr="009075BB" w:rsidRDefault="00BA1C9F" w:rsidP="00342EB6">
            <w:pPr>
              <w:pStyle w:val="BodyText"/>
              <w:ind w:firstLine="0"/>
              <w:rPr>
                <w:lang w:val="it-IT"/>
              </w:rPr>
            </w:pPr>
            <w:r w:rsidRPr="009075BB">
              <w:rPr>
                <w:lang w:val="it-IT"/>
              </w:rPr>
              <w:t>11</w:t>
            </w:r>
          </w:p>
        </w:tc>
        <w:tc>
          <w:tcPr>
            <w:tcW w:w="3327" w:type="dxa"/>
          </w:tcPr>
          <w:p w14:paraId="2D8596E7" w14:textId="77777777" w:rsidR="00BA1C9F" w:rsidRPr="009075BB" w:rsidRDefault="00BA1C9F" w:rsidP="00342EB6">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BA1C9F" w:rsidRPr="009075BB" w14:paraId="7096C595" w14:textId="77777777" w:rsidTr="009B6975">
        <w:tc>
          <w:tcPr>
            <w:tcW w:w="709" w:type="dxa"/>
          </w:tcPr>
          <w:p w14:paraId="4F23001B" w14:textId="77777777" w:rsidR="00BA1C9F" w:rsidRPr="009075BB" w:rsidRDefault="00BA1C9F" w:rsidP="00342EB6">
            <w:pPr>
              <w:pStyle w:val="BodyText"/>
              <w:ind w:firstLine="0"/>
              <w:jc w:val="center"/>
              <w:rPr>
                <w:lang w:val="it-IT"/>
              </w:rPr>
            </w:pPr>
            <w:r w:rsidRPr="009075BB">
              <w:rPr>
                <w:lang w:val="it-IT"/>
              </w:rPr>
              <w:t>2</w:t>
            </w:r>
          </w:p>
        </w:tc>
        <w:tc>
          <w:tcPr>
            <w:tcW w:w="1554" w:type="dxa"/>
          </w:tcPr>
          <w:p w14:paraId="0CC7DE02" w14:textId="39AA2648" w:rsidR="00BA1C9F" w:rsidRPr="009075BB" w:rsidRDefault="00666BF7" w:rsidP="00342EB6">
            <w:pPr>
              <w:pStyle w:val="BodyText"/>
              <w:ind w:firstLine="0"/>
              <w:rPr>
                <w:lang w:val="it-IT"/>
              </w:rPr>
            </w:pPr>
            <w:r w:rsidRPr="009075BB">
              <w:rPr>
                <w:lang w:val="it-IT"/>
              </w:rPr>
              <w:t>Presence_id</w:t>
            </w:r>
          </w:p>
        </w:tc>
        <w:tc>
          <w:tcPr>
            <w:tcW w:w="1140" w:type="dxa"/>
          </w:tcPr>
          <w:p w14:paraId="6A9CB02A" w14:textId="77777777" w:rsidR="00BA1C9F" w:rsidRPr="009075BB" w:rsidRDefault="00BA1C9F" w:rsidP="00342EB6">
            <w:pPr>
              <w:pStyle w:val="BodyText"/>
              <w:ind w:firstLine="0"/>
              <w:rPr>
                <w:lang w:val="it-IT"/>
              </w:rPr>
            </w:pPr>
            <w:r w:rsidRPr="009075BB">
              <w:rPr>
                <w:lang w:val="it-IT"/>
              </w:rPr>
              <w:t>Int</w:t>
            </w:r>
          </w:p>
        </w:tc>
        <w:tc>
          <w:tcPr>
            <w:tcW w:w="630" w:type="dxa"/>
          </w:tcPr>
          <w:p w14:paraId="181F395D" w14:textId="77777777" w:rsidR="00BA1C9F" w:rsidRPr="009075BB" w:rsidRDefault="00BA1C9F" w:rsidP="00342EB6">
            <w:pPr>
              <w:pStyle w:val="BodyText"/>
              <w:ind w:firstLine="0"/>
              <w:rPr>
                <w:lang w:val="it-IT"/>
              </w:rPr>
            </w:pPr>
            <w:r w:rsidRPr="009075BB">
              <w:rPr>
                <w:lang w:val="it-IT"/>
              </w:rPr>
              <w:t>11</w:t>
            </w:r>
          </w:p>
        </w:tc>
        <w:tc>
          <w:tcPr>
            <w:tcW w:w="3327" w:type="dxa"/>
          </w:tcPr>
          <w:p w14:paraId="00E8732A" w14:textId="21AB36B7" w:rsidR="00BA1C9F" w:rsidRPr="009075BB" w:rsidRDefault="00BA1C9F" w:rsidP="00666BF7">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00666BF7" w:rsidRPr="009075BB">
              <w:rPr>
                <w:i/>
                <w:lang w:val="it-IT"/>
              </w:rPr>
              <w:t>Presence</w:t>
            </w:r>
          </w:p>
        </w:tc>
      </w:tr>
      <w:tr w:rsidR="00BA1C9F" w:rsidRPr="009075BB" w14:paraId="3C79261F" w14:textId="77777777" w:rsidTr="009B6975">
        <w:tc>
          <w:tcPr>
            <w:tcW w:w="709" w:type="dxa"/>
          </w:tcPr>
          <w:p w14:paraId="6326CF3A" w14:textId="77777777" w:rsidR="00BA1C9F" w:rsidRPr="009075BB" w:rsidRDefault="00BA1C9F" w:rsidP="00342EB6">
            <w:pPr>
              <w:pStyle w:val="BodyText"/>
              <w:ind w:firstLine="0"/>
              <w:jc w:val="center"/>
              <w:rPr>
                <w:lang w:val="it-IT"/>
              </w:rPr>
            </w:pPr>
            <w:r w:rsidRPr="009075BB">
              <w:rPr>
                <w:lang w:val="it-IT"/>
              </w:rPr>
              <w:t>3</w:t>
            </w:r>
          </w:p>
        </w:tc>
        <w:tc>
          <w:tcPr>
            <w:tcW w:w="1554" w:type="dxa"/>
          </w:tcPr>
          <w:p w14:paraId="62E8D13D" w14:textId="630881FD" w:rsidR="00BA1C9F" w:rsidRPr="009075BB" w:rsidRDefault="00666BF7" w:rsidP="00342EB6">
            <w:pPr>
              <w:pStyle w:val="BodyText"/>
              <w:ind w:firstLine="0"/>
              <w:rPr>
                <w:lang w:val="it-IT"/>
              </w:rPr>
            </w:pPr>
            <w:r w:rsidRPr="009075BB">
              <w:rPr>
                <w:lang w:val="it-IT"/>
              </w:rPr>
              <w:t>Member_id</w:t>
            </w:r>
          </w:p>
        </w:tc>
        <w:tc>
          <w:tcPr>
            <w:tcW w:w="1140" w:type="dxa"/>
          </w:tcPr>
          <w:p w14:paraId="18B003F4" w14:textId="1C70BD06" w:rsidR="00BA1C9F" w:rsidRPr="009075BB" w:rsidRDefault="00666BF7" w:rsidP="00342EB6">
            <w:pPr>
              <w:pStyle w:val="BodyText"/>
              <w:ind w:firstLine="0"/>
              <w:rPr>
                <w:lang w:val="it-IT"/>
              </w:rPr>
            </w:pPr>
            <w:r w:rsidRPr="009075BB">
              <w:rPr>
                <w:lang w:val="it-IT"/>
              </w:rPr>
              <w:t>Int</w:t>
            </w:r>
          </w:p>
        </w:tc>
        <w:tc>
          <w:tcPr>
            <w:tcW w:w="630" w:type="dxa"/>
          </w:tcPr>
          <w:p w14:paraId="3394659B" w14:textId="405ECA3F" w:rsidR="00BA1C9F" w:rsidRPr="009075BB" w:rsidRDefault="00666BF7" w:rsidP="00342EB6">
            <w:pPr>
              <w:pStyle w:val="BodyText"/>
              <w:ind w:firstLine="0"/>
              <w:rPr>
                <w:lang w:val="it-IT"/>
              </w:rPr>
            </w:pPr>
            <w:r w:rsidRPr="009075BB">
              <w:rPr>
                <w:lang w:val="it-IT"/>
              </w:rPr>
              <w:t>11</w:t>
            </w:r>
          </w:p>
        </w:tc>
        <w:tc>
          <w:tcPr>
            <w:tcW w:w="3327" w:type="dxa"/>
          </w:tcPr>
          <w:p w14:paraId="5F0ACD77" w14:textId="61ACBCB8" w:rsidR="00BA1C9F" w:rsidRPr="009075BB" w:rsidRDefault="00666BF7" w:rsidP="00666BF7">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w:t>
            </w:r>
            <w:r w:rsidRPr="009075BB">
              <w:rPr>
                <w:lang w:val="it-IT"/>
              </w:rPr>
              <w:lastRenderedPageBreak/>
              <w:t xml:space="preserve">atribut Id di tabel </w:t>
            </w:r>
            <w:r w:rsidRPr="009075BB">
              <w:rPr>
                <w:i/>
                <w:lang w:val="it-IT"/>
              </w:rPr>
              <w:t>Member</w:t>
            </w:r>
          </w:p>
        </w:tc>
      </w:tr>
      <w:tr w:rsidR="00666BF7" w:rsidRPr="009075BB" w14:paraId="199C45CB" w14:textId="77777777" w:rsidTr="009B6975">
        <w:tc>
          <w:tcPr>
            <w:tcW w:w="709" w:type="dxa"/>
          </w:tcPr>
          <w:p w14:paraId="48B0EBC8" w14:textId="1B2E4BDF" w:rsidR="00666BF7" w:rsidRPr="009075BB" w:rsidRDefault="00666BF7" w:rsidP="00342EB6">
            <w:pPr>
              <w:pStyle w:val="BodyText"/>
              <w:ind w:firstLine="0"/>
              <w:jc w:val="center"/>
              <w:rPr>
                <w:lang w:val="it-IT"/>
              </w:rPr>
            </w:pPr>
            <w:r w:rsidRPr="009075BB">
              <w:rPr>
                <w:lang w:val="it-IT"/>
              </w:rPr>
              <w:lastRenderedPageBreak/>
              <w:t>4</w:t>
            </w:r>
          </w:p>
        </w:tc>
        <w:tc>
          <w:tcPr>
            <w:tcW w:w="1554" w:type="dxa"/>
          </w:tcPr>
          <w:p w14:paraId="46522941" w14:textId="51B82048" w:rsidR="00666BF7" w:rsidRPr="009075BB" w:rsidRDefault="00666BF7" w:rsidP="00342EB6">
            <w:pPr>
              <w:pStyle w:val="BodyText"/>
              <w:ind w:firstLine="0"/>
              <w:rPr>
                <w:lang w:val="it-IT"/>
              </w:rPr>
            </w:pPr>
            <w:r w:rsidRPr="009075BB">
              <w:rPr>
                <w:lang w:val="it-IT"/>
              </w:rPr>
              <w:t>Status</w:t>
            </w:r>
          </w:p>
        </w:tc>
        <w:tc>
          <w:tcPr>
            <w:tcW w:w="1140" w:type="dxa"/>
          </w:tcPr>
          <w:p w14:paraId="59057508" w14:textId="6FE70B64" w:rsidR="00666BF7" w:rsidRPr="009075BB" w:rsidRDefault="00666BF7" w:rsidP="00342EB6">
            <w:pPr>
              <w:pStyle w:val="BodyText"/>
              <w:ind w:firstLine="0"/>
              <w:rPr>
                <w:lang w:val="it-IT"/>
              </w:rPr>
            </w:pPr>
            <w:r w:rsidRPr="009075BB">
              <w:rPr>
                <w:lang w:val="it-IT"/>
              </w:rPr>
              <w:t>Varchar</w:t>
            </w:r>
          </w:p>
        </w:tc>
        <w:tc>
          <w:tcPr>
            <w:tcW w:w="630" w:type="dxa"/>
          </w:tcPr>
          <w:p w14:paraId="4167AC9E" w14:textId="4640BAA4" w:rsidR="00666BF7" w:rsidRPr="009075BB" w:rsidRDefault="00666BF7" w:rsidP="00342EB6">
            <w:pPr>
              <w:pStyle w:val="BodyText"/>
              <w:ind w:firstLine="0"/>
              <w:rPr>
                <w:lang w:val="it-IT"/>
              </w:rPr>
            </w:pPr>
            <w:r w:rsidRPr="009075BB">
              <w:rPr>
                <w:lang w:val="it-IT"/>
              </w:rPr>
              <w:t>10</w:t>
            </w:r>
          </w:p>
        </w:tc>
        <w:tc>
          <w:tcPr>
            <w:tcW w:w="3327" w:type="dxa"/>
          </w:tcPr>
          <w:p w14:paraId="4155F4C7" w14:textId="019EC424" w:rsidR="00666BF7" w:rsidRPr="009075BB" w:rsidRDefault="00666BF7" w:rsidP="00342EB6">
            <w:pPr>
              <w:pStyle w:val="BodyText"/>
              <w:ind w:firstLine="0"/>
              <w:rPr>
                <w:lang w:val="it-IT"/>
              </w:rPr>
            </w:pPr>
            <w:r w:rsidRPr="009075BB">
              <w:rPr>
                <w:lang w:val="it-IT"/>
              </w:rPr>
              <w:t>Status kehadiran anggota</w:t>
            </w:r>
          </w:p>
        </w:tc>
      </w:tr>
    </w:tbl>
    <w:p w14:paraId="6ED7E88F" w14:textId="77777777" w:rsidR="00BA1C9F" w:rsidRPr="009075BB" w:rsidRDefault="00BA1C9F" w:rsidP="00BA1C9F">
      <w:pPr>
        <w:pStyle w:val="NoSpacing"/>
        <w:rPr>
          <w:rFonts w:ascii="Times New Roman" w:hAnsi="Times New Roman" w:cs="Times New Roman"/>
          <w:lang w:val="it-IT"/>
        </w:rPr>
      </w:pPr>
    </w:p>
    <w:p w14:paraId="5BC08958" w14:textId="1EDFC747"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ssessments</w:t>
      </w:r>
    </w:p>
    <w:p w14:paraId="2A972A5A" w14:textId="685EEB35" w:rsidR="00666BF7" w:rsidRPr="009075BB" w:rsidRDefault="00342EB6" w:rsidP="009B6975">
      <w:pPr>
        <w:pStyle w:val="BodyText"/>
        <w:ind w:left="1134"/>
        <w:rPr>
          <w:lang w:val="it-IT"/>
        </w:rPr>
      </w:pPr>
      <w:r w:rsidRPr="009075BB">
        <w:rPr>
          <w:lang w:val="it-IT"/>
        </w:rPr>
        <w:t xml:space="preserve">Tabel </w:t>
      </w:r>
      <w:r w:rsidRPr="009075BB">
        <w:rPr>
          <w:i/>
          <w:lang w:val="it-IT"/>
        </w:rPr>
        <w:t>Assessments</w:t>
      </w:r>
      <w:r w:rsidRPr="009075BB">
        <w:rPr>
          <w:lang w:val="it-IT"/>
        </w:rPr>
        <w:t xml:space="preserve"> dirancang untuk menyimpan data penilaian anggota yang mencakup</w:t>
      </w:r>
      <w:r w:rsidRPr="009075BB">
        <w:t xml:space="preserve"> </w:t>
      </w:r>
      <w:r w:rsidRPr="009075BB">
        <w:rPr>
          <w:lang w:val="it-IT"/>
        </w:rPr>
        <w:t xml:space="preserve">berbagai aspek, seperti sikap, disiplin, dan atribut lain yang relevan. Struktur tabel </w:t>
      </w:r>
      <w:r w:rsidRPr="009075BB">
        <w:rPr>
          <w:i/>
          <w:lang w:val="it-IT"/>
        </w:rPr>
        <w:t>Assessments</w:t>
      </w:r>
      <w:r w:rsidRPr="009075BB">
        <w:rPr>
          <w:lang w:val="it-IT"/>
        </w:rPr>
        <w:t xml:space="preserve"> dapat dilihat pada tabel</w:t>
      </w:r>
      <w:r w:rsidR="00D116E7" w:rsidRPr="009075BB">
        <w:rPr>
          <w:lang w:val="it-IT"/>
        </w:rPr>
        <w:t xml:space="preserve"> 3.11</w:t>
      </w:r>
      <w:r w:rsidRPr="009075BB">
        <w:rPr>
          <w:lang w:val="it-IT"/>
        </w:rPr>
        <w:t xml:space="preserve"> berikut.</w:t>
      </w:r>
    </w:p>
    <w:p w14:paraId="5F663C1C" w14:textId="77777777" w:rsidR="00342EB6" w:rsidRPr="009075BB" w:rsidRDefault="00342EB6" w:rsidP="00342EB6">
      <w:pPr>
        <w:pStyle w:val="NoSpacing"/>
        <w:rPr>
          <w:rFonts w:ascii="Times New Roman" w:hAnsi="Times New Roman" w:cs="Times New Roman"/>
          <w:lang w:val="it-IT"/>
        </w:rPr>
      </w:pPr>
    </w:p>
    <w:p w14:paraId="701CD875" w14:textId="4B74DC28" w:rsidR="00342EB6" w:rsidRPr="009075BB" w:rsidRDefault="007362FA" w:rsidP="007362FA">
      <w:pPr>
        <w:pStyle w:val="TabelBab3"/>
      </w:pPr>
      <w:bookmarkStart w:id="90" w:name="_Toc192653890"/>
      <w:r w:rsidRPr="009075BB">
        <w:t xml:space="preserve">Table </w:t>
      </w:r>
      <w:r w:rsidRPr="009075BB">
        <w:rPr>
          <w:i/>
        </w:rPr>
        <w:t>Assessments</w:t>
      </w:r>
      <w:bookmarkEnd w:id="9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342EB6" w:rsidRPr="009075BB" w14:paraId="56749AF4" w14:textId="77777777" w:rsidTr="009B6975">
        <w:trPr>
          <w:tblHeader/>
        </w:trPr>
        <w:tc>
          <w:tcPr>
            <w:tcW w:w="709" w:type="dxa"/>
            <w:shd w:val="clear" w:color="auto" w:fill="BFBFBF" w:themeFill="background1" w:themeFillShade="BF"/>
            <w:vAlign w:val="center"/>
          </w:tcPr>
          <w:p w14:paraId="35158D0A" w14:textId="77777777" w:rsidR="00342EB6" w:rsidRPr="009075BB" w:rsidRDefault="00342EB6" w:rsidP="00342EB6">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6D09912" w14:textId="77777777" w:rsidR="00342EB6" w:rsidRPr="009075BB" w:rsidRDefault="00342EB6" w:rsidP="00342EB6">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B8CF23F" w14:textId="77777777" w:rsidR="00342EB6" w:rsidRPr="009075BB" w:rsidRDefault="00342EB6" w:rsidP="00342EB6">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49364941" w14:textId="77777777" w:rsidR="00342EB6" w:rsidRPr="009075BB" w:rsidRDefault="00342EB6" w:rsidP="00342EB6">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2A531CF" w14:textId="77777777" w:rsidR="00342EB6" w:rsidRPr="009075BB" w:rsidRDefault="00342EB6" w:rsidP="00342EB6">
            <w:pPr>
              <w:pStyle w:val="BodyText"/>
              <w:ind w:firstLine="0"/>
              <w:jc w:val="center"/>
              <w:rPr>
                <w:b/>
                <w:lang w:val="it-IT"/>
              </w:rPr>
            </w:pPr>
            <w:r w:rsidRPr="009075BB">
              <w:rPr>
                <w:b/>
                <w:lang w:val="it-IT"/>
              </w:rPr>
              <w:t>Keterangan</w:t>
            </w:r>
          </w:p>
        </w:tc>
      </w:tr>
      <w:tr w:rsidR="00342EB6" w:rsidRPr="009075BB" w14:paraId="23B6DD79" w14:textId="77777777" w:rsidTr="009B6975">
        <w:tc>
          <w:tcPr>
            <w:tcW w:w="709" w:type="dxa"/>
          </w:tcPr>
          <w:p w14:paraId="52696ACA" w14:textId="77777777" w:rsidR="00342EB6" w:rsidRPr="009075BB" w:rsidRDefault="00342EB6" w:rsidP="00342EB6">
            <w:pPr>
              <w:pStyle w:val="BodyText"/>
              <w:ind w:firstLine="0"/>
              <w:jc w:val="center"/>
              <w:rPr>
                <w:lang w:val="it-IT"/>
              </w:rPr>
            </w:pPr>
            <w:r w:rsidRPr="009075BB">
              <w:rPr>
                <w:lang w:val="it-IT"/>
              </w:rPr>
              <w:t>1</w:t>
            </w:r>
          </w:p>
        </w:tc>
        <w:tc>
          <w:tcPr>
            <w:tcW w:w="1554" w:type="dxa"/>
          </w:tcPr>
          <w:p w14:paraId="3132B3A8" w14:textId="77777777" w:rsidR="00342EB6" w:rsidRPr="009075BB" w:rsidRDefault="00342EB6" w:rsidP="00342EB6">
            <w:pPr>
              <w:pStyle w:val="BodyText"/>
              <w:ind w:firstLine="0"/>
              <w:rPr>
                <w:lang w:val="it-IT"/>
              </w:rPr>
            </w:pPr>
            <w:r w:rsidRPr="009075BB">
              <w:rPr>
                <w:lang w:val="it-IT"/>
              </w:rPr>
              <w:t>Id</w:t>
            </w:r>
          </w:p>
        </w:tc>
        <w:tc>
          <w:tcPr>
            <w:tcW w:w="1140" w:type="dxa"/>
          </w:tcPr>
          <w:p w14:paraId="0122F992" w14:textId="77777777" w:rsidR="00342EB6" w:rsidRPr="009075BB" w:rsidRDefault="00342EB6" w:rsidP="00342EB6">
            <w:pPr>
              <w:pStyle w:val="BodyText"/>
              <w:ind w:firstLine="0"/>
              <w:rPr>
                <w:lang w:val="it-IT"/>
              </w:rPr>
            </w:pPr>
            <w:r w:rsidRPr="009075BB">
              <w:rPr>
                <w:lang w:val="it-IT"/>
              </w:rPr>
              <w:t>Int</w:t>
            </w:r>
          </w:p>
        </w:tc>
        <w:tc>
          <w:tcPr>
            <w:tcW w:w="630" w:type="dxa"/>
          </w:tcPr>
          <w:p w14:paraId="35CCF8BB" w14:textId="77777777" w:rsidR="00342EB6" w:rsidRPr="009075BB" w:rsidRDefault="00342EB6" w:rsidP="00342EB6">
            <w:pPr>
              <w:pStyle w:val="BodyText"/>
              <w:ind w:firstLine="0"/>
              <w:rPr>
                <w:lang w:val="it-IT"/>
              </w:rPr>
            </w:pPr>
            <w:r w:rsidRPr="009075BB">
              <w:rPr>
                <w:lang w:val="it-IT"/>
              </w:rPr>
              <w:t>11</w:t>
            </w:r>
          </w:p>
        </w:tc>
        <w:tc>
          <w:tcPr>
            <w:tcW w:w="3327" w:type="dxa"/>
          </w:tcPr>
          <w:p w14:paraId="136EFB99" w14:textId="77777777" w:rsidR="00342EB6" w:rsidRPr="009075BB" w:rsidRDefault="00342EB6" w:rsidP="00342EB6">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342EB6" w:rsidRPr="009075BB" w14:paraId="3B4D4F40" w14:textId="77777777" w:rsidTr="009B6975">
        <w:tc>
          <w:tcPr>
            <w:tcW w:w="709" w:type="dxa"/>
          </w:tcPr>
          <w:p w14:paraId="395B29F9" w14:textId="77777777" w:rsidR="00342EB6" w:rsidRPr="009075BB" w:rsidRDefault="00342EB6" w:rsidP="00342EB6">
            <w:pPr>
              <w:pStyle w:val="BodyText"/>
              <w:ind w:firstLine="0"/>
              <w:jc w:val="center"/>
              <w:rPr>
                <w:lang w:val="it-IT"/>
              </w:rPr>
            </w:pPr>
            <w:r w:rsidRPr="009075BB">
              <w:rPr>
                <w:lang w:val="it-IT"/>
              </w:rPr>
              <w:t>2</w:t>
            </w:r>
          </w:p>
        </w:tc>
        <w:tc>
          <w:tcPr>
            <w:tcW w:w="1554" w:type="dxa"/>
          </w:tcPr>
          <w:p w14:paraId="79660614" w14:textId="0A2B9762" w:rsidR="00342EB6" w:rsidRPr="009075BB" w:rsidRDefault="00342EB6" w:rsidP="00342EB6">
            <w:pPr>
              <w:pStyle w:val="BodyText"/>
              <w:ind w:firstLine="0"/>
              <w:rPr>
                <w:lang w:val="it-IT"/>
              </w:rPr>
            </w:pPr>
            <w:r w:rsidRPr="009075BB">
              <w:rPr>
                <w:lang w:val="it-IT"/>
              </w:rPr>
              <w:t>Semester_id</w:t>
            </w:r>
          </w:p>
        </w:tc>
        <w:tc>
          <w:tcPr>
            <w:tcW w:w="1140" w:type="dxa"/>
          </w:tcPr>
          <w:p w14:paraId="5A041830" w14:textId="77777777" w:rsidR="00342EB6" w:rsidRPr="009075BB" w:rsidRDefault="00342EB6" w:rsidP="00342EB6">
            <w:pPr>
              <w:pStyle w:val="BodyText"/>
              <w:ind w:firstLine="0"/>
              <w:rPr>
                <w:lang w:val="it-IT"/>
              </w:rPr>
            </w:pPr>
            <w:r w:rsidRPr="009075BB">
              <w:rPr>
                <w:lang w:val="it-IT"/>
              </w:rPr>
              <w:t>Int</w:t>
            </w:r>
          </w:p>
        </w:tc>
        <w:tc>
          <w:tcPr>
            <w:tcW w:w="630" w:type="dxa"/>
          </w:tcPr>
          <w:p w14:paraId="6A20CB11" w14:textId="77777777" w:rsidR="00342EB6" w:rsidRPr="009075BB" w:rsidRDefault="00342EB6" w:rsidP="00342EB6">
            <w:pPr>
              <w:pStyle w:val="BodyText"/>
              <w:ind w:firstLine="0"/>
              <w:rPr>
                <w:lang w:val="it-IT"/>
              </w:rPr>
            </w:pPr>
            <w:r w:rsidRPr="009075BB">
              <w:rPr>
                <w:lang w:val="it-IT"/>
              </w:rPr>
              <w:t>11</w:t>
            </w:r>
          </w:p>
        </w:tc>
        <w:tc>
          <w:tcPr>
            <w:tcW w:w="3327" w:type="dxa"/>
          </w:tcPr>
          <w:p w14:paraId="071B3F05" w14:textId="092EAF1E" w:rsidR="00342EB6" w:rsidRPr="009075BB" w:rsidRDefault="00342EB6" w:rsidP="00342EB6">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Semester</w:t>
            </w:r>
          </w:p>
        </w:tc>
      </w:tr>
      <w:tr w:rsidR="00342EB6" w:rsidRPr="009075BB" w14:paraId="33D5D70D" w14:textId="77777777" w:rsidTr="009B6975">
        <w:tc>
          <w:tcPr>
            <w:tcW w:w="709" w:type="dxa"/>
          </w:tcPr>
          <w:p w14:paraId="1FE61914" w14:textId="77777777" w:rsidR="00342EB6" w:rsidRPr="009075BB" w:rsidRDefault="00342EB6" w:rsidP="00342EB6">
            <w:pPr>
              <w:pStyle w:val="BodyText"/>
              <w:ind w:firstLine="0"/>
              <w:jc w:val="center"/>
              <w:rPr>
                <w:lang w:val="it-IT"/>
              </w:rPr>
            </w:pPr>
            <w:r w:rsidRPr="009075BB">
              <w:rPr>
                <w:lang w:val="it-IT"/>
              </w:rPr>
              <w:t>3</w:t>
            </w:r>
          </w:p>
        </w:tc>
        <w:tc>
          <w:tcPr>
            <w:tcW w:w="1554" w:type="dxa"/>
          </w:tcPr>
          <w:p w14:paraId="595CCB09" w14:textId="77777777" w:rsidR="00342EB6" w:rsidRPr="009075BB" w:rsidRDefault="00342EB6" w:rsidP="00342EB6">
            <w:pPr>
              <w:pStyle w:val="BodyText"/>
              <w:ind w:firstLine="0"/>
              <w:rPr>
                <w:lang w:val="it-IT"/>
              </w:rPr>
            </w:pPr>
            <w:r w:rsidRPr="009075BB">
              <w:rPr>
                <w:lang w:val="it-IT"/>
              </w:rPr>
              <w:t>Member_id</w:t>
            </w:r>
          </w:p>
        </w:tc>
        <w:tc>
          <w:tcPr>
            <w:tcW w:w="1140" w:type="dxa"/>
          </w:tcPr>
          <w:p w14:paraId="57E61001" w14:textId="77777777" w:rsidR="00342EB6" w:rsidRPr="009075BB" w:rsidRDefault="00342EB6" w:rsidP="00342EB6">
            <w:pPr>
              <w:pStyle w:val="BodyText"/>
              <w:ind w:firstLine="0"/>
              <w:rPr>
                <w:lang w:val="it-IT"/>
              </w:rPr>
            </w:pPr>
            <w:r w:rsidRPr="009075BB">
              <w:rPr>
                <w:lang w:val="it-IT"/>
              </w:rPr>
              <w:t>Int</w:t>
            </w:r>
          </w:p>
        </w:tc>
        <w:tc>
          <w:tcPr>
            <w:tcW w:w="630" w:type="dxa"/>
          </w:tcPr>
          <w:p w14:paraId="3000DA3E" w14:textId="77777777" w:rsidR="00342EB6" w:rsidRPr="009075BB" w:rsidRDefault="00342EB6" w:rsidP="00342EB6">
            <w:pPr>
              <w:pStyle w:val="BodyText"/>
              <w:ind w:firstLine="0"/>
              <w:rPr>
                <w:lang w:val="it-IT"/>
              </w:rPr>
            </w:pPr>
            <w:r w:rsidRPr="009075BB">
              <w:rPr>
                <w:lang w:val="it-IT"/>
              </w:rPr>
              <w:t>11</w:t>
            </w:r>
          </w:p>
        </w:tc>
        <w:tc>
          <w:tcPr>
            <w:tcW w:w="3327" w:type="dxa"/>
          </w:tcPr>
          <w:p w14:paraId="2BC15B3C" w14:textId="77777777" w:rsidR="00342EB6" w:rsidRPr="009075BB" w:rsidRDefault="00342EB6" w:rsidP="00342EB6">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tabel </w:t>
            </w:r>
            <w:r w:rsidRPr="009075BB">
              <w:rPr>
                <w:i/>
                <w:lang w:val="it-IT"/>
              </w:rPr>
              <w:t>Member</w:t>
            </w:r>
          </w:p>
        </w:tc>
      </w:tr>
      <w:tr w:rsidR="00342EB6" w:rsidRPr="009075BB" w14:paraId="3CEDDE09" w14:textId="77777777" w:rsidTr="009B6975">
        <w:tc>
          <w:tcPr>
            <w:tcW w:w="709" w:type="dxa"/>
          </w:tcPr>
          <w:p w14:paraId="2DA7E7CA" w14:textId="77777777" w:rsidR="00342EB6" w:rsidRPr="009075BB" w:rsidRDefault="00342EB6" w:rsidP="00342EB6">
            <w:pPr>
              <w:pStyle w:val="BodyText"/>
              <w:ind w:firstLine="0"/>
              <w:jc w:val="center"/>
              <w:rPr>
                <w:lang w:val="it-IT"/>
              </w:rPr>
            </w:pPr>
            <w:r w:rsidRPr="009075BB">
              <w:rPr>
                <w:lang w:val="it-IT"/>
              </w:rPr>
              <w:t>4</w:t>
            </w:r>
          </w:p>
        </w:tc>
        <w:tc>
          <w:tcPr>
            <w:tcW w:w="1554" w:type="dxa"/>
          </w:tcPr>
          <w:p w14:paraId="1D73F099" w14:textId="5FD94106" w:rsidR="00342EB6" w:rsidRPr="009075BB" w:rsidRDefault="00342EB6" w:rsidP="00342EB6">
            <w:pPr>
              <w:pStyle w:val="BodyText"/>
              <w:ind w:firstLine="0"/>
              <w:rPr>
                <w:lang w:val="it-IT"/>
              </w:rPr>
            </w:pPr>
            <w:r w:rsidRPr="009075BB">
              <w:rPr>
                <w:lang w:val="it-IT"/>
              </w:rPr>
              <w:t>Attitude</w:t>
            </w:r>
          </w:p>
        </w:tc>
        <w:tc>
          <w:tcPr>
            <w:tcW w:w="1140" w:type="dxa"/>
          </w:tcPr>
          <w:p w14:paraId="03E1EA9D" w14:textId="77777777" w:rsidR="00342EB6" w:rsidRPr="009075BB" w:rsidRDefault="00342EB6" w:rsidP="00342EB6">
            <w:pPr>
              <w:pStyle w:val="BodyText"/>
              <w:ind w:firstLine="0"/>
              <w:rPr>
                <w:lang w:val="it-IT"/>
              </w:rPr>
            </w:pPr>
            <w:r w:rsidRPr="009075BB">
              <w:rPr>
                <w:lang w:val="it-IT"/>
              </w:rPr>
              <w:t>Varchar</w:t>
            </w:r>
          </w:p>
        </w:tc>
        <w:tc>
          <w:tcPr>
            <w:tcW w:w="630" w:type="dxa"/>
          </w:tcPr>
          <w:p w14:paraId="0CF23206" w14:textId="77777777" w:rsidR="00342EB6" w:rsidRPr="009075BB" w:rsidRDefault="00342EB6" w:rsidP="00342EB6">
            <w:pPr>
              <w:pStyle w:val="BodyText"/>
              <w:ind w:firstLine="0"/>
              <w:rPr>
                <w:lang w:val="it-IT"/>
              </w:rPr>
            </w:pPr>
            <w:r w:rsidRPr="009075BB">
              <w:rPr>
                <w:lang w:val="it-IT"/>
              </w:rPr>
              <w:t>10</w:t>
            </w:r>
          </w:p>
        </w:tc>
        <w:tc>
          <w:tcPr>
            <w:tcW w:w="3327" w:type="dxa"/>
          </w:tcPr>
          <w:p w14:paraId="4275D15E" w14:textId="46C7707B" w:rsidR="00342EB6" w:rsidRPr="009075BB" w:rsidRDefault="007362FA" w:rsidP="00342EB6">
            <w:pPr>
              <w:pStyle w:val="BodyText"/>
              <w:ind w:firstLine="0"/>
              <w:rPr>
                <w:lang w:val="it-IT"/>
              </w:rPr>
            </w:pPr>
            <w:r w:rsidRPr="009075BB">
              <w:rPr>
                <w:lang w:val="it-IT"/>
              </w:rPr>
              <w:t>Nilai sikap anggota</w:t>
            </w:r>
          </w:p>
        </w:tc>
      </w:tr>
      <w:tr w:rsidR="00342EB6" w:rsidRPr="009075BB" w14:paraId="169AAD32" w14:textId="77777777" w:rsidTr="009B6975">
        <w:tc>
          <w:tcPr>
            <w:tcW w:w="709" w:type="dxa"/>
          </w:tcPr>
          <w:p w14:paraId="5CA8CCD5" w14:textId="0C00661D" w:rsidR="00342EB6" w:rsidRPr="009075BB" w:rsidRDefault="007362FA" w:rsidP="00342EB6">
            <w:pPr>
              <w:pStyle w:val="BodyText"/>
              <w:ind w:firstLine="0"/>
              <w:jc w:val="center"/>
              <w:rPr>
                <w:lang w:val="it-IT"/>
              </w:rPr>
            </w:pPr>
            <w:r w:rsidRPr="009075BB">
              <w:rPr>
                <w:lang w:val="it-IT"/>
              </w:rPr>
              <w:t>5</w:t>
            </w:r>
          </w:p>
        </w:tc>
        <w:tc>
          <w:tcPr>
            <w:tcW w:w="1554" w:type="dxa"/>
          </w:tcPr>
          <w:p w14:paraId="52C6DF58" w14:textId="0235EC84" w:rsidR="00342EB6" w:rsidRPr="009075BB" w:rsidRDefault="00342EB6" w:rsidP="00342EB6">
            <w:pPr>
              <w:pStyle w:val="BodyText"/>
              <w:ind w:firstLine="0"/>
              <w:rPr>
                <w:lang w:val="it-IT"/>
              </w:rPr>
            </w:pPr>
            <w:r w:rsidRPr="009075BB">
              <w:rPr>
                <w:lang w:val="it-IT"/>
              </w:rPr>
              <w:t>Technique</w:t>
            </w:r>
          </w:p>
        </w:tc>
        <w:tc>
          <w:tcPr>
            <w:tcW w:w="1140" w:type="dxa"/>
          </w:tcPr>
          <w:p w14:paraId="32731640" w14:textId="318586EA" w:rsidR="00342EB6" w:rsidRPr="009075BB" w:rsidRDefault="00342EB6" w:rsidP="00342EB6">
            <w:pPr>
              <w:pStyle w:val="BodyText"/>
              <w:ind w:firstLine="0"/>
              <w:rPr>
                <w:lang w:val="it-IT"/>
              </w:rPr>
            </w:pPr>
            <w:r w:rsidRPr="009075BB">
              <w:rPr>
                <w:lang w:val="it-IT"/>
              </w:rPr>
              <w:t>Int</w:t>
            </w:r>
          </w:p>
        </w:tc>
        <w:tc>
          <w:tcPr>
            <w:tcW w:w="630" w:type="dxa"/>
          </w:tcPr>
          <w:p w14:paraId="04296294" w14:textId="5D63A63E" w:rsidR="00342EB6" w:rsidRPr="009075BB" w:rsidRDefault="007362FA" w:rsidP="00342EB6">
            <w:pPr>
              <w:pStyle w:val="BodyText"/>
              <w:ind w:firstLine="0"/>
              <w:rPr>
                <w:lang w:val="it-IT"/>
              </w:rPr>
            </w:pPr>
            <w:r w:rsidRPr="009075BB">
              <w:rPr>
                <w:lang w:val="it-IT"/>
              </w:rPr>
              <w:t>11</w:t>
            </w:r>
          </w:p>
        </w:tc>
        <w:tc>
          <w:tcPr>
            <w:tcW w:w="3327" w:type="dxa"/>
          </w:tcPr>
          <w:p w14:paraId="42B78CA0" w14:textId="08413EE7" w:rsidR="00342EB6" w:rsidRPr="009075BB" w:rsidRDefault="007362FA" w:rsidP="00342EB6">
            <w:pPr>
              <w:pStyle w:val="BodyText"/>
              <w:ind w:firstLine="0"/>
              <w:rPr>
                <w:lang w:val="it-IT"/>
              </w:rPr>
            </w:pPr>
            <w:r w:rsidRPr="009075BB">
              <w:rPr>
                <w:lang w:val="it-IT"/>
              </w:rPr>
              <w:t>Nilai tehnik anggota</w:t>
            </w:r>
          </w:p>
        </w:tc>
      </w:tr>
      <w:tr w:rsidR="00342EB6" w:rsidRPr="009075BB" w14:paraId="67688C9D" w14:textId="77777777" w:rsidTr="009B6975">
        <w:tc>
          <w:tcPr>
            <w:tcW w:w="709" w:type="dxa"/>
          </w:tcPr>
          <w:p w14:paraId="6A9EEB60" w14:textId="065A25A1" w:rsidR="00342EB6" w:rsidRPr="009075BB" w:rsidRDefault="007362FA" w:rsidP="00342EB6">
            <w:pPr>
              <w:pStyle w:val="BodyText"/>
              <w:ind w:firstLine="0"/>
              <w:jc w:val="center"/>
              <w:rPr>
                <w:lang w:val="it-IT"/>
              </w:rPr>
            </w:pPr>
            <w:r w:rsidRPr="009075BB">
              <w:rPr>
                <w:lang w:val="it-IT"/>
              </w:rPr>
              <w:t>6</w:t>
            </w:r>
          </w:p>
        </w:tc>
        <w:tc>
          <w:tcPr>
            <w:tcW w:w="1554" w:type="dxa"/>
          </w:tcPr>
          <w:p w14:paraId="6DB8C479" w14:textId="65966177" w:rsidR="00342EB6" w:rsidRPr="009075BB" w:rsidRDefault="00342EB6" w:rsidP="00342EB6">
            <w:pPr>
              <w:pStyle w:val="BodyText"/>
              <w:ind w:firstLine="0"/>
              <w:rPr>
                <w:lang w:val="it-IT"/>
              </w:rPr>
            </w:pPr>
            <w:r w:rsidRPr="009075BB">
              <w:rPr>
                <w:lang w:val="it-IT"/>
              </w:rPr>
              <w:t>Neatness</w:t>
            </w:r>
          </w:p>
        </w:tc>
        <w:tc>
          <w:tcPr>
            <w:tcW w:w="1140" w:type="dxa"/>
          </w:tcPr>
          <w:p w14:paraId="645646CC" w14:textId="6A95995E" w:rsidR="00342EB6" w:rsidRPr="009075BB" w:rsidRDefault="00342EB6" w:rsidP="00342EB6">
            <w:pPr>
              <w:pStyle w:val="BodyText"/>
              <w:ind w:firstLine="0"/>
              <w:rPr>
                <w:lang w:val="it-IT"/>
              </w:rPr>
            </w:pPr>
            <w:r w:rsidRPr="009075BB">
              <w:rPr>
                <w:lang w:val="it-IT"/>
              </w:rPr>
              <w:t>Int</w:t>
            </w:r>
          </w:p>
        </w:tc>
        <w:tc>
          <w:tcPr>
            <w:tcW w:w="630" w:type="dxa"/>
          </w:tcPr>
          <w:p w14:paraId="5CE6EF3A" w14:textId="52ED8684" w:rsidR="00342EB6" w:rsidRPr="009075BB" w:rsidRDefault="007362FA" w:rsidP="00342EB6">
            <w:pPr>
              <w:pStyle w:val="BodyText"/>
              <w:ind w:firstLine="0"/>
              <w:rPr>
                <w:lang w:val="it-IT"/>
              </w:rPr>
            </w:pPr>
            <w:r w:rsidRPr="009075BB">
              <w:rPr>
                <w:lang w:val="it-IT"/>
              </w:rPr>
              <w:t>11</w:t>
            </w:r>
          </w:p>
        </w:tc>
        <w:tc>
          <w:tcPr>
            <w:tcW w:w="3327" w:type="dxa"/>
          </w:tcPr>
          <w:p w14:paraId="22746C39" w14:textId="30932BA8" w:rsidR="00342EB6" w:rsidRPr="009075BB" w:rsidRDefault="007362FA" w:rsidP="00342EB6">
            <w:pPr>
              <w:pStyle w:val="BodyText"/>
              <w:ind w:firstLine="0"/>
              <w:rPr>
                <w:lang w:val="it-IT"/>
              </w:rPr>
            </w:pPr>
            <w:r w:rsidRPr="009075BB">
              <w:rPr>
                <w:lang w:val="it-IT"/>
              </w:rPr>
              <w:t>Nilai kerapian anggota</w:t>
            </w:r>
          </w:p>
        </w:tc>
      </w:tr>
      <w:tr w:rsidR="00342EB6" w:rsidRPr="009075BB" w14:paraId="1D96B2A5" w14:textId="77777777" w:rsidTr="009B6975">
        <w:tc>
          <w:tcPr>
            <w:tcW w:w="709" w:type="dxa"/>
          </w:tcPr>
          <w:p w14:paraId="60B7E3CA" w14:textId="4B6242B7" w:rsidR="00342EB6" w:rsidRPr="009075BB" w:rsidRDefault="007362FA" w:rsidP="00342EB6">
            <w:pPr>
              <w:pStyle w:val="BodyText"/>
              <w:ind w:firstLine="0"/>
              <w:jc w:val="center"/>
              <w:rPr>
                <w:lang w:val="it-IT"/>
              </w:rPr>
            </w:pPr>
            <w:r w:rsidRPr="009075BB">
              <w:rPr>
                <w:lang w:val="it-IT"/>
              </w:rPr>
              <w:t>7</w:t>
            </w:r>
          </w:p>
        </w:tc>
        <w:tc>
          <w:tcPr>
            <w:tcW w:w="1554" w:type="dxa"/>
          </w:tcPr>
          <w:p w14:paraId="09AAA55C" w14:textId="2C17921E" w:rsidR="00342EB6" w:rsidRPr="009075BB" w:rsidRDefault="00342EB6" w:rsidP="00342EB6">
            <w:pPr>
              <w:pStyle w:val="BodyText"/>
              <w:ind w:firstLine="0"/>
              <w:rPr>
                <w:lang w:val="it-IT"/>
              </w:rPr>
            </w:pPr>
            <w:r w:rsidRPr="009075BB">
              <w:rPr>
                <w:lang w:val="it-IT"/>
              </w:rPr>
              <w:t>Discipline</w:t>
            </w:r>
          </w:p>
        </w:tc>
        <w:tc>
          <w:tcPr>
            <w:tcW w:w="1140" w:type="dxa"/>
          </w:tcPr>
          <w:p w14:paraId="72968041" w14:textId="0829AD9A" w:rsidR="00342EB6" w:rsidRPr="009075BB" w:rsidRDefault="00342EB6" w:rsidP="00342EB6">
            <w:pPr>
              <w:pStyle w:val="BodyText"/>
              <w:ind w:firstLine="0"/>
              <w:rPr>
                <w:lang w:val="it-IT"/>
              </w:rPr>
            </w:pPr>
            <w:r w:rsidRPr="009075BB">
              <w:rPr>
                <w:lang w:val="it-IT"/>
              </w:rPr>
              <w:t>Int</w:t>
            </w:r>
          </w:p>
        </w:tc>
        <w:tc>
          <w:tcPr>
            <w:tcW w:w="630" w:type="dxa"/>
          </w:tcPr>
          <w:p w14:paraId="12C3228B" w14:textId="7D4E68AA" w:rsidR="00342EB6" w:rsidRPr="009075BB" w:rsidRDefault="007362FA" w:rsidP="00342EB6">
            <w:pPr>
              <w:pStyle w:val="BodyText"/>
              <w:ind w:firstLine="0"/>
              <w:rPr>
                <w:lang w:val="it-IT"/>
              </w:rPr>
            </w:pPr>
            <w:r w:rsidRPr="009075BB">
              <w:rPr>
                <w:lang w:val="it-IT"/>
              </w:rPr>
              <w:t>11</w:t>
            </w:r>
          </w:p>
        </w:tc>
        <w:tc>
          <w:tcPr>
            <w:tcW w:w="3327" w:type="dxa"/>
          </w:tcPr>
          <w:p w14:paraId="6310FBBF" w14:textId="598F6A11" w:rsidR="00342EB6" w:rsidRPr="009075BB" w:rsidRDefault="007362FA" w:rsidP="00342EB6">
            <w:pPr>
              <w:pStyle w:val="BodyText"/>
              <w:ind w:firstLine="0"/>
              <w:rPr>
                <w:lang w:val="it-IT"/>
              </w:rPr>
            </w:pPr>
            <w:r w:rsidRPr="009075BB">
              <w:rPr>
                <w:lang w:val="it-IT"/>
              </w:rPr>
              <w:t>Nilai disiplin anggota</w:t>
            </w:r>
          </w:p>
        </w:tc>
      </w:tr>
    </w:tbl>
    <w:p w14:paraId="5A93FD2C" w14:textId="77777777" w:rsidR="00D116E7" w:rsidRPr="009075BB" w:rsidRDefault="00D116E7" w:rsidP="00342EB6">
      <w:pPr>
        <w:pStyle w:val="NoSpacing"/>
        <w:rPr>
          <w:rFonts w:ascii="Times New Roman" w:hAnsi="Times New Roman" w:cs="Times New Roman"/>
          <w:lang w:val="it-IT"/>
        </w:rPr>
      </w:pPr>
    </w:p>
    <w:p w14:paraId="1B1F67DA" w14:textId="36913C50"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Schedule</w:t>
      </w:r>
    </w:p>
    <w:p w14:paraId="1EE94493" w14:textId="50A153D3" w:rsidR="00966559" w:rsidRPr="009075BB" w:rsidRDefault="007362FA" w:rsidP="009B6975">
      <w:pPr>
        <w:pStyle w:val="BodyText"/>
        <w:ind w:left="1134"/>
        <w:rPr>
          <w:lang w:val="it-IT"/>
        </w:rPr>
      </w:pPr>
      <w:r w:rsidRPr="009075BB">
        <w:rPr>
          <w:lang w:val="it-IT"/>
        </w:rPr>
        <w:t xml:space="preserve">Tabel </w:t>
      </w:r>
      <w:r w:rsidRPr="009075BB">
        <w:rPr>
          <w:i/>
          <w:lang w:val="it-IT"/>
        </w:rPr>
        <w:t>Schedule</w:t>
      </w:r>
      <w:r w:rsidRPr="009075BB">
        <w:rPr>
          <w:lang w:val="it-IT"/>
        </w:rPr>
        <w:t xml:space="preserve"> dirancang untuk menyimpan informasi mengenai jadwal latihan. Struktur tabel </w:t>
      </w:r>
      <w:r w:rsidRPr="009075BB">
        <w:rPr>
          <w:i/>
          <w:lang w:val="it-IT"/>
        </w:rPr>
        <w:t>Schedule</w:t>
      </w:r>
      <w:r w:rsidRPr="009075BB">
        <w:rPr>
          <w:lang w:val="it-IT"/>
        </w:rPr>
        <w:t xml:space="preserve"> dapat dilihat pada tabel </w:t>
      </w:r>
      <w:r w:rsidR="00D116E7" w:rsidRPr="009075BB">
        <w:rPr>
          <w:lang w:val="it-IT"/>
        </w:rPr>
        <w:t>3.12</w:t>
      </w:r>
      <w:r w:rsidR="00C90E40" w:rsidRPr="009075BB">
        <w:rPr>
          <w:lang w:val="it-IT"/>
        </w:rPr>
        <w:t xml:space="preserve"> </w:t>
      </w:r>
      <w:r w:rsidRPr="009075BB">
        <w:rPr>
          <w:lang w:val="it-IT"/>
        </w:rPr>
        <w:t>berikut.</w:t>
      </w:r>
    </w:p>
    <w:p w14:paraId="216F4397" w14:textId="77777777" w:rsidR="009B6975" w:rsidRPr="009075BB" w:rsidRDefault="009B6975" w:rsidP="009B6975">
      <w:pPr>
        <w:pStyle w:val="NoSpacing"/>
        <w:rPr>
          <w:rFonts w:ascii="Times New Roman" w:hAnsi="Times New Roman" w:cs="Times New Roman"/>
          <w:lang w:val="it-IT"/>
        </w:rPr>
      </w:pPr>
    </w:p>
    <w:p w14:paraId="44C9A0F1" w14:textId="668465FA" w:rsidR="007362FA" w:rsidRPr="009075BB" w:rsidRDefault="00C90E40" w:rsidP="007362FA">
      <w:pPr>
        <w:pStyle w:val="TabelBab3"/>
      </w:pPr>
      <w:bookmarkStart w:id="91" w:name="_Toc192653891"/>
      <w:r w:rsidRPr="009075BB">
        <w:t>Tab</w:t>
      </w:r>
      <w:r w:rsidR="007362FA" w:rsidRPr="009075BB">
        <w:t>e</w:t>
      </w:r>
      <w:r w:rsidRPr="009075BB">
        <w:rPr>
          <w:lang w:val="en-US"/>
        </w:rPr>
        <w:t>l</w:t>
      </w:r>
      <w:r w:rsidR="007362FA" w:rsidRPr="009075BB">
        <w:t xml:space="preserve"> </w:t>
      </w:r>
      <w:r w:rsidR="007362FA" w:rsidRPr="009075BB">
        <w:rPr>
          <w:i/>
        </w:rPr>
        <w:t>Schedule</w:t>
      </w:r>
      <w:bookmarkEnd w:id="9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7362FA" w:rsidRPr="009075BB" w14:paraId="488CECBD" w14:textId="77777777" w:rsidTr="009B6975">
        <w:trPr>
          <w:tblHeader/>
        </w:trPr>
        <w:tc>
          <w:tcPr>
            <w:tcW w:w="709" w:type="dxa"/>
            <w:shd w:val="clear" w:color="auto" w:fill="BFBFBF" w:themeFill="background1" w:themeFillShade="BF"/>
            <w:vAlign w:val="center"/>
          </w:tcPr>
          <w:p w14:paraId="67E670B7" w14:textId="77777777" w:rsidR="007362FA" w:rsidRPr="009075BB" w:rsidRDefault="007362FA" w:rsidP="00293DA0">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E7F096E" w14:textId="77777777" w:rsidR="007362FA" w:rsidRPr="009075BB" w:rsidRDefault="007362FA" w:rsidP="00293DA0">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A99787C" w14:textId="77777777" w:rsidR="007362FA" w:rsidRPr="009075BB" w:rsidRDefault="007362FA" w:rsidP="00293DA0">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2CAFF761" w14:textId="77777777" w:rsidR="007362FA" w:rsidRPr="009075BB" w:rsidRDefault="007362FA" w:rsidP="00293DA0">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5B1FEE7" w14:textId="77777777" w:rsidR="007362FA" w:rsidRPr="009075BB" w:rsidRDefault="007362FA" w:rsidP="00293DA0">
            <w:pPr>
              <w:pStyle w:val="BodyText"/>
              <w:ind w:firstLine="0"/>
              <w:jc w:val="center"/>
              <w:rPr>
                <w:b/>
                <w:lang w:val="it-IT"/>
              </w:rPr>
            </w:pPr>
            <w:r w:rsidRPr="009075BB">
              <w:rPr>
                <w:b/>
                <w:lang w:val="it-IT"/>
              </w:rPr>
              <w:t>Keterangan</w:t>
            </w:r>
          </w:p>
        </w:tc>
      </w:tr>
      <w:tr w:rsidR="007362FA" w:rsidRPr="009075BB" w14:paraId="4E2856D9" w14:textId="77777777" w:rsidTr="009B6975">
        <w:tc>
          <w:tcPr>
            <w:tcW w:w="709" w:type="dxa"/>
          </w:tcPr>
          <w:p w14:paraId="6162DC36" w14:textId="77777777" w:rsidR="007362FA" w:rsidRPr="009075BB" w:rsidRDefault="007362FA" w:rsidP="00293DA0">
            <w:pPr>
              <w:pStyle w:val="BodyText"/>
              <w:ind w:firstLine="0"/>
              <w:jc w:val="center"/>
              <w:rPr>
                <w:lang w:val="it-IT"/>
              </w:rPr>
            </w:pPr>
            <w:r w:rsidRPr="009075BB">
              <w:rPr>
                <w:lang w:val="it-IT"/>
              </w:rPr>
              <w:t>1</w:t>
            </w:r>
          </w:p>
        </w:tc>
        <w:tc>
          <w:tcPr>
            <w:tcW w:w="1554" w:type="dxa"/>
          </w:tcPr>
          <w:p w14:paraId="28A6DD62" w14:textId="77777777" w:rsidR="007362FA" w:rsidRPr="009075BB" w:rsidRDefault="007362FA" w:rsidP="00293DA0">
            <w:pPr>
              <w:pStyle w:val="BodyText"/>
              <w:ind w:firstLine="0"/>
              <w:rPr>
                <w:lang w:val="it-IT"/>
              </w:rPr>
            </w:pPr>
            <w:r w:rsidRPr="009075BB">
              <w:rPr>
                <w:lang w:val="it-IT"/>
              </w:rPr>
              <w:t>Id</w:t>
            </w:r>
          </w:p>
        </w:tc>
        <w:tc>
          <w:tcPr>
            <w:tcW w:w="1140" w:type="dxa"/>
          </w:tcPr>
          <w:p w14:paraId="2487C34F" w14:textId="77777777" w:rsidR="007362FA" w:rsidRPr="009075BB" w:rsidRDefault="007362FA" w:rsidP="00293DA0">
            <w:pPr>
              <w:pStyle w:val="BodyText"/>
              <w:ind w:firstLine="0"/>
              <w:rPr>
                <w:lang w:val="it-IT"/>
              </w:rPr>
            </w:pPr>
            <w:r w:rsidRPr="009075BB">
              <w:rPr>
                <w:lang w:val="it-IT"/>
              </w:rPr>
              <w:t>Int</w:t>
            </w:r>
          </w:p>
        </w:tc>
        <w:tc>
          <w:tcPr>
            <w:tcW w:w="630" w:type="dxa"/>
          </w:tcPr>
          <w:p w14:paraId="075C64DA" w14:textId="77777777" w:rsidR="007362FA" w:rsidRPr="009075BB" w:rsidRDefault="007362FA" w:rsidP="00293DA0">
            <w:pPr>
              <w:pStyle w:val="BodyText"/>
              <w:ind w:firstLine="0"/>
              <w:rPr>
                <w:lang w:val="it-IT"/>
              </w:rPr>
            </w:pPr>
            <w:r w:rsidRPr="009075BB">
              <w:rPr>
                <w:lang w:val="it-IT"/>
              </w:rPr>
              <w:t>11</w:t>
            </w:r>
          </w:p>
        </w:tc>
        <w:tc>
          <w:tcPr>
            <w:tcW w:w="3327" w:type="dxa"/>
          </w:tcPr>
          <w:p w14:paraId="7E95A6AE" w14:textId="77777777" w:rsidR="007362FA" w:rsidRPr="009075BB" w:rsidRDefault="007362FA" w:rsidP="00293DA0">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7362FA" w:rsidRPr="009075BB" w14:paraId="7DF3FC09" w14:textId="77777777" w:rsidTr="009B6975">
        <w:tc>
          <w:tcPr>
            <w:tcW w:w="709" w:type="dxa"/>
          </w:tcPr>
          <w:p w14:paraId="7C98A390" w14:textId="77777777" w:rsidR="007362FA" w:rsidRPr="009075BB" w:rsidRDefault="007362FA" w:rsidP="00293DA0">
            <w:pPr>
              <w:pStyle w:val="BodyText"/>
              <w:ind w:firstLine="0"/>
              <w:jc w:val="center"/>
              <w:rPr>
                <w:lang w:val="it-IT"/>
              </w:rPr>
            </w:pPr>
            <w:r w:rsidRPr="009075BB">
              <w:rPr>
                <w:lang w:val="it-IT"/>
              </w:rPr>
              <w:t>2</w:t>
            </w:r>
          </w:p>
        </w:tc>
        <w:tc>
          <w:tcPr>
            <w:tcW w:w="1554" w:type="dxa"/>
          </w:tcPr>
          <w:p w14:paraId="06C7B843" w14:textId="78166890" w:rsidR="007362FA" w:rsidRPr="009075BB" w:rsidRDefault="007362FA" w:rsidP="00293DA0">
            <w:pPr>
              <w:pStyle w:val="BodyText"/>
              <w:ind w:firstLine="0"/>
              <w:rPr>
                <w:lang w:val="it-IT"/>
              </w:rPr>
            </w:pPr>
            <w:r w:rsidRPr="009075BB">
              <w:rPr>
                <w:lang w:val="it-IT"/>
              </w:rPr>
              <w:t>Day</w:t>
            </w:r>
          </w:p>
        </w:tc>
        <w:tc>
          <w:tcPr>
            <w:tcW w:w="1140" w:type="dxa"/>
          </w:tcPr>
          <w:p w14:paraId="36F49A03" w14:textId="5B689EE3" w:rsidR="007362FA" w:rsidRPr="009075BB" w:rsidRDefault="007362FA" w:rsidP="00293DA0">
            <w:pPr>
              <w:pStyle w:val="BodyText"/>
              <w:ind w:firstLine="0"/>
              <w:rPr>
                <w:lang w:val="it-IT"/>
              </w:rPr>
            </w:pPr>
            <w:r w:rsidRPr="009075BB">
              <w:rPr>
                <w:lang w:val="it-IT"/>
              </w:rPr>
              <w:t>Varchar</w:t>
            </w:r>
          </w:p>
        </w:tc>
        <w:tc>
          <w:tcPr>
            <w:tcW w:w="630" w:type="dxa"/>
          </w:tcPr>
          <w:p w14:paraId="60C53D5B" w14:textId="586C4180" w:rsidR="007362FA" w:rsidRPr="009075BB" w:rsidRDefault="007362FA" w:rsidP="00293DA0">
            <w:pPr>
              <w:pStyle w:val="BodyText"/>
              <w:ind w:firstLine="0"/>
              <w:rPr>
                <w:lang w:val="it-IT"/>
              </w:rPr>
            </w:pPr>
            <w:r w:rsidRPr="009075BB">
              <w:rPr>
                <w:lang w:val="it-IT"/>
              </w:rPr>
              <w:t>20</w:t>
            </w:r>
          </w:p>
        </w:tc>
        <w:tc>
          <w:tcPr>
            <w:tcW w:w="3327" w:type="dxa"/>
          </w:tcPr>
          <w:p w14:paraId="09CFA4DA" w14:textId="5EEF5D32" w:rsidR="007362FA" w:rsidRPr="009075BB" w:rsidRDefault="007362FA" w:rsidP="00293DA0">
            <w:pPr>
              <w:pStyle w:val="BodyText"/>
              <w:ind w:firstLine="0"/>
              <w:rPr>
                <w:lang w:val="it-IT"/>
              </w:rPr>
            </w:pPr>
            <w:r w:rsidRPr="009075BB">
              <w:rPr>
                <w:lang w:val="it-IT"/>
              </w:rPr>
              <w:t>Hari latihan</w:t>
            </w:r>
          </w:p>
        </w:tc>
      </w:tr>
      <w:tr w:rsidR="007362FA" w:rsidRPr="009075BB" w14:paraId="70F025B7" w14:textId="77777777" w:rsidTr="009B6975">
        <w:tc>
          <w:tcPr>
            <w:tcW w:w="709" w:type="dxa"/>
          </w:tcPr>
          <w:p w14:paraId="1418D1FE" w14:textId="77777777" w:rsidR="007362FA" w:rsidRPr="009075BB" w:rsidRDefault="007362FA" w:rsidP="00293DA0">
            <w:pPr>
              <w:pStyle w:val="BodyText"/>
              <w:ind w:firstLine="0"/>
              <w:jc w:val="center"/>
              <w:rPr>
                <w:lang w:val="it-IT"/>
              </w:rPr>
            </w:pPr>
            <w:r w:rsidRPr="009075BB">
              <w:rPr>
                <w:lang w:val="it-IT"/>
              </w:rPr>
              <w:t>3</w:t>
            </w:r>
          </w:p>
        </w:tc>
        <w:tc>
          <w:tcPr>
            <w:tcW w:w="1554" w:type="dxa"/>
          </w:tcPr>
          <w:p w14:paraId="173CC655" w14:textId="6F2858F4" w:rsidR="007362FA" w:rsidRPr="009075BB" w:rsidRDefault="007362FA" w:rsidP="00293DA0">
            <w:pPr>
              <w:pStyle w:val="BodyText"/>
              <w:ind w:firstLine="0"/>
              <w:rPr>
                <w:lang w:val="it-IT"/>
              </w:rPr>
            </w:pPr>
            <w:r w:rsidRPr="009075BB">
              <w:rPr>
                <w:lang w:val="it-IT"/>
              </w:rPr>
              <w:t>Start</w:t>
            </w:r>
          </w:p>
        </w:tc>
        <w:tc>
          <w:tcPr>
            <w:tcW w:w="1140" w:type="dxa"/>
          </w:tcPr>
          <w:p w14:paraId="1191622E" w14:textId="48C10431" w:rsidR="007362FA" w:rsidRPr="009075BB" w:rsidRDefault="007362FA" w:rsidP="00293DA0">
            <w:pPr>
              <w:pStyle w:val="BodyText"/>
              <w:ind w:firstLine="0"/>
              <w:rPr>
                <w:lang w:val="it-IT"/>
              </w:rPr>
            </w:pPr>
            <w:r w:rsidRPr="009075BB">
              <w:rPr>
                <w:lang w:val="it-IT"/>
              </w:rPr>
              <w:t>Time</w:t>
            </w:r>
          </w:p>
        </w:tc>
        <w:tc>
          <w:tcPr>
            <w:tcW w:w="630" w:type="dxa"/>
          </w:tcPr>
          <w:p w14:paraId="11703423" w14:textId="7A6DFB65" w:rsidR="007362FA" w:rsidRPr="009075BB" w:rsidRDefault="007362FA" w:rsidP="00293DA0">
            <w:pPr>
              <w:pStyle w:val="BodyText"/>
              <w:ind w:firstLine="0"/>
              <w:rPr>
                <w:lang w:val="it-IT"/>
              </w:rPr>
            </w:pPr>
          </w:p>
        </w:tc>
        <w:tc>
          <w:tcPr>
            <w:tcW w:w="3327" w:type="dxa"/>
          </w:tcPr>
          <w:p w14:paraId="188CE9C0" w14:textId="5575C3EA" w:rsidR="007362FA" w:rsidRPr="009075BB" w:rsidRDefault="007362FA" w:rsidP="00293DA0">
            <w:pPr>
              <w:pStyle w:val="BodyText"/>
              <w:ind w:firstLine="0"/>
              <w:rPr>
                <w:lang w:val="it-IT"/>
              </w:rPr>
            </w:pPr>
            <w:r w:rsidRPr="009075BB">
              <w:rPr>
                <w:lang w:val="it-IT"/>
              </w:rPr>
              <w:t>Jam latihan dimulai</w:t>
            </w:r>
          </w:p>
        </w:tc>
      </w:tr>
      <w:tr w:rsidR="007362FA" w:rsidRPr="009075BB" w14:paraId="52DB7899" w14:textId="77777777" w:rsidTr="009B6975">
        <w:tc>
          <w:tcPr>
            <w:tcW w:w="709" w:type="dxa"/>
          </w:tcPr>
          <w:p w14:paraId="5953DA18" w14:textId="48AE59E0" w:rsidR="007362FA" w:rsidRPr="009075BB" w:rsidRDefault="007362FA" w:rsidP="00293DA0">
            <w:pPr>
              <w:pStyle w:val="BodyText"/>
              <w:ind w:firstLine="0"/>
              <w:jc w:val="center"/>
              <w:rPr>
                <w:lang w:val="it-IT"/>
              </w:rPr>
            </w:pPr>
            <w:r w:rsidRPr="009075BB">
              <w:rPr>
                <w:lang w:val="it-IT"/>
              </w:rPr>
              <w:t>4</w:t>
            </w:r>
          </w:p>
        </w:tc>
        <w:tc>
          <w:tcPr>
            <w:tcW w:w="1554" w:type="dxa"/>
          </w:tcPr>
          <w:p w14:paraId="00E2A04B" w14:textId="4CA3B2C7" w:rsidR="007362FA" w:rsidRPr="009075BB" w:rsidRDefault="007362FA" w:rsidP="00293DA0">
            <w:pPr>
              <w:pStyle w:val="BodyText"/>
              <w:ind w:firstLine="0"/>
              <w:rPr>
                <w:lang w:val="it-IT"/>
              </w:rPr>
            </w:pPr>
            <w:r w:rsidRPr="009075BB">
              <w:rPr>
                <w:lang w:val="it-IT"/>
              </w:rPr>
              <w:t>End</w:t>
            </w:r>
          </w:p>
        </w:tc>
        <w:tc>
          <w:tcPr>
            <w:tcW w:w="1140" w:type="dxa"/>
          </w:tcPr>
          <w:p w14:paraId="112BFAFF" w14:textId="6B5A1895" w:rsidR="007362FA" w:rsidRPr="009075BB" w:rsidRDefault="007362FA" w:rsidP="00293DA0">
            <w:pPr>
              <w:pStyle w:val="BodyText"/>
              <w:ind w:firstLine="0"/>
              <w:rPr>
                <w:lang w:val="it-IT"/>
              </w:rPr>
            </w:pPr>
            <w:r w:rsidRPr="009075BB">
              <w:rPr>
                <w:lang w:val="it-IT"/>
              </w:rPr>
              <w:t>Time</w:t>
            </w:r>
          </w:p>
        </w:tc>
        <w:tc>
          <w:tcPr>
            <w:tcW w:w="630" w:type="dxa"/>
          </w:tcPr>
          <w:p w14:paraId="5F48C062" w14:textId="77777777" w:rsidR="007362FA" w:rsidRPr="009075BB" w:rsidRDefault="007362FA" w:rsidP="00293DA0">
            <w:pPr>
              <w:pStyle w:val="BodyText"/>
              <w:ind w:firstLine="0"/>
              <w:rPr>
                <w:lang w:val="it-IT"/>
              </w:rPr>
            </w:pPr>
          </w:p>
        </w:tc>
        <w:tc>
          <w:tcPr>
            <w:tcW w:w="3327" w:type="dxa"/>
          </w:tcPr>
          <w:p w14:paraId="05095A57" w14:textId="3C16766A" w:rsidR="007362FA" w:rsidRPr="009075BB" w:rsidRDefault="007362FA" w:rsidP="00293DA0">
            <w:pPr>
              <w:pStyle w:val="BodyText"/>
              <w:ind w:firstLine="0"/>
              <w:rPr>
                <w:lang w:val="it-IT"/>
              </w:rPr>
            </w:pPr>
            <w:r w:rsidRPr="009075BB">
              <w:rPr>
                <w:lang w:val="it-IT"/>
              </w:rPr>
              <w:t>Jam latihan berakhir</w:t>
            </w:r>
          </w:p>
        </w:tc>
      </w:tr>
    </w:tbl>
    <w:p w14:paraId="4708BD9C" w14:textId="77777777" w:rsidR="007362FA" w:rsidRPr="009075BB" w:rsidRDefault="007362FA" w:rsidP="007362FA">
      <w:pPr>
        <w:pStyle w:val="NoSpacing"/>
        <w:rPr>
          <w:rFonts w:ascii="Times New Roman" w:hAnsi="Times New Roman" w:cs="Times New Roman"/>
          <w:lang w:val="it-IT"/>
        </w:rPr>
      </w:pPr>
    </w:p>
    <w:p w14:paraId="7CC39C3B" w14:textId="5C97DF03"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Contact</w:t>
      </w:r>
    </w:p>
    <w:p w14:paraId="7DFE352A" w14:textId="2BA85CD9" w:rsidR="007362FA" w:rsidRPr="009075BB" w:rsidRDefault="007362FA" w:rsidP="009B6975">
      <w:pPr>
        <w:pStyle w:val="BodyText"/>
        <w:ind w:left="1134"/>
        <w:rPr>
          <w:lang w:val="it-IT"/>
        </w:rPr>
      </w:pPr>
      <w:r w:rsidRPr="009075BB">
        <w:rPr>
          <w:lang w:val="it-IT"/>
        </w:rPr>
        <w:t xml:space="preserve">Tabel </w:t>
      </w:r>
      <w:r w:rsidRPr="009075BB">
        <w:rPr>
          <w:i/>
          <w:lang w:val="it-IT"/>
        </w:rPr>
        <w:t>Contact</w:t>
      </w:r>
      <w:r w:rsidRPr="009075BB">
        <w:rPr>
          <w:lang w:val="it-IT"/>
        </w:rPr>
        <w:t xml:space="preserve"> dirancang untuk menyimpan informasi mengenai kontak </w:t>
      </w:r>
      <w:r w:rsidRPr="009075BB">
        <w:rPr>
          <w:lang w:val="it-IT"/>
        </w:rPr>
        <w:lastRenderedPageBreak/>
        <w:t xml:space="preserve">yang dapat </w:t>
      </w:r>
      <w:r w:rsidRPr="009075BB">
        <w:t>dihubungi</w:t>
      </w:r>
      <w:r w:rsidRPr="009075BB">
        <w:rPr>
          <w:lang w:val="it-IT"/>
        </w:rPr>
        <w:t xml:space="preserve">, seperti alamat email dan nomor telepon. Struktur tabel </w:t>
      </w:r>
      <w:r w:rsidRPr="009075BB">
        <w:rPr>
          <w:i/>
          <w:lang w:val="it-IT"/>
        </w:rPr>
        <w:t>Contact</w:t>
      </w:r>
      <w:r w:rsidRPr="009075BB">
        <w:rPr>
          <w:lang w:val="it-IT"/>
        </w:rPr>
        <w:t xml:space="preserve"> dapat dilihat pada tabel </w:t>
      </w:r>
      <w:r w:rsidR="00D116E7" w:rsidRPr="009075BB">
        <w:rPr>
          <w:lang w:val="it-IT"/>
        </w:rPr>
        <w:t>3.13</w:t>
      </w:r>
      <w:r w:rsidR="00C90E40" w:rsidRPr="009075BB">
        <w:rPr>
          <w:lang w:val="it-IT"/>
        </w:rPr>
        <w:t xml:space="preserve"> </w:t>
      </w:r>
      <w:r w:rsidRPr="009075BB">
        <w:rPr>
          <w:lang w:val="it-IT"/>
        </w:rPr>
        <w:t>berikut.</w:t>
      </w:r>
    </w:p>
    <w:p w14:paraId="50C26398" w14:textId="77777777" w:rsidR="007362FA" w:rsidRPr="009075BB" w:rsidRDefault="007362FA" w:rsidP="007362FA">
      <w:pPr>
        <w:pStyle w:val="NoSpacing"/>
        <w:rPr>
          <w:rFonts w:ascii="Times New Roman" w:hAnsi="Times New Roman" w:cs="Times New Roman"/>
          <w:lang w:val="it-IT"/>
        </w:rPr>
      </w:pPr>
    </w:p>
    <w:p w14:paraId="13EAA07E" w14:textId="0F359B03" w:rsidR="009F5E57" w:rsidRPr="009075BB" w:rsidRDefault="00C90E40" w:rsidP="009F5E57">
      <w:pPr>
        <w:pStyle w:val="TabelBab3"/>
      </w:pPr>
      <w:bookmarkStart w:id="92" w:name="_Toc192653892"/>
      <w:r w:rsidRPr="009075BB">
        <w:t>Tabel</w:t>
      </w:r>
      <w:r w:rsidR="009F5E57" w:rsidRPr="009075BB">
        <w:t xml:space="preserve"> </w:t>
      </w:r>
      <w:r w:rsidR="009F5E57" w:rsidRPr="009075BB">
        <w:rPr>
          <w:i/>
        </w:rPr>
        <w:t>Contact</w:t>
      </w:r>
      <w:bookmarkEnd w:id="92"/>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7362FA" w:rsidRPr="009075BB" w14:paraId="6FFB1F3A" w14:textId="77777777" w:rsidTr="009B6975">
        <w:trPr>
          <w:tblHeader/>
        </w:trPr>
        <w:tc>
          <w:tcPr>
            <w:tcW w:w="709" w:type="dxa"/>
            <w:shd w:val="clear" w:color="auto" w:fill="BFBFBF" w:themeFill="background1" w:themeFillShade="BF"/>
            <w:vAlign w:val="center"/>
          </w:tcPr>
          <w:p w14:paraId="40D6FE3D" w14:textId="77777777" w:rsidR="007362FA" w:rsidRPr="009075BB" w:rsidRDefault="007362FA" w:rsidP="00293DA0">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2E4371D" w14:textId="77777777" w:rsidR="007362FA" w:rsidRPr="009075BB" w:rsidRDefault="007362FA" w:rsidP="00293DA0">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8231BEA" w14:textId="77777777" w:rsidR="007362FA" w:rsidRPr="009075BB" w:rsidRDefault="007362FA" w:rsidP="00293DA0">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5F2CBAE" w14:textId="77777777" w:rsidR="007362FA" w:rsidRPr="009075BB" w:rsidRDefault="007362FA" w:rsidP="00293DA0">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5E7CACB9" w14:textId="77777777" w:rsidR="007362FA" w:rsidRPr="009075BB" w:rsidRDefault="007362FA" w:rsidP="00293DA0">
            <w:pPr>
              <w:pStyle w:val="BodyText"/>
              <w:ind w:firstLine="0"/>
              <w:jc w:val="center"/>
              <w:rPr>
                <w:b/>
                <w:lang w:val="it-IT"/>
              </w:rPr>
            </w:pPr>
            <w:r w:rsidRPr="009075BB">
              <w:rPr>
                <w:b/>
                <w:lang w:val="it-IT"/>
              </w:rPr>
              <w:t>Keterangan</w:t>
            </w:r>
          </w:p>
        </w:tc>
      </w:tr>
      <w:tr w:rsidR="007362FA" w:rsidRPr="009075BB" w14:paraId="5F911084" w14:textId="77777777" w:rsidTr="009B6975">
        <w:tc>
          <w:tcPr>
            <w:tcW w:w="709" w:type="dxa"/>
          </w:tcPr>
          <w:p w14:paraId="0FE9F51A" w14:textId="77777777" w:rsidR="007362FA" w:rsidRPr="009075BB" w:rsidRDefault="007362FA" w:rsidP="00293DA0">
            <w:pPr>
              <w:pStyle w:val="BodyText"/>
              <w:ind w:firstLine="0"/>
              <w:jc w:val="center"/>
              <w:rPr>
                <w:lang w:val="it-IT"/>
              </w:rPr>
            </w:pPr>
            <w:r w:rsidRPr="009075BB">
              <w:rPr>
                <w:lang w:val="it-IT"/>
              </w:rPr>
              <w:t>1</w:t>
            </w:r>
          </w:p>
        </w:tc>
        <w:tc>
          <w:tcPr>
            <w:tcW w:w="1554" w:type="dxa"/>
          </w:tcPr>
          <w:p w14:paraId="1D6C91D5" w14:textId="77777777" w:rsidR="007362FA" w:rsidRPr="009075BB" w:rsidRDefault="007362FA" w:rsidP="00293DA0">
            <w:pPr>
              <w:pStyle w:val="BodyText"/>
              <w:ind w:firstLine="0"/>
              <w:rPr>
                <w:lang w:val="it-IT"/>
              </w:rPr>
            </w:pPr>
            <w:r w:rsidRPr="009075BB">
              <w:rPr>
                <w:lang w:val="it-IT"/>
              </w:rPr>
              <w:t>Id</w:t>
            </w:r>
          </w:p>
        </w:tc>
        <w:tc>
          <w:tcPr>
            <w:tcW w:w="1140" w:type="dxa"/>
          </w:tcPr>
          <w:p w14:paraId="6923525F" w14:textId="77777777" w:rsidR="007362FA" w:rsidRPr="009075BB" w:rsidRDefault="007362FA" w:rsidP="00293DA0">
            <w:pPr>
              <w:pStyle w:val="BodyText"/>
              <w:ind w:firstLine="0"/>
              <w:rPr>
                <w:lang w:val="it-IT"/>
              </w:rPr>
            </w:pPr>
            <w:r w:rsidRPr="009075BB">
              <w:rPr>
                <w:lang w:val="it-IT"/>
              </w:rPr>
              <w:t>Int</w:t>
            </w:r>
          </w:p>
        </w:tc>
        <w:tc>
          <w:tcPr>
            <w:tcW w:w="630" w:type="dxa"/>
          </w:tcPr>
          <w:p w14:paraId="0B1BF6FC" w14:textId="77777777" w:rsidR="007362FA" w:rsidRPr="009075BB" w:rsidRDefault="007362FA" w:rsidP="00293DA0">
            <w:pPr>
              <w:pStyle w:val="BodyText"/>
              <w:ind w:firstLine="0"/>
              <w:rPr>
                <w:lang w:val="it-IT"/>
              </w:rPr>
            </w:pPr>
            <w:r w:rsidRPr="009075BB">
              <w:rPr>
                <w:lang w:val="it-IT"/>
              </w:rPr>
              <w:t>11</w:t>
            </w:r>
          </w:p>
        </w:tc>
        <w:tc>
          <w:tcPr>
            <w:tcW w:w="3327" w:type="dxa"/>
          </w:tcPr>
          <w:p w14:paraId="4ADEC74F" w14:textId="77777777" w:rsidR="007362FA" w:rsidRPr="009075BB" w:rsidRDefault="007362FA" w:rsidP="00293DA0">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7362FA" w:rsidRPr="009075BB" w14:paraId="12BFE3F9" w14:textId="77777777" w:rsidTr="009B6975">
        <w:tc>
          <w:tcPr>
            <w:tcW w:w="709" w:type="dxa"/>
          </w:tcPr>
          <w:p w14:paraId="5B338A98" w14:textId="77777777" w:rsidR="007362FA" w:rsidRPr="009075BB" w:rsidRDefault="007362FA" w:rsidP="00293DA0">
            <w:pPr>
              <w:pStyle w:val="BodyText"/>
              <w:ind w:firstLine="0"/>
              <w:jc w:val="center"/>
              <w:rPr>
                <w:lang w:val="it-IT"/>
              </w:rPr>
            </w:pPr>
            <w:r w:rsidRPr="009075BB">
              <w:rPr>
                <w:lang w:val="it-IT"/>
              </w:rPr>
              <w:t>2</w:t>
            </w:r>
          </w:p>
        </w:tc>
        <w:tc>
          <w:tcPr>
            <w:tcW w:w="1554" w:type="dxa"/>
          </w:tcPr>
          <w:p w14:paraId="6358BF9C" w14:textId="68A5CCD0" w:rsidR="007362FA" w:rsidRPr="009075BB" w:rsidRDefault="007362FA" w:rsidP="007362FA">
            <w:pPr>
              <w:pStyle w:val="BodyText"/>
              <w:tabs>
                <w:tab w:val="center" w:pos="1096"/>
              </w:tabs>
              <w:ind w:firstLine="0"/>
              <w:rPr>
                <w:lang w:val="it-IT"/>
              </w:rPr>
            </w:pPr>
            <w:r w:rsidRPr="009075BB">
              <w:rPr>
                <w:lang w:val="it-IT"/>
              </w:rPr>
              <w:t>Name</w:t>
            </w:r>
            <w:r w:rsidRPr="009075BB">
              <w:rPr>
                <w:lang w:val="it-IT"/>
              </w:rPr>
              <w:tab/>
            </w:r>
          </w:p>
        </w:tc>
        <w:tc>
          <w:tcPr>
            <w:tcW w:w="1140" w:type="dxa"/>
          </w:tcPr>
          <w:p w14:paraId="5EBBAE12" w14:textId="77777777" w:rsidR="007362FA" w:rsidRPr="009075BB" w:rsidRDefault="007362FA" w:rsidP="00293DA0">
            <w:pPr>
              <w:pStyle w:val="BodyText"/>
              <w:ind w:firstLine="0"/>
              <w:rPr>
                <w:lang w:val="it-IT"/>
              </w:rPr>
            </w:pPr>
            <w:r w:rsidRPr="009075BB">
              <w:rPr>
                <w:lang w:val="it-IT"/>
              </w:rPr>
              <w:t>Varchar</w:t>
            </w:r>
          </w:p>
        </w:tc>
        <w:tc>
          <w:tcPr>
            <w:tcW w:w="630" w:type="dxa"/>
          </w:tcPr>
          <w:p w14:paraId="6111BFAE" w14:textId="17041D74" w:rsidR="007362FA" w:rsidRPr="009075BB" w:rsidRDefault="009F5E57" w:rsidP="00293DA0">
            <w:pPr>
              <w:pStyle w:val="BodyText"/>
              <w:ind w:firstLine="0"/>
              <w:rPr>
                <w:lang w:val="it-IT"/>
              </w:rPr>
            </w:pPr>
            <w:r w:rsidRPr="009075BB">
              <w:rPr>
                <w:lang w:val="it-IT"/>
              </w:rPr>
              <w:t>50</w:t>
            </w:r>
          </w:p>
        </w:tc>
        <w:tc>
          <w:tcPr>
            <w:tcW w:w="3327" w:type="dxa"/>
          </w:tcPr>
          <w:p w14:paraId="00F35992" w14:textId="034DABD4" w:rsidR="007362FA" w:rsidRPr="009075BB" w:rsidRDefault="009F5E57" w:rsidP="00293DA0">
            <w:pPr>
              <w:pStyle w:val="BodyText"/>
              <w:ind w:firstLine="0"/>
              <w:rPr>
                <w:lang w:val="it-IT"/>
              </w:rPr>
            </w:pPr>
            <w:r w:rsidRPr="009075BB">
              <w:rPr>
                <w:lang w:val="it-IT"/>
              </w:rPr>
              <w:t>Nama pemilik kontak</w:t>
            </w:r>
          </w:p>
        </w:tc>
      </w:tr>
      <w:tr w:rsidR="007362FA" w:rsidRPr="009075BB" w14:paraId="16F7D5F4" w14:textId="77777777" w:rsidTr="009B6975">
        <w:tc>
          <w:tcPr>
            <w:tcW w:w="709" w:type="dxa"/>
          </w:tcPr>
          <w:p w14:paraId="66998832" w14:textId="77777777" w:rsidR="007362FA" w:rsidRPr="009075BB" w:rsidRDefault="007362FA" w:rsidP="00293DA0">
            <w:pPr>
              <w:pStyle w:val="BodyText"/>
              <w:ind w:firstLine="0"/>
              <w:jc w:val="center"/>
              <w:rPr>
                <w:lang w:val="it-IT"/>
              </w:rPr>
            </w:pPr>
            <w:r w:rsidRPr="009075BB">
              <w:rPr>
                <w:lang w:val="it-IT"/>
              </w:rPr>
              <w:t>3</w:t>
            </w:r>
          </w:p>
        </w:tc>
        <w:tc>
          <w:tcPr>
            <w:tcW w:w="1554" w:type="dxa"/>
          </w:tcPr>
          <w:p w14:paraId="2B0AC91C" w14:textId="64455C58" w:rsidR="007362FA" w:rsidRPr="009075BB" w:rsidRDefault="007362FA" w:rsidP="00293DA0">
            <w:pPr>
              <w:pStyle w:val="BodyText"/>
              <w:ind w:firstLine="0"/>
              <w:rPr>
                <w:lang w:val="it-IT"/>
              </w:rPr>
            </w:pPr>
            <w:r w:rsidRPr="009075BB">
              <w:rPr>
                <w:lang w:val="it-IT"/>
              </w:rPr>
              <w:t>Phone</w:t>
            </w:r>
          </w:p>
        </w:tc>
        <w:tc>
          <w:tcPr>
            <w:tcW w:w="1140" w:type="dxa"/>
          </w:tcPr>
          <w:p w14:paraId="57D1F85C" w14:textId="21606EB2" w:rsidR="007362FA" w:rsidRPr="009075BB" w:rsidRDefault="007362FA" w:rsidP="00293DA0">
            <w:pPr>
              <w:pStyle w:val="BodyText"/>
              <w:ind w:firstLine="0"/>
              <w:rPr>
                <w:lang w:val="it-IT"/>
              </w:rPr>
            </w:pPr>
            <w:r w:rsidRPr="009075BB">
              <w:rPr>
                <w:lang w:val="it-IT"/>
              </w:rPr>
              <w:t>Varchar</w:t>
            </w:r>
          </w:p>
        </w:tc>
        <w:tc>
          <w:tcPr>
            <w:tcW w:w="630" w:type="dxa"/>
          </w:tcPr>
          <w:p w14:paraId="2D31BC50" w14:textId="0A47C078" w:rsidR="007362FA" w:rsidRPr="009075BB" w:rsidRDefault="007362FA" w:rsidP="00293DA0">
            <w:pPr>
              <w:pStyle w:val="BodyText"/>
              <w:ind w:firstLine="0"/>
              <w:rPr>
                <w:lang w:val="it-IT"/>
              </w:rPr>
            </w:pPr>
            <w:r w:rsidRPr="009075BB">
              <w:rPr>
                <w:lang w:val="it-IT"/>
              </w:rPr>
              <w:t>15</w:t>
            </w:r>
          </w:p>
        </w:tc>
        <w:tc>
          <w:tcPr>
            <w:tcW w:w="3327" w:type="dxa"/>
          </w:tcPr>
          <w:p w14:paraId="68120933" w14:textId="478B8627" w:rsidR="007362FA" w:rsidRPr="009075BB" w:rsidRDefault="007362FA" w:rsidP="007362FA">
            <w:pPr>
              <w:pStyle w:val="BodyText"/>
              <w:ind w:firstLine="0"/>
              <w:rPr>
                <w:lang w:val="it-IT"/>
              </w:rPr>
            </w:pPr>
            <w:r w:rsidRPr="009075BB">
              <w:rPr>
                <w:lang w:val="it-IT"/>
              </w:rPr>
              <w:t>Nomor Hp yang dapat dihubungi</w:t>
            </w:r>
          </w:p>
        </w:tc>
      </w:tr>
      <w:tr w:rsidR="007362FA" w:rsidRPr="009075BB" w14:paraId="5CB4829A" w14:textId="77777777" w:rsidTr="009B6975">
        <w:tc>
          <w:tcPr>
            <w:tcW w:w="709" w:type="dxa"/>
          </w:tcPr>
          <w:p w14:paraId="3CD79EBF" w14:textId="77777777" w:rsidR="007362FA" w:rsidRPr="009075BB" w:rsidRDefault="007362FA" w:rsidP="00293DA0">
            <w:pPr>
              <w:pStyle w:val="BodyText"/>
              <w:ind w:firstLine="0"/>
              <w:jc w:val="center"/>
              <w:rPr>
                <w:lang w:val="it-IT"/>
              </w:rPr>
            </w:pPr>
            <w:r w:rsidRPr="009075BB">
              <w:rPr>
                <w:lang w:val="it-IT"/>
              </w:rPr>
              <w:t>4</w:t>
            </w:r>
          </w:p>
        </w:tc>
        <w:tc>
          <w:tcPr>
            <w:tcW w:w="1554" w:type="dxa"/>
          </w:tcPr>
          <w:p w14:paraId="36F1EC90" w14:textId="50A048CA" w:rsidR="007362FA" w:rsidRPr="009075BB" w:rsidRDefault="007362FA" w:rsidP="00293DA0">
            <w:pPr>
              <w:pStyle w:val="BodyText"/>
              <w:ind w:firstLine="0"/>
              <w:rPr>
                <w:lang w:val="it-IT"/>
              </w:rPr>
            </w:pPr>
            <w:r w:rsidRPr="009075BB">
              <w:rPr>
                <w:lang w:val="it-IT"/>
              </w:rPr>
              <w:t>Email</w:t>
            </w:r>
          </w:p>
        </w:tc>
        <w:tc>
          <w:tcPr>
            <w:tcW w:w="1140" w:type="dxa"/>
          </w:tcPr>
          <w:p w14:paraId="7A0D2EB8" w14:textId="4C9D05EF" w:rsidR="007362FA" w:rsidRPr="009075BB" w:rsidRDefault="007362FA" w:rsidP="00293DA0">
            <w:pPr>
              <w:pStyle w:val="BodyText"/>
              <w:ind w:firstLine="0"/>
              <w:rPr>
                <w:lang w:val="it-IT"/>
              </w:rPr>
            </w:pPr>
            <w:r w:rsidRPr="009075BB">
              <w:rPr>
                <w:lang w:val="it-IT"/>
              </w:rPr>
              <w:t>Varchar</w:t>
            </w:r>
          </w:p>
        </w:tc>
        <w:tc>
          <w:tcPr>
            <w:tcW w:w="630" w:type="dxa"/>
          </w:tcPr>
          <w:p w14:paraId="66C643F3" w14:textId="049F73B5" w:rsidR="007362FA" w:rsidRPr="009075BB" w:rsidRDefault="007362FA" w:rsidP="00293DA0">
            <w:pPr>
              <w:pStyle w:val="BodyText"/>
              <w:ind w:firstLine="0"/>
              <w:rPr>
                <w:lang w:val="it-IT"/>
              </w:rPr>
            </w:pPr>
            <w:r w:rsidRPr="009075BB">
              <w:rPr>
                <w:lang w:val="it-IT"/>
              </w:rPr>
              <w:t>255</w:t>
            </w:r>
          </w:p>
        </w:tc>
        <w:tc>
          <w:tcPr>
            <w:tcW w:w="3327" w:type="dxa"/>
          </w:tcPr>
          <w:p w14:paraId="5F29ABE6" w14:textId="6661ADC2" w:rsidR="007362FA" w:rsidRPr="009075BB" w:rsidRDefault="007362FA" w:rsidP="00293DA0">
            <w:pPr>
              <w:pStyle w:val="BodyText"/>
              <w:ind w:firstLine="0"/>
              <w:rPr>
                <w:lang w:val="it-IT"/>
              </w:rPr>
            </w:pPr>
            <w:r w:rsidRPr="009075BB">
              <w:rPr>
                <w:lang w:val="it-IT"/>
              </w:rPr>
              <w:t>Email yang dapat dihubungi</w:t>
            </w:r>
          </w:p>
        </w:tc>
      </w:tr>
    </w:tbl>
    <w:p w14:paraId="234F84B7" w14:textId="77777777" w:rsidR="0056086F" w:rsidRPr="009075BB" w:rsidRDefault="0056086F" w:rsidP="007362FA">
      <w:pPr>
        <w:pStyle w:val="NoSpacing"/>
        <w:rPr>
          <w:rFonts w:ascii="Times New Roman" w:hAnsi="Times New Roman" w:cs="Times New Roman"/>
          <w:lang w:val="it-IT"/>
        </w:rPr>
      </w:pPr>
    </w:p>
    <w:p w14:paraId="3025C027" w14:textId="3365F94E"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Achievement</w:t>
      </w:r>
    </w:p>
    <w:p w14:paraId="0833E15E" w14:textId="72A16DEC" w:rsidR="0056086F" w:rsidRPr="009075BB" w:rsidRDefault="009F5E57" w:rsidP="009B6975">
      <w:pPr>
        <w:pStyle w:val="BodyText"/>
        <w:ind w:left="1134"/>
        <w:rPr>
          <w:lang w:val="it-IT"/>
        </w:rPr>
      </w:pPr>
      <w:r w:rsidRPr="009075BB">
        <w:rPr>
          <w:lang w:val="it-IT"/>
        </w:rPr>
        <w:t xml:space="preserve">Tabel </w:t>
      </w:r>
      <w:r w:rsidRPr="009075BB">
        <w:rPr>
          <w:i/>
          <w:lang w:val="it-IT"/>
        </w:rPr>
        <w:t>Achievement</w:t>
      </w:r>
      <w:r w:rsidRPr="009075BB">
        <w:rPr>
          <w:lang w:val="it-IT"/>
        </w:rPr>
        <w:t xml:space="preserve"> dirancang untuk menyimpan data terkait kumpulan prestasi yang telah diraih. Struktur tabel </w:t>
      </w:r>
      <w:r w:rsidRPr="009075BB">
        <w:rPr>
          <w:i/>
          <w:lang w:val="it-IT"/>
        </w:rPr>
        <w:t>Achievement</w:t>
      </w:r>
      <w:r w:rsidRPr="009075BB">
        <w:rPr>
          <w:lang w:val="it-IT"/>
        </w:rPr>
        <w:t xml:space="preserve"> dapat dilihat pada tabel</w:t>
      </w:r>
      <w:r w:rsidR="00D116E7" w:rsidRPr="009075BB">
        <w:rPr>
          <w:lang w:val="it-IT"/>
        </w:rPr>
        <w:t xml:space="preserve"> 3.14</w:t>
      </w:r>
      <w:r w:rsidR="00501AFD" w:rsidRPr="009075BB">
        <w:rPr>
          <w:lang w:val="it-IT"/>
        </w:rPr>
        <w:t xml:space="preserve"> berikut.</w:t>
      </w:r>
    </w:p>
    <w:p w14:paraId="65462C15" w14:textId="77777777" w:rsidR="0056086F" w:rsidRPr="009075BB" w:rsidRDefault="0056086F" w:rsidP="009F5E57">
      <w:pPr>
        <w:pStyle w:val="NoSpacing"/>
        <w:rPr>
          <w:rFonts w:ascii="Times New Roman" w:hAnsi="Times New Roman" w:cs="Times New Roman"/>
          <w:lang w:val="it-IT"/>
        </w:rPr>
      </w:pPr>
    </w:p>
    <w:p w14:paraId="303C8009" w14:textId="4A267623" w:rsidR="009F5E57" w:rsidRPr="009075BB" w:rsidRDefault="009F5E57" w:rsidP="009F5E57">
      <w:pPr>
        <w:pStyle w:val="TabelBab3"/>
      </w:pPr>
      <w:bookmarkStart w:id="93" w:name="_Toc192653893"/>
      <w:r w:rsidRPr="009075BB">
        <w:t xml:space="preserve">Tabel </w:t>
      </w:r>
      <w:r w:rsidRPr="009075BB">
        <w:rPr>
          <w:i/>
        </w:rPr>
        <w:t>Achievement</w:t>
      </w:r>
      <w:bookmarkEnd w:id="9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9F5E57" w:rsidRPr="009075BB" w14:paraId="4F908372" w14:textId="77777777" w:rsidTr="00F01B6A">
        <w:trPr>
          <w:tblHeader/>
        </w:trPr>
        <w:tc>
          <w:tcPr>
            <w:tcW w:w="709" w:type="dxa"/>
            <w:shd w:val="clear" w:color="auto" w:fill="BFBFBF" w:themeFill="background1" w:themeFillShade="BF"/>
            <w:vAlign w:val="center"/>
          </w:tcPr>
          <w:p w14:paraId="604EA95F" w14:textId="77777777" w:rsidR="009F5E57" w:rsidRPr="009075BB" w:rsidRDefault="009F5E57" w:rsidP="00293DA0">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4C490EE" w14:textId="77777777" w:rsidR="009F5E57" w:rsidRPr="009075BB" w:rsidRDefault="009F5E57" w:rsidP="00293DA0">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3F8D81F" w14:textId="77777777" w:rsidR="009F5E57" w:rsidRPr="009075BB" w:rsidRDefault="009F5E57" w:rsidP="00293DA0">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C87F90D" w14:textId="77777777" w:rsidR="009F5E57" w:rsidRPr="009075BB" w:rsidRDefault="009F5E57" w:rsidP="00293DA0">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76A2EC1" w14:textId="77777777" w:rsidR="009F5E57" w:rsidRPr="009075BB" w:rsidRDefault="009F5E57" w:rsidP="00293DA0">
            <w:pPr>
              <w:pStyle w:val="BodyText"/>
              <w:ind w:firstLine="0"/>
              <w:jc w:val="center"/>
              <w:rPr>
                <w:b/>
                <w:lang w:val="it-IT"/>
              </w:rPr>
            </w:pPr>
            <w:r w:rsidRPr="009075BB">
              <w:rPr>
                <w:b/>
                <w:lang w:val="it-IT"/>
              </w:rPr>
              <w:t>Keterangan</w:t>
            </w:r>
          </w:p>
        </w:tc>
      </w:tr>
      <w:tr w:rsidR="009F5E57" w:rsidRPr="009075BB" w14:paraId="42D0C2B9" w14:textId="77777777" w:rsidTr="00F01B6A">
        <w:tc>
          <w:tcPr>
            <w:tcW w:w="709" w:type="dxa"/>
          </w:tcPr>
          <w:p w14:paraId="760F8460" w14:textId="77777777" w:rsidR="009F5E57" w:rsidRPr="009075BB" w:rsidRDefault="009F5E57" w:rsidP="00293DA0">
            <w:pPr>
              <w:pStyle w:val="BodyText"/>
              <w:ind w:firstLine="0"/>
              <w:jc w:val="center"/>
              <w:rPr>
                <w:lang w:val="it-IT"/>
              </w:rPr>
            </w:pPr>
            <w:r w:rsidRPr="009075BB">
              <w:rPr>
                <w:lang w:val="it-IT"/>
              </w:rPr>
              <w:t>1</w:t>
            </w:r>
          </w:p>
        </w:tc>
        <w:tc>
          <w:tcPr>
            <w:tcW w:w="1554" w:type="dxa"/>
          </w:tcPr>
          <w:p w14:paraId="4C566085" w14:textId="77777777" w:rsidR="009F5E57" w:rsidRPr="009075BB" w:rsidRDefault="009F5E57" w:rsidP="00293DA0">
            <w:pPr>
              <w:pStyle w:val="BodyText"/>
              <w:ind w:firstLine="0"/>
              <w:rPr>
                <w:lang w:val="it-IT"/>
              </w:rPr>
            </w:pPr>
            <w:r w:rsidRPr="009075BB">
              <w:rPr>
                <w:lang w:val="it-IT"/>
              </w:rPr>
              <w:t>Id</w:t>
            </w:r>
          </w:p>
        </w:tc>
        <w:tc>
          <w:tcPr>
            <w:tcW w:w="1140" w:type="dxa"/>
          </w:tcPr>
          <w:p w14:paraId="28C19BB8" w14:textId="77777777" w:rsidR="009F5E57" w:rsidRPr="009075BB" w:rsidRDefault="009F5E57" w:rsidP="00293DA0">
            <w:pPr>
              <w:pStyle w:val="BodyText"/>
              <w:ind w:firstLine="0"/>
              <w:rPr>
                <w:lang w:val="it-IT"/>
              </w:rPr>
            </w:pPr>
            <w:r w:rsidRPr="009075BB">
              <w:rPr>
                <w:lang w:val="it-IT"/>
              </w:rPr>
              <w:t>Int</w:t>
            </w:r>
          </w:p>
        </w:tc>
        <w:tc>
          <w:tcPr>
            <w:tcW w:w="630" w:type="dxa"/>
          </w:tcPr>
          <w:p w14:paraId="267FADAC" w14:textId="77777777" w:rsidR="009F5E57" w:rsidRPr="009075BB" w:rsidRDefault="009F5E57" w:rsidP="00293DA0">
            <w:pPr>
              <w:pStyle w:val="BodyText"/>
              <w:ind w:firstLine="0"/>
              <w:rPr>
                <w:lang w:val="it-IT"/>
              </w:rPr>
            </w:pPr>
            <w:r w:rsidRPr="009075BB">
              <w:rPr>
                <w:lang w:val="it-IT"/>
              </w:rPr>
              <w:t>11</w:t>
            </w:r>
          </w:p>
        </w:tc>
        <w:tc>
          <w:tcPr>
            <w:tcW w:w="3327" w:type="dxa"/>
          </w:tcPr>
          <w:p w14:paraId="0B36726F" w14:textId="77777777" w:rsidR="009F5E57" w:rsidRPr="009075BB" w:rsidRDefault="009F5E57" w:rsidP="00293DA0">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9F5E57" w:rsidRPr="009075BB" w14:paraId="0FBC5909" w14:textId="77777777" w:rsidTr="00F01B6A">
        <w:tc>
          <w:tcPr>
            <w:tcW w:w="709" w:type="dxa"/>
          </w:tcPr>
          <w:p w14:paraId="5DCB0819" w14:textId="77777777" w:rsidR="009F5E57" w:rsidRPr="009075BB" w:rsidRDefault="009F5E57" w:rsidP="00293DA0">
            <w:pPr>
              <w:pStyle w:val="BodyText"/>
              <w:ind w:firstLine="0"/>
              <w:jc w:val="center"/>
              <w:rPr>
                <w:lang w:val="it-IT"/>
              </w:rPr>
            </w:pPr>
            <w:r w:rsidRPr="009075BB">
              <w:rPr>
                <w:lang w:val="it-IT"/>
              </w:rPr>
              <w:t>2</w:t>
            </w:r>
          </w:p>
        </w:tc>
        <w:tc>
          <w:tcPr>
            <w:tcW w:w="1554" w:type="dxa"/>
          </w:tcPr>
          <w:p w14:paraId="51029F91" w14:textId="04A18D14" w:rsidR="009F5E57" w:rsidRPr="009075BB" w:rsidRDefault="009F5E57" w:rsidP="00293DA0">
            <w:pPr>
              <w:pStyle w:val="BodyText"/>
              <w:tabs>
                <w:tab w:val="center" w:pos="1096"/>
              </w:tabs>
              <w:ind w:firstLine="0"/>
              <w:rPr>
                <w:lang w:val="it-IT"/>
              </w:rPr>
            </w:pPr>
            <w:r w:rsidRPr="009075BB">
              <w:rPr>
                <w:lang w:val="it-IT"/>
              </w:rPr>
              <w:t>Award</w:t>
            </w:r>
            <w:r w:rsidRPr="009075BB">
              <w:rPr>
                <w:lang w:val="it-IT"/>
              </w:rPr>
              <w:tab/>
            </w:r>
          </w:p>
        </w:tc>
        <w:tc>
          <w:tcPr>
            <w:tcW w:w="1140" w:type="dxa"/>
          </w:tcPr>
          <w:p w14:paraId="6CB05A82" w14:textId="77777777" w:rsidR="009F5E57" w:rsidRPr="009075BB" w:rsidRDefault="009F5E57" w:rsidP="00293DA0">
            <w:pPr>
              <w:pStyle w:val="BodyText"/>
              <w:ind w:firstLine="0"/>
              <w:rPr>
                <w:lang w:val="it-IT"/>
              </w:rPr>
            </w:pPr>
            <w:r w:rsidRPr="009075BB">
              <w:rPr>
                <w:lang w:val="it-IT"/>
              </w:rPr>
              <w:t>Varchar</w:t>
            </w:r>
          </w:p>
        </w:tc>
        <w:tc>
          <w:tcPr>
            <w:tcW w:w="630" w:type="dxa"/>
          </w:tcPr>
          <w:p w14:paraId="448D2F74" w14:textId="459311A5" w:rsidR="009F5E57" w:rsidRPr="009075BB" w:rsidRDefault="009F5E57" w:rsidP="00293DA0">
            <w:pPr>
              <w:pStyle w:val="BodyText"/>
              <w:ind w:firstLine="0"/>
              <w:rPr>
                <w:lang w:val="it-IT"/>
              </w:rPr>
            </w:pPr>
            <w:r w:rsidRPr="009075BB">
              <w:rPr>
                <w:lang w:val="it-IT"/>
              </w:rPr>
              <w:t>255</w:t>
            </w:r>
          </w:p>
        </w:tc>
        <w:tc>
          <w:tcPr>
            <w:tcW w:w="3327" w:type="dxa"/>
          </w:tcPr>
          <w:p w14:paraId="7762434A" w14:textId="691D5D7B" w:rsidR="009F5E57" w:rsidRPr="009075BB" w:rsidRDefault="009F5E57" w:rsidP="00293DA0">
            <w:pPr>
              <w:pStyle w:val="BodyText"/>
              <w:ind w:firstLine="0"/>
              <w:rPr>
                <w:lang w:val="it-IT"/>
              </w:rPr>
            </w:pPr>
            <w:r w:rsidRPr="009075BB">
              <w:rPr>
                <w:lang w:val="it-IT"/>
              </w:rPr>
              <w:t>Prestasi yang diraih</w:t>
            </w:r>
          </w:p>
        </w:tc>
      </w:tr>
      <w:tr w:rsidR="009F5E57" w:rsidRPr="009075BB" w14:paraId="7F1F42CD" w14:textId="77777777" w:rsidTr="00F01B6A">
        <w:tc>
          <w:tcPr>
            <w:tcW w:w="709" w:type="dxa"/>
          </w:tcPr>
          <w:p w14:paraId="47B05828" w14:textId="77777777" w:rsidR="009F5E57" w:rsidRPr="009075BB" w:rsidRDefault="009F5E57" w:rsidP="00293DA0">
            <w:pPr>
              <w:pStyle w:val="BodyText"/>
              <w:ind w:firstLine="0"/>
              <w:jc w:val="center"/>
              <w:rPr>
                <w:lang w:val="it-IT"/>
              </w:rPr>
            </w:pPr>
            <w:r w:rsidRPr="009075BB">
              <w:rPr>
                <w:lang w:val="it-IT"/>
              </w:rPr>
              <w:t>3</w:t>
            </w:r>
          </w:p>
        </w:tc>
        <w:tc>
          <w:tcPr>
            <w:tcW w:w="1554" w:type="dxa"/>
          </w:tcPr>
          <w:p w14:paraId="5332BE9D" w14:textId="639D1619" w:rsidR="009F5E57" w:rsidRPr="009075BB" w:rsidRDefault="009F5E57" w:rsidP="00293DA0">
            <w:pPr>
              <w:pStyle w:val="BodyText"/>
              <w:ind w:firstLine="0"/>
              <w:rPr>
                <w:lang w:val="it-IT"/>
              </w:rPr>
            </w:pPr>
            <w:r w:rsidRPr="009075BB">
              <w:rPr>
                <w:lang w:val="it-IT"/>
              </w:rPr>
              <w:t>Event</w:t>
            </w:r>
          </w:p>
        </w:tc>
        <w:tc>
          <w:tcPr>
            <w:tcW w:w="1140" w:type="dxa"/>
          </w:tcPr>
          <w:p w14:paraId="5CC75CD5" w14:textId="77777777" w:rsidR="009F5E57" w:rsidRPr="009075BB" w:rsidRDefault="009F5E57" w:rsidP="00293DA0">
            <w:pPr>
              <w:pStyle w:val="BodyText"/>
              <w:ind w:firstLine="0"/>
              <w:rPr>
                <w:lang w:val="it-IT"/>
              </w:rPr>
            </w:pPr>
            <w:r w:rsidRPr="009075BB">
              <w:rPr>
                <w:lang w:val="it-IT"/>
              </w:rPr>
              <w:t>Varchar</w:t>
            </w:r>
          </w:p>
        </w:tc>
        <w:tc>
          <w:tcPr>
            <w:tcW w:w="630" w:type="dxa"/>
          </w:tcPr>
          <w:p w14:paraId="67414260" w14:textId="3B9F89D2" w:rsidR="009F5E57" w:rsidRPr="009075BB" w:rsidRDefault="009F5E57" w:rsidP="00293DA0">
            <w:pPr>
              <w:pStyle w:val="BodyText"/>
              <w:ind w:firstLine="0"/>
              <w:rPr>
                <w:lang w:val="it-IT"/>
              </w:rPr>
            </w:pPr>
            <w:r w:rsidRPr="009075BB">
              <w:rPr>
                <w:lang w:val="it-IT"/>
              </w:rPr>
              <w:t>255</w:t>
            </w:r>
          </w:p>
        </w:tc>
        <w:tc>
          <w:tcPr>
            <w:tcW w:w="3327" w:type="dxa"/>
          </w:tcPr>
          <w:p w14:paraId="4D9C4566" w14:textId="0C64A487" w:rsidR="009F5E57" w:rsidRPr="009075BB" w:rsidRDefault="009F5E57" w:rsidP="00293DA0">
            <w:pPr>
              <w:pStyle w:val="BodyText"/>
              <w:ind w:firstLine="0"/>
              <w:rPr>
                <w:lang w:val="it-IT"/>
              </w:rPr>
            </w:pPr>
            <w:r w:rsidRPr="009075BB">
              <w:rPr>
                <w:lang w:val="it-IT"/>
              </w:rPr>
              <w:t>Event yang diikuti</w:t>
            </w:r>
          </w:p>
        </w:tc>
      </w:tr>
      <w:tr w:rsidR="009F5E57" w:rsidRPr="009075BB" w14:paraId="1910AFFF" w14:textId="77777777" w:rsidTr="00F01B6A">
        <w:tc>
          <w:tcPr>
            <w:tcW w:w="709" w:type="dxa"/>
          </w:tcPr>
          <w:p w14:paraId="6D52B020" w14:textId="77777777" w:rsidR="009F5E57" w:rsidRPr="009075BB" w:rsidRDefault="009F5E57" w:rsidP="00293DA0">
            <w:pPr>
              <w:pStyle w:val="BodyText"/>
              <w:ind w:firstLine="0"/>
              <w:jc w:val="center"/>
              <w:rPr>
                <w:lang w:val="it-IT"/>
              </w:rPr>
            </w:pPr>
            <w:r w:rsidRPr="009075BB">
              <w:rPr>
                <w:lang w:val="it-IT"/>
              </w:rPr>
              <w:t>4</w:t>
            </w:r>
          </w:p>
        </w:tc>
        <w:tc>
          <w:tcPr>
            <w:tcW w:w="1554" w:type="dxa"/>
          </w:tcPr>
          <w:p w14:paraId="183BACFF" w14:textId="476BCA60" w:rsidR="009F5E57" w:rsidRPr="009075BB" w:rsidRDefault="009F5E57" w:rsidP="00293DA0">
            <w:pPr>
              <w:pStyle w:val="BodyText"/>
              <w:ind w:firstLine="0"/>
              <w:rPr>
                <w:lang w:val="it-IT"/>
              </w:rPr>
            </w:pPr>
            <w:r w:rsidRPr="009075BB">
              <w:rPr>
                <w:lang w:val="it-IT"/>
              </w:rPr>
              <w:t>Year</w:t>
            </w:r>
          </w:p>
        </w:tc>
        <w:tc>
          <w:tcPr>
            <w:tcW w:w="1140" w:type="dxa"/>
          </w:tcPr>
          <w:p w14:paraId="44685F5E" w14:textId="77777777" w:rsidR="009F5E57" w:rsidRPr="009075BB" w:rsidRDefault="009F5E57" w:rsidP="00293DA0">
            <w:pPr>
              <w:pStyle w:val="BodyText"/>
              <w:ind w:firstLine="0"/>
              <w:rPr>
                <w:lang w:val="it-IT"/>
              </w:rPr>
            </w:pPr>
            <w:r w:rsidRPr="009075BB">
              <w:rPr>
                <w:lang w:val="it-IT"/>
              </w:rPr>
              <w:t>Varchar</w:t>
            </w:r>
          </w:p>
        </w:tc>
        <w:tc>
          <w:tcPr>
            <w:tcW w:w="630" w:type="dxa"/>
          </w:tcPr>
          <w:p w14:paraId="731F83D8" w14:textId="77777777" w:rsidR="009F5E57" w:rsidRPr="009075BB" w:rsidRDefault="009F5E57" w:rsidP="00293DA0">
            <w:pPr>
              <w:pStyle w:val="BodyText"/>
              <w:ind w:firstLine="0"/>
              <w:rPr>
                <w:lang w:val="it-IT"/>
              </w:rPr>
            </w:pPr>
            <w:r w:rsidRPr="009075BB">
              <w:rPr>
                <w:lang w:val="it-IT"/>
              </w:rPr>
              <w:t>255</w:t>
            </w:r>
          </w:p>
        </w:tc>
        <w:tc>
          <w:tcPr>
            <w:tcW w:w="3327" w:type="dxa"/>
          </w:tcPr>
          <w:p w14:paraId="1B11E87C" w14:textId="7A600806" w:rsidR="009F5E57" w:rsidRPr="009075BB" w:rsidRDefault="009F5E57" w:rsidP="00293DA0">
            <w:pPr>
              <w:pStyle w:val="BodyText"/>
              <w:ind w:firstLine="0"/>
              <w:rPr>
                <w:lang w:val="it-IT"/>
              </w:rPr>
            </w:pPr>
            <w:r w:rsidRPr="009075BB">
              <w:rPr>
                <w:lang w:val="it-IT"/>
              </w:rPr>
              <w:t>Tahun event dilaksanakan</w:t>
            </w:r>
          </w:p>
        </w:tc>
      </w:tr>
      <w:tr w:rsidR="009F5E57" w:rsidRPr="009075BB" w14:paraId="511BAAA0" w14:textId="77777777" w:rsidTr="00F01B6A">
        <w:tc>
          <w:tcPr>
            <w:tcW w:w="709" w:type="dxa"/>
          </w:tcPr>
          <w:p w14:paraId="5FDB7361" w14:textId="42910D3D" w:rsidR="009F5E57" w:rsidRPr="009075BB" w:rsidRDefault="009F5E57" w:rsidP="00293DA0">
            <w:pPr>
              <w:pStyle w:val="BodyText"/>
              <w:ind w:firstLine="0"/>
              <w:jc w:val="center"/>
              <w:rPr>
                <w:lang w:val="it-IT"/>
              </w:rPr>
            </w:pPr>
            <w:r w:rsidRPr="009075BB">
              <w:rPr>
                <w:lang w:val="it-IT"/>
              </w:rPr>
              <w:t>5</w:t>
            </w:r>
          </w:p>
        </w:tc>
        <w:tc>
          <w:tcPr>
            <w:tcW w:w="1554" w:type="dxa"/>
          </w:tcPr>
          <w:p w14:paraId="00E62B51" w14:textId="5EA38779" w:rsidR="009F5E57" w:rsidRPr="009075BB" w:rsidRDefault="009F5E57" w:rsidP="00293DA0">
            <w:pPr>
              <w:pStyle w:val="BodyText"/>
              <w:ind w:firstLine="0"/>
              <w:rPr>
                <w:lang w:val="it-IT"/>
              </w:rPr>
            </w:pPr>
            <w:r w:rsidRPr="009075BB">
              <w:rPr>
                <w:lang w:val="it-IT"/>
              </w:rPr>
              <w:t>Info</w:t>
            </w:r>
          </w:p>
        </w:tc>
        <w:tc>
          <w:tcPr>
            <w:tcW w:w="1140" w:type="dxa"/>
          </w:tcPr>
          <w:p w14:paraId="191880C5" w14:textId="7178047C" w:rsidR="009F5E57" w:rsidRPr="009075BB" w:rsidRDefault="009F5E57" w:rsidP="00293DA0">
            <w:pPr>
              <w:pStyle w:val="BodyText"/>
              <w:ind w:firstLine="0"/>
              <w:rPr>
                <w:lang w:val="it-IT"/>
              </w:rPr>
            </w:pPr>
            <w:r w:rsidRPr="009075BB">
              <w:rPr>
                <w:lang w:val="it-IT"/>
              </w:rPr>
              <w:t>Varchar</w:t>
            </w:r>
          </w:p>
        </w:tc>
        <w:tc>
          <w:tcPr>
            <w:tcW w:w="630" w:type="dxa"/>
          </w:tcPr>
          <w:p w14:paraId="5C10BDD6" w14:textId="258FA296" w:rsidR="009F5E57" w:rsidRPr="009075BB" w:rsidRDefault="009F5E57" w:rsidP="00293DA0">
            <w:pPr>
              <w:pStyle w:val="BodyText"/>
              <w:ind w:firstLine="0"/>
              <w:rPr>
                <w:lang w:val="it-IT"/>
              </w:rPr>
            </w:pPr>
            <w:r w:rsidRPr="009075BB">
              <w:rPr>
                <w:lang w:val="it-IT"/>
              </w:rPr>
              <w:t>255</w:t>
            </w:r>
          </w:p>
        </w:tc>
        <w:tc>
          <w:tcPr>
            <w:tcW w:w="3327" w:type="dxa"/>
          </w:tcPr>
          <w:p w14:paraId="094FAFE5" w14:textId="40CB543A" w:rsidR="009F5E57" w:rsidRPr="009075BB" w:rsidRDefault="009F5E57" w:rsidP="00293DA0">
            <w:pPr>
              <w:pStyle w:val="BodyText"/>
              <w:ind w:firstLine="0"/>
              <w:rPr>
                <w:lang w:val="it-IT"/>
              </w:rPr>
            </w:pPr>
            <w:r w:rsidRPr="009075BB">
              <w:rPr>
                <w:lang w:val="it-IT"/>
              </w:rPr>
              <w:t>Keterangan prestasi</w:t>
            </w:r>
          </w:p>
        </w:tc>
      </w:tr>
    </w:tbl>
    <w:p w14:paraId="3E381449" w14:textId="77777777" w:rsidR="00966559" w:rsidRPr="009075BB" w:rsidRDefault="00966559" w:rsidP="009F5E57">
      <w:pPr>
        <w:pStyle w:val="NoSpacing"/>
        <w:rPr>
          <w:rFonts w:ascii="Times New Roman" w:hAnsi="Times New Roman" w:cs="Times New Roman"/>
          <w:lang w:val="it-IT"/>
        </w:rPr>
      </w:pPr>
    </w:p>
    <w:p w14:paraId="6A19E446" w14:textId="1DD077C9"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Gallery</w:t>
      </w:r>
    </w:p>
    <w:p w14:paraId="51281500" w14:textId="28920511" w:rsidR="000B20B6" w:rsidRPr="009075BB" w:rsidRDefault="000B20B6" w:rsidP="00F01B6A">
      <w:pPr>
        <w:pStyle w:val="BodyText"/>
        <w:ind w:left="1134"/>
        <w:rPr>
          <w:lang w:val="it-IT"/>
        </w:rPr>
      </w:pPr>
      <w:r w:rsidRPr="009075BB">
        <w:rPr>
          <w:lang w:val="it-IT"/>
        </w:rPr>
        <w:t xml:space="preserve">Tabel </w:t>
      </w:r>
      <w:r w:rsidRPr="009075BB">
        <w:rPr>
          <w:i/>
          <w:lang w:val="it-IT"/>
        </w:rPr>
        <w:t>Gallery</w:t>
      </w:r>
      <w:r w:rsidRPr="009075BB">
        <w:rPr>
          <w:lang w:val="it-IT"/>
        </w:rPr>
        <w:t xml:space="preserve"> dirancang untuk menyimpan data berupa gambar atau video yang </w:t>
      </w:r>
      <w:r w:rsidRPr="009075BB">
        <w:t>mendokumentasikan</w:t>
      </w:r>
      <w:r w:rsidRPr="009075BB">
        <w:rPr>
          <w:lang w:val="it-IT"/>
        </w:rPr>
        <w:t xml:space="preserve"> kegiatan atau lomba yang telah dilaksanakan. Struktur tabel </w:t>
      </w:r>
      <w:r w:rsidRPr="009075BB">
        <w:rPr>
          <w:i/>
          <w:lang w:val="it-IT"/>
        </w:rPr>
        <w:t>Gallery</w:t>
      </w:r>
      <w:r w:rsidRPr="009075BB">
        <w:rPr>
          <w:lang w:val="it-IT"/>
        </w:rPr>
        <w:t xml:space="preserve"> dapat dilihat pada tabel</w:t>
      </w:r>
      <w:r w:rsidR="00D116E7" w:rsidRPr="009075BB">
        <w:rPr>
          <w:lang w:val="it-IT"/>
        </w:rPr>
        <w:t xml:space="preserve"> 3.15</w:t>
      </w:r>
      <w:r w:rsidR="00966559" w:rsidRPr="009075BB">
        <w:rPr>
          <w:lang w:val="it-IT"/>
        </w:rPr>
        <w:t xml:space="preserve"> berikut.</w:t>
      </w:r>
    </w:p>
    <w:p w14:paraId="5220C94C" w14:textId="2F90F698" w:rsidR="000B20B6" w:rsidRPr="009075BB" w:rsidRDefault="000B20B6" w:rsidP="000B20B6">
      <w:pPr>
        <w:pStyle w:val="TabelBab3"/>
      </w:pPr>
      <w:bookmarkStart w:id="94" w:name="_Toc192653894"/>
      <w:r w:rsidRPr="009075BB">
        <w:t xml:space="preserve">Tabel </w:t>
      </w:r>
      <w:r w:rsidRPr="009075BB">
        <w:rPr>
          <w:i/>
        </w:rPr>
        <w:t>Gallery</w:t>
      </w:r>
      <w:bookmarkEnd w:id="94"/>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0B20B6" w:rsidRPr="009075BB" w14:paraId="18A1B804" w14:textId="77777777" w:rsidTr="00F01B6A">
        <w:trPr>
          <w:tblHeader/>
        </w:trPr>
        <w:tc>
          <w:tcPr>
            <w:tcW w:w="709" w:type="dxa"/>
            <w:shd w:val="clear" w:color="auto" w:fill="BFBFBF" w:themeFill="background1" w:themeFillShade="BF"/>
            <w:vAlign w:val="center"/>
          </w:tcPr>
          <w:p w14:paraId="3FF7DE15" w14:textId="77777777" w:rsidR="000B20B6" w:rsidRPr="009075BB" w:rsidRDefault="000B20B6" w:rsidP="00293DA0">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30FB249" w14:textId="77777777" w:rsidR="000B20B6" w:rsidRPr="009075BB" w:rsidRDefault="000B20B6" w:rsidP="00293DA0">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C375F28" w14:textId="77777777" w:rsidR="000B20B6" w:rsidRPr="009075BB" w:rsidRDefault="000B20B6" w:rsidP="00293DA0">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34A43B1" w14:textId="77777777" w:rsidR="000B20B6" w:rsidRPr="009075BB" w:rsidRDefault="000B20B6" w:rsidP="00293DA0">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313C60D" w14:textId="77777777" w:rsidR="000B20B6" w:rsidRPr="009075BB" w:rsidRDefault="000B20B6" w:rsidP="00293DA0">
            <w:pPr>
              <w:pStyle w:val="BodyText"/>
              <w:ind w:firstLine="0"/>
              <w:jc w:val="center"/>
              <w:rPr>
                <w:b/>
                <w:lang w:val="it-IT"/>
              </w:rPr>
            </w:pPr>
            <w:r w:rsidRPr="009075BB">
              <w:rPr>
                <w:b/>
                <w:lang w:val="it-IT"/>
              </w:rPr>
              <w:t>Keterangan</w:t>
            </w:r>
          </w:p>
        </w:tc>
      </w:tr>
      <w:tr w:rsidR="000B20B6" w:rsidRPr="009075BB" w14:paraId="2BCE8ED7" w14:textId="77777777" w:rsidTr="00F01B6A">
        <w:tc>
          <w:tcPr>
            <w:tcW w:w="709" w:type="dxa"/>
          </w:tcPr>
          <w:p w14:paraId="0F1D3C62" w14:textId="77777777" w:rsidR="000B20B6" w:rsidRPr="009075BB" w:rsidRDefault="000B20B6" w:rsidP="00293DA0">
            <w:pPr>
              <w:pStyle w:val="BodyText"/>
              <w:ind w:firstLine="0"/>
              <w:jc w:val="center"/>
              <w:rPr>
                <w:lang w:val="it-IT"/>
              </w:rPr>
            </w:pPr>
            <w:r w:rsidRPr="009075BB">
              <w:rPr>
                <w:lang w:val="it-IT"/>
              </w:rPr>
              <w:t>1</w:t>
            </w:r>
          </w:p>
        </w:tc>
        <w:tc>
          <w:tcPr>
            <w:tcW w:w="1554" w:type="dxa"/>
          </w:tcPr>
          <w:p w14:paraId="6FA247A7" w14:textId="77777777" w:rsidR="000B20B6" w:rsidRPr="009075BB" w:rsidRDefault="000B20B6" w:rsidP="00293DA0">
            <w:pPr>
              <w:pStyle w:val="BodyText"/>
              <w:ind w:firstLine="0"/>
              <w:rPr>
                <w:lang w:val="it-IT"/>
              </w:rPr>
            </w:pPr>
            <w:r w:rsidRPr="009075BB">
              <w:rPr>
                <w:lang w:val="it-IT"/>
              </w:rPr>
              <w:t>Id</w:t>
            </w:r>
          </w:p>
        </w:tc>
        <w:tc>
          <w:tcPr>
            <w:tcW w:w="1140" w:type="dxa"/>
          </w:tcPr>
          <w:p w14:paraId="3FA3B985" w14:textId="77777777" w:rsidR="000B20B6" w:rsidRPr="009075BB" w:rsidRDefault="000B20B6" w:rsidP="00293DA0">
            <w:pPr>
              <w:pStyle w:val="BodyText"/>
              <w:ind w:firstLine="0"/>
              <w:rPr>
                <w:lang w:val="it-IT"/>
              </w:rPr>
            </w:pPr>
            <w:r w:rsidRPr="009075BB">
              <w:rPr>
                <w:lang w:val="it-IT"/>
              </w:rPr>
              <w:t>Int</w:t>
            </w:r>
          </w:p>
        </w:tc>
        <w:tc>
          <w:tcPr>
            <w:tcW w:w="630" w:type="dxa"/>
          </w:tcPr>
          <w:p w14:paraId="0710F3DE" w14:textId="77777777" w:rsidR="000B20B6" w:rsidRPr="009075BB" w:rsidRDefault="000B20B6" w:rsidP="00293DA0">
            <w:pPr>
              <w:pStyle w:val="BodyText"/>
              <w:ind w:firstLine="0"/>
              <w:rPr>
                <w:lang w:val="it-IT"/>
              </w:rPr>
            </w:pPr>
            <w:r w:rsidRPr="009075BB">
              <w:rPr>
                <w:lang w:val="it-IT"/>
              </w:rPr>
              <w:t>11</w:t>
            </w:r>
          </w:p>
        </w:tc>
        <w:tc>
          <w:tcPr>
            <w:tcW w:w="3327" w:type="dxa"/>
          </w:tcPr>
          <w:p w14:paraId="3068493E" w14:textId="77777777" w:rsidR="000B20B6" w:rsidRPr="009075BB" w:rsidRDefault="000B20B6" w:rsidP="00293DA0">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0B20B6" w:rsidRPr="009075BB" w14:paraId="1FC93F95" w14:textId="77777777" w:rsidTr="00F01B6A">
        <w:tc>
          <w:tcPr>
            <w:tcW w:w="709" w:type="dxa"/>
          </w:tcPr>
          <w:p w14:paraId="2E4A943D" w14:textId="77777777" w:rsidR="000B20B6" w:rsidRPr="009075BB" w:rsidRDefault="000B20B6" w:rsidP="00293DA0">
            <w:pPr>
              <w:pStyle w:val="BodyText"/>
              <w:ind w:firstLine="0"/>
              <w:jc w:val="center"/>
              <w:rPr>
                <w:lang w:val="it-IT"/>
              </w:rPr>
            </w:pPr>
            <w:r w:rsidRPr="009075BB">
              <w:rPr>
                <w:lang w:val="it-IT"/>
              </w:rPr>
              <w:t>2</w:t>
            </w:r>
          </w:p>
        </w:tc>
        <w:tc>
          <w:tcPr>
            <w:tcW w:w="1554" w:type="dxa"/>
          </w:tcPr>
          <w:p w14:paraId="7E25C298" w14:textId="70965068" w:rsidR="000B20B6" w:rsidRPr="009075BB" w:rsidRDefault="000B20B6" w:rsidP="00293DA0">
            <w:pPr>
              <w:pStyle w:val="BodyText"/>
              <w:tabs>
                <w:tab w:val="center" w:pos="1096"/>
              </w:tabs>
              <w:ind w:firstLine="0"/>
              <w:rPr>
                <w:lang w:val="it-IT"/>
              </w:rPr>
            </w:pPr>
            <w:r w:rsidRPr="009075BB">
              <w:rPr>
                <w:lang w:val="it-IT"/>
              </w:rPr>
              <w:t>Title</w:t>
            </w:r>
            <w:r w:rsidRPr="009075BB">
              <w:rPr>
                <w:lang w:val="it-IT"/>
              </w:rPr>
              <w:tab/>
            </w:r>
          </w:p>
        </w:tc>
        <w:tc>
          <w:tcPr>
            <w:tcW w:w="1140" w:type="dxa"/>
          </w:tcPr>
          <w:p w14:paraId="09A74AA4" w14:textId="77777777" w:rsidR="000B20B6" w:rsidRPr="009075BB" w:rsidRDefault="000B20B6" w:rsidP="00293DA0">
            <w:pPr>
              <w:pStyle w:val="BodyText"/>
              <w:ind w:firstLine="0"/>
              <w:rPr>
                <w:lang w:val="it-IT"/>
              </w:rPr>
            </w:pPr>
            <w:r w:rsidRPr="009075BB">
              <w:rPr>
                <w:lang w:val="it-IT"/>
              </w:rPr>
              <w:t>Varchar</w:t>
            </w:r>
          </w:p>
        </w:tc>
        <w:tc>
          <w:tcPr>
            <w:tcW w:w="630" w:type="dxa"/>
          </w:tcPr>
          <w:p w14:paraId="71E72E25" w14:textId="77777777" w:rsidR="000B20B6" w:rsidRPr="009075BB" w:rsidRDefault="000B20B6" w:rsidP="00293DA0">
            <w:pPr>
              <w:pStyle w:val="BodyText"/>
              <w:ind w:firstLine="0"/>
              <w:rPr>
                <w:lang w:val="it-IT"/>
              </w:rPr>
            </w:pPr>
            <w:r w:rsidRPr="009075BB">
              <w:rPr>
                <w:lang w:val="it-IT"/>
              </w:rPr>
              <w:t>255</w:t>
            </w:r>
          </w:p>
        </w:tc>
        <w:tc>
          <w:tcPr>
            <w:tcW w:w="3327" w:type="dxa"/>
          </w:tcPr>
          <w:p w14:paraId="4CE246F7" w14:textId="22DF5448" w:rsidR="000B20B6" w:rsidRPr="009075BB" w:rsidRDefault="000B20B6" w:rsidP="00293DA0">
            <w:pPr>
              <w:pStyle w:val="BodyText"/>
              <w:ind w:firstLine="0"/>
              <w:rPr>
                <w:lang w:val="it-IT"/>
              </w:rPr>
            </w:pPr>
            <w:r w:rsidRPr="009075BB">
              <w:rPr>
                <w:lang w:val="it-IT"/>
              </w:rPr>
              <w:t xml:space="preserve">Judul </w:t>
            </w:r>
          </w:p>
        </w:tc>
      </w:tr>
      <w:tr w:rsidR="000B20B6" w:rsidRPr="009075BB" w14:paraId="01C3F0CB" w14:textId="77777777" w:rsidTr="00F01B6A">
        <w:tc>
          <w:tcPr>
            <w:tcW w:w="709" w:type="dxa"/>
          </w:tcPr>
          <w:p w14:paraId="06990668" w14:textId="77777777" w:rsidR="000B20B6" w:rsidRPr="009075BB" w:rsidRDefault="000B20B6" w:rsidP="000B20B6">
            <w:pPr>
              <w:pStyle w:val="BodyText"/>
              <w:ind w:firstLine="0"/>
              <w:jc w:val="center"/>
              <w:rPr>
                <w:lang w:val="it-IT"/>
              </w:rPr>
            </w:pPr>
            <w:r w:rsidRPr="009075BB">
              <w:rPr>
                <w:lang w:val="it-IT"/>
              </w:rPr>
              <w:t>3</w:t>
            </w:r>
          </w:p>
        </w:tc>
        <w:tc>
          <w:tcPr>
            <w:tcW w:w="1554" w:type="dxa"/>
          </w:tcPr>
          <w:p w14:paraId="37977E00" w14:textId="06EA6C33" w:rsidR="000B20B6" w:rsidRPr="009075BB" w:rsidRDefault="000B20B6" w:rsidP="000B20B6">
            <w:pPr>
              <w:pStyle w:val="BodyText"/>
              <w:ind w:firstLine="0"/>
              <w:rPr>
                <w:lang w:val="it-IT"/>
              </w:rPr>
            </w:pPr>
            <w:r w:rsidRPr="009075BB">
              <w:rPr>
                <w:lang w:val="it-IT"/>
              </w:rPr>
              <w:t>File</w:t>
            </w:r>
          </w:p>
        </w:tc>
        <w:tc>
          <w:tcPr>
            <w:tcW w:w="1140" w:type="dxa"/>
          </w:tcPr>
          <w:p w14:paraId="49C9A502" w14:textId="77777777" w:rsidR="000B20B6" w:rsidRPr="009075BB" w:rsidRDefault="000B20B6" w:rsidP="000B20B6">
            <w:pPr>
              <w:pStyle w:val="BodyText"/>
              <w:ind w:firstLine="0"/>
              <w:rPr>
                <w:lang w:val="it-IT"/>
              </w:rPr>
            </w:pPr>
            <w:r w:rsidRPr="009075BB">
              <w:rPr>
                <w:lang w:val="it-IT"/>
              </w:rPr>
              <w:t>Varchar</w:t>
            </w:r>
          </w:p>
        </w:tc>
        <w:tc>
          <w:tcPr>
            <w:tcW w:w="630" w:type="dxa"/>
          </w:tcPr>
          <w:p w14:paraId="57CC23DA" w14:textId="77777777" w:rsidR="000B20B6" w:rsidRPr="009075BB" w:rsidRDefault="000B20B6" w:rsidP="000B20B6">
            <w:pPr>
              <w:pStyle w:val="BodyText"/>
              <w:ind w:firstLine="0"/>
              <w:rPr>
                <w:lang w:val="it-IT"/>
              </w:rPr>
            </w:pPr>
            <w:r w:rsidRPr="009075BB">
              <w:rPr>
                <w:lang w:val="it-IT"/>
              </w:rPr>
              <w:t>255</w:t>
            </w:r>
          </w:p>
        </w:tc>
        <w:tc>
          <w:tcPr>
            <w:tcW w:w="3327" w:type="dxa"/>
          </w:tcPr>
          <w:p w14:paraId="4D885223" w14:textId="1F5599D3" w:rsidR="000B20B6" w:rsidRPr="009075BB" w:rsidRDefault="000B20B6" w:rsidP="000B20B6">
            <w:pPr>
              <w:pStyle w:val="BodyText"/>
              <w:ind w:firstLine="0"/>
              <w:rPr>
                <w:lang w:val="it-IT"/>
              </w:rPr>
            </w:pPr>
            <w:r w:rsidRPr="009075BB">
              <w:rPr>
                <w:lang w:val="it-IT"/>
              </w:rPr>
              <w:t>Lokasi penyimpanan file</w:t>
            </w:r>
          </w:p>
        </w:tc>
      </w:tr>
      <w:tr w:rsidR="000B20B6" w:rsidRPr="009075BB" w14:paraId="17FEBD9A" w14:textId="77777777" w:rsidTr="00F01B6A">
        <w:tc>
          <w:tcPr>
            <w:tcW w:w="709" w:type="dxa"/>
          </w:tcPr>
          <w:p w14:paraId="54F95AAF" w14:textId="77777777" w:rsidR="000B20B6" w:rsidRPr="009075BB" w:rsidRDefault="000B20B6" w:rsidP="00293DA0">
            <w:pPr>
              <w:pStyle w:val="BodyText"/>
              <w:ind w:firstLine="0"/>
              <w:jc w:val="center"/>
              <w:rPr>
                <w:lang w:val="it-IT"/>
              </w:rPr>
            </w:pPr>
            <w:r w:rsidRPr="009075BB">
              <w:rPr>
                <w:lang w:val="it-IT"/>
              </w:rPr>
              <w:lastRenderedPageBreak/>
              <w:t>4</w:t>
            </w:r>
          </w:p>
        </w:tc>
        <w:tc>
          <w:tcPr>
            <w:tcW w:w="1554" w:type="dxa"/>
          </w:tcPr>
          <w:p w14:paraId="7D18DB97" w14:textId="37C78C9A" w:rsidR="000B20B6" w:rsidRPr="009075BB" w:rsidRDefault="000B20B6" w:rsidP="00293DA0">
            <w:pPr>
              <w:pStyle w:val="BodyText"/>
              <w:ind w:firstLine="0"/>
              <w:rPr>
                <w:lang w:val="it-IT"/>
              </w:rPr>
            </w:pPr>
            <w:r w:rsidRPr="009075BB">
              <w:rPr>
                <w:lang w:val="it-IT"/>
              </w:rPr>
              <w:t>Type</w:t>
            </w:r>
          </w:p>
        </w:tc>
        <w:tc>
          <w:tcPr>
            <w:tcW w:w="1140" w:type="dxa"/>
          </w:tcPr>
          <w:p w14:paraId="3DAD35E7" w14:textId="77777777" w:rsidR="000B20B6" w:rsidRPr="009075BB" w:rsidRDefault="000B20B6" w:rsidP="00293DA0">
            <w:pPr>
              <w:pStyle w:val="BodyText"/>
              <w:ind w:firstLine="0"/>
              <w:rPr>
                <w:lang w:val="it-IT"/>
              </w:rPr>
            </w:pPr>
            <w:r w:rsidRPr="009075BB">
              <w:rPr>
                <w:lang w:val="it-IT"/>
              </w:rPr>
              <w:t>Varchar</w:t>
            </w:r>
          </w:p>
        </w:tc>
        <w:tc>
          <w:tcPr>
            <w:tcW w:w="630" w:type="dxa"/>
          </w:tcPr>
          <w:p w14:paraId="38F9B71C" w14:textId="77777777" w:rsidR="000B20B6" w:rsidRPr="009075BB" w:rsidRDefault="000B20B6" w:rsidP="00293DA0">
            <w:pPr>
              <w:pStyle w:val="BodyText"/>
              <w:ind w:firstLine="0"/>
              <w:rPr>
                <w:lang w:val="it-IT"/>
              </w:rPr>
            </w:pPr>
            <w:r w:rsidRPr="009075BB">
              <w:rPr>
                <w:lang w:val="it-IT"/>
              </w:rPr>
              <w:t>255</w:t>
            </w:r>
          </w:p>
        </w:tc>
        <w:tc>
          <w:tcPr>
            <w:tcW w:w="3327" w:type="dxa"/>
          </w:tcPr>
          <w:p w14:paraId="5EF27EFE" w14:textId="3FF8247A" w:rsidR="000B20B6" w:rsidRPr="009075BB" w:rsidRDefault="000B20B6" w:rsidP="00293DA0">
            <w:pPr>
              <w:pStyle w:val="BodyText"/>
              <w:ind w:firstLine="0"/>
              <w:rPr>
                <w:lang w:val="it-IT"/>
              </w:rPr>
            </w:pPr>
            <w:r w:rsidRPr="009075BB">
              <w:rPr>
                <w:lang w:val="it-IT"/>
              </w:rPr>
              <w:t>Video atau gambar</w:t>
            </w:r>
          </w:p>
        </w:tc>
      </w:tr>
      <w:tr w:rsidR="000B20B6" w:rsidRPr="009075BB" w14:paraId="1871E6E2" w14:textId="77777777" w:rsidTr="00F01B6A">
        <w:tc>
          <w:tcPr>
            <w:tcW w:w="709" w:type="dxa"/>
          </w:tcPr>
          <w:p w14:paraId="22BC82EE" w14:textId="77777777" w:rsidR="000B20B6" w:rsidRPr="009075BB" w:rsidRDefault="000B20B6" w:rsidP="00293DA0">
            <w:pPr>
              <w:pStyle w:val="BodyText"/>
              <w:ind w:firstLine="0"/>
              <w:jc w:val="center"/>
              <w:rPr>
                <w:lang w:val="it-IT"/>
              </w:rPr>
            </w:pPr>
            <w:r w:rsidRPr="009075BB">
              <w:rPr>
                <w:lang w:val="it-IT"/>
              </w:rPr>
              <w:t>5</w:t>
            </w:r>
          </w:p>
        </w:tc>
        <w:tc>
          <w:tcPr>
            <w:tcW w:w="1554" w:type="dxa"/>
          </w:tcPr>
          <w:p w14:paraId="34F7B0F7" w14:textId="77777777" w:rsidR="000B20B6" w:rsidRPr="009075BB" w:rsidRDefault="000B20B6" w:rsidP="00293DA0">
            <w:pPr>
              <w:pStyle w:val="BodyText"/>
              <w:ind w:firstLine="0"/>
              <w:rPr>
                <w:lang w:val="it-IT"/>
              </w:rPr>
            </w:pPr>
            <w:r w:rsidRPr="009075BB">
              <w:rPr>
                <w:lang w:val="it-IT"/>
              </w:rPr>
              <w:t>Info</w:t>
            </w:r>
          </w:p>
        </w:tc>
        <w:tc>
          <w:tcPr>
            <w:tcW w:w="1140" w:type="dxa"/>
          </w:tcPr>
          <w:p w14:paraId="1D4CB8AB" w14:textId="77777777" w:rsidR="000B20B6" w:rsidRPr="009075BB" w:rsidRDefault="000B20B6" w:rsidP="00293DA0">
            <w:pPr>
              <w:pStyle w:val="BodyText"/>
              <w:ind w:firstLine="0"/>
              <w:rPr>
                <w:lang w:val="it-IT"/>
              </w:rPr>
            </w:pPr>
            <w:r w:rsidRPr="009075BB">
              <w:rPr>
                <w:lang w:val="it-IT"/>
              </w:rPr>
              <w:t>Varchar</w:t>
            </w:r>
          </w:p>
        </w:tc>
        <w:tc>
          <w:tcPr>
            <w:tcW w:w="630" w:type="dxa"/>
          </w:tcPr>
          <w:p w14:paraId="23552FCB" w14:textId="77777777" w:rsidR="000B20B6" w:rsidRPr="009075BB" w:rsidRDefault="000B20B6" w:rsidP="00293DA0">
            <w:pPr>
              <w:pStyle w:val="BodyText"/>
              <w:ind w:firstLine="0"/>
              <w:rPr>
                <w:lang w:val="it-IT"/>
              </w:rPr>
            </w:pPr>
            <w:r w:rsidRPr="009075BB">
              <w:rPr>
                <w:lang w:val="it-IT"/>
              </w:rPr>
              <w:t>255</w:t>
            </w:r>
          </w:p>
        </w:tc>
        <w:tc>
          <w:tcPr>
            <w:tcW w:w="3327" w:type="dxa"/>
          </w:tcPr>
          <w:p w14:paraId="16175704" w14:textId="48637E6E" w:rsidR="000B20B6" w:rsidRPr="009075BB" w:rsidRDefault="000B20B6" w:rsidP="000B20B6">
            <w:pPr>
              <w:pStyle w:val="BodyText"/>
              <w:ind w:firstLine="0"/>
              <w:rPr>
                <w:lang w:val="it-IT"/>
              </w:rPr>
            </w:pPr>
            <w:r w:rsidRPr="009075BB">
              <w:rPr>
                <w:lang w:val="it-IT"/>
              </w:rPr>
              <w:t>Keterangan</w:t>
            </w:r>
          </w:p>
        </w:tc>
      </w:tr>
      <w:tr w:rsidR="000B20B6" w:rsidRPr="009075BB" w14:paraId="56DAF1FE" w14:textId="77777777" w:rsidTr="00F01B6A">
        <w:tc>
          <w:tcPr>
            <w:tcW w:w="709" w:type="dxa"/>
          </w:tcPr>
          <w:p w14:paraId="50B596A8" w14:textId="288277CA" w:rsidR="000B20B6" w:rsidRPr="009075BB" w:rsidRDefault="000B20B6" w:rsidP="00293DA0">
            <w:pPr>
              <w:pStyle w:val="BodyText"/>
              <w:ind w:firstLine="0"/>
              <w:jc w:val="center"/>
              <w:rPr>
                <w:lang w:val="it-IT"/>
              </w:rPr>
            </w:pPr>
            <w:r w:rsidRPr="009075BB">
              <w:rPr>
                <w:lang w:val="it-IT"/>
              </w:rPr>
              <w:t>6</w:t>
            </w:r>
          </w:p>
        </w:tc>
        <w:tc>
          <w:tcPr>
            <w:tcW w:w="1554" w:type="dxa"/>
          </w:tcPr>
          <w:p w14:paraId="61618FC5" w14:textId="465134A9" w:rsidR="000B20B6" w:rsidRPr="009075BB" w:rsidRDefault="000B20B6" w:rsidP="00293DA0">
            <w:pPr>
              <w:pStyle w:val="BodyText"/>
              <w:ind w:firstLine="0"/>
              <w:rPr>
                <w:lang w:val="it-IT"/>
              </w:rPr>
            </w:pPr>
            <w:r w:rsidRPr="009075BB">
              <w:rPr>
                <w:lang w:val="it-IT"/>
              </w:rPr>
              <w:t>Date</w:t>
            </w:r>
          </w:p>
        </w:tc>
        <w:tc>
          <w:tcPr>
            <w:tcW w:w="1140" w:type="dxa"/>
          </w:tcPr>
          <w:p w14:paraId="76D56DE7" w14:textId="0BEBE104" w:rsidR="000B20B6" w:rsidRPr="009075BB" w:rsidRDefault="000B20B6" w:rsidP="00293DA0">
            <w:pPr>
              <w:pStyle w:val="BodyText"/>
              <w:ind w:firstLine="0"/>
              <w:rPr>
                <w:lang w:val="it-IT"/>
              </w:rPr>
            </w:pPr>
            <w:r w:rsidRPr="009075BB">
              <w:rPr>
                <w:lang w:val="it-IT"/>
              </w:rPr>
              <w:t xml:space="preserve">Datetime </w:t>
            </w:r>
          </w:p>
        </w:tc>
        <w:tc>
          <w:tcPr>
            <w:tcW w:w="630" w:type="dxa"/>
          </w:tcPr>
          <w:p w14:paraId="74E621FD" w14:textId="77777777" w:rsidR="000B20B6" w:rsidRPr="009075BB" w:rsidRDefault="000B20B6" w:rsidP="00293DA0">
            <w:pPr>
              <w:pStyle w:val="BodyText"/>
              <w:ind w:firstLine="0"/>
              <w:rPr>
                <w:lang w:val="it-IT"/>
              </w:rPr>
            </w:pPr>
          </w:p>
        </w:tc>
        <w:tc>
          <w:tcPr>
            <w:tcW w:w="3327" w:type="dxa"/>
          </w:tcPr>
          <w:p w14:paraId="3BB2D67B" w14:textId="5FB8DDC5" w:rsidR="000B20B6" w:rsidRPr="009075BB" w:rsidRDefault="000B20B6" w:rsidP="00293DA0">
            <w:pPr>
              <w:pStyle w:val="BodyText"/>
              <w:ind w:firstLine="0"/>
              <w:rPr>
                <w:lang w:val="it-IT"/>
              </w:rPr>
            </w:pPr>
            <w:r w:rsidRPr="009075BB">
              <w:rPr>
                <w:lang w:val="it-IT"/>
              </w:rPr>
              <w:t>Tanggal kegiatan</w:t>
            </w:r>
          </w:p>
        </w:tc>
      </w:tr>
    </w:tbl>
    <w:p w14:paraId="05D1DD6B" w14:textId="77777777" w:rsidR="000B20B6" w:rsidRPr="009075BB" w:rsidRDefault="000B20B6" w:rsidP="000B20B6">
      <w:pPr>
        <w:pStyle w:val="NoSpacing"/>
        <w:rPr>
          <w:rFonts w:ascii="Times New Roman" w:hAnsi="Times New Roman" w:cs="Times New Roman"/>
          <w:sz w:val="24"/>
          <w:szCs w:val="24"/>
          <w:lang w:val="it-IT"/>
        </w:rPr>
      </w:pPr>
    </w:p>
    <w:p w14:paraId="61901DE7" w14:textId="3F55AA31" w:rsidR="00F365CB" w:rsidRPr="009075BB" w:rsidRDefault="00F365CB" w:rsidP="009B6975">
      <w:pPr>
        <w:pStyle w:val="NoSpacing"/>
        <w:numPr>
          <w:ilvl w:val="6"/>
          <w:numId w:val="13"/>
        </w:numPr>
        <w:spacing w:line="360" w:lineRule="auto"/>
        <w:ind w:left="1701" w:hanging="567"/>
        <w:rPr>
          <w:rFonts w:ascii="Times New Roman" w:hAnsi="Times New Roman" w:cs="Times New Roman"/>
          <w:sz w:val="24"/>
          <w:szCs w:val="24"/>
          <w:lang w:val="it-IT"/>
        </w:rPr>
      </w:pPr>
      <w:r w:rsidRPr="009075BB">
        <w:rPr>
          <w:rFonts w:ascii="Times New Roman" w:hAnsi="Times New Roman" w:cs="Times New Roman"/>
          <w:sz w:val="24"/>
          <w:szCs w:val="24"/>
          <w:lang w:val="it-IT"/>
        </w:rPr>
        <w:t xml:space="preserve">Tabel </w:t>
      </w:r>
      <w:r w:rsidRPr="009075BB">
        <w:rPr>
          <w:rFonts w:ascii="Times New Roman" w:hAnsi="Times New Roman" w:cs="Times New Roman"/>
          <w:i/>
          <w:sz w:val="24"/>
          <w:szCs w:val="24"/>
          <w:lang w:val="it-IT"/>
        </w:rPr>
        <w:t>News</w:t>
      </w:r>
    </w:p>
    <w:p w14:paraId="3E779F2E" w14:textId="06906D63" w:rsidR="000B20B6" w:rsidRPr="009075BB" w:rsidRDefault="000B20B6" w:rsidP="00F01B6A">
      <w:pPr>
        <w:pStyle w:val="BodyText"/>
        <w:ind w:left="1134"/>
        <w:rPr>
          <w:lang w:val="it-IT"/>
        </w:rPr>
      </w:pPr>
      <w:r w:rsidRPr="009075BB">
        <w:rPr>
          <w:lang w:val="it-IT"/>
        </w:rPr>
        <w:t xml:space="preserve">Tabel </w:t>
      </w:r>
      <w:r w:rsidRPr="009075BB">
        <w:rPr>
          <w:i/>
          <w:lang w:val="it-IT"/>
        </w:rPr>
        <w:t>News</w:t>
      </w:r>
      <w:r w:rsidRPr="009075BB">
        <w:rPr>
          <w:lang w:val="it-IT"/>
        </w:rPr>
        <w:t xml:space="preserve"> dirancang untuk menyimpan data informasi yang berkaitan dengan berita </w:t>
      </w:r>
      <w:r w:rsidRPr="009075BB">
        <w:t>seputar</w:t>
      </w:r>
      <w:r w:rsidRPr="009075BB">
        <w:rPr>
          <w:lang w:val="it-IT"/>
        </w:rPr>
        <w:t xml:space="preserve"> </w:t>
      </w:r>
      <w:r w:rsidRPr="009075BB">
        <w:rPr>
          <w:i/>
          <w:lang w:val="it-IT"/>
        </w:rPr>
        <w:t>marching</w:t>
      </w:r>
      <w:r w:rsidRPr="009075BB">
        <w:rPr>
          <w:lang w:val="it-IT"/>
        </w:rPr>
        <w:t xml:space="preserve"> </w:t>
      </w:r>
      <w:r w:rsidRPr="009075BB">
        <w:rPr>
          <w:i/>
          <w:lang w:val="it-IT"/>
        </w:rPr>
        <w:t>band</w:t>
      </w:r>
      <w:r w:rsidRPr="009075BB">
        <w:rPr>
          <w:lang w:val="it-IT"/>
        </w:rPr>
        <w:t xml:space="preserve"> Gema Oasis MAN 1 Samarinda. Struktur tabel </w:t>
      </w:r>
      <w:r w:rsidRPr="009075BB">
        <w:rPr>
          <w:i/>
          <w:lang w:val="it-IT"/>
        </w:rPr>
        <w:t>News</w:t>
      </w:r>
      <w:r w:rsidRPr="009075BB">
        <w:rPr>
          <w:lang w:val="it-IT"/>
        </w:rPr>
        <w:t xml:space="preserve"> dapat dilihat pada tabel</w:t>
      </w:r>
      <w:r w:rsidR="00D116E7" w:rsidRPr="009075BB">
        <w:rPr>
          <w:lang w:val="it-IT"/>
        </w:rPr>
        <w:t xml:space="preserve"> 3.16 </w:t>
      </w:r>
      <w:r w:rsidRPr="009075BB">
        <w:rPr>
          <w:lang w:val="it-IT"/>
        </w:rPr>
        <w:t>berikut.</w:t>
      </w:r>
    </w:p>
    <w:p w14:paraId="11F2A06D" w14:textId="77777777" w:rsidR="000B20B6" w:rsidRPr="009075BB" w:rsidRDefault="000B20B6" w:rsidP="000B20B6">
      <w:pPr>
        <w:pStyle w:val="NoSpacing"/>
        <w:rPr>
          <w:rFonts w:ascii="Times New Roman" w:hAnsi="Times New Roman" w:cs="Times New Roman"/>
          <w:lang w:val="it-IT"/>
        </w:rPr>
      </w:pPr>
    </w:p>
    <w:p w14:paraId="6185E106" w14:textId="50359DD5" w:rsidR="000B20B6" w:rsidRPr="009075BB" w:rsidRDefault="000B20B6" w:rsidP="000B20B6">
      <w:pPr>
        <w:pStyle w:val="TabelBab3"/>
      </w:pPr>
      <w:bookmarkStart w:id="95" w:name="_Toc192653895"/>
      <w:r w:rsidRPr="009075BB">
        <w:t xml:space="preserve">Tabel </w:t>
      </w:r>
      <w:r w:rsidRPr="009075BB">
        <w:rPr>
          <w:i/>
        </w:rPr>
        <w:t>News</w:t>
      </w:r>
      <w:bookmarkEnd w:id="9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0B20B6" w:rsidRPr="009075BB" w14:paraId="3BE08E68" w14:textId="77777777" w:rsidTr="00F01B6A">
        <w:trPr>
          <w:tblHeader/>
        </w:trPr>
        <w:tc>
          <w:tcPr>
            <w:tcW w:w="709" w:type="dxa"/>
            <w:shd w:val="clear" w:color="auto" w:fill="BFBFBF" w:themeFill="background1" w:themeFillShade="BF"/>
            <w:vAlign w:val="center"/>
          </w:tcPr>
          <w:p w14:paraId="5E00BE94" w14:textId="77777777" w:rsidR="000B20B6" w:rsidRPr="009075BB" w:rsidRDefault="000B20B6" w:rsidP="00293DA0">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D9C0EA7" w14:textId="77777777" w:rsidR="000B20B6" w:rsidRPr="009075BB" w:rsidRDefault="000B20B6" w:rsidP="00293DA0">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6EB032B" w14:textId="77777777" w:rsidR="000B20B6" w:rsidRPr="009075BB" w:rsidRDefault="000B20B6" w:rsidP="00293DA0">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40E5750B" w14:textId="77777777" w:rsidR="000B20B6" w:rsidRPr="009075BB" w:rsidRDefault="000B20B6" w:rsidP="00293DA0">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DC7FA77" w14:textId="77777777" w:rsidR="000B20B6" w:rsidRPr="009075BB" w:rsidRDefault="000B20B6" w:rsidP="00293DA0">
            <w:pPr>
              <w:pStyle w:val="BodyText"/>
              <w:ind w:firstLine="0"/>
              <w:jc w:val="center"/>
              <w:rPr>
                <w:b/>
                <w:lang w:val="it-IT"/>
              </w:rPr>
            </w:pPr>
            <w:r w:rsidRPr="009075BB">
              <w:rPr>
                <w:b/>
                <w:lang w:val="it-IT"/>
              </w:rPr>
              <w:t>Keterangan</w:t>
            </w:r>
          </w:p>
        </w:tc>
      </w:tr>
      <w:tr w:rsidR="000B20B6" w:rsidRPr="009075BB" w14:paraId="44F59226" w14:textId="77777777" w:rsidTr="00F01B6A">
        <w:tc>
          <w:tcPr>
            <w:tcW w:w="709" w:type="dxa"/>
          </w:tcPr>
          <w:p w14:paraId="30C40A31" w14:textId="77777777" w:rsidR="000B20B6" w:rsidRPr="009075BB" w:rsidRDefault="000B20B6" w:rsidP="00293DA0">
            <w:pPr>
              <w:pStyle w:val="BodyText"/>
              <w:ind w:firstLine="0"/>
              <w:jc w:val="center"/>
              <w:rPr>
                <w:lang w:val="it-IT"/>
              </w:rPr>
            </w:pPr>
            <w:r w:rsidRPr="009075BB">
              <w:rPr>
                <w:lang w:val="it-IT"/>
              </w:rPr>
              <w:t>1</w:t>
            </w:r>
          </w:p>
        </w:tc>
        <w:tc>
          <w:tcPr>
            <w:tcW w:w="1554" w:type="dxa"/>
          </w:tcPr>
          <w:p w14:paraId="6BC7CE8B" w14:textId="77777777" w:rsidR="000B20B6" w:rsidRPr="009075BB" w:rsidRDefault="000B20B6" w:rsidP="00293DA0">
            <w:pPr>
              <w:pStyle w:val="BodyText"/>
              <w:ind w:firstLine="0"/>
              <w:rPr>
                <w:lang w:val="it-IT"/>
              </w:rPr>
            </w:pPr>
            <w:r w:rsidRPr="009075BB">
              <w:rPr>
                <w:lang w:val="it-IT"/>
              </w:rPr>
              <w:t>Id</w:t>
            </w:r>
          </w:p>
        </w:tc>
        <w:tc>
          <w:tcPr>
            <w:tcW w:w="1140" w:type="dxa"/>
          </w:tcPr>
          <w:p w14:paraId="6B4B950B" w14:textId="77777777" w:rsidR="000B20B6" w:rsidRPr="009075BB" w:rsidRDefault="000B20B6" w:rsidP="00293DA0">
            <w:pPr>
              <w:pStyle w:val="BodyText"/>
              <w:ind w:firstLine="0"/>
              <w:rPr>
                <w:lang w:val="it-IT"/>
              </w:rPr>
            </w:pPr>
            <w:r w:rsidRPr="009075BB">
              <w:rPr>
                <w:lang w:val="it-IT"/>
              </w:rPr>
              <w:t>Int</w:t>
            </w:r>
          </w:p>
        </w:tc>
        <w:tc>
          <w:tcPr>
            <w:tcW w:w="630" w:type="dxa"/>
          </w:tcPr>
          <w:p w14:paraId="4DA1AC39" w14:textId="77777777" w:rsidR="000B20B6" w:rsidRPr="009075BB" w:rsidRDefault="000B20B6" w:rsidP="00293DA0">
            <w:pPr>
              <w:pStyle w:val="BodyText"/>
              <w:ind w:firstLine="0"/>
              <w:rPr>
                <w:lang w:val="it-IT"/>
              </w:rPr>
            </w:pPr>
            <w:r w:rsidRPr="009075BB">
              <w:rPr>
                <w:lang w:val="it-IT"/>
              </w:rPr>
              <w:t>11</w:t>
            </w:r>
          </w:p>
        </w:tc>
        <w:tc>
          <w:tcPr>
            <w:tcW w:w="3327" w:type="dxa"/>
          </w:tcPr>
          <w:p w14:paraId="4E58EFD5" w14:textId="77777777" w:rsidR="000B20B6" w:rsidRPr="009075BB" w:rsidRDefault="000B20B6" w:rsidP="00293DA0">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tabel</w:t>
            </w:r>
          </w:p>
        </w:tc>
      </w:tr>
      <w:tr w:rsidR="000B20B6" w:rsidRPr="009075BB" w14:paraId="37039934" w14:textId="77777777" w:rsidTr="00F01B6A">
        <w:tc>
          <w:tcPr>
            <w:tcW w:w="709" w:type="dxa"/>
          </w:tcPr>
          <w:p w14:paraId="1BF4987E" w14:textId="77777777" w:rsidR="000B20B6" w:rsidRPr="009075BB" w:rsidRDefault="000B20B6" w:rsidP="00293DA0">
            <w:pPr>
              <w:pStyle w:val="BodyText"/>
              <w:ind w:firstLine="0"/>
              <w:jc w:val="center"/>
              <w:rPr>
                <w:lang w:val="it-IT"/>
              </w:rPr>
            </w:pPr>
            <w:r w:rsidRPr="009075BB">
              <w:rPr>
                <w:lang w:val="it-IT"/>
              </w:rPr>
              <w:t>2</w:t>
            </w:r>
          </w:p>
        </w:tc>
        <w:tc>
          <w:tcPr>
            <w:tcW w:w="1554" w:type="dxa"/>
          </w:tcPr>
          <w:p w14:paraId="118AE7B4" w14:textId="77777777" w:rsidR="000B20B6" w:rsidRPr="009075BB" w:rsidRDefault="000B20B6" w:rsidP="00293DA0">
            <w:pPr>
              <w:pStyle w:val="BodyText"/>
              <w:tabs>
                <w:tab w:val="center" w:pos="1096"/>
              </w:tabs>
              <w:ind w:firstLine="0"/>
              <w:rPr>
                <w:lang w:val="it-IT"/>
              </w:rPr>
            </w:pPr>
            <w:r w:rsidRPr="009075BB">
              <w:rPr>
                <w:lang w:val="it-IT"/>
              </w:rPr>
              <w:t>Title</w:t>
            </w:r>
            <w:r w:rsidRPr="009075BB">
              <w:rPr>
                <w:lang w:val="it-IT"/>
              </w:rPr>
              <w:tab/>
            </w:r>
          </w:p>
        </w:tc>
        <w:tc>
          <w:tcPr>
            <w:tcW w:w="1140" w:type="dxa"/>
          </w:tcPr>
          <w:p w14:paraId="18E79446" w14:textId="77777777" w:rsidR="000B20B6" w:rsidRPr="009075BB" w:rsidRDefault="000B20B6" w:rsidP="00293DA0">
            <w:pPr>
              <w:pStyle w:val="BodyText"/>
              <w:ind w:firstLine="0"/>
              <w:rPr>
                <w:lang w:val="it-IT"/>
              </w:rPr>
            </w:pPr>
            <w:r w:rsidRPr="009075BB">
              <w:rPr>
                <w:lang w:val="it-IT"/>
              </w:rPr>
              <w:t>Varchar</w:t>
            </w:r>
          </w:p>
        </w:tc>
        <w:tc>
          <w:tcPr>
            <w:tcW w:w="630" w:type="dxa"/>
          </w:tcPr>
          <w:p w14:paraId="072FF788" w14:textId="77777777" w:rsidR="000B20B6" w:rsidRPr="009075BB" w:rsidRDefault="000B20B6" w:rsidP="00293DA0">
            <w:pPr>
              <w:pStyle w:val="BodyText"/>
              <w:ind w:firstLine="0"/>
              <w:rPr>
                <w:lang w:val="it-IT"/>
              </w:rPr>
            </w:pPr>
            <w:r w:rsidRPr="009075BB">
              <w:rPr>
                <w:lang w:val="it-IT"/>
              </w:rPr>
              <w:t>255</w:t>
            </w:r>
          </w:p>
        </w:tc>
        <w:tc>
          <w:tcPr>
            <w:tcW w:w="3327" w:type="dxa"/>
          </w:tcPr>
          <w:p w14:paraId="5637D56D" w14:textId="77777777" w:rsidR="000B20B6" w:rsidRPr="009075BB" w:rsidRDefault="000B20B6" w:rsidP="00293DA0">
            <w:pPr>
              <w:pStyle w:val="BodyText"/>
              <w:ind w:firstLine="0"/>
              <w:rPr>
                <w:lang w:val="it-IT"/>
              </w:rPr>
            </w:pPr>
            <w:r w:rsidRPr="009075BB">
              <w:rPr>
                <w:lang w:val="it-IT"/>
              </w:rPr>
              <w:t xml:space="preserve">Judul </w:t>
            </w:r>
          </w:p>
        </w:tc>
      </w:tr>
      <w:tr w:rsidR="000B20B6" w:rsidRPr="009075BB" w14:paraId="7EA536ED" w14:textId="77777777" w:rsidTr="00F01B6A">
        <w:tc>
          <w:tcPr>
            <w:tcW w:w="709" w:type="dxa"/>
          </w:tcPr>
          <w:p w14:paraId="20193B3B" w14:textId="77777777" w:rsidR="000B20B6" w:rsidRPr="009075BB" w:rsidRDefault="000B20B6" w:rsidP="00293DA0">
            <w:pPr>
              <w:pStyle w:val="BodyText"/>
              <w:ind w:firstLine="0"/>
              <w:jc w:val="center"/>
              <w:rPr>
                <w:lang w:val="it-IT"/>
              </w:rPr>
            </w:pPr>
            <w:r w:rsidRPr="009075BB">
              <w:rPr>
                <w:lang w:val="it-IT"/>
              </w:rPr>
              <w:t>3</w:t>
            </w:r>
          </w:p>
        </w:tc>
        <w:tc>
          <w:tcPr>
            <w:tcW w:w="1554" w:type="dxa"/>
          </w:tcPr>
          <w:p w14:paraId="03020A06" w14:textId="309A4D70" w:rsidR="000B20B6" w:rsidRPr="009075BB" w:rsidRDefault="007B4226" w:rsidP="00293DA0">
            <w:pPr>
              <w:pStyle w:val="BodyText"/>
              <w:ind w:firstLine="0"/>
              <w:rPr>
                <w:lang w:val="it-IT"/>
              </w:rPr>
            </w:pPr>
            <w:r w:rsidRPr="009075BB">
              <w:rPr>
                <w:lang w:val="it-IT"/>
              </w:rPr>
              <w:t>Slug</w:t>
            </w:r>
          </w:p>
        </w:tc>
        <w:tc>
          <w:tcPr>
            <w:tcW w:w="1140" w:type="dxa"/>
          </w:tcPr>
          <w:p w14:paraId="00473584" w14:textId="77777777" w:rsidR="000B20B6" w:rsidRPr="009075BB" w:rsidRDefault="000B20B6" w:rsidP="00293DA0">
            <w:pPr>
              <w:pStyle w:val="BodyText"/>
              <w:ind w:firstLine="0"/>
              <w:rPr>
                <w:lang w:val="it-IT"/>
              </w:rPr>
            </w:pPr>
            <w:r w:rsidRPr="009075BB">
              <w:rPr>
                <w:lang w:val="it-IT"/>
              </w:rPr>
              <w:t>Varchar</w:t>
            </w:r>
          </w:p>
        </w:tc>
        <w:tc>
          <w:tcPr>
            <w:tcW w:w="630" w:type="dxa"/>
          </w:tcPr>
          <w:p w14:paraId="46DCB84F" w14:textId="77777777" w:rsidR="000B20B6" w:rsidRPr="009075BB" w:rsidRDefault="000B20B6" w:rsidP="00293DA0">
            <w:pPr>
              <w:pStyle w:val="BodyText"/>
              <w:ind w:firstLine="0"/>
              <w:rPr>
                <w:lang w:val="it-IT"/>
              </w:rPr>
            </w:pPr>
            <w:r w:rsidRPr="009075BB">
              <w:rPr>
                <w:lang w:val="it-IT"/>
              </w:rPr>
              <w:t>255</w:t>
            </w:r>
          </w:p>
        </w:tc>
        <w:tc>
          <w:tcPr>
            <w:tcW w:w="3327" w:type="dxa"/>
          </w:tcPr>
          <w:p w14:paraId="1C9797BF" w14:textId="24EA2354" w:rsidR="000B20B6" w:rsidRPr="009075BB" w:rsidRDefault="007B4226" w:rsidP="00293DA0">
            <w:pPr>
              <w:pStyle w:val="BodyText"/>
              <w:ind w:firstLine="0"/>
              <w:rPr>
                <w:lang w:val="it-IT"/>
              </w:rPr>
            </w:pPr>
            <w:r w:rsidRPr="009075BB">
              <w:rPr>
                <w:lang w:val="it-IT"/>
              </w:rPr>
              <w:t>Url halaman</w:t>
            </w:r>
          </w:p>
        </w:tc>
      </w:tr>
      <w:tr w:rsidR="000B20B6" w:rsidRPr="009075BB" w14:paraId="6278BCE2" w14:textId="77777777" w:rsidTr="00F01B6A">
        <w:tc>
          <w:tcPr>
            <w:tcW w:w="709" w:type="dxa"/>
          </w:tcPr>
          <w:p w14:paraId="23391950" w14:textId="77777777" w:rsidR="000B20B6" w:rsidRPr="009075BB" w:rsidRDefault="000B20B6" w:rsidP="00293DA0">
            <w:pPr>
              <w:pStyle w:val="BodyText"/>
              <w:ind w:firstLine="0"/>
              <w:jc w:val="center"/>
              <w:rPr>
                <w:lang w:val="it-IT"/>
              </w:rPr>
            </w:pPr>
            <w:r w:rsidRPr="009075BB">
              <w:rPr>
                <w:lang w:val="it-IT"/>
              </w:rPr>
              <w:t>4</w:t>
            </w:r>
          </w:p>
        </w:tc>
        <w:tc>
          <w:tcPr>
            <w:tcW w:w="1554" w:type="dxa"/>
          </w:tcPr>
          <w:p w14:paraId="608CC53D" w14:textId="65B87DAC" w:rsidR="000B20B6" w:rsidRPr="009075BB" w:rsidRDefault="007B4226" w:rsidP="00293DA0">
            <w:pPr>
              <w:pStyle w:val="BodyText"/>
              <w:ind w:firstLine="0"/>
              <w:rPr>
                <w:lang w:val="it-IT"/>
              </w:rPr>
            </w:pPr>
            <w:r w:rsidRPr="009075BB">
              <w:rPr>
                <w:lang w:val="it-IT"/>
              </w:rPr>
              <w:t>Image</w:t>
            </w:r>
          </w:p>
        </w:tc>
        <w:tc>
          <w:tcPr>
            <w:tcW w:w="1140" w:type="dxa"/>
          </w:tcPr>
          <w:p w14:paraId="13779153" w14:textId="77777777" w:rsidR="000B20B6" w:rsidRPr="009075BB" w:rsidRDefault="000B20B6" w:rsidP="00293DA0">
            <w:pPr>
              <w:pStyle w:val="BodyText"/>
              <w:ind w:firstLine="0"/>
              <w:rPr>
                <w:lang w:val="it-IT"/>
              </w:rPr>
            </w:pPr>
            <w:r w:rsidRPr="009075BB">
              <w:rPr>
                <w:lang w:val="it-IT"/>
              </w:rPr>
              <w:t>Varchar</w:t>
            </w:r>
          </w:p>
        </w:tc>
        <w:tc>
          <w:tcPr>
            <w:tcW w:w="630" w:type="dxa"/>
          </w:tcPr>
          <w:p w14:paraId="6D0EE0A9" w14:textId="77777777" w:rsidR="000B20B6" w:rsidRPr="009075BB" w:rsidRDefault="000B20B6" w:rsidP="00293DA0">
            <w:pPr>
              <w:pStyle w:val="BodyText"/>
              <w:ind w:firstLine="0"/>
              <w:rPr>
                <w:lang w:val="it-IT"/>
              </w:rPr>
            </w:pPr>
            <w:r w:rsidRPr="009075BB">
              <w:rPr>
                <w:lang w:val="it-IT"/>
              </w:rPr>
              <w:t>255</w:t>
            </w:r>
          </w:p>
        </w:tc>
        <w:tc>
          <w:tcPr>
            <w:tcW w:w="3327" w:type="dxa"/>
          </w:tcPr>
          <w:p w14:paraId="6ECDA67B" w14:textId="03D55A7B" w:rsidR="000B20B6" w:rsidRPr="009075BB" w:rsidRDefault="007B4226" w:rsidP="00293DA0">
            <w:pPr>
              <w:pStyle w:val="BodyText"/>
              <w:ind w:firstLine="0"/>
              <w:rPr>
                <w:lang w:val="it-IT"/>
              </w:rPr>
            </w:pPr>
            <w:r w:rsidRPr="009075BB">
              <w:rPr>
                <w:lang w:val="it-IT"/>
              </w:rPr>
              <w:t>Gambar</w:t>
            </w:r>
          </w:p>
        </w:tc>
      </w:tr>
      <w:tr w:rsidR="000B20B6" w:rsidRPr="009075BB" w14:paraId="316B2D65" w14:textId="77777777" w:rsidTr="00F01B6A">
        <w:tc>
          <w:tcPr>
            <w:tcW w:w="709" w:type="dxa"/>
          </w:tcPr>
          <w:p w14:paraId="4CF32236" w14:textId="77777777" w:rsidR="000B20B6" w:rsidRPr="009075BB" w:rsidRDefault="000B20B6" w:rsidP="00293DA0">
            <w:pPr>
              <w:pStyle w:val="BodyText"/>
              <w:ind w:firstLine="0"/>
              <w:jc w:val="center"/>
              <w:rPr>
                <w:lang w:val="it-IT"/>
              </w:rPr>
            </w:pPr>
            <w:r w:rsidRPr="009075BB">
              <w:rPr>
                <w:lang w:val="it-IT"/>
              </w:rPr>
              <w:t>5</w:t>
            </w:r>
          </w:p>
        </w:tc>
        <w:tc>
          <w:tcPr>
            <w:tcW w:w="1554" w:type="dxa"/>
          </w:tcPr>
          <w:p w14:paraId="267451FA" w14:textId="7023C6A4" w:rsidR="000B20B6" w:rsidRPr="009075BB" w:rsidRDefault="007B4226" w:rsidP="00293DA0">
            <w:pPr>
              <w:pStyle w:val="BodyText"/>
              <w:ind w:firstLine="0"/>
              <w:rPr>
                <w:lang w:val="it-IT"/>
              </w:rPr>
            </w:pPr>
            <w:r w:rsidRPr="009075BB">
              <w:rPr>
                <w:lang w:val="it-IT"/>
              </w:rPr>
              <w:t>Body</w:t>
            </w:r>
          </w:p>
        </w:tc>
        <w:tc>
          <w:tcPr>
            <w:tcW w:w="1140" w:type="dxa"/>
          </w:tcPr>
          <w:p w14:paraId="5779ADEC" w14:textId="5E863C26" w:rsidR="000B20B6" w:rsidRPr="009075BB" w:rsidRDefault="007B4226" w:rsidP="00293DA0">
            <w:pPr>
              <w:pStyle w:val="BodyText"/>
              <w:ind w:firstLine="0"/>
              <w:rPr>
                <w:lang w:val="it-IT"/>
              </w:rPr>
            </w:pPr>
            <w:r w:rsidRPr="009075BB">
              <w:rPr>
                <w:lang w:val="it-IT"/>
              </w:rPr>
              <w:t>Text</w:t>
            </w:r>
          </w:p>
        </w:tc>
        <w:tc>
          <w:tcPr>
            <w:tcW w:w="630" w:type="dxa"/>
          </w:tcPr>
          <w:p w14:paraId="72122939" w14:textId="5EBE53F8" w:rsidR="000B20B6" w:rsidRPr="009075BB" w:rsidRDefault="000B20B6" w:rsidP="00293DA0">
            <w:pPr>
              <w:pStyle w:val="BodyText"/>
              <w:ind w:firstLine="0"/>
              <w:rPr>
                <w:lang w:val="it-IT"/>
              </w:rPr>
            </w:pPr>
          </w:p>
        </w:tc>
        <w:tc>
          <w:tcPr>
            <w:tcW w:w="3327" w:type="dxa"/>
          </w:tcPr>
          <w:p w14:paraId="3DC45E87" w14:textId="77837657" w:rsidR="000B20B6" w:rsidRPr="009075BB" w:rsidRDefault="007B4226" w:rsidP="00293DA0">
            <w:pPr>
              <w:pStyle w:val="BodyText"/>
              <w:ind w:firstLine="0"/>
              <w:rPr>
                <w:lang w:val="it-IT"/>
              </w:rPr>
            </w:pPr>
            <w:r w:rsidRPr="009075BB">
              <w:rPr>
                <w:lang w:val="it-IT"/>
              </w:rPr>
              <w:t>Isi berita</w:t>
            </w:r>
          </w:p>
        </w:tc>
      </w:tr>
      <w:tr w:rsidR="000B20B6" w:rsidRPr="009075BB" w14:paraId="47429CCB" w14:textId="77777777" w:rsidTr="00B64018">
        <w:trPr>
          <w:trHeight w:val="541"/>
        </w:trPr>
        <w:tc>
          <w:tcPr>
            <w:tcW w:w="709" w:type="dxa"/>
          </w:tcPr>
          <w:p w14:paraId="77B9590D" w14:textId="77777777" w:rsidR="000B20B6" w:rsidRPr="009075BB" w:rsidRDefault="000B20B6" w:rsidP="00293DA0">
            <w:pPr>
              <w:pStyle w:val="BodyText"/>
              <w:ind w:firstLine="0"/>
              <w:jc w:val="center"/>
              <w:rPr>
                <w:lang w:val="it-IT"/>
              </w:rPr>
            </w:pPr>
            <w:r w:rsidRPr="009075BB">
              <w:rPr>
                <w:lang w:val="it-IT"/>
              </w:rPr>
              <w:t>6</w:t>
            </w:r>
          </w:p>
        </w:tc>
        <w:tc>
          <w:tcPr>
            <w:tcW w:w="1554" w:type="dxa"/>
          </w:tcPr>
          <w:p w14:paraId="1C9A2E01" w14:textId="77777777" w:rsidR="000B20B6" w:rsidRPr="009075BB" w:rsidRDefault="000B20B6" w:rsidP="00293DA0">
            <w:pPr>
              <w:pStyle w:val="BodyText"/>
              <w:ind w:firstLine="0"/>
              <w:rPr>
                <w:lang w:val="it-IT"/>
              </w:rPr>
            </w:pPr>
            <w:r w:rsidRPr="009075BB">
              <w:rPr>
                <w:lang w:val="it-IT"/>
              </w:rPr>
              <w:t>Date</w:t>
            </w:r>
          </w:p>
        </w:tc>
        <w:tc>
          <w:tcPr>
            <w:tcW w:w="1140" w:type="dxa"/>
          </w:tcPr>
          <w:p w14:paraId="61E38D97" w14:textId="77777777" w:rsidR="000B20B6" w:rsidRPr="009075BB" w:rsidRDefault="000B20B6" w:rsidP="00293DA0">
            <w:pPr>
              <w:pStyle w:val="BodyText"/>
              <w:ind w:firstLine="0"/>
              <w:rPr>
                <w:lang w:val="it-IT"/>
              </w:rPr>
            </w:pPr>
            <w:r w:rsidRPr="009075BB">
              <w:rPr>
                <w:lang w:val="it-IT"/>
              </w:rPr>
              <w:t xml:space="preserve">Datetime </w:t>
            </w:r>
          </w:p>
        </w:tc>
        <w:tc>
          <w:tcPr>
            <w:tcW w:w="630" w:type="dxa"/>
          </w:tcPr>
          <w:p w14:paraId="71BBC0A8" w14:textId="77777777" w:rsidR="000B20B6" w:rsidRPr="009075BB" w:rsidRDefault="000B20B6" w:rsidP="00293DA0">
            <w:pPr>
              <w:pStyle w:val="BodyText"/>
              <w:ind w:firstLine="0"/>
              <w:rPr>
                <w:lang w:val="it-IT"/>
              </w:rPr>
            </w:pPr>
          </w:p>
        </w:tc>
        <w:tc>
          <w:tcPr>
            <w:tcW w:w="3327" w:type="dxa"/>
          </w:tcPr>
          <w:p w14:paraId="4ADACEF6" w14:textId="3E192FB6" w:rsidR="000B20B6" w:rsidRPr="009075BB" w:rsidRDefault="000B20B6" w:rsidP="007B4226">
            <w:pPr>
              <w:pStyle w:val="BodyText"/>
              <w:ind w:firstLine="0"/>
              <w:rPr>
                <w:lang w:val="it-IT"/>
              </w:rPr>
            </w:pPr>
            <w:r w:rsidRPr="009075BB">
              <w:rPr>
                <w:lang w:val="it-IT"/>
              </w:rPr>
              <w:t xml:space="preserve">Tanggal </w:t>
            </w:r>
            <w:r w:rsidR="007B4226" w:rsidRPr="009075BB">
              <w:rPr>
                <w:lang w:val="it-IT"/>
              </w:rPr>
              <w:t>upload berita</w:t>
            </w:r>
          </w:p>
        </w:tc>
      </w:tr>
    </w:tbl>
    <w:p w14:paraId="24014240" w14:textId="77777777" w:rsidR="000B20B6" w:rsidRPr="009075BB" w:rsidRDefault="000B20B6" w:rsidP="000B20B6">
      <w:pPr>
        <w:pStyle w:val="NoSpacing"/>
        <w:rPr>
          <w:rFonts w:ascii="Times New Roman" w:hAnsi="Times New Roman" w:cs="Times New Roman"/>
          <w:lang w:val="it-IT"/>
        </w:rPr>
      </w:pPr>
    </w:p>
    <w:p w14:paraId="56A97377" w14:textId="5F4F67BD" w:rsidR="00915665" w:rsidRPr="009075BB" w:rsidRDefault="00865C3C" w:rsidP="009B6975">
      <w:pPr>
        <w:pStyle w:val="Heading3"/>
        <w:numPr>
          <w:ilvl w:val="2"/>
          <w:numId w:val="5"/>
        </w:numPr>
        <w:spacing w:line="360" w:lineRule="auto"/>
        <w:ind w:left="1276" w:hanging="709"/>
        <w:rPr>
          <w:rFonts w:cs="Times New Roman"/>
        </w:rPr>
      </w:pPr>
      <w:bookmarkStart w:id="96" w:name="_Toc192654595"/>
      <w:r w:rsidRPr="009075BB">
        <w:rPr>
          <w:rFonts w:cs="Times New Roman"/>
        </w:rPr>
        <w:t>Perancangan Proses / Algoritma</w:t>
      </w:r>
      <w:bookmarkEnd w:id="96"/>
    </w:p>
    <w:p w14:paraId="17F1C400" w14:textId="30F904D0" w:rsidR="00501AFD" w:rsidRPr="009075BB" w:rsidRDefault="00D45673" w:rsidP="00F01B6A">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w:t>
      </w:r>
      <w:r w:rsidR="00C90E40" w:rsidRPr="009075BB">
        <w:rPr>
          <w:lang w:val="en-US"/>
        </w:rPr>
        <w:t xml:space="preserve"> antar komponen dalam aplikasi.</w:t>
      </w:r>
    </w:p>
    <w:p w14:paraId="7FE62C31" w14:textId="77777777" w:rsidR="00501AFD" w:rsidRPr="009075BB" w:rsidRDefault="00501AFD" w:rsidP="00501AFD">
      <w:pPr>
        <w:pStyle w:val="NoSpacing"/>
        <w:rPr>
          <w:rFonts w:ascii="Times New Roman" w:hAnsi="Times New Roman" w:cs="Times New Roman"/>
        </w:rPr>
      </w:pPr>
    </w:p>
    <w:p w14:paraId="6F3058EE" w14:textId="29E02B81" w:rsidR="00915665" w:rsidRPr="009075BB" w:rsidRDefault="009814E3" w:rsidP="00F01B6A">
      <w:pPr>
        <w:pStyle w:val="BodyText"/>
        <w:numPr>
          <w:ilvl w:val="0"/>
          <w:numId w:val="33"/>
        </w:numPr>
        <w:ind w:left="1701" w:hanging="567"/>
        <w:rPr>
          <w:i/>
          <w:iCs/>
        </w:rPr>
      </w:pPr>
      <w:bookmarkStart w:id="97" w:name="_Toc117697567"/>
      <w:bookmarkStart w:id="98" w:name="_Toc117698059"/>
      <w:r w:rsidRPr="009075BB">
        <w:rPr>
          <w:i/>
          <w:iCs/>
        </w:rPr>
        <w:t xml:space="preserve">Use </w:t>
      </w:r>
      <w:r w:rsidRPr="009075BB">
        <w:t>Case</w:t>
      </w:r>
      <w:r w:rsidRPr="009075BB">
        <w:rPr>
          <w:i/>
          <w:iCs/>
        </w:rPr>
        <w:t xml:space="preserve"> Diagram</w:t>
      </w:r>
      <w:bookmarkEnd w:id="97"/>
      <w:bookmarkEnd w:id="98"/>
    </w:p>
    <w:p w14:paraId="2C48C0DE" w14:textId="0046AD68" w:rsidR="00F527E8" w:rsidRPr="009075BB" w:rsidRDefault="009D0ED7" w:rsidP="00B64018">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1D3235FE" w14:textId="308DFC95" w:rsidR="00E02792" w:rsidRPr="009075BB" w:rsidRDefault="00E02792" w:rsidP="00E02792">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521FBE03" wp14:editId="2B287FE2">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1">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2BB8727A" w14:textId="4701D38E" w:rsidR="00E02792" w:rsidRPr="009075BB" w:rsidRDefault="00E02792" w:rsidP="00E02792">
      <w:pPr>
        <w:pStyle w:val="Gambar31"/>
        <w:rPr>
          <w:rFonts w:cs="Times New Roman"/>
        </w:rPr>
      </w:pPr>
      <w:bookmarkStart w:id="99" w:name="_Toc192234287"/>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99"/>
    </w:p>
    <w:p w14:paraId="2C1DBD90" w14:textId="77777777" w:rsidR="00E02792" w:rsidRPr="009075BB" w:rsidRDefault="00E02792" w:rsidP="00E02792">
      <w:pPr>
        <w:pStyle w:val="NoSpacing"/>
        <w:rPr>
          <w:rFonts w:ascii="Times New Roman" w:hAnsi="Times New Roman" w:cs="Times New Roman"/>
          <w:lang w:val="id-ID"/>
        </w:rPr>
      </w:pPr>
    </w:p>
    <w:p w14:paraId="735DB21F" w14:textId="7EC0E726" w:rsidR="00E02792" w:rsidRPr="009075BB" w:rsidRDefault="00104380" w:rsidP="00F527E8">
      <w:pPr>
        <w:pStyle w:val="BodyText"/>
        <w:ind w:left="1134"/>
      </w:pPr>
      <w:r w:rsidRPr="009075BB">
        <w:t xml:space="preserve">Pada Gambar 3.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4CE5C3D4" w14:textId="26A91E1F" w:rsidR="00836A00" w:rsidRPr="009075BB" w:rsidRDefault="007C5392" w:rsidP="00836A00">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0F54C26" wp14:editId="1D77332F">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2">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BED69C3" w14:textId="197EF757" w:rsidR="00836A00" w:rsidRPr="009075BB" w:rsidRDefault="00836A00" w:rsidP="00836A00">
      <w:pPr>
        <w:pStyle w:val="Gambar31"/>
        <w:rPr>
          <w:rFonts w:cs="Times New Roman"/>
        </w:rPr>
      </w:pPr>
      <w:bookmarkStart w:id="100" w:name="_Toc192234288"/>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00"/>
    </w:p>
    <w:p w14:paraId="36E3862B" w14:textId="77777777" w:rsidR="00836A00" w:rsidRPr="009075BB" w:rsidRDefault="00836A00" w:rsidP="00836A00">
      <w:pPr>
        <w:pStyle w:val="NoSpacing"/>
        <w:rPr>
          <w:rFonts w:ascii="Times New Roman" w:hAnsi="Times New Roman" w:cs="Times New Roman"/>
          <w:lang w:val="id-ID"/>
        </w:rPr>
      </w:pPr>
    </w:p>
    <w:p w14:paraId="72BA4921" w14:textId="1B1A7D4D" w:rsidR="0056086F" w:rsidRPr="009075BB" w:rsidRDefault="007C5392" w:rsidP="007C5392">
      <w:pPr>
        <w:pStyle w:val="BodyText"/>
        <w:ind w:left="1134"/>
        <w:rPr>
          <w:lang w:val="id-ID"/>
        </w:rPr>
      </w:pPr>
      <w:r w:rsidRPr="009075BB">
        <w:rPr>
          <w:lang w:val="id-ID"/>
        </w:rPr>
        <w:t>Pada 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Pr="00C853AA">
        <w:rPr>
          <w:i/>
          <w:lang w:val="id-ID"/>
        </w:rPr>
        <w:t>Postingan</w:t>
      </w:r>
      <w:r w:rsidRPr="009075BB">
        <w:rPr>
          <w:lang w:val="id-ID"/>
        </w:rPr>
        <w:t xml:space="preserve">, </w:t>
      </w:r>
      <w:r>
        <w:rPr>
          <w:lang w:val="en-US"/>
        </w:rPr>
        <w:t xml:space="preserve">melihat nilai, </w:t>
      </w:r>
      <w:r w:rsidRPr="009075BB">
        <w:rPr>
          <w:lang w:val="id-ID"/>
        </w:rPr>
        <w:t>memeriksa jadwal latihan, serta melakukan pengeditan profil pribadi.</w:t>
      </w:r>
    </w:p>
    <w:p w14:paraId="1ACF1EE0" w14:textId="77777777" w:rsidR="00104380" w:rsidRPr="009075BB" w:rsidRDefault="00104380" w:rsidP="00104380">
      <w:pPr>
        <w:pStyle w:val="NoSpacing"/>
        <w:rPr>
          <w:rFonts w:ascii="Times New Roman" w:hAnsi="Times New Roman" w:cs="Times New Roman"/>
          <w:lang w:val="id-ID"/>
        </w:rPr>
      </w:pPr>
    </w:p>
    <w:p w14:paraId="2C7F3184" w14:textId="7DC2F63F" w:rsidR="00836A00" w:rsidRPr="009075BB" w:rsidRDefault="00104380" w:rsidP="00104380">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37762781" wp14:editId="41C6847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3">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6C2746BF" w14:textId="4934911D" w:rsidR="00836A00" w:rsidRPr="009075BB" w:rsidRDefault="00836A00" w:rsidP="00836A00">
      <w:pPr>
        <w:pStyle w:val="Gambar31"/>
        <w:rPr>
          <w:rFonts w:cs="Times New Roman"/>
          <w:lang w:val="en-US"/>
        </w:rPr>
      </w:pPr>
      <w:bookmarkStart w:id="101" w:name="_Toc192234289"/>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00104380" w:rsidRPr="009075BB">
        <w:rPr>
          <w:rFonts w:cs="Times New Roman"/>
          <w:lang w:val="en-US"/>
        </w:rPr>
        <w:t>Pelatih</w:t>
      </w:r>
      <w:bookmarkEnd w:id="101"/>
    </w:p>
    <w:p w14:paraId="20086754" w14:textId="77777777" w:rsidR="00417300" w:rsidRPr="009075BB" w:rsidRDefault="00417300" w:rsidP="00417300">
      <w:pPr>
        <w:pStyle w:val="NoSpacing"/>
        <w:rPr>
          <w:rFonts w:ascii="Times New Roman" w:hAnsi="Times New Roman" w:cs="Times New Roman"/>
        </w:rPr>
      </w:pPr>
    </w:p>
    <w:p w14:paraId="09531F63" w14:textId="6CFB0AF8" w:rsidR="00417300" w:rsidRPr="009075BB" w:rsidRDefault="00417300" w:rsidP="00417300">
      <w:pPr>
        <w:pStyle w:val="BodyText"/>
        <w:ind w:left="1134"/>
        <w:rPr>
          <w:lang w:val="id-ID"/>
        </w:rPr>
      </w:pPr>
      <w:r w:rsidRPr="009075BB">
        <w:rPr>
          <w:lang w:val="id-ID"/>
        </w:rPr>
        <w:t>Pada 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postingan,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5C52EE96" w14:textId="77777777" w:rsidR="0060704E" w:rsidRPr="009075BB" w:rsidRDefault="0060704E" w:rsidP="0060704E">
      <w:pPr>
        <w:pStyle w:val="NoSpacing"/>
        <w:rPr>
          <w:rFonts w:ascii="Times New Roman" w:hAnsi="Times New Roman" w:cs="Times New Roman"/>
          <w:lang w:val="id-ID"/>
        </w:rPr>
      </w:pPr>
    </w:p>
    <w:p w14:paraId="40481E1E" w14:textId="77777777" w:rsidR="00D116E7" w:rsidRPr="009075BB" w:rsidRDefault="00D116E7" w:rsidP="00D116E7">
      <w:pPr>
        <w:pStyle w:val="NoSpacing"/>
        <w:ind w:left="1276"/>
        <w:rPr>
          <w:rFonts w:ascii="Times New Roman" w:hAnsi="Times New Roman" w:cs="Times New Roman"/>
          <w:sz w:val="24"/>
          <w:szCs w:val="24"/>
          <w:lang w:val="id"/>
        </w:rPr>
      </w:pPr>
    </w:p>
    <w:p w14:paraId="7497CE86" w14:textId="7261FF28" w:rsidR="0060704E" w:rsidRPr="009075BB" w:rsidRDefault="00D116E7" w:rsidP="00D015BE">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1F2EE629" wp14:editId="221C235D">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4">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7EC14C48" w14:textId="07A60508" w:rsidR="0060704E" w:rsidRPr="009075BB" w:rsidRDefault="0060704E" w:rsidP="0060704E">
      <w:pPr>
        <w:pStyle w:val="Gambar31"/>
        <w:rPr>
          <w:rFonts w:cs="Times New Roman"/>
        </w:rPr>
      </w:pPr>
      <w:bookmarkStart w:id="102" w:name="_Toc192234290"/>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00D116E7" w:rsidRPr="009075BB">
        <w:rPr>
          <w:rFonts w:cs="Times New Roman"/>
          <w:lang w:val="en-US"/>
        </w:rPr>
        <w:t>Admin</w:t>
      </w:r>
      <w:bookmarkEnd w:id="102"/>
    </w:p>
    <w:p w14:paraId="2F029393" w14:textId="77777777" w:rsidR="0060704E" w:rsidRPr="009075BB" w:rsidRDefault="0060704E" w:rsidP="0060704E">
      <w:pPr>
        <w:pStyle w:val="NoSpacing"/>
        <w:rPr>
          <w:rFonts w:ascii="Times New Roman" w:hAnsi="Times New Roman" w:cs="Times New Roman"/>
          <w:lang w:val="id-ID"/>
        </w:rPr>
      </w:pPr>
    </w:p>
    <w:p w14:paraId="793EB1CD" w14:textId="28880A5C" w:rsidR="00D116E7" w:rsidRPr="009075BB" w:rsidRDefault="00417300" w:rsidP="00F527E8">
      <w:pPr>
        <w:pStyle w:val="BodyText"/>
        <w:ind w:left="1134"/>
        <w:rPr>
          <w:lang w:val="id-ID"/>
        </w:rPr>
      </w:pPr>
      <w:r w:rsidRPr="009075BB">
        <w:rPr>
          <w:lang w:val="id-ID"/>
        </w:rPr>
        <w:t xml:space="preserve">Pada Gambar 3.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postingan,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proofErr w:type="gramStart"/>
      <w:r w:rsidRPr="009075BB">
        <w:rPr>
          <w:lang w:val="en-US"/>
        </w:rPr>
        <w:t>admin</w:t>
      </w:r>
      <w:proofErr w:type="gramEnd"/>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00286674" w14:textId="2F6BCA3F" w:rsidR="0060704E" w:rsidRPr="009075BB" w:rsidRDefault="00104380" w:rsidP="0060704E">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63FD6997" wp14:editId="6DDB640B">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5">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0DFEF09A" w14:textId="6E9F6727" w:rsidR="009814E3" w:rsidRPr="009075BB" w:rsidRDefault="0060704E" w:rsidP="00F55CFB">
      <w:pPr>
        <w:pStyle w:val="Gambar31"/>
        <w:rPr>
          <w:rFonts w:cs="Times New Roman"/>
          <w:lang w:val="en-US"/>
        </w:rPr>
      </w:pPr>
      <w:bookmarkStart w:id="103" w:name="_Toc192234291"/>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00104380" w:rsidRPr="009075BB">
        <w:rPr>
          <w:rFonts w:cs="Times New Roman"/>
          <w:lang w:val="en-US"/>
        </w:rPr>
        <w:t>Pembina</w:t>
      </w:r>
      <w:bookmarkEnd w:id="103"/>
    </w:p>
    <w:p w14:paraId="7445422B" w14:textId="77777777" w:rsidR="00417300" w:rsidRPr="009075BB" w:rsidRDefault="00417300" w:rsidP="00417300">
      <w:pPr>
        <w:pStyle w:val="NoSpacing"/>
        <w:rPr>
          <w:rFonts w:ascii="Times New Roman" w:hAnsi="Times New Roman" w:cs="Times New Roman"/>
          <w:lang w:val="id-ID"/>
        </w:rPr>
      </w:pPr>
    </w:p>
    <w:p w14:paraId="7B48C4C0" w14:textId="374687D3" w:rsidR="00D116E7" w:rsidRPr="009075BB" w:rsidRDefault="00417300" w:rsidP="00F527E8">
      <w:pPr>
        <w:pStyle w:val="BodyText"/>
        <w:ind w:left="1134"/>
        <w:rPr>
          <w:lang w:val="id-ID"/>
        </w:rPr>
      </w:pPr>
      <w:r w:rsidRPr="009075BB">
        <w:rPr>
          <w:lang w:val="id-ID"/>
        </w:rPr>
        <w:t>Pada 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postingan,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55357A05" w14:textId="77777777" w:rsidR="00D015BE" w:rsidRPr="009075BB" w:rsidRDefault="00D015BE" w:rsidP="00561235">
      <w:pPr>
        <w:pStyle w:val="NoSpacing"/>
        <w:rPr>
          <w:rFonts w:ascii="Times New Roman" w:hAnsi="Times New Roman" w:cs="Times New Roman"/>
          <w:lang w:val="id-ID"/>
        </w:rPr>
      </w:pPr>
    </w:p>
    <w:p w14:paraId="0D4E0166" w14:textId="058C3E7F" w:rsidR="00915665" w:rsidRPr="009075BB" w:rsidRDefault="003A2048" w:rsidP="00F01B6A">
      <w:pPr>
        <w:pStyle w:val="BodyText"/>
        <w:numPr>
          <w:ilvl w:val="0"/>
          <w:numId w:val="33"/>
        </w:numPr>
        <w:ind w:left="1701" w:hanging="567"/>
        <w:rPr>
          <w:i/>
          <w:iCs/>
        </w:rPr>
      </w:pPr>
      <w:bookmarkStart w:id="104" w:name="_Toc117697568"/>
      <w:bookmarkStart w:id="105" w:name="_Toc117698060"/>
      <w:r w:rsidRPr="009075BB">
        <w:rPr>
          <w:i/>
          <w:iCs/>
        </w:rPr>
        <w:t>Activity Diagram</w:t>
      </w:r>
      <w:bookmarkEnd w:id="104"/>
      <w:bookmarkEnd w:id="105"/>
    </w:p>
    <w:p w14:paraId="5912B619" w14:textId="1499F4F5" w:rsidR="003A2048" w:rsidRPr="009075BB" w:rsidRDefault="00B500ED" w:rsidP="00B500ED">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w:t>
      </w:r>
      <w:proofErr w:type="gramStart"/>
      <w:r w:rsidRPr="009075BB">
        <w:rPr>
          <w:lang w:val="en-US"/>
        </w:rPr>
        <w:t>serta</w:t>
      </w:r>
      <w:proofErr w:type="gramEnd"/>
      <w:r w:rsidRPr="009075BB">
        <w:rPr>
          <w:lang w:val="en-US"/>
        </w:rPr>
        <w:t xml:space="preserve">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xml:space="preserve">, pengembangan sistem dapat dilakukan secara lebih terstruktur dan mudah dipahami. Penjelasan mengenai aktivitas-aktivitas tersebut </w:t>
      </w:r>
      <w:proofErr w:type="gramStart"/>
      <w:r w:rsidRPr="009075BB">
        <w:rPr>
          <w:lang w:val="en-US"/>
        </w:rPr>
        <w:t>akan</w:t>
      </w:r>
      <w:proofErr w:type="gramEnd"/>
      <w:r w:rsidRPr="009075BB">
        <w:rPr>
          <w:lang w:val="en-US"/>
        </w:rPr>
        <w:t xml:space="preserve"> disampaikan pada bagian berikut.</w:t>
      </w:r>
    </w:p>
    <w:p w14:paraId="637EAA46" w14:textId="719CB063" w:rsidR="003A2048" w:rsidRPr="009075BB" w:rsidRDefault="00224FB6" w:rsidP="00224FB6">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376916FF" wp14:editId="253C59A4">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6">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0D573884" w14:textId="7CAFDC6B" w:rsidR="003A2048" w:rsidRPr="009075BB" w:rsidRDefault="003A2048" w:rsidP="003A2048">
      <w:pPr>
        <w:pStyle w:val="Gambar31"/>
        <w:rPr>
          <w:rFonts w:cs="Times New Roman"/>
          <w:b/>
          <w:lang w:val="en-US"/>
        </w:rPr>
      </w:pPr>
      <w:bookmarkStart w:id="106" w:name="_Toc117697580"/>
      <w:bookmarkStart w:id="107" w:name="_Toc192234292"/>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06"/>
      <w:r w:rsidR="00224FB6" w:rsidRPr="009075BB">
        <w:rPr>
          <w:rFonts w:cs="Times New Roman"/>
          <w:i/>
          <w:lang w:val="en-US"/>
        </w:rPr>
        <w:t>Login</w:t>
      </w:r>
      <w:bookmarkEnd w:id="107"/>
    </w:p>
    <w:p w14:paraId="661FE7CF" w14:textId="77777777" w:rsidR="009814E3" w:rsidRPr="009075BB" w:rsidRDefault="009814E3" w:rsidP="00F55CFB">
      <w:pPr>
        <w:pStyle w:val="NoSpacing"/>
        <w:spacing w:line="360" w:lineRule="auto"/>
        <w:rPr>
          <w:rFonts w:ascii="Times New Roman" w:hAnsi="Times New Roman" w:cs="Times New Roman"/>
          <w:lang w:val="id-ID"/>
        </w:rPr>
      </w:pPr>
    </w:p>
    <w:p w14:paraId="37DC27E0" w14:textId="4B9FEB6E" w:rsidR="00224FB6" w:rsidRPr="009075BB" w:rsidRDefault="00FB4346" w:rsidP="00F01B6A">
      <w:pPr>
        <w:pStyle w:val="BodyText"/>
        <w:ind w:left="1134"/>
      </w:pPr>
      <w:r w:rsidRPr="009075BB">
        <w:t xml:space="preserve">Pada Gambar 3.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w:t>
      </w:r>
      <w:r w:rsidR="00224FB6" w:rsidRPr="009075BB">
        <w:t xml:space="preserve"> </w:t>
      </w:r>
    </w:p>
    <w:p w14:paraId="535836BE" w14:textId="77777777" w:rsidR="00224FB6" w:rsidRPr="009075BB" w:rsidRDefault="00224FB6" w:rsidP="00224FB6">
      <w:pPr>
        <w:pStyle w:val="NoSpacing"/>
        <w:rPr>
          <w:rFonts w:ascii="Times New Roman" w:hAnsi="Times New Roman" w:cs="Times New Roman"/>
          <w:lang w:val="id"/>
        </w:rPr>
      </w:pPr>
    </w:p>
    <w:p w14:paraId="7A38F548" w14:textId="0934CAA9" w:rsidR="00224FB6" w:rsidRPr="009075BB" w:rsidRDefault="00224FB6" w:rsidP="00224FB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494F632D" wp14:editId="648307D4">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328370DC" w14:textId="752B1521" w:rsidR="00224FB6" w:rsidRPr="009075BB" w:rsidRDefault="00224FB6" w:rsidP="00E86654">
      <w:pPr>
        <w:pStyle w:val="Gambar31"/>
        <w:rPr>
          <w:rFonts w:cs="Times New Roman"/>
        </w:rPr>
      </w:pPr>
      <w:bookmarkStart w:id="108" w:name="_Toc19223429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w:t>
      </w:r>
      <w:r w:rsidR="00E86654" w:rsidRPr="009075BB">
        <w:rPr>
          <w:rFonts w:cs="Times New Roman"/>
        </w:rPr>
        <w:t xml:space="preserve">Kelola </w:t>
      </w:r>
      <w:r w:rsidR="00693C64" w:rsidRPr="009075BB">
        <w:rPr>
          <w:rFonts w:cs="Times New Roman"/>
          <w:lang w:val="en-US"/>
        </w:rPr>
        <w:t>Berita</w:t>
      </w:r>
      <w:bookmarkEnd w:id="108"/>
    </w:p>
    <w:p w14:paraId="1036C778" w14:textId="77777777" w:rsidR="00E86654" w:rsidRPr="009075BB" w:rsidRDefault="00E86654" w:rsidP="00E86654">
      <w:pPr>
        <w:pStyle w:val="NoSpacing"/>
        <w:rPr>
          <w:rFonts w:ascii="Times New Roman" w:hAnsi="Times New Roman" w:cs="Times New Roman"/>
          <w:lang w:val="id-ID"/>
        </w:rPr>
      </w:pPr>
    </w:p>
    <w:p w14:paraId="4DFAB097" w14:textId="11D0495E" w:rsidR="00985EC8" w:rsidRPr="009075BB" w:rsidRDefault="00693C64" w:rsidP="00B500ED">
      <w:pPr>
        <w:pStyle w:val="BodyText"/>
        <w:ind w:left="1134"/>
      </w:pPr>
      <w:r w:rsidRPr="009075BB">
        <w:t>Gambar 3</w:t>
      </w:r>
      <w:r w:rsidR="00D116E7" w:rsidRPr="009075BB">
        <w:t>.9</w:t>
      </w:r>
      <w:r w:rsidRPr="009075BB">
        <w:t xml:space="preserve">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2CE6B5E1" w14:textId="006D9694" w:rsidR="00693C64" w:rsidRPr="009075BB" w:rsidRDefault="00693C64" w:rsidP="00693C64">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07364B3D" wp14:editId="360556EA">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8">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2796FE9E" w14:textId="596627D7" w:rsidR="00693C64" w:rsidRPr="009075BB" w:rsidRDefault="00693C64" w:rsidP="00693C64">
      <w:pPr>
        <w:pStyle w:val="Gambar31"/>
        <w:rPr>
          <w:rFonts w:cs="Times New Roman"/>
        </w:rPr>
      </w:pPr>
      <w:bookmarkStart w:id="109" w:name="_Toc19223429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109"/>
    </w:p>
    <w:p w14:paraId="4F8E131D" w14:textId="77777777" w:rsidR="00693C64" w:rsidRPr="009075BB" w:rsidRDefault="00693C64" w:rsidP="00693C64">
      <w:pPr>
        <w:pStyle w:val="NoSpacing"/>
        <w:rPr>
          <w:rFonts w:ascii="Times New Roman" w:hAnsi="Times New Roman" w:cs="Times New Roman"/>
          <w:lang w:val="id-ID"/>
        </w:rPr>
      </w:pPr>
    </w:p>
    <w:p w14:paraId="35DC4F86" w14:textId="53E598FD" w:rsidR="00693C64" w:rsidRPr="009075BB" w:rsidRDefault="00693C64" w:rsidP="00B500ED">
      <w:pPr>
        <w:pStyle w:val="BodyText"/>
        <w:ind w:left="1134"/>
        <w:rPr>
          <w:lang w:val="id-ID"/>
        </w:rPr>
      </w:pPr>
      <w:r w:rsidRPr="009075BB">
        <w:rPr>
          <w:lang w:val="id-ID"/>
        </w:rPr>
        <w:t>Gambar 3</w:t>
      </w:r>
      <w:r w:rsidR="00D116E7" w:rsidRPr="009075BB">
        <w:rPr>
          <w:lang w:val="en-US"/>
        </w:rPr>
        <w:t>.10</w:t>
      </w:r>
      <w:r w:rsidRPr="009075BB">
        <w:rPr>
          <w:lang w:val="id-ID"/>
        </w:rPr>
        <w:t xml:space="preserve"> menjelaskan </w:t>
      </w:r>
      <w:r w:rsidRPr="009075BB">
        <w:t>rincian</w:t>
      </w:r>
      <w:r w:rsidRPr="009075BB">
        <w:rPr>
          <w:lang w:val="id-ID"/>
        </w:rPr>
        <w:t xml:space="preserve"> aktivitas yang berkaitan dengan pengelolaan galeri. Ketika admin atau pembina mengakses dashboard sistem, mereka akan disajikan beberapa pilihan </w:t>
      </w:r>
      <w:r w:rsidRPr="009075BB">
        <w:t>fitur</w:t>
      </w:r>
      <w:r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5FE3A4AA" w14:textId="6095EEB5" w:rsidR="00693C64" w:rsidRPr="009075BB" w:rsidRDefault="00693C64" w:rsidP="00693C64">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2F373B6" wp14:editId="07A54A3D">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9">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004F0983" w14:textId="30A94945" w:rsidR="00693C64" w:rsidRPr="009075BB" w:rsidRDefault="00693C64" w:rsidP="00693C64">
      <w:pPr>
        <w:pStyle w:val="Gambar31"/>
        <w:rPr>
          <w:rFonts w:cs="Times New Roman"/>
        </w:rPr>
      </w:pPr>
      <w:bookmarkStart w:id="110" w:name="_Toc19223429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110"/>
    </w:p>
    <w:p w14:paraId="696CB813" w14:textId="77777777" w:rsidR="00693C64" w:rsidRPr="009075BB" w:rsidRDefault="00693C64" w:rsidP="00693C64">
      <w:pPr>
        <w:pStyle w:val="NoSpacing"/>
        <w:rPr>
          <w:rFonts w:ascii="Times New Roman" w:hAnsi="Times New Roman" w:cs="Times New Roman"/>
          <w:lang w:val="id-ID"/>
        </w:rPr>
      </w:pPr>
    </w:p>
    <w:p w14:paraId="2A7D845B" w14:textId="6B1DAD45" w:rsidR="00693C64" w:rsidRPr="009075BB" w:rsidRDefault="00693C64" w:rsidP="00B500ED">
      <w:pPr>
        <w:pStyle w:val="BodyText"/>
        <w:ind w:left="1134"/>
        <w:rPr>
          <w:lang w:val="id-ID"/>
        </w:rPr>
      </w:pPr>
      <w:r w:rsidRPr="009075BB">
        <w:rPr>
          <w:lang w:val="id-ID"/>
        </w:rPr>
        <w:t>Gambar 3</w:t>
      </w:r>
      <w:r w:rsidR="00D116E7" w:rsidRPr="009075BB">
        <w:rPr>
          <w:lang w:val="en-US"/>
        </w:rPr>
        <w:t>.11</w:t>
      </w:r>
      <w:r w:rsidRPr="009075BB">
        <w:rPr>
          <w:lang w:val="id-ID"/>
        </w:rPr>
        <w:t xml:space="preserve"> menjelaskan rincian aktivitas yang berkaitan dengan pengelolaan jadwal. Ketika </w:t>
      </w:r>
      <w:r w:rsidRPr="009075BB">
        <w:t>admin</w:t>
      </w:r>
      <w:r w:rsidRPr="009075BB">
        <w:rPr>
          <w:lang w:val="id-ID"/>
        </w:rPr>
        <w:t xml:space="preserve"> atau pembina mengakses dashboard sistem, mereka akan disajikan beberapa pilihan fitur. Setelah pengguna memilih fitur jadwal, sistem akan mengarahkan mereka ke halaman yang sesuai. Pada halaman tersebut, </w:t>
      </w:r>
      <w:r w:rsidRPr="009075BB">
        <w:t>pengguna</w:t>
      </w:r>
      <w:r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2C4B71B0" w14:textId="0EE75751" w:rsidR="00693C64" w:rsidRPr="009075BB" w:rsidRDefault="00693C64" w:rsidP="00693C64">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0D6A2F" wp14:editId="258EA467">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50">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6F88D986" w14:textId="06BAFD52" w:rsidR="00693C64" w:rsidRPr="009075BB" w:rsidRDefault="00693C64" w:rsidP="00133523">
      <w:pPr>
        <w:pStyle w:val="Gambar31"/>
        <w:rPr>
          <w:rFonts w:cs="Times New Roman"/>
        </w:rPr>
      </w:pPr>
      <w:bookmarkStart w:id="111" w:name="_Toc19223429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w:t>
      </w:r>
      <w:r w:rsidR="00133523" w:rsidRPr="009075BB">
        <w:rPr>
          <w:rFonts w:cs="Times New Roman"/>
        </w:rPr>
        <w:t>Kelola Kontak</w:t>
      </w:r>
      <w:bookmarkEnd w:id="111"/>
    </w:p>
    <w:p w14:paraId="4E94F9E5" w14:textId="77777777" w:rsidR="00133523" w:rsidRPr="009075BB" w:rsidRDefault="00133523" w:rsidP="00133523">
      <w:pPr>
        <w:pStyle w:val="NoSpacing"/>
        <w:rPr>
          <w:rFonts w:ascii="Times New Roman" w:hAnsi="Times New Roman" w:cs="Times New Roman"/>
          <w:lang w:val="id-ID"/>
        </w:rPr>
      </w:pPr>
    </w:p>
    <w:p w14:paraId="1DD9A73F" w14:textId="37B05F89" w:rsidR="00133523" w:rsidRPr="009075BB" w:rsidRDefault="00133523" w:rsidP="00B500ED">
      <w:pPr>
        <w:pStyle w:val="BodyText"/>
        <w:ind w:left="1134"/>
        <w:rPr>
          <w:lang w:val="id-ID"/>
        </w:rPr>
      </w:pPr>
      <w:r w:rsidRPr="009075BB">
        <w:rPr>
          <w:lang w:val="id-ID"/>
        </w:rPr>
        <w:t>Gambar 3</w:t>
      </w:r>
      <w:r w:rsidR="00D116E7" w:rsidRPr="009075BB">
        <w:rPr>
          <w:lang w:val="en-US"/>
        </w:rPr>
        <w:t>.12</w:t>
      </w:r>
      <w:r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Pr="009075BB">
        <w:t>halaman</w:t>
      </w:r>
      <w:r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41F1D2F6" w14:textId="575EE0A5" w:rsidR="00133523" w:rsidRPr="009075BB" w:rsidRDefault="00133523" w:rsidP="00133523">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DDCFA39" wp14:editId="0F0E6E76">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1">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1B6E07D2" w14:textId="14702027" w:rsidR="00133523" w:rsidRPr="009075BB" w:rsidRDefault="00133523" w:rsidP="00133523">
      <w:pPr>
        <w:pStyle w:val="Gambar31"/>
        <w:rPr>
          <w:rFonts w:cs="Times New Roman"/>
        </w:rPr>
      </w:pPr>
      <w:bookmarkStart w:id="112" w:name="_Toc19223429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112"/>
    </w:p>
    <w:p w14:paraId="2C8E35FC" w14:textId="77777777" w:rsidR="00133523" w:rsidRPr="009075BB" w:rsidRDefault="00133523" w:rsidP="00133523">
      <w:pPr>
        <w:pStyle w:val="NoSpacing"/>
        <w:rPr>
          <w:rFonts w:ascii="Times New Roman" w:hAnsi="Times New Roman" w:cs="Times New Roman"/>
          <w:lang w:val="id-ID"/>
        </w:rPr>
      </w:pPr>
    </w:p>
    <w:p w14:paraId="66B9D8C4" w14:textId="05CC4D26" w:rsidR="00133523" w:rsidRPr="009075BB" w:rsidRDefault="00133523" w:rsidP="00F01B6A">
      <w:pPr>
        <w:pStyle w:val="BodyText"/>
        <w:ind w:left="1134"/>
        <w:rPr>
          <w:lang w:val="id-ID"/>
        </w:rPr>
      </w:pPr>
      <w:r w:rsidRPr="009075BB">
        <w:rPr>
          <w:lang w:val="id-ID"/>
        </w:rPr>
        <w:t>Gambar 3</w:t>
      </w:r>
      <w:r w:rsidR="00D116E7" w:rsidRPr="009075BB">
        <w:rPr>
          <w:lang w:val="en-US"/>
        </w:rPr>
        <w:t>.13</w:t>
      </w:r>
      <w:r w:rsidRPr="009075BB">
        <w:rPr>
          <w:lang w:val="id-ID"/>
        </w:rPr>
        <w:t xml:space="preserve"> menjelaskan rincian aktivitas yang berkaitan dengan pengelolaan </w:t>
      </w:r>
      <w:r w:rsidRPr="009075BB">
        <w:t>prestasi</w:t>
      </w:r>
      <w:r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Pr="009075BB">
        <w:t>untuk</w:t>
      </w:r>
      <w:r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5575E0C3" w14:textId="77777777" w:rsidR="00133523" w:rsidRPr="009075BB" w:rsidRDefault="00133523" w:rsidP="00133523">
      <w:pPr>
        <w:pStyle w:val="NoSpacing"/>
        <w:rPr>
          <w:rFonts w:ascii="Times New Roman" w:hAnsi="Times New Roman" w:cs="Times New Roman"/>
          <w:lang w:val="id-ID"/>
        </w:rPr>
      </w:pPr>
    </w:p>
    <w:p w14:paraId="263C7D8C" w14:textId="67A907A3" w:rsidR="00133523" w:rsidRPr="009075BB" w:rsidRDefault="00133523" w:rsidP="00133523">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96D68C" wp14:editId="2F37A596">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2">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1A10DB4E" w14:textId="28B0EE95" w:rsidR="00133523" w:rsidRPr="009075BB" w:rsidRDefault="00133523" w:rsidP="00133523">
      <w:pPr>
        <w:pStyle w:val="Gambar31"/>
        <w:rPr>
          <w:rFonts w:cs="Times New Roman"/>
        </w:rPr>
      </w:pPr>
      <w:bookmarkStart w:id="113" w:name="_Toc19223429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osting</w:t>
      </w:r>
      <w:bookmarkEnd w:id="113"/>
    </w:p>
    <w:p w14:paraId="26BDA338" w14:textId="77777777" w:rsidR="00133523" w:rsidRPr="009075BB" w:rsidRDefault="00133523" w:rsidP="00133523">
      <w:pPr>
        <w:pStyle w:val="NoSpacing"/>
        <w:rPr>
          <w:rFonts w:ascii="Times New Roman" w:hAnsi="Times New Roman" w:cs="Times New Roman"/>
          <w:lang w:val="id-ID"/>
        </w:rPr>
      </w:pPr>
    </w:p>
    <w:p w14:paraId="0397C107" w14:textId="04D82F28" w:rsidR="00133523" w:rsidRPr="009075BB" w:rsidRDefault="00133523" w:rsidP="00B500ED">
      <w:pPr>
        <w:pStyle w:val="BodyText"/>
        <w:ind w:left="1134"/>
      </w:pPr>
      <w:r w:rsidRPr="009075BB">
        <w:t>Gambar 3</w:t>
      </w:r>
      <w:r w:rsidR="00D116E7" w:rsidRPr="009075BB">
        <w:t>.14</w:t>
      </w:r>
      <w:r w:rsidRPr="009075BB">
        <w:t xml:space="preserve"> menjelaskan rincian aktivitas yang berkaitan dengan pengelolaan posting. Ketika admin atau pembina mengakses dashboard sistem, mereka akan disajikan beberapa pilihan fitur. Setelah pengguna memilih fitur posting, sistem akan mengarahkan mereka ke halaman yang sesuai. Pada halaman tersebut, pengguna dapat melakukan berbagai interaksi untuk memodifikasi data posting, seperti membuat, mengubah, atau menghapus posting. Jika salah satu interaksi tersebut berhasil dilakukan, sistem akan memperbarui data secara otomatis dan menampilkan halaman dengan data posting yang telah diperbarui.</w:t>
      </w:r>
    </w:p>
    <w:p w14:paraId="6FD4CC62" w14:textId="29CDF313" w:rsidR="00133523" w:rsidRPr="009075BB" w:rsidRDefault="00133523" w:rsidP="00133523">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5CF2E7AF" wp14:editId="569F42B5">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3">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42B740F" w14:textId="05E800F2" w:rsidR="00133523" w:rsidRPr="009075BB" w:rsidRDefault="00133523" w:rsidP="00133523">
      <w:pPr>
        <w:pStyle w:val="Gambar31"/>
        <w:rPr>
          <w:rFonts w:cs="Times New Roman"/>
        </w:rPr>
      </w:pPr>
      <w:bookmarkStart w:id="114" w:name="_Toc192234299"/>
      <w:r w:rsidRPr="009075BB">
        <w:rPr>
          <w:rFonts w:cs="Times New Roman"/>
          <w:i/>
        </w:rPr>
        <w:t>Activity</w:t>
      </w:r>
      <w:r w:rsidRPr="009075BB">
        <w:rPr>
          <w:rFonts w:cs="Times New Roman"/>
        </w:rPr>
        <w:t xml:space="preserve"> Diagram Tambah Pelatih dan Pembina</w:t>
      </w:r>
      <w:bookmarkEnd w:id="114"/>
    </w:p>
    <w:p w14:paraId="3078EB67" w14:textId="77777777" w:rsidR="00133523" w:rsidRPr="009075BB" w:rsidRDefault="00133523" w:rsidP="00133523">
      <w:pPr>
        <w:pStyle w:val="NoSpacing"/>
        <w:rPr>
          <w:rFonts w:ascii="Times New Roman" w:hAnsi="Times New Roman" w:cs="Times New Roman"/>
          <w:lang w:val="id-ID"/>
        </w:rPr>
      </w:pPr>
    </w:p>
    <w:p w14:paraId="2FDEF91D" w14:textId="36CEF6E4" w:rsidR="00133523" w:rsidRPr="009075BB" w:rsidRDefault="00133523" w:rsidP="00B500ED">
      <w:pPr>
        <w:pStyle w:val="BodyText"/>
        <w:ind w:left="1134"/>
        <w:rPr>
          <w:lang w:val="id-ID"/>
        </w:rPr>
      </w:pPr>
      <w:r w:rsidRPr="009075BB">
        <w:rPr>
          <w:lang w:val="id-ID"/>
        </w:rPr>
        <w:t>Gambar 3</w:t>
      </w:r>
      <w:r w:rsidR="00D116E7" w:rsidRPr="009075BB">
        <w:rPr>
          <w:lang w:val="en-US"/>
        </w:rPr>
        <w:t>.15</w:t>
      </w:r>
      <w:r w:rsidRPr="009075BB">
        <w:rPr>
          <w:lang w:val="id-ID"/>
        </w:rPr>
        <w:t xml:space="preserve"> menjelaskan rincian aktivitas yang berkaitan dengan penambahan data pelatih dan pembina. Ketika admin mengakses dashboard sistem, admin </w:t>
      </w:r>
      <w:r w:rsidRPr="009075BB">
        <w:t>memilih</w:t>
      </w:r>
      <w:r w:rsidRPr="009075BB">
        <w:rPr>
          <w:lang w:val="id-ID"/>
        </w:rPr>
        <w:t xml:space="preserve"> fitur user dan menekan tombol Tambah. Selanjutnya, sistem akan menampilkan sebuah modal yang berisi formulir input yang harus diisi oleh admin. Setelah formulir diisi, sistem akan </w:t>
      </w:r>
      <w:r w:rsidRPr="009075BB">
        <w:t>melakukan</w:t>
      </w:r>
      <w:r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1807A6ED" w14:textId="05625BE9" w:rsidR="00133523" w:rsidRPr="009075BB" w:rsidRDefault="00133523" w:rsidP="00133523">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96C9F56" wp14:editId="4ECAF429">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4">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57934D56" w14:textId="0DD54D1C" w:rsidR="00133523" w:rsidRPr="009075BB" w:rsidRDefault="00133523" w:rsidP="00133523">
      <w:pPr>
        <w:pStyle w:val="Gambar31"/>
        <w:rPr>
          <w:rFonts w:cs="Times New Roman"/>
        </w:rPr>
      </w:pPr>
      <w:bookmarkStart w:id="115" w:name="_Toc19223430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115"/>
    </w:p>
    <w:p w14:paraId="4AFBD6A1" w14:textId="77777777" w:rsidR="00133523" w:rsidRPr="009075BB" w:rsidRDefault="00133523" w:rsidP="00133523">
      <w:pPr>
        <w:pStyle w:val="NoSpacing"/>
        <w:rPr>
          <w:rFonts w:ascii="Times New Roman" w:hAnsi="Times New Roman" w:cs="Times New Roman"/>
          <w:lang w:val="id-ID"/>
        </w:rPr>
      </w:pPr>
    </w:p>
    <w:p w14:paraId="3A65C5D1" w14:textId="23B2B9BF" w:rsidR="00133523" w:rsidRPr="009075BB" w:rsidRDefault="00FB4346" w:rsidP="00F01B6A">
      <w:pPr>
        <w:pStyle w:val="BodyText"/>
        <w:ind w:left="1134"/>
        <w:rPr>
          <w:lang w:val="id-ID"/>
        </w:rPr>
      </w:pPr>
      <w:r w:rsidRPr="009075BB">
        <w:rPr>
          <w:lang w:val="id-ID"/>
        </w:rPr>
        <w:t>Pada Gambar 3.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6D62A8E8" w14:textId="77777777" w:rsidR="00133523" w:rsidRPr="009075BB" w:rsidRDefault="00133523" w:rsidP="00133523">
      <w:pPr>
        <w:pStyle w:val="NoSpacing"/>
        <w:rPr>
          <w:rFonts w:ascii="Times New Roman" w:hAnsi="Times New Roman" w:cs="Times New Roman"/>
          <w:lang w:val="id-ID"/>
        </w:rPr>
      </w:pPr>
    </w:p>
    <w:p w14:paraId="2555629B" w14:textId="44C41071" w:rsidR="00985EC8" w:rsidRPr="009075BB" w:rsidRDefault="00985EC8" w:rsidP="00985EC8">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30B78B2E" wp14:editId="4EFC570D">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5">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41A470B4" w14:textId="7CC41785" w:rsidR="00985EC8" w:rsidRPr="009075BB" w:rsidRDefault="00985EC8" w:rsidP="00985EC8">
      <w:pPr>
        <w:pStyle w:val="Gambar31"/>
        <w:rPr>
          <w:rFonts w:cs="Times New Roman"/>
        </w:rPr>
      </w:pPr>
      <w:bookmarkStart w:id="116" w:name="_Toc192234301"/>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116"/>
    </w:p>
    <w:p w14:paraId="11B1BDF1" w14:textId="77777777" w:rsidR="00985EC8" w:rsidRPr="009075BB" w:rsidRDefault="00985EC8" w:rsidP="00985EC8">
      <w:pPr>
        <w:pStyle w:val="NoSpacing"/>
        <w:rPr>
          <w:rFonts w:ascii="Times New Roman" w:hAnsi="Times New Roman" w:cs="Times New Roman"/>
          <w:lang w:val="id-ID"/>
        </w:rPr>
      </w:pPr>
    </w:p>
    <w:p w14:paraId="7C2CE04A" w14:textId="67559D1F" w:rsidR="00106ABB" w:rsidRPr="009075BB" w:rsidRDefault="00FB4346" w:rsidP="00B500ED">
      <w:pPr>
        <w:pStyle w:val="BodyText"/>
        <w:ind w:left="1134"/>
        <w:rPr>
          <w:lang w:val="id-ID"/>
        </w:rPr>
      </w:pPr>
      <w:r w:rsidRPr="009075BB">
        <w:rPr>
          <w:lang w:val="id-ID"/>
        </w:rPr>
        <w:t xml:space="preserve">Pada Gambar 3.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60A566C0" w14:textId="4020FEDB" w:rsidR="00106ABB" w:rsidRPr="009075BB" w:rsidRDefault="00106ABB" w:rsidP="00106ABB">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CDDDCB8" wp14:editId="32E96D59">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6">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4248922B" w14:textId="41DA8E42" w:rsidR="00106ABB" w:rsidRPr="009075BB" w:rsidRDefault="00106ABB" w:rsidP="00106ABB">
      <w:pPr>
        <w:pStyle w:val="Gambar31"/>
        <w:rPr>
          <w:rFonts w:cs="Times New Roman"/>
        </w:rPr>
      </w:pPr>
      <w:bookmarkStart w:id="117" w:name="_Toc19223430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117"/>
    </w:p>
    <w:p w14:paraId="3DA70FA8" w14:textId="77777777" w:rsidR="00106ABB" w:rsidRPr="009075BB" w:rsidRDefault="00106ABB" w:rsidP="00106ABB">
      <w:pPr>
        <w:pStyle w:val="NoSpacing"/>
        <w:rPr>
          <w:rFonts w:ascii="Times New Roman" w:hAnsi="Times New Roman" w:cs="Times New Roman"/>
          <w:lang w:val="id-ID"/>
        </w:rPr>
      </w:pPr>
    </w:p>
    <w:p w14:paraId="67288D2E" w14:textId="6A83BD73" w:rsidR="00106ABB" w:rsidRPr="009075BB" w:rsidRDefault="00FB4346" w:rsidP="00B500ED">
      <w:pPr>
        <w:pStyle w:val="BodyText"/>
        <w:ind w:left="1134"/>
        <w:rPr>
          <w:lang w:val="id-ID"/>
        </w:rPr>
      </w:pPr>
      <w:r w:rsidRPr="009075BB">
        <w:rPr>
          <w:lang w:val="id-ID"/>
        </w:rPr>
        <w:t xml:space="preserve">Pada Gambar 3.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19BCF993" w14:textId="22962EA2" w:rsidR="00106ABB" w:rsidRPr="009075BB" w:rsidRDefault="00106ABB" w:rsidP="00106ABB">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687AED4" wp14:editId="2536B79D">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7">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459F9128" w14:textId="5B0045ED" w:rsidR="00106ABB" w:rsidRPr="009075BB" w:rsidRDefault="00106ABB" w:rsidP="00106ABB">
      <w:pPr>
        <w:pStyle w:val="Gambar31"/>
        <w:rPr>
          <w:rFonts w:cs="Times New Roman"/>
        </w:rPr>
      </w:pPr>
      <w:bookmarkStart w:id="118" w:name="_Toc19223430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118"/>
    </w:p>
    <w:p w14:paraId="1655189D" w14:textId="77777777" w:rsidR="00106ABB" w:rsidRPr="009075BB" w:rsidRDefault="00106ABB" w:rsidP="00106ABB">
      <w:pPr>
        <w:pStyle w:val="NoSpacing"/>
        <w:rPr>
          <w:rFonts w:ascii="Times New Roman" w:hAnsi="Times New Roman" w:cs="Times New Roman"/>
          <w:lang w:val="id-ID"/>
        </w:rPr>
      </w:pPr>
    </w:p>
    <w:p w14:paraId="614643C5" w14:textId="7A07F860" w:rsidR="00D015BE" w:rsidRPr="009075BB" w:rsidRDefault="00B500ED" w:rsidP="00B500ED">
      <w:pPr>
        <w:pStyle w:val="BodyText"/>
        <w:ind w:left="1134"/>
        <w:rPr>
          <w:lang w:val="id-ID"/>
        </w:rPr>
      </w:pPr>
      <w:r w:rsidRPr="009075BB">
        <w:rPr>
          <w:lang w:val="id-ID"/>
        </w:rPr>
        <w:t>Pada Gambar 3.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p>
    <w:p w14:paraId="5C6A35CB" w14:textId="5583246F" w:rsidR="00C6185E" w:rsidRPr="009075BB" w:rsidRDefault="00C6185E" w:rsidP="00F01B6A">
      <w:pPr>
        <w:pStyle w:val="BodyText"/>
        <w:numPr>
          <w:ilvl w:val="0"/>
          <w:numId w:val="33"/>
        </w:numPr>
        <w:ind w:left="1701" w:hanging="567"/>
        <w:rPr>
          <w:i/>
          <w:iCs/>
        </w:rPr>
      </w:pPr>
      <w:r w:rsidRPr="009075BB">
        <w:rPr>
          <w:i/>
          <w:iCs/>
        </w:rPr>
        <w:lastRenderedPageBreak/>
        <w:t>Class</w:t>
      </w:r>
      <w:r w:rsidRPr="009075BB">
        <w:t xml:space="preserve"> </w:t>
      </w:r>
      <w:r w:rsidRPr="009075BB">
        <w:rPr>
          <w:i/>
          <w:iCs/>
        </w:rPr>
        <w:t>Diagram</w:t>
      </w:r>
    </w:p>
    <w:p w14:paraId="064495FA" w14:textId="77777777" w:rsidR="00C6185E" w:rsidRPr="009075BB" w:rsidRDefault="00C6185E" w:rsidP="00C6185E">
      <w:pPr>
        <w:pStyle w:val="NoSpacing"/>
        <w:rPr>
          <w:rFonts w:ascii="Times New Roman" w:hAnsi="Times New Roman" w:cs="Times New Roman"/>
        </w:rPr>
      </w:pPr>
    </w:p>
    <w:p w14:paraId="103A5112" w14:textId="38DCD8C9" w:rsidR="00C6185E" w:rsidRPr="009075BB" w:rsidRDefault="006E2C2B" w:rsidP="00C6185E">
      <w:pPr>
        <w:pStyle w:val="NoSpacing"/>
        <w:jc w:val="center"/>
        <w:rPr>
          <w:rFonts w:ascii="Times New Roman" w:hAnsi="Times New Roman" w:cs="Times New Roman"/>
        </w:rPr>
      </w:pPr>
      <w:r w:rsidRPr="009075BB">
        <w:rPr>
          <w:rFonts w:ascii="Times New Roman" w:hAnsi="Times New Roman" w:cs="Times New Roman"/>
          <w:noProof/>
        </w:rPr>
        <w:t xml:space="preserve"> </w:t>
      </w:r>
      <w:r w:rsidR="00C6185E" w:rsidRPr="009075BB">
        <w:rPr>
          <w:rFonts w:ascii="Times New Roman" w:hAnsi="Times New Roman" w:cs="Times New Roman"/>
          <w:noProof/>
        </w:rPr>
        <w:drawing>
          <wp:inline distT="0" distB="0" distL="0" distR="0" wp14:anchorId="4FBC33B2" wp14:editId="2E3D7AC1">
            <wp:extent cx="5400000" cy="7676033"/>
            <wp:effectExtent l="0" t="0" r="0" b="127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00" cy="7676033"/>
                    </a:xfrm>
                    <a:prstGeom prst="rect">
                      <a:avLst/>
                    </a:prstGeom>
                  </pic:spPr>
                </pic:pic>
              </a:graphicData>
            </a:graphic>
          </wp:inline>
        </w:drawing>
      </w:r>
    </w:p>
    <w:p w14:paraId="472FF3DC" w14:textId="21048560" w:rsidR="00374747" w:rsidRPr="009075BB" w:rsidRDefault="00374747" w:rsidP="00374747">
      <w:pPr>
        <w:pStyle w:val="Gambar31"/>
        <w:rPr>
          <w:rFonts w:cs="Times New Roman"/>
        </w:rPr>
      </w:pPr>
      <w:bookmarkStart w:id="119" w:name="_Toc192234304"/>
      <w:r w:rsidRPr="009075BB">
        <w:rPr>
          <w:rFonts w:cs="Times New Roman"/>
          <w:i/>
        </w:rPr>
        <w:t>Class</w:t>
      </w:r>
      <w:r w:rsidRPr="009075BB">
        <w:rPr>
          <w:rFonts w:cs="Times New Roman"/>
        </w:rPr>
        <w:t xml:space="preserve"> </w:t>
      </w:r>
      <w:r w:rsidRPr="009075BB">
        <w:rPr>
          <w:rFonts w:cs="Times New Roman"/>
          <w:i/>
        </w:rPr>
        <w:t>Diagram</w:t>
      </w:r>
      <w:bookmarkEnd w:id="119"/>
      <w:r w:rsidRPr="009075BB">
        <w:rPr>
          <w:rFonts w:cs="Times New Roman"/>
        </w:rPr>
        <w:t xml:space="preserve"> </w:t>
      </w:r>
    </w:p>
    <w:p w14:paraId="15AB29C6" w14:textId="2463F12A" w:rsidR="00374747" w:rsidRPr="009075BB" w:rsidRDefault="00554D6B" w:rsidP="00F01B6A">
      <w:pPr>
        <w:pStyle w:val="BodyText"/>
        <w:ind w:left="1134"/>
        <w:rPr>
          <w:lang w:val="id-ID"/>
        </w:rPr>
      </w:pPr>
      <w:r w:rsidRPr="009075BB">
        <w:rPr>
          <w:lang w:val="id-ID"/>
        </w:rPr>
        <w:lastRenderedPageBreak/>
        <w:t xml:space="preserve">Pada Gambar 3.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6D3A3D06" w14:textId="77777777" w:rsidR="00E6730A" w:rsidRPr="009075BB" w:rsidRDefault="00E6730A" w:rsidP="00E6730A">
      <w:pPr>
        <w:pStyle w:val="NoSpacing"/>
        <w:rPr>
          <w:rFonts w:ascii="Times New Roman" w:hAnsi="Times New Roman" w:cs="Times New Roman"/>
          <w:lang w:val="id-ID"/>
        </w:rPr>
      </w:pPr>
    </w:p>
    <w:p w14:paraId="7312C1FF" w14:textId="14952887" w:rsidR="006E5B4A" w:rsidRPr="009075BB" w:rsidRDefault="00293DA0" w:rsidP="00F01B6A">
      <w:pPr>
        <w:pStyle w:val="BodyText"/>
        <w:numPr>
          <w:ilvl w:val="0"/>
          <w:numId w:val="33"/>
        </w:numPr>
        <w:ind w:left="1701" w:hanging="567"/>
        <w:rPr>
          <w:i/>
          <w:iCs/>
        </w:rPr>
      </w:pPr>
      <w:r w:rsidRPr="009075BB">
        <w:rPr>
          <w:i/>
          <w:iCs/>
        </w:rPr>
        <w:t>Sequence Diagram</w:t>
      </w:r>
    </w:p>
    <w:p w14:paraId="7D67F15F" w14:textId="0C8CBFE8" w:rsidR="00B91DE0" w:rsidRPr="009075BB" w:rsidRDefault="00554D6B" w:rsidP="00F01B6A">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1B672DE5" w14:textId="77777777" w:rsidR="00BD6990" w:rsidRPr="009075BB" w:rsidRDefault="00BD6990" w:rsidP="00BD6990">
      <w:pPr>
        <w:pStyle w:val="NoSpacing"/>
        <w:rPr>
          <w:rFonts w:ascii="Times New Roman" w:hAnsi="Times New Roman" w:cs="Times New Roman"/>
          <w:lang w:val="id"/>
        </w:rPr>
      </w:pPr>
    </w:p>
    <w:p w14:paraId="47627F98" w14:textId="2625A178" w:rsidR="006E5B4A" w:rsidRPr="009075BB" w:rsidRDefault="006E5B4A" w:rsidP="006E5B4A">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0CB03A29" wp14:editId="3D17CC1A">
            <wp:extent cx="5433060" cy="392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9">
                      <a:extLst>
                        <a:ext uri="{28A0092B-C50C-407E-A947-70E740481C1C}">
                          <a14:useLocalDpi xmlns:a14="http://schemas.microsoft.com/office/drawing/2010/main" val="0"/>
                        </a:ext>
                      </a:extLst>
                    </a:blip>
                    <a:stretch>
                      <a:fillRect/>
                    </a:stretch>
                  </pic:blipFill>
                  <pic:spPr>
                    <a:xfrm>
                      <a:off x="0" y="0"/>
                      <a:ext cx="5440807" cy="3934422"/>
                    </a:xfrm>
                    <a:prstGeom prst="rect">
                      <a:avLst/>
                    </a:prstGeom>
                  </pic:spPr>
                </pic:pic>
              </a:graphicData>
            </a:graphic>
          </wp:inline>
        </w:drawing>
      </w:r>
    </w:p>
    <w:p w14:paraId="4F0D4184" w14:textId="7A2996DA" w:rsidR="006E5B4A" w:rsidRPr="009075BB" w:rsidRDefault="006E5B4A" w:rsidP="006E5B4A">
      <w:pPr>
        <w:pStyle w:val="Gambar31"/>
        <w:rPr>
          <w:rFonts w:cs="Times New Roman"/>
        </w:rPr>
      </w:pPr>
      <w:bookmarkStart w:id="120" w:name="_Toc19223430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120"/>
    </w:p>
    <w:p w14:paraId="533F6E19" w14:textId="77777777" w:rsidR="006E5B4A" w:rsidRPr="009075BB" w:rsidRDefault="006E5B4A" w:rsidP="006E5B4A">
      <w:pPr>
        <w:pStyle w:val="NoSpacing"/>
        <w:rPr>
          <w:rFonts w:ascii="Times New Roman" w:hAnsi="Times New Roman" w:cs="Times New Roman"/>
          <w:lang w:val="id-ID"/>
        </w:rPr>
      </w:pPr>
    </w:p>
    <w:p w14:paraId="436F8914" w14:textId="35C6B065" w:rsidR="006E5B4A" w:rsidRPr="009075BB" w:rsidRDefault="00554D6B" w:rsidP="00F01B6A">
      <w:pPr>
        <w:pStyle w:val="BodyText"/>
        <w:ind w:left="1134"/>
        <w:rPr>
          <w:lang w:val="id-ID"/>
        </w:rPr>
      </w:pPr>
      <w:r w:rsidRPr="009075BB">
        <w:rPr>
          <w:lang w:val="id-ID"/>
        </w:rPr>
        <w:t xml:space="preserve">Gambar 3.21 menjelaskan secara terperinci proses </w:t>
      </w:r>
      <w:r w:rsidRPr="009075BB">
        <w:rPr>
          <w:i/>
          <w:lang w:val="id-ID"/>
        </w:rPr>
        <w:t>login</w:t>
      </w:r>
      <w:r w:rsidRPr="009075BB">
        <w:rPr>
          <w:lang w:val="id-ID"/>
        </w:rPr>
        <w:t xml:space="preserve"> pengguna (</w:t>
      </w:r>
      <w:r w:rsidRPr="009075BB">
        <w:rPr>
          <w:i/>
          <w:lang w:val="id-ID"/>
        </w:rPr>
        <w:t>user</w:t>
      </w:r>
      <w:r w:rsidRPr="009075BB">
        <w:rPr>
          <w:lang w:val="id-ID"/>
        </w:rPr>
        <w:t xml:space="preserve">) dalam sistem. Proses dimulai ketika pengguna memasukkan email dan password pada halaman </w:t>
      </w:r>
      <w:r w:rsidRPr="009075BB">
        <w:rPr>
          <w:i/>
          <w:lang w:val="id-ID"/>
        </w:rPr>
        <w:t>login</w:t>
      </w:r>
      <w:r w:rsidRPr="009075BB">
        <w:rPr>
          <w:lang w:val="id-ID"/>
        </w:rPr>
        <w:t xml:space="preserve">. Data yang dimasukkan kemudian dikirimkan ke </w:t>
      </w:r>
      <w:r w:rsidRPr="009075BB">
        <w:rPr>
          <w:i/>
          <w:lang w:val="id-ID"/>
        </w:rPr>
        <w:t>backend</w:t>
      </w:r>
      <w:r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Pr="009075BB">
        <w:rPr>
          <w:i/>
          <w:lang w:val="id-ID"/>
        </w:rPr>
        <w:t>role</w:t>
      </w:r>
      <w:r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4E4C5573" w14:textId="77777777" w:rsidR="006639D7" w:rsidRPr="009075BB" w:rsidRDefault="006639D7" w:rsidP="006639D7">
      <w:pPr>
        <w:pStyle w:val="NoSpacing"/>
        <w:rPr>
          <w:rFonts w:ascii="Times New Roman" w:hAnsi="Times New Roman" w:cs="Times New Roman"/>
          <w:lang w:val="id-ID"/>
        </w:rPr>
      </w:pPr>
    </w:p>
    <w:p w14:paraId="61770C32" w14:textId="775F81F5" w:rsidR="006639D7" w:rsidRPr="009075BB" w:rsidRDefault="006639D7" w:rsidP="006639D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6099256" wp14:editId="45F0D7B2">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60">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90A12F5" w14:textId="590CEED2" w:rsidR="006639D7" w:rsidRPr="009075BB" w:rsidRDefault="006639D7" w:rsidP="006639D7">
      <w:pPr>
        <w:pStyle w:val="Gambar31"/>
        <w:rPr>
          <w:rFonts w:cs="Times New Roman"/>
        </w:rPr>
      </w:pPr>
      <w:bookmarkStart w:id="121" w:name="_Toc192234306"/>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121"/>
    </w:p>
    <w:p w14:paraId="729D766B" w14:textId="77777777" w:rsidR="006639D7" w:rsidRPr="009075BB" w:rsidRDefault="006639D7" w:rsidP="006639D7">
      <w:pPr>
        <w:pStyle w:val="NoSpacing"/>
        <w:rPr>
          <w:rFonts w:ascii="Times New Roman" w:hAnsi="Times New Roman" w:cs="Times New Roman"/>
          <w:lang w:val="id-ID"/>
        </w:rPr>
      </w:pPr>
    </w:p>
    <w:p w14:paraId="5C5A353F" w14:textId="441F78DE" w:rsidR="001C2D16" w:rsidRPr="009075BB" w:rsidRDefault="002E2FA0" w:rsidP="002E2FA0">
      <w:pPr>
        <w:pStyle w:val="BodyText"/>
        <w:ind w:left="1134"/>
        <w:rPr>
          <w:color w:val="FF0000"/>
        </w:rPr>
      </w:pPr>
      <w:r w:rsidRPr="009075BB">
        <w:rPr>
          <w:lang w:val="id-ID"/>
        </w:rPr>
        <w:t xml:space="preserve">Gambar 3.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Pr="009075BB">
        <w:rPr>
          <w:i/>
          <w:lang w:val="id-ID"/>
        </w:rPr>
        <w:t>input</w:t>
      </w:r>
      <w:r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0BB9AA73" w14:textId="64899139" w:rsidR="001C2D16" w:rsidRPr="009075BB" w:rsidRDefault="00C07813" w:rsidP="00C07813">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0C951419" wp14:editId="6A6192B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50B0BBDE" w14:textId="6AC634CD" w:rsidR="00C07813" w:rsidRPr="009075BB" w:rsidRDefault="00C07813" w:rsidP="00C07813">
      <w:pPr>
        <w:pStyle w:val="Gambar31"/>
        <w:rPr>
          <w:rFonts w:cs="Times New Roman"/>
        </w:rPr>
      </w:pPr>
      <w:bookmarkStart w:id="122" w:name="_Toc19223430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122"/>
    </w:p>
    <w:p w14:paraId="13F2672F" w14:textId="77777777" w:rsidR="0003264D" w:rsidRPr="009075BB" w:rsidRDefault="0003264D" w:rsidP="0003264D">
      <w:pPr>
        <w:pStyle w:val="NoSpacing"/>
        <w:rPr>
          <w:rFonts w:ascii="Times New Roman" w:hAnsi="Times New Roman" w:cs="Times New Roman"/>
          <w:lang w:val="id"/>
        </w:rPr>
      </w:pPr>
    </w:p>
    <w:p w14:paraId="01441BB2" w14:textId="0020582B" w:rsidR="00C07813" w:rsidRPr="009075BB" w:rsidRDefault="00C07813" w:rsidP="00F01B6A">
      <w:pPr>
        <w:pStyle w:val="BodyText"/>
        <w:ind w:left="1134"/>
      </w:pPr>
      <w:r w:rsidRPr="009075BB">
        <w:t>Gambar 3</w:t>
      </w:r>
      <w:r w:rsidR="00FF47B3" w:rsidRPr="009075BB">
        <w:t>.23</w:t>
      </w:r>
      <w:r w:rsidRPr="009075BB">
        <w:t xml:space="preserve"> menunjukkan proses alur pengelolaan berita yang dapat dilakukan oleh aktor admin dan pembina melalui tiga komponen utama dalam</w:t>
      </w:r>
      <w:r w:rsidR="00C17B57" w:rsidRPr="009075BB">
        <w:t xml:space="preserve"> sistem, yaitu </w:t>
      </w:r>
      <w:r w:rsidR="00C47EF6" w:rsidRPr="009075BB">
        <w:t>antarmuka</w:t>
      </w:r>
      <w:r w:rsidR="00C17B57" w:rsidRPr="009075BB">
        <w:t xml:space="preserve"> halaman berita</w:t>
      </w:r>
      <w:r w:rsidRPr="009075BB">
        <w:t xml:space="preserve">, </w:t>
      </w:r>
      <w:r w:rsidRPr="009075BB">
        <w:rPr>
          <w:i/>
        </w:rPr>
        <w:t>controller</w:t>
      </w:r>
      <w:r w:rsidRPr="009075BB">
        <w:t xml:space="preserve">, dan </w:t>
      </w:r>
      <w:r w:rsidR="00C17B57" w:rsidRPr="009075BB">
        <w:t>model</w:t>
      </w:r>
      <w:r w:rsidRPr="009075BB">
        <w:t xml:space="preserve"> </w:t>
      </w:r>
      <w:r w:rsidR="00C17B57" w:rsidRPr="009075BB">
        <w:rPr>
          <w:i/>
        </w:rPr>
        <w:t>news</w:t>
      </w:r>
      <w:r w:rsidRPr="009075BB">
        <w:t>. Proses ini diawali dengan admin atau pembina yang mengakses sistem untuk menjalankan fungsi-fungsi sesuai kebutuhan. Fungsi-fungs</w:t>
      </w:r>
      <w:r w:rsidR="00C17B57" w:rsidRPr="009075BB">
        <w:t>i tersebut mencakup penambahan</w:t>
      </w:r>
      <w:r w:rsidRPr="009075BB">
        <w:t>, pengubahan, dan penghapusan data berita yang secara langsung terhubung dengan basis data.</w:t>
      </w:r>
    </w:p>
    <w:p w14:paraId="2CE71D9C" w14:textId="77777777" w:rsidR="00C07813" w:rsidRPr="009075BB" w:rsidRDefault="00C07813" w:rsidP="0003264D">
      <w:pPr>
        <w:pStyle w:val="NoSpacing"/>
        <w:rPr>
          <w:rFonts w:ascii="Times New Roman" w:hAnsi="Times New Roman" w:cs="Times New Roman"/>
          <w:lang w:val="id"/>
        </w:rPr>
      </w:pPr>
    </w:p>
    <w:p w14:paraId="1F871E65" w14:textId="709F3F1C" w:rsidR="00C17B57" w:rsidRPr="009075BB" w:rsidRDefault="00C17B57" w:rsidP="00C17B57">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8450A49" wp14:editId="656FAE06">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1DA5CB9B" w14:textId="11A59CE7" w:rsidR="00C17B57" w:rsidRPr="009075BB" w:rsidRDefault="00C17B57" w:rsidP="00C17B57">
      <w:pPr>
        <w:pStyle w:val="Gambar31"/>
        <w:rPr>
          <w:rFonts w:cs="Times New Roman"/>
        </w:rPr>
      </w:pPr>
      <w:bookmarkStart w:id="123" w:name="_Toc19223430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123"/>
    </w:p>
    <w:p w14:paraId="3D93E4BB" w14:textId="77777777" w:rsidR="00C17B57" w:rsidRPr="009075BB" w:rsidRDefault="00C17B57" w:rsidP="00C17B57">
      <w:pPr>
        <w:pStyle w:val="NoSpacing"/>
        <w:rPr>
          <w:rFonts w:ascii="Times New Roman" w:hAnsi="Times New Roman" w:cs="Times New Roman"/>
          <w:lang w:val="id-ID"/>
        </w:rPr>
      </w:pPr>
    </w:p>
    <w:p w14:paraId="10A190F9" w14:textId="5C870D8B" w:rsidR="00C17B57" w:rsidRPr="009075BB" w:rsidRDefault="00C17B57" w:rsidP="002E2FA0">
      <w:pPr>
        <w:pStyle w:val="BodyText"/>
        <w:ind w:left="1134"/>
        <w:rPr>
          <w:lang w:val="id-ID"/>
        </w:rPr>
      </w:pPr>
      <w:r w:rsidRPr="009075BB">
        <w:rPr>
          <w:lang w:val="id-ID"/>
        </w:rPr>
        <w:t>Gambar 3</w:t>
      </w:r>
      <w:r w:rsidR="00FF47B3" w:rsidRPr="009075BB">
        <w:rPr>
          <w:lang w:val="en-US"/>
        </w:rPr>
        <w:t>.24</w:t>
      </w:r>
      <w:r w:rsidRPr="009075BB">
        <w:rPr>
          <w:lang w:val="id-ID"/>
        </w:rPr>
        <w:t xml:space="preserve"> menggambarkan proses alur pengelolaan galeri yang dilakukan oleh aktor admin dan pembina melalui tiga komponen utama dalam sistem, yaitu antarmuka halaman galeri, </w:t>
      </w:r>
      <w:r w:rsidRPr="009075BB">
        <w:rPr>
          <w:i/>
          <w:lang w:val="id-ID"/>
        </w:rPr>
        <w:t>controller</w:t>
      </w:r>
      <w:r w:rsidRPr="009075BB">
        <w:rPr>
          <w:lang w:val="id-ID"/>
        </w:rPr>
        <w:t xml:space="preserve">, dan model </w:t>
      </w:r>
      <w:r w:rsidRPr="009075BB">
        <w:rPr>
          <w:i/>
          <w:lang w:val="id-ID"/>
        </w:rPr>
        <w:t>Gallery</w:t>
      </w:r>
      <w:r w:rsidRPr="009075BB">
        <w:rPr>
          <w:lang w:val="id-ID"/>
        </w:rPr>
        <w:t xml:space="preserve">. Proses ini diawali dengan </w:t>
      </w:r>
      <w:r w:rsidRPr="009075BB">
        <w:t>admin</w:t>
      </w:r>
      <w:r w:rsidRPr="009075BB">
        <w:rPr>
          <w:lang w:val="id-ID"/>
        </w:rPr>
        <w:t xml:space="preserve"> atau pembina yang </w:t>
      </w:r>
      <w:r w:rsidRPr="009075BB">
        <w:t>mengakses</w:t>
      </w:r>
      <w:r w:rsidRPr="009075BB">
        <w:rPr>
          <w:lang w:val="id-ID"/>
        </w:rPr>
        <w:t xml:space="preserve"> sistem untuk melaksanakan fungsi-fungsi sesuai dengan kebutuhan. Fungsi-fungsi tersebut meliputi penambahan, pengubahan, dan penghapusan data galeri, yang terintegrasi langsung dengan basis data.</w:t>
      </w:r>
    </w:p>
    <w:p w14:paraId="214347CC" w14:textId="2A6AE43E" w:rsidR="00C17B57" w:rsidRPr="009075BB" w:rsidRDefault="00C17B57" w:rsidP="00C17B5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C2D66B" wp14:editId="3E72D351">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6A29CC92" w14:textId="6D908476" w:rsidR="00C17B57" w:rsidRPr="009075BB" w:rsidRDefault="00C17B57" w:rsidP="00C17B57">
      <w:pPr>
        <w:pStyle w:val="Gambar31"/>
        <w:rPr>
          <w:rFonts w:cs="Times New Roman"/>
        </w:rPr>
      </w:pPr>
      <w:bookmarkStart w:id="124" w:name="_Toc19223430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124"/>
    </w:p>
    <w:p w14:paraId="1257881E" w14:textId="77777777" w:rsidR="00C17B57" w:rsidRPr="009075BB" w:rsidRDefault="00C17B57" w:rsidP="00C17B57">
      <w:pPr>
        <w:pStyle w:val="NoSpacing"/>
        <w:rPr>
          <w:rFonts w:ascii="Times New Roman" w:hAnsi="Times New Roman" w:cs="Times New Roman"/>
          <w:lang w:val="id-ID"/>
        </w:rPr>
      </w:pPr>
    </w:p>
    <w:p w14:paraId="7BE266CD" w14:textId="12FBAF76" w:rsidR="00C17B57" w:rsidRPr="009075BB" w:rsidRDefault="00C17B57" w:rsidP="002E2FA0">
      <w:pPr>
        <w:pStyle w:val="BodyText"/>
        <w:ind w:left="1134"/>
        <w:rPr>
          <w:lang w:val="id-ID"/>
        </w:rPr>
      </w:pPr>
      <w:r w:rsidRPr="009075BB">
        <w:rPr>
          <w:lang w:val="id-ID"/>
        </w:rPr>
        <w:t>Gambar 3</w:t>
      </w:r>
      <w:r w:rsidR="00FF47B3" w:rsidRPr="009075BB">
        <w:rPr>
          <w:lang w:val="en-US"/>
        </w:rPr>
        <w:t>.25</w:t>
      </w:r>
      <w:r w:rsidRPr="009075BB">
        <w:rPr>
          <w:lang w:val="id-ID"/>
        </w:rPr>
        <w:t xml:space="preserve"> menjelaskan proses alur pengelolaan jadwal yang dilakukan oleh aktor admin dan pembina melalui tiga komponen utama dalam sistem, yaitu anta</w:t>
      </w:r>
      <w:r w:rsidR="00AD55D7" w:rsidRPr="009075BB">
        <w:rPr>
          <w:lang w:val="id-ID"/>
        </w:rPr>
        <w:t xml:space="preserve">rmuka </w:t>
      </w:r>
      <w:r w:rsidR="00AD55D7" w:rsidRPr="009075BB">
        <w:t>halaman</w:t>
      </w:r>
      <w:r w:rsidR="00AD55D7" w:rsidRPr="009075BB">
        <w:rPr>
          <w:lang w:val="id-ID"/>
        </w:rPr>
        <w:t xml:space="preserve"> jadwal</w:t>
      </w:r>
      <w:r w:rsidRPr="009075BB">
        <w:rPr>
          <w:lang w:val="id-ID"/>
        </w:rPr>
        <w:t xml:space="preserve">, </w:t>
      </w:r>
      <w:r w:rsidRPr="009075BB">
        <w:rPr>
          <w:i/>
          <w:lang w:val="id-ID"/>
        </w:rPr>
        <w:t>controller</w:t>
      </w:r>
      <w:r w:rsidRPr="009075BB">
        <w:rPr>
          <w:lang w:val="id-ID"/>
        </w:rPr>
        <w:t xml:space="preserve">, dan model </w:t>
      </w:r>
      <w:r w:rsidRPr="009075BB">
        <w:rPr>
          <w:i/>
          <w:lang w:val="id-ID"/>
        </w:rPr>
        <w:t>Schedule</w:t>
      </w:r>
      <w:r w:rsidRPr="009075BB">
        <w:rPr>
          <w:lang w:val="id-ID"/>
        </w:rPr>
        <w:t xml:space="preserve">. Proses ini diawali dengan admin atau pembina yang </w:t>
      </w:r>
      <w:r w:rsidRPr="009075BB">
        <w:t>mengakses</w:t>
      </w:r>
      <w:r w:rsidRPr="009075BB">
        <w:rPr>
          <w:lang w:val="id-ID"/>
        </w:rPr>
        <w:t xml:space="preserve"> sistem untuk menjalankan fungsi-fungsi sesuai kebutuhan. Fungsi-fungsi tersebut mencakup penambahan, pengubahan, dan penghapusan data jadwal yang terintegrasi secara langsung dengan basis data.</w:t>
      </w:r>
    </w:p>
    <w:p w14:paraId="1CEDF779" w14:textId="3C149679" w:rsidR="00AD55D7" w:rsidRPr="009075BB" w:rsidRDefault="00AD55D7" w:rsidP="00AD55D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CDD80B0" wp14:editId="4FBA81EC">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1ADCE3B6" w14:textId="4288E53A" w:rsidR="00AD55D7" w:rsidRPr="009075BB" w:rsidRDefault="00AD55D7" w:rsidP="00AD55D7">
      <w:pPr>
        <w:pStyle w:val="Gambar31"/>
        <w:rPr>
          <w:rFonts w:cs="Times New Roman"/>
        </w:rPr>
      </w:pPr>
      <w:bookmarkStart w:id="125" w:name="_Toc192234310"/>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125"/>
    </w:p>
    <w:p w14:paraId="066CC1A8" w14:textId="77777777" w:rsidR="002E2FA0" w:rsidRPr="009075BB" w:rsidRDefault="002E2FA0" w:rsidP="002E2FA0">
      <w:pPr>
        <w:pStyle w:val="NoSpacing"/>
        <w:rPr>
          <w:rFonts w:ascii="Times New Roman" w:hAnsi="Times New Roman" w:cs="Times New Roman"/>
          <w:lang w:val="id-ID"/>
        </w:rPr>
      </w:pPr>
    </w:p>
    <w:p w14:paraId="6DEB23D0" w14:textId="46A0697D" w:rsidR="00AD55D7" w:rsidRPr="009075BB" w:rsidRDefault="00AD55D7" w:rsidP="002E2FA0">
      <w:pPr>
        <w:pStyle w:val="BodyText"/>
        <w:ind w:left="1134"/>
        <w:rPr>
          <w:lang w:val="id-ID"/>
        </w:rPr>
      </w:pPr>
      <w:r w:rsidRPr="009075BB">
        <w:rPr>
          <w:lang w:val="id-ID"/>
        </w:rPr>
        <w:t>Gambar 3</w:t>
      </w:r>
      <w:r w:rsidR="00FF47B3" w:rsidRPr="009075BB">
        <w:rPr>
          <w:lang w:val="en-US"/>
        </w:rPr>
        <w:t>.26</w:t>
      </w:r>
      <w:r w:rsidRPr="009075BB">
        <w:rPr>
          <w:lang w:val="id-ID"/>
        </w:rPr>
        <w:t xml:space="preserve"> menjelaskan proses alur pengelolaan kontak yang dilakukan oleh aktor admin dan pembina melalui tiga komponen utama dalam sistem, yaitu antarmuka halaman kontak, </w:t>
      </w:r>
      <w:r w:rsidRPr="009075BB">
        <w:rPr>
          <w:i/>
          <w:lang w:val="id-ID"/>
        </w:rPr>
        <w:t>controller</w:t>
      </w:r>
      <w:r w:rsidRPr="009075BB">
        <w:rPr>
          <w:lang w:val="id-ID"/>
        </w:rPr>
        <w:t xml:space="preserve">, dan model </w:t>
      </w:r>
      <w:r w:rsidRPr="009075BB">
        <w:rPr>
          <w:i/>
          <w:lang w:val="id-ID"/>
        </w:rPr>
        <w:t>Contact</w:t>
      </w:r>
      <w:r w:rsidRPr="009075BB">
        <w:rPr>
          <w:lang w:val="id-ID"/>
        </w:rPr>
        <w:t xml:space="preserve">. Proses ini dimulai dengan admin </w:t>
      </w:r>
      <w:r w:rsidRPr="009075BB">
        <w:t>atau</w:t>
      </w:r>
      <w:r w:rsidRPr="009075BB">
        <w:rPr>
          <w:lang w:val="id-ID"/>
        </w:rPr>
        <w:t xml:space="preserve"> pembina yang </w:t>
      </w:r>
      <w:r w:rsidRPr="009075BB">
        <w:t>mengakses</w:t>
      </w:r>
      <w:r w:rsidRPr="009075BB">
        <w:rPr>
          <w:lang w:val="id-ID"/>
        </w:rPr>
        <w:t xml:space="preserve"> sistem untuk menjalankan fungsi-fungsi sesuai dengan kebutuhan. Fungsi-fungsi tersebut meliputi penambahan, pengubahan, dan penghapusan data kontak yang terintegrasi secara langsung dengan basis data.</w:t>
      </w:r>
    </w:p>
    <w:p w14:paraId="1CA228F2" w14:textId="4FFDBC3C" w:rsidR="00AD55D7" w:rsidRPr="009075BB" w:rsidRDefault="00AD55D7" w:rsidP="00AD55D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2B29C7" wp14:editId="08FECA7A">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5">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31AA515C" w14:textId="62E98CC4" w:rsidR="00AD55D7" w:rsidRPr="009075BB" w:rsidRDefault="00AD55D7" w:rsidP="00AD55D7">
      <w:pPr>
        <w:pStyle w:val="Gambar31"/>
        <w:rPr>
          <w:rFonts w:cs="Times New Roman"/>
        </w:rPr>
      </w:pPr>
      <w:bookmarkStart w:id="126" w:name="_Toc19223431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Posting</w:t>
      </w:r>
      <w:bookmarkEnd w:id="126"/>
    </w:p>
    <w:p w14:paraId="4C144091" w14:textId="77777777" w:rsidR="00AD55D7" w:rsidRPr="009075BB" w:rsidRDefault="00AD55D7" w:rsidP="00AD55D7">
      <w:pPr>
        <w:pStyle w:val="NoSpacing"/>
        <w:rPr>
          <w:rFonts w:ascii="Times New Roman" w:hAnsi="Times New Roman" w:cs="Times New Roman"/>
          <w:lang w:val="id-ID"/>
        </w:rPr>
      </w:pPr>
    </w:p>
    <w:p w14:paraId="3FFDE633" w14:textId="2E763DBB" w:rsidR="00AD55D7" w:rsidRPr="009075BB" w:rsidRDefault="00AD55D7" w:rsidP="00F01B6A">
      <w:pPr>
        <w:pStyle w:val="BodyText"/>
        <w:ind w:left="1134"/>
        <w:rPr>
          <w:lang w:val="id-ID"/>
        </w:rPr>
      </w:pPr>
      <w:r w:rsidRPr="009075BB">
        <w:rPr>
          <w:lang w:val="id-ID"/>
        </w:rPr>
        <w:t>Gambar 3</w:t>
      </w:r>
      <w:r w:rsidR="00FF47B3" w:rsidRPr="009075BB">
        <w:rPr>
          <w:lang w:val="en-US"/>
        </w:rPr>
        <w:t>.27</w:t>
      </w:r>
      <w:r w:rsidRPr="009075BB">
        <w:rPr>
          <w:lang w:val="id-ID"/>
        </w:rPr>
        <w:t xml:space="preserve"> menjelaskan proses alur pengelolaan posting yang dilakukan oleh ak</w:t>
      </w:r>
      <w:r w:rsidR="002E2FA0" w:rsidRPr="009075BB">
        <w:rPr>
          <w:lang w:val="id-ID"/>
        </w:rPr>
        <w:t xml:space="preserve">tor admin, pelatih, dan pembina. </w:t>
      </w:r>
      <w:r w:rsidRPr="009075BB">
        <w:rPr>
          <w:lang w:val="id-ID"/>
        </w:rPr>
        <w:t>Proses ini diawali dengan pengguna yang mengakses sistem untuk melaksanakan fungsi-fungsi sesuai dengan kebutuhan. Fungsi-fungsi tersebut mencakup penambahan, pengubahan, dan penghapusan data posting yang terintegrasi secara langsung dengan basis data.</w:t>
      </w:r>
    </w:p>
    <w:p w14:paraId="0A74FF1C" w14:textId="77777777" w:rsidR="00AD55D7" w:rsidRPr="009075BB" w:rsidRDefault="00AD55D7" w:rsidP="00AD55D7">
      <w:pPr>
        <w:pStyle w:val="NoSpacing"/>
        <w:rPr>
          <w:rFonts w:ascii="Times New Roman" w:hAnsi="Times New Roman" w:cs="Times New Roman"/>
          <w:lang w:val="id-ID"/>
        </w:rPr>
      </w:pPr>
    </w:p>
    <w:p w14:paraId="39B53DC8" w14:textId="7383BC13" w:rsidR="00AD55D7" w:rsidRPr="009075BB" w:rsidRDefault="00AD55D7" w:rsidP="00AD55D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FD324F5" wp14:editId="3651247F">
            <wp:extent cx="5423368" cy="3983064"/>
            <wp:effectExtent l="0" t="0" r="635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6">
                      <a:extLst>
                        <a:ext uri="{28A0092B-C50C-407E-A947-70E740481C1C}">
                          <a14:useLocalDpi xmlns:a14="http://schemas.microsoft.com/office/drawing/2010/main" val="0"/>
                        </a:ext>
                      </a:extLst>
                    </a:blip>
                    <a:stretch>
                      <a:fillRect/>
                    </a:stretch>
                  </pic:blipFill>
                  <pic:spPr>
                    <a:xfrm>
                      <a:off x="0" y="0"/>
                      <a:ext cx="5466827" cy="4014982"/>
                    </a:xfrm>
                    <a:prstGeom prst="rect">
                      <a:avLst/>
                    </a:prstGeom>
                  </pic:spPr>
                </pic:pic>
              </a:graphicData>
            </a:graphic>
          </wp:inline>
        </w:drawing>
      </w:r>
    </w:p>
    <w:p w14:paraId="51C1E9E2" w14:textId="22260248" w:rsidR="00AD55D7" w:rsidRPr="009075BB" w:rsidRDefault="004350B4" w:rsidP="004350B4">
      <w:pPr>
        <w:pStyle w:val="Gambar31"/>
        <w:rPr>
          <w:rFonts w:cs="Times New Roman"/>
        </w:rPr>
      </w:pPr>
      <w:bookmarkStart w:id="127" w:name="_Toc19223431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127"/>
    </w:p>
    <w:p w14:paraId="2DDFDD36" w14:textId="77777777" w:rsidR="004350B4" w:rsidRPr="009075BB" w:rsidRDefault="004350B4" w:rsidP="004350B4">
      <w:pPr>
        <w:pStyle w:val="NoSpacing"/>
        <w:rPr>
          <w:rFonts w:ascii="Times New Roman" w:hAnsi="Times New Roman" w:cs="Times New Roman"/>
          <w:lang w:val="id-ID"/>
        </w:rPr>
      </w:pPr>
    </w:p>
    <w:p w14:paraId="00363537" w14:textId="45146399" w:rsidR="004350B4" w:rsidRPr="009075BB" w:rsidRDefault="00554D6B" w:rsidP="00F01B6A">
      <w:pPr>
        <w:pStyle w:val="BodyText"/>
        <w:ind w:left="1134"/>
      </w:pPr>
      <w:r w:rsidRPr="009075BB">
        <w:t xml:space="preserve">Gambar 3.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Pr="009075BB">
        <w:rPr>
          <w:i/>
        </w:rPr>
        <w:t>User</w:t>
      </w:r>
      <w:r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63B940E" w14:textId="77777777" w:rsidR="004350B4" w:rsidRPr="009075BB" w:rsidRDefault="004350B4" w:rsidP="004350B4">
      <w:pPr>
        <w:pStyle w:val="NoSpacing"/>
        <w:rPr>
          <w:rFonts w:ascii="Times New Roman" w:hAnsi="Times New Roman" w:cs="Times New Roman"/>
          <w:lang w:val="id"/>
        </w:rPr>
      </w:pPr>
    </w:p>
    <w:p w14:paraId="16ABC7A3" w14:textId="13DD6394" w:rsidR="004350B4" w:rsidRPr="009075BB" w:rsidRDefault="004350B4" w:rsidP="004350B4">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F41D373" wp14:editId="0D88CE26">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7">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4EF5DC77" w14:textId="64FBB740" w:rsidR="004350B4" w:rsidRPr="009075BB" w:rsidRDefault="004350B4" w:rsidP="004350B4">
      <w:pPr>
        <w:pStyle w:val="Gambar31"/>
        <w:rPr>
          <w:rFonts w:cs="Times New Roman"/>
        </w:rPr>
      </w:pPr>
      <w:bookmarkStart w:id="128" w:name="_Toc19223431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128"/>
    </w:p>
    <w:p w14:paraId="3C4FB57F" w14:textId="77777777" w:rsidR="004350B4" w:rsidRPr="009075BB" w:rsidRDefault="004350B4" w:rsidP="004350B4">
      <w:pPr>
        <w:pStyle w:val="NoSpacing"/>
        <w:rPr>
          <w:rFonts w:ascii="Times New Roman" w:hAnsi="Times New Roman" w:cs="Times New Roman"/>
          <w:lang w:val="id-ID"/>
        </w:rPr>
      </w:pPr>
    </w:p>
    <w:p w14:paraId="4C3508CB" w14:textId="00A84F49" w:rsidR="0003264D" w:rsidRPr="009075BB" w:rsidRDefault="004350B4" w:rsidP="00F01B6A">
      <w:pPr>
        <w:pStyle w:val="BodyText"/>
        <w:ind w:left="1134"/>
        <w:rPr>
          <w:lang w:val="id-ID"/>
        </w:rPr>
      </w:pPr>
      <w:r w:rsidRPr="009075BB">
        <w:rPr>
          <w:lang w:val="id-ID"/>
        </w:rPr>
        <w:t>Gambar 3</w:t>
      </w:r>
      <w:r w:rsidR="00FF47B3" w:rsidRPr="009075BB">
        <w:rPr>
          <w:lang w:val="en-US"/>
        </w:rPr>
        <w:t>.29</w:t>
      </w:r>
      <w:r w:rsidRPr="009075BB">
        <w:rPr>
          <w:lang w:val="id-ID"/>
        </w:rPr>
        <w:t xml:space="preserve"> menjelaskan proses alur penambahan pengguna (</w:t>
      </w:r>
      <w:r w:rsidRPr="009075BB">
        <w:rPr>
          <w:i/>
          <w:lang w:val="id-ID"/>
        </w:rPr>
        <w:t>user</w:t>
      </w:r>
      <w:r w:rsidRPr="009075BB">
        <w:rPr>
          <w:lang w:val="id-ID"/>
        </w:rPr>
        <w:t xml:space="preserve">) dengan peran pelatih dan pembina, yang dapat dilakukan oleh admin. Proses ini diawali dengan admin yang mengakses </w:t>
      </w:r>
      <w:r w:rsidRPr="009075BB">
        <w:t>sistem</w:t>
      </w:r>
      <w:r w:rsidRPr="009075BB">
        <w:rPr>
          <w:lang w:val="id-ID"/>
        </w:rPr>
        <w:t xml:space="preserve">, kemudian mengisi formulir yang tersedia pada halaman pengguna. Data yang diisi dalam formulir tersebut kemudian dikirimkan ke model </w:t>
      </w:r>
      <w:r w:rsidRPr="009075BB">
        <w:rPr>
          <w:i/>
          <w:lang w:val="id-ID"/>
        </w:rPr>
        <w:t>User</w:t>
      </w:r>
      <w:r w:rsidRPr="009075BB">
        <w:rPr>
          <w:lang w:val="id-ID"/>
        </w:rPr>
        <w:t xml:space="preserve"> untuk proses validasi. Jika validasi berhasil, data pengguna baru </w:t>
      </w:r>
      <w:r w:rsidRPr="009075BB">
        <w:t>akan</w:t>
      </w:r>
      <w:r w:rsidRPr="009075BB">
        <w:rPr>
          <w:lang w:val="id-ID"/>
        </w:rPr>
        <w:t xml:space="preserve"> disimpan ke dalam basis data.</w:t>
      </w:r>
    </w:p>
    <w:p w14:paraId="30F57BDB" w14:textId="77777777" w:rsidR="00E6730A" w:rsidRPr="009075BB" w:rsidRDefault="00E6730A" w:rsidP="00E6730A">
      <w:pPr>
        <w:pStyle w:val="NoSpacing"/>
        <w:rPr>
          <w:rFonts w:ascii="Times New Roman" w:hAnsi="Times New Roman" w:cs="Times New Roman"/>
          <w:lang w:val="id-ID"/>
        </w:rPr>
      </w:pPr>
    </w:p>
    <w:p w14:paraId="13CC4681" w14:textId="209606BD" w:rsidR="00915665" w:rsidRPr="009075BB" w:rsidRDefault="00865C3C" w:rsidP="009B6975">
      <w:pPr>
        <w:pStyle w:val="Heading3"/>
        <w:numPr>
          <w:ilvl w:val="2"/>
          <w:numId w:val="5"/>
        </w:numPr>
        <w:spacing w:line="360" w:lineRule="auto"/>
        <w:ind w:left="1276" w:hanging="709"/>
        <w:rPr>
          <w:rFonts w:cs="Times New Roman"/>
        </w:rPr>
      </w:pPr>
      <w:bookmarkStart w:id="129" w:name="_Toc192654596"/>
      <w:r w:rsidRPr="009075BB">
        <w:rPr>
          <w:rFonts w:cs="Times New Roman"/>
        </w:rPr>
        <w:t>Perancangan Tampilan</w:t>
      </w:r>
      <w:bookmarkEnd w:id="129"/>
    </w:p>
    <w:p w14:paraId="1EB983FA" w14:textId="3A4BEB7C" w:rsidR="00865C3C" w:rsidRPr="009075BB" w:rsidRDefault="005726EF" w:rsidP="00F01B6A">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w:t>
      </w:r>
      <w:proofErr w:type="gramStart"/>
      <w:r w:rsidRPr="009075BB">
        <w:rPr>
          <w:lang w:val="en-US"/>
        </w:rPr>
        <w:t>akan</w:t>
      </w:r>
      <w:proofErr w:type="gramEnd"/>
      <w:r w:rsidRPr="009075BB">
        <w:rPr>
          <w:lang w:val="en-US"/>
        </w:rPr>
        <w:t xml:space="preserve">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E08E1BD" w14:textId="747069C6" w:rsidR="00865C3C" w:rsidRPr="009075BB" w:rsidRDefault="00854212" w:rsidP="003A2048">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8E89785" wp14:editId="05A0ACCD">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08962" cy="3076781"/>
                    </a:xfrm>
                    <a:prstGeom prst="rect">
                      <a:avLst/>
                    </a:prstGeom>
                  </pic:spPr>
                </pic:pic>
              </a:graphicData>
            </a:graphic>
          </wp:inline>
        </w:drawing>
      </w:r>
    </w:p>
    <w:p w14:paraId="45C8FA48" w14:textId="0F5454C6" w:rsidR="003A2048" w:rsidRPr="009075BB" w:rsidRDefault="00522947" w:rsidP="003A2048">
      <w:pPr>
        <w:pStyle w:val="Gambar31"/>
        <w:rPr>
          <w:rFonts w:cs="Times New Roman"/>
          <w:b/>
          <w:lang w:val="en-US"/>
        </w:rPr>
      </w:pPr>
      <w:bookmarkStart w:id="130" w:name="_Toc192234314"/>
      <w:r w:rsidRPr="009075BB">
        <w:rPr>
          <w:rFonts w:cs="Times New Roman"/>
          <w:lang w:val="en-US"/>
        </w:rPr>
        <w:t>Rancangan Halaman Awal</w:t>
      </w:r>
      <w:bookmarkEnd w:id="130"/>
    </w:p>
    <w:p w14:paraId="4A368834" w14:textId="77777777" w:rsidR="003A2048" w:rsidRPr="009075BB" w:rsidRDefault="003A2048" w:rsidP="003A2048">
      <w:pPr>
        <w:pStyle w:val="NoSpacing"/>
        <w:rPr>
          <w:rFonts w:ascii="Times New Roman" w:hAnsi="Times New Roman" w:cs="Times New Roman"/>
        </w:rPr>
      </w:pPr>
    </w:p>
    <w:p w14:paraId="2CB2012F" w14:textId="31A2592D" w:rsidR="00522947" w:rsidRPr="009075BB" w:rsidRDefault="008D6C7E" w:rsidP="002E2FA0">
      <w:pPr>
        <w:pStyle w:val="BodyText"/>
        <w:ind w:left="567" w:firstLine="709"/>
      </w:pPr>
      <w:r w:rsidRPr="009075BB">
        <w:t>Pada gambar</w:t>
      </w:r>
      <w:r w:rsidR="00FF47B3" w:rsidRPr="009075BB">
        <w:t xml:space="preserve"> 3.30</w:t>
      </w:r>
      <w:r w:rsidR="00C47EF6" w:rsidRPr="009075BB">
        <w:t>, r</w:t>
      </w:r>
      <w:r w:rsidR="00522947" w:rsidRPr="009075BB">
        <w:t xml:space="preserve">ancangan tampilan utama merupakan halaman awal dari sistem informasi </w:t>
      </w:r>
      <w:r w:rsidR="00C47EF6" w:rsidRPr="009075BB">
        <w:rPr>
          <w:i/>
        </w:rPr>
        <w:t>Marching</w:t>
      </w:r>
      <w:r w:rsidR="00C47EF6" w:rsidRPr="009075BB">
        <w:t xml:space="preserve"> </w:t>
      </w:r>
      <w:r w:rsidR="00C47EF6" w:rsidRPr="009075BB">
        <w:rPr>
          <w:i/>
        </w:rPr>
        <w:t>Band</w:t>
      </w:r>
      <w:r w:rsidR="00C47EF6" w:rsidRPr="009075BB">
        <w:t xml:space="preserve"> </w:t>
      </w:r>
      <w:r w:rsidR="00522947" w:rsidRPr="009075BB">
        <w:t xml:space="preserve">Gema Oasis MAN 1 Samarinda. Pada tampilan utama ini, terdapat beberapa </w:t>
      </w:r>
      <w:r w:rsidR="00522947" w:rsidRPr="009075BB">
        <w:rPr>
          <w:lang w:val="en-US"/>
        </w:rPr>
        <w:t>menu</w:t>
      </w:r>
      <w:r w:rsidR="00522947" w:rsidRPr="009075BB">
        <w:t xml:space="preserve"> utama yang dirancang, antara lain </w:t>
      </w:r>
      <w:r w:rsidR="00522947" w:rsidRPr="009075BB">
        <w:rPr>
          <w:i/>
        </w:rPr>
        <w:t>Home</w:t>
      </w:r>
      <w:r w:rsidR="00522947" w:rsidRPr="009075BB">
        <w:t xml:space="preserve">, </w:t>
      </w:r>
      <w:r w:rsidR="00522947" w:rsidRPr="009075BB">
        <w:rPr>
          <w:i/>
        </w:rPr>
        <w:t>Gallery</w:t>
      </w:r>
      <w:r w:rsidR="00522947" w:rsidRPr="009075BB">
        <w:t xml:space="preserve">, </w:t>
      </w:r>
      <w:r w:rsidR="00522947" w:rsidRPr="009075BB">
        <w:rPr>
          <w:i/>
          <w:lang w:val="en-US"/>
        </w:rPr>
        <w:t>News</w:t>
      </w:r>
      <w:r w:rsidR="00522947" w:rsidRPr="009075BB">
        <w:t xml:space="preserve">, </w:t>
      </w:r>
      <w:r w:rsidR="00522947" w:rsidRPr="009075BB">
        <w:rPr>
          <w:i/>
        </w:rPr>
        <w:t>Contact</w:t>
      </w:r>
      <w:r w:rsidR="00522947" w:rsidRPr="009075BB">
        <w:t xml:space="preserve">, </w:t>
      </w:r>
      <w:r w:rsidR="00522947" w:rsidRPr="009075BB">
        <w:rPr>
          <w:i/>
        </w:rPr>
        <w:t>Achievement</w:t>
      </w:r>
      <w:r w:rsidR="00522947" w:rsidRPr="009075BB">
        <w:t xml:space="preserve">, </w:t>
      </w:r>
      <w:r w:rsidR="00522947" w:rsidRPr="009075BB">
        <w:rPr>
          <w:i/>
        </w:rPr>
        <w:t>Registration</w:t>
      </w:r>
      <w:r w:rsidR="00522947" w:rsidRPr="009075BB">
        <w:t xml:space="preserve">, dan </w:t>
      </w:r>
      <w:r w:rsidR="00522947" w:rsidRPr="009075BB">
        <w:rPr>
          <w:i/>
        </w:rPr>
        <w:t>Login</w:t>
      </w:r>
      <w:r w:rsidR="002E2FA0" w:rsidRPr="009075BB">
        <w:t>.</w:t>
      </w:r>
    </w:p>
    <w:p w14:paraId="58D492AA" w14:textId="77777777" w:rsidR="00D015BE" w:rsidRPr="009075BB" w:rsidRDefault="00D015BE" w:rsidP="00522947">
      <w:pPr>
        <w:pStyle w:val="NoSpacing"/>
        <w:rPr>
          <w:rFonts w:ascii="Times New Roman" w:hAnsi="Times New Roman" w:cs="Times New Roman"/>
          <w:lang w:val="id"/>
        </w:rPr>
      </w:pPr>
    </w:p>
    <w:p w14:paraId="43E44403" w14:textId="4DA975F7" w:rsidR="00522947" w:rsidRPr="009075BB" w:rsidRDefault="00854212" w:rsidP="00F551F7">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791F525A" wp14:editId="1EFE62B3">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02400" cy="2312346"/>
                    </a:xfrm>
                    <a:prstGeom prst="rect">
                      <a:avLst/>
                    </a:prstGeom>
                  </pic:spPr>
                </pic:pic>
              </a:graphicData>
            </a:graphic>
          </wp:inline>
        </w:drawing>
      </w:r>
    </w:p>
    <w:p w14:paraId="5D725908" w14:textId="2BF0C58A" w:rsidR="00F551F7" w:rsidRPr="009075BB" w:rsidRDefault="00F551F7" w:rsidP="00F551F7">
      <w:pPr>
        <w:pStyle w:val="Gambar31"/>
        <w:rPr>
          <w:rFonts w:cs="Times New Roman"/>
        </w:rPr>
      </w:pPr>
      <w:bookmarkStart w:id="131" w:name="_Toc192234315"/>
      <w:r w:rsidRPr="009075BB">
        <w:rPr>
          <w:rFonts w:cs="Times New Roman"/>
        </w:rPr>
        <w:t xml:space="preserve">Rancangan Halaman </w:t>
      </w:r>
      <w:r w:rsidRPr="009075BB">
        <w:rPr>
          <w:rFonts w:cs="Times New Roman"/>
          <w:i/>
        </w:rPr>
        <w:t>Gallery</w:t>
      </w:r>
      <w:bookmarkEnd w:id="131"/>
    </w:p>
    <w:p w14:paraId="76DE93AB" w14:textId="77777777" w:rsidR="00DA2201" w:rsidRPr="009075BB" w:rsidRDefault="00DA2201" w:rsidP="00DA2201">
      <w:pPr>
        <w:pStyle w:val="NoSpacing"/>
        <w:rPr>
          <w:rFonts w:ascii="Times New Roman" w:hAnsi="Times New Roman" w:cs="Times New Roman"/>
          <w:lang w:val="id-ID"/>
        </w:rPr>
      </w:pPr>
    </w:p>
    <w:p w14:paraId="34DAE98A" w14:textId="77777777" w:rsidR="00FF47B3" w:rsidRPr="009075BB" w:rsidRDefault="00FF47B3" w:rsidP="00DA2201">
      <w:pPr>
        <w:pStyle w:val="NoSpacing"/>
        <w:rPr>
          <w:rFonts w:ascii="Times New Roman" w:hAnsi="Times New Roman" w:cs="Times New Roman"/>
          <w:lang w:val="id-ID"/>
        </w:rPr>
      </w:pPr>
    </w:p>
    <w:p w14:paraId="781E3D1F" w14:textId="3C43EB9D" w:rsidR="00DA2201" w:rsidRPr="009075BB" w:rsidRDefault="00FF47B3" w:rsidP="002E2FA0">
      <w:pPr>
        <w:pStyle w:val="BodyText"/>
        <w:ind w:left="567" w:firstLine="709"/>
        <w:rPr>
          <w:lang w:val="id-ID"/>
        </w:rPr>
      </w:pPr>
      <w:r w:rsidRPr="009075BB">
        <w:t>Pada gambar 3.31</w:t>
      </w:r>
      <w:r w:rsidR="00C47EF6" w:rsidRPr="009075BB">
        <w:t xml:space="preserve">, </w:t>
      </w:r>
      <w:r w:rsidR="00C47EF6" w:rsidRPr="009075BB">
        <w:rPr>
          <w:lang w:val="id-ID"/>
        </w:rPr>
        <w:t>r</w:t>
      </w:r>
      <w:r w:rsidR="00DA2201" w:rsidRPr="009075BB">
        <w:rPr>
          <w:lang w:val="id-ID"/>
        </w:rPr>
        <w:t xml:space="preserve">ancangan tampilan </w:t>
      </w:r>
      <w:r w:rsidR="00DA2201" w:rsidRPr="009075BB">
        <w:rPr>
          <w:i/>
          <w:lang w:val="id-ID"/>
        </w:rPr>
        <w:t>Gallery</w:t>
      </w:r>
      <w:r w:rsidR="00DA2201" w:rsidRPr="009075BB">
        <w:rPr>
          <w:lang w:val="id-ID"/>
        </w:rPr>
        <w:t xml:space="preserve"> merupakan halaman yang menampilkan </w:t>
      </w:r>
      <w:r w:rsidR="00DA2201" w:rsidRPr="009075BB">
        <w:rPr>
          <w:lang w:val="en-US"/>
        </w:rPr>
        <w:t>foto</w:t>
      </w:r>
      <w:r w:rsidR="00DA2201" w:rsidRPr="009075BB">
        <w:rPr>
          <w:lang w:val="id-ID"/>
        </w:rPr>
        <w:t xml:space="preserve"> dan video terkait kegiatan </w:t>
      </w:r>
      <w:r w:rsidR="00DA2201" w:rsidRPr="009075BB">
        <w:rPr>
          <w:i/>
          <w:lang w:val="id-ID"/>
        </w:rPr>
        <w:t>Marching</w:t>
      </w:r>
      <w:r w:rsidR="00DA2201" w:rsidRPr="009075BB">
        <w:rPr>
          <w:lang w:val="id-ID"/>
        </w:rPr>
        <w:t xml:space="preserve"> </w:t>
      </w:r>
      <w:r w:rsidR="00DA2201" w:rsidRPr="009075BB">
        <w:rPr>
          <w:i/>
          <w:lang w:val="id-ID"/>
        </w:rPr>
        <w:t>Band</w:t>
      </w:r>
      <w:r w:rsidR="00DA2201" w:rsidRPr="009075BB">
        <w:rPr>
          <w:lang w:val="id-ID"/>
        </w:rPr>
        <w:t xml:space="preserve"> Gema Oasis MAN 1 Samarinda.</w:t>
      </w:r>
    </w:p>
    <w:p w14:paraId="15930FCD" w14:textId="67FE699A"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6263028" wp14:editId="114E6CE9">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02400" cy="2935519"/>
                    </a:xfrm>
                    <a:prstGeom prst="rect">
                      <a:avLst/>
                    </a:prstGeom>
                  </pic:spPr>
                </pic:pic>
              </a:graphicData>
            </a:graphic>
          </wp:inline>
        </w:drawing>
      </w:r>
    </w:p>
    <w:p w14:paraId="0DBFCB23" w14:textId="0399A5B3" w:rsidR="00F551F7" w:rsidRPr="009075BB" w:rsidRDefault="00F551F7" w:rsidP="00F551F7">
      <w:pPr>
        <w:pStyle w:val="Gambar31"/>
        <w:rPr>
          <w:rFonts w:cs="Times New Roman"/>
        </w:rPr>
      </w:pPr>
      <w:bookmarkStart w:id="132" w:name="_Toc192234316"/>
      <w:r w:rsidRPr="009075BB">
        <w:rPr>
          <w:rFonts w:cs="Times New Roman"/>
        </w:rPr>
        <w:t xml:space="preserve">Rancangan Halaman Detail </w:t>
      </w:r>
      <w:r w:rsidRPr="009075BB">
        <w:rPr>
          <w:rFonts w:cs="Times New Roman"/>
          <w:i/>
        </w:rPr>
        <w:t>Gallery</w:t>
      </w:r>
      <w:bookmarkEnd w:id="132"/>
    </w:p>
    <w:p w14:paraId="1B91518A" w14:textId="77777777" w:rsidR="00DA2201" w:rsidRPr="009075BB" w:rsidRDefault="00DA2201" w:rsidP="00DA2201">
      <w:pPr>
        <w:pStyle w:val="NoSpacing"/>
        <w:rPr>
          <w:rFonts w:ascii="Times New Roman" w:hAnsi="Times New Roman" w:cs="Times New Roman"/>
          <w:lang w:val="id-ID"/>
        </w:rPr>
      </w:pPr>
    </w:p>
    <w:p w14:paraId="30F1EE28" w14:textId="620DBAA7" w:rsidR="00DA2201" w:rsidRPr="009075BB" w:rsidRDefault="005726EF" w:rsidP="00F01B6A">
      <w:pPr>
        <w:pStyle w:val="BodyText"/>
        <w:ind w:left="567" w:firstLine="709"/>
        <w:rPr>
          <w:lang w:val="id-ID"/>
        </w:rPr>
      </w:pPr>
      <w:r w:rsidRPr="009075BB">
        <w:rPr>
          <w:lang w:val="id-ID"/>
        </w:rPr>
        <w:t xml:space="preserve">Pada Gambar 3.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B26D309" w14:textId="77777777" w:rsidR="00DA2201" w:rsidRPr="009075BB" w:rsidRDefault="00DA2201" w:rsidP="00DA2201">
      <w:pPr>
        <w:pStyle w:val="NoSpacing"/>
        <w:rPr>
          <w:rFonts w:ascii="Times New Roman" w:hAnsi="Times New Roman" w:cs="Times New Roman"/>
          <w:lang w:val="id-ID"/>
        </w:rPr>
      </w:pPr>
    </w:p>
    <w:p w14:paraId="33E23318" w14:textId="7609032F"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2CC0727" wp14:editId="013A997F">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02400" cy="2150358"/>
                    </a:xfrm>
                    <a:prstGeom prst="rect">
                      <a:avLst/>
                    </a:prstGeom>
                  </pic:spPr>
                </pic:pic>
              </a:graphicData>
            </a:graphic>
          </wp:inline>
        </w:drawing>
      </w:r>
    </w:p>
    <w:p w14:paraId="7E7BDC7F" w14:textId="5F9A9A20" w:rsidR="00F551F7" w:rsidRPr="009075BB" w:rsidRDefault="00F551F7" w:rsidP="00F551F7">
      <w:pPr>
        <w:pStyle w:val="Gambar31"/>
        <w:rPr>
          <w:rFonts w:cs="Times New Roman"/>
        </w:rPr>
      </w:pPr>
      <w:bookmarkStart w:id="133" w:name="_Toc192234317"/>
      <w:r w:rsidRPr="009075BB">
        <w:rPr>
          <w:rFonts w:cs="Times New Roman"/>
        </w:rPr>
        <w:t xml:space="preserve">Rancangan Halaman </w:t>
      </w:r>
      <w:r w:rsidRPr="009075BB">
        <w:rPr>
          <w:rFonts w:cs="Times New Roman"/>
          <w:i/>
        </w:rPr>
        <w:t>News</w:t>
      </w:r>
      <w:bookmarkEnd w:id="133"/>
    </w:p>
    <w:p w14:paraId="7B7AF681" w14:textId="77777777" w:rsidR="00DA2201" w:rsidRPr="009075BB" w:rsidRDefault="00DA2201" w:rsidP="00DA2201">
      <w:pPr>
        <w:pStyle w:val="NoSpacing"/>
        <w:rPr>
          <w:rFonts w:ascii="Times New Roman" w:hAnsi="Times New Roman" w:cs="Times New Roman"/>
          <w:lang w:val="id-ID"/>
        </w:rPr>
      </w:pPr>
    </w:p>
    <w:p w14:paraId="374FA4D4" w14:textId="3B3E9B5F" w:rsidR="00DA2201" w:rsidRPr="009075BB" w:rsidRDefault="005726EF" w:rsidP="00F01B6A">
      <w:pPr>
        <w:pStyle w:val="BodyText"/>
        <w:ind w:left="567" w:firstLine="709"/>
        <w:rPr>
          <w:lang w:val="id-ID"/>
        </w:rPr>
      </w:pPr>
      <w:r w:rsidRPr="009075BB">
        <w:rPr>
          <w:lang w:val="id-ID"/>
        </w:rPr>
        <w:t xml:space="preserve">Pada Gambar 3.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56EDFA8A" w14:textId="77777777" w:rsidR="00DA2201" w:rsidRPr="009075BB" w:rsidRDefault="00DA2201" w:rsidP="00DA2201">
      <w:pPr>
        <w:pStyle w:val="NoSpacing"/>
        <w:rPr>
          <w:rFonts w:ascii="Times New Roman" w:hAnsi="Times New Roman" w:cs="Times New Roman"/>
          <w:lang w:val="id-ID"/>
        </w:rPr>
      </w:pPr>
    </w:p>
    <w:p w14:paraId="4855EE33" w14:textId="0B4515C4"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460BB2B" wp14:editId="3E04B26C">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02400" cy="2935519"/>
                    </a:xfrm>
                    <a:prstGeom prst="rect">
                      <a:avLst/>
                    </a:prstGeom>
                  </pic:spPr>
                </pic:pic>
              </a:graphicData>
            </a:graphic>
          </wp:inline>
        </w:drawing>
      </w:r>
    </w:p>
    <w:p w14:paraId="1B8FB4C8" w14:textId="323AE782" w:rsidR="00F551F7" w:rsidRPr="009075BB" w:rsidRDefault="00F551F7" w:rsidP="00F551F7">
      <w:pPr>
        <w:pStyle w:val="Gambar31"/>
        <w:rPr>
          <w:rFonts w:cs="Times New Roman"/>
        </w:rPr>
      </w:pPr>
      <w:bookmarkStart w:id="134" w:name="_Toc192234318"/>
      <w:r w:rsidRPr="009075BB">
        <w:rPr>
          <w:rFonts w:cs="Times New Roman"/>
        </w:rPr>
        <w:t xml:space="preserve">Rancangan Halaman Detail </w:t>
      </w:r>
      <w:r w:rsidRPr="009075BB">
        <w:rPr>
          <w:rFonts w:cs="Times New Roman"/>
          <w:i/>
        </w:rPr>
        <w:t>News</w:t>
      </w:r>
      <w:bookmarkEnd w:id="134"/>
    </w:p>
    <w:p w14:paraId="02B16584" w14:textId="77777777" w:rsidR="00DA2201" w:rsidRPr="009075BB" w:rsidRDefault="00DA2201" w:rsidP="00DA2201">
      <w:pPr>
        <w:pStyle w:val="NoSpacing"/>
        <w:rPr>
          <w:rFonts w:ascii="Times New Roman" w:hAnsi="Times New Roman" w:cs="Times New Roman"/>
          <w:lang w:val="id-ID"/>
        </w:rPr>
      </w:pPr>
    </w:p>
    <w:p w14:paraId="1C6239C6" w14:textId="64B38B00" w:rsidR="000B33B8" w:rsidRPr="009075BB" w:rsidRDefault="000B33B8" w:rsidP="000B33B8">
      <w:pPr>
        <w:pStyle w:val="BodyText"/>
        <w:ind w:left="567" w:firstLine="709"/>
        <w:rPr>
          <w:lang w:val="id-ID"/>
        </w:rPr>
      </w:pPr>
      <w:r w:rsidRPr="009075BB">
        <w:rPr>
          <w:lang w:val="id-ID"/>
        </w:rPr>
        <w:t xml:space="preserve">Pada Gambar 3.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2E10D24F" w14:textId="77777777" w:rsidR="00DA2201" w:rsidRPr="009075BB" w:rsidRDefault="00DA2201" w:rsidP="00DA2201">
      <w:pPr>
        <w:pStyle w:val="NoSpacing"/>
        <w:rPr>
          <w:rFonts w:ascii="Times New Roman" w:hAnsi="Times New Roman" w:cs="Times New Roman"/>
          <w:lang w:val="id-ID"/>
        </w:rPr>
      </w:pPr>
    </w:p>
    <w:p w14:paraId="2EBCBEAC" w14:textId="4174F84E"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F66ACE4" wp14:editId="4854C0EE">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38196" cy="2198103"/>
                    </a:xfrm>
                    <a:prstGeom prst="rect">
                      <a:avLst/>
                    </a:prstGeom>
                  </pic:spPr>
                </pic:pic>
              </a:graphicData>
            </a:graphic>
          </wp:inline>
        </w:drawing>
      </w:r>
    </w:p>
    <w:p w14:paraId="18D0397A" w14:textId="15611CB8" w:rsidR="00F551F7" w:rsidRPr="009075BB" w:rsidRDefault="00F551F7" w:rsidP="00F551F7">
      <w:pPr>
        <w:pStyle w:val="Gambar31"/>
        <w:rPr>
          <w:rFonts w:cs="Times New Roman"/>
        </w:rPr>
      </w:pPr>
      <w:bookmarkStart w:id="135" w:name="_Toc192234319"/>
      <w:r w:rsidRPr="009075BB">
        <w:rPr>
          <w:rFonts w:cs="Times New Roman"/>
        </w:rPr>
        <w:t xml:space="preserve">Rancangan Halaman </w:t>
      </w:r>
      <w:r w:rsidRPr="009075BB">
        <w:rPr>
          <w:rFonts w:cs="Times New Roman"/>
          <w:i/>
        </w:rPr>
        <w:t>Contact</w:t>
      </w:r>
      <w:bookmarkEnd w:id="135"/>
    </w:p>
    <w:p w14:paraId="5660F42B" w14:textId="77777777" w:rsidR="00DA2201" w:rsidRPr="009075BB" w:rsidRDefault="00DA2201" w:rsidP="00DA2201">
      <w:pPr>
        <w:pStyle w:val="NoSpacing"/>
        <w:rPr>
          <w:rFonts w:ascii="Times New Roman" w:hAnsi="Times New Roman" w:cs="Times New Roman"/>
          <w:lang w:val="id-ID"/>
        </w:rPr>
      </w:pPr>
    </w:p>
    <w:p w14:paraId="4285FC85" w14:textId="767A3935" w:rsidR="00DA2201" w:rsidRPr="009075BB" w:rsidRDefault="000B33B8" w:rsidP="000B33B8">
      <w:pPr>
        <w:pStyle w:val="BodyText"/>
        <w:ind w:left="567" w:firstLine="709"/>
        <w:rPr>
          <w:lang w:val="id-ID"/>
        </w:rPr>
      </w:pPr>
      <w:r w:rsidRPr="009075BB">
        <w:rPr>
          <w:lang w:val="id-ID"/>
        </w:rPr>
        <w:t xml:space="preserve">Pada Gambar 3.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7D958D8B" w14:textId="4CAF4606"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B1E21BA" wp14:editId="4FB92C24">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02400" cy="2005808"/>
                    </a:xfrm>
                    <a:prstGeom prst="rect">
                      <a:avLst/>
                    </a:prstGeom>
                  </pic:spPr>
                </pic:pic>
              </a:graphicData>
            </a:graphic>
          </wp:inline>
        </w:drawing>
      </w:r>
    </w:p>
    <w:p w14:paraId="49976A87" w14:textId="60ACC558" w:rsidR="00F551F7" w:rsidRPr="009075BB" w:rsidRDefault="00F551F7" w:rsidP="00F551F7">
      <w:pPr>
        <w:pStyle w:val="Gambar31"/>
        <w:rPr>
          <w:rFonts w:cs="Times New Roman"/>
        </w:rPr>
      </w:pPr>
      <w:bookmarkStart w:id="136" w:name="_Toc192234320"/>
      <w:r w:rsidRPr="009075BB">
        <w:rPr>
          <w:rFonts w:cs="Times New Roman"/>
        </w:rPr>
        <w:t xml:space="preserve">Rancangan Halaman </w:t>
      </w:r>
      <w:r w:rsidRPr="009075BB">
        <w:rPr>
          <w:rFonts w:cs="Times New Roman"/>
          <w:i/>
        </w:rPr>
        <w:t>Achievement</w:t>
      </w:r>
      <w:bookmarkEnd w:id="136"/>
    </w:p>
    <w:p w14:paraId="42BF5549" w14:textId="77777777" w:rsidR="00DA2201" w:rsidRPr="009075BB" w:rsidRDefault="00DA2201" w:rsidP="00DA2201">
      <w:pPr>
        <w:pStyle w:val="NoSpacing"/>
        <w:rPr>
          <w:rFonts w:ascii="Times New Roman" w:hAnsi="Times New Roman" w:cs="Times New Roman"/>
          <w:lang w:val="id-ID"/>
        </w:rPr>
      </w:pPr>
    </w:p>
    <w:p w14:paraId="4137AA4F" w14:textId="744EB2C1" w:rsidR="00DA2201" w:rsidRPr="009075BB" w:rsidRDefault="000B33B8" w:rsidP="00F01B6A">
      <w:pPr>
        <w:pStyle w:val="BodyText"/>
        <w:ind w:left="567" w:firstLine="709"/>
        <w:rPr>
          <w:lang w:val="id-ID"/>
        </w:rPr>
      </w:pPr>
      <w:r w:rsidRPr="009075BB">
        <w:rPr>
          <w:lang w:val="id-ID"/>
        </w:rPr>
        <w:t xml:space="preserve">Pada Gambar 3.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0F8D7BE8" w14:textId="77777777" w:rsidR="00DA2201" w:rsidRPr="009075BB" w:rsidRDefault="00DA2201" w:rsidP="00DA2201">
      <w:pPr>
        <w:pStyle w:val="NoSpacing"/>
        <w:rPr>
          <w:rFonts w:ascii="Times New Roman" w:hAnsi="Times New Roman" w:cs="Times New Roman"/>
          <w:lang w:val="id-ID"/>
        </w:rPr>
      </w:pPr>
    </w:p>
    <w:p w14:paraId="3A24643C" w14:textId="5D4B7F69"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463CEA4" wp14:editId="75A01261">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02400" cy="3341637"/>
                    </a:xfrm>
                    <a:prstGeom prst="rect">
                      <a:avLst/>
                    </a:prstGeom>
                  </pic:spPr>
                </pic:pic>
              </a:graphicData>
            </a:graphic>
          </wp:inline>
        </w:drawing>
      </w:r>
    </w:p>
    <w:p w14:paraId="5F1BBBB3" w14:textId="5994789B" w:rsidR="00F551F7" w:rsidRPr="009075BB" w:rsidRDefault="00F551F7" w:rsidP="00F551F7">
      <w:pPr>
        <w:pStyle w:val="Gambar31"/>
        <w:rPr>
          <w:rFonts w:cs="Times New Roman"/>
        </w:rPr>
      </w:pPr>
      <w:bookmarkStart w:id="137" w:name="_Toc192234321"/>
      <w:r w:rsidRPr="009075BB">
        <w:rPr>
          <w:rFonts w:cs="Times New Roman"/>
        </w:rPr>
        <w:t xml:space="preserve">Rancangan Halaman </w:t>
      </w:r>
      <w:r w:rsidRPr="009075BB">
        <w:rPr>
          <w:rFonts w:cs="Times New Roman"/>
          <w:i/>
        </w:rPr>
        <w:t>Registration</w:t>
      </w:r>
      <w:bookmarkEnd w:id="137"/>
    </w:p>
    <w:p w14:paraId="2F6029EC" w14:textId="77777777" w:rsidR="00124127" w:rsidRPr="009075BB" w:rsidRDefault="00124127" w:rsidP="00124127">
      <w:pPr>
        <w:pStyle w:val="NoSpacing"/>
        <w:rPr>
          <w:rFonts w:ascii="Times New Roman" w:hAnsi="Times New Roman" w:cs="Times New Roman"/>
          <w:lang w:val="id-ID"/>
        </w:rPr>
      </w:pPr>
    </w:p>
    <w:p w14:paraId="6B11CB05" w14:textId="0A2C8B28" w:rsidR="00124127" w:rsidRPr="009075BB" w:rsidRDefault="00FF47B3" w:rsidP="000B33B8">
      <w:pPr>
        <w:pStyle w:val="BodyText"/>
        <w:ind w:left="567" w:firstLine="709"/>
        <w:rPr>
          <w:lang w:val="id-ID"/>
        </w:rPr>
      </w:pPr>
      <w:r w:rsidRPr="009075BB">
        <w:rPr>
          <w:lang w:val="en-US"/>
        </w:rPr>
        <w:t>Pada gambar 3.37</w:t>
      </w:r>
      <w:r w:rsidR="00C47EF6" w:rsidRPr="009075BB">
        <w:rPr>
          <w:lang w:val="en-US"/>
        </w:rPr>
        <w:t xml:space="preserve">, </w:t>
      </w:r>
      <w:r w:rsidR="00C47EF6" w:rsidRPr="009075BB">
        <w:rPr>
          <w:lang w:val="id-ID"/>
        </w:rPr>
        <w:t>r</w:t>
      </w:r>
      <w:r w:rsidR="00124127" w:rsidRPr="009075BB">
        <w:rPr>
          <w:lang w:val="id-ID"/>
        </w:rPr>
        <w:t xml:space="preserve">ancangan halaman </w:t>
      </w:r>
      <w:r w:rsidR="00124127" w:rsidRPr="009075BB">
        <w:rPr>
          <w:i/>
          <w:lang w:val="id-ID"/>
        </w:rPr>
        <w:t>Registration</w:t>
      </w:r>
      <w:r w:rsidR="00124127" w:rsidRPr="009075BB">
        <w:rPr>
          <w:lang w:val="id-ID"/>
        </w:rPr>
        <w:t xml:space="preserve"> merupakan halaman yang digunakan oleh calon anggota untuk mendaftarkan diri sebagai bagian dari </w:t>
      </w:r>
      <w:r w:rsidR="00124127" w:rsidRPr="009075BB">
        <w:rPr>
          <w:i/>
          <w:lang w:val="id-ID"/>
        </w:rPr>
        <w:t>Marching</w:t>
      </w:r>
      <w:r w:rsidR="00124127" w:rsidRPr="009075BB">
        <w:rPr>
          <w:lang w:val="id-ID"/>
        </w:rPr>
        <w:t xml:space="preserve"> </w:t>
      </w:r>
      <w:r w:rsidR="00124127" w:rsidRPr="009075BB">
        <w:rPr>
          <w:i/>
          <w:lang w:val="id-ID"/>
        </w:rPr>
        <w:t>Band</w:t>
      </w:r>
      <w:r w:rsidR="00124127" w:rsidRPr="009075BB">
        <w:rPr>
          <w:lang w:val="id-ID"/>
        </w:rPr>
        <w:t xml:space="preserve"> Gema Oasis MAN 1 Samarinda. Pada halaman ini, calon anggota juga dapat melihat status pendaftaran mereka.</w:t>
      </w:r>
    </w:p>
    <w:p w14:paraId="173A13B0" w14:textId="7DD6D35A" w:rsidR="00F551F7" w:rsidRPr="009075BB" w:rsidRDefault="00854212" w:rsidP="00F551F7">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5770DF2" wp14:editId="53C3EAB3">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06704" cy="2295754"/>
                    </a:xfrm>
                    <a:prstGeom prst="rect">
                      <a:avLst/>
                    </a:prstGeom>
                  </pic:spPr>
                </pic:pic>
              </a:graphicData>
            </a:graphic>
          </wp:inline>
        </w:drawing>
      </w:r>
    </w:p>
    <w:p w14:paraId="2FE3A82D" w14:textId="4A209E09" w:rsidR="00F551F7" w:rsidRPr="009075BB" w:rsidRDefault="00F551F7" w:rsidP="00F551F7">
      <w:pPr>
        <w:pStyle w:val="Gambar31"/>
        <w:rPr>
          <w:rFonts w:cs="Times New Roman"/>
        </w:rPr>
      </w:pPr>
      <w:bookmarkStart w:id="138" w:name="_Toc192234322"/>
      <w:r w:rsidRPr="009075BB">
        <w:rPr>
          <w:rFonts w:cs="Times New Roman"/>
        </w:rPr>
        <w:t xml:space="preserve">Rancangan Halaman </w:t>
      </w:r>
      <w:r w:rsidRPr="009075BB">
        <w:rPr>
          <w:rFonts w:cs="Times New Roman"/>
          <w:i/>
        </w:rPr>
        <w:t>Login</w:t>
      </w:r>
      <w:bookmarkEnd w:id="138"/>
    </w:p>
    <w:p w14:paraId="036CA760" w14:textId="77777777" w:rsidR="00124127" w:rsidRPr="009075BB" w:rsidRDefault="00124127" w:rsidP="00124127">
      <w:pPr>
        <w:pStyle w:val="NoSpacing"/>
        <w:rPr>
          <w:rFonts w:ascii="Times New Roman" w:hAnsi="Times New Roman" w:cs="Times New Roman"/>
          <w:lang w:val="id-ID"/>
        </w:rPr>
      </w:pPr>
    </w:p>
    <w:p w14:paraId="7A5DBD27" w14:textId="5F5BE931" w:rsidR="00124127" w:rsidRPr="009075BB" w:rsidRDefault="00124127" w:rsidP="00F01B6A">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seperti yang ditampilkan pada Gambar 3</w:t>
      </w:r>
      <w:r w:rsidR="00FF47B3"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6E0B5C9F" w14:textId="77777777" w:rsidR="00D015BE" w:rsidRPr="009075BB" w:rsidRDefault="00D015BE" w:rsidP="00124127">
      <w:pPr>
        <w:pStyle w:val="NoSpacing"/>
        <w:rPr>
          <w:rFonts w:ascii="Times New Roman" w:hAnsi="Times New Roman" w:cs="Times New Roman"/>
          <w:lang w:val="id-ID"/>
        </w:rPr>
      </w:pPr>
    </w:p>
    <w:p w14:paraId="60EA833A" w14:textId="6E2ACD88" w:rsidR="00F551F7" w:rsidRPr="009075BB" w:rsidRDefault="00854212" w:rsidP="00850633">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B1BCE78" wp14:editId="21B9D330">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16156" cy="1858644"/>
                    </a:xfrm>
                    <a:prstGeom prst="rect">
                      <a:avLst/>
                    </a:prstGeom>
                  </pic:spPr>
                </pic:pic>
              </a:graphicData>
            </a:graphic>
          </wp:inline>
        </w:drawing>
      </w:r>
    </w:p>
    <w:p w14:paraId="1169D117" w14:textId="4DD23AD6" w:rsidR="00850633" w:rsidRPr="009075BB" w:rsidRDefault="00850633" w:rsidP="00850633">
      <w:pPr>
        <w:pStyle w:val="Gambar31"/>
        <w:rPr>
          <w:rFonts w:cs="Times New Roman"/>
        </w:rPr>
      </w:pPr>
      <w:bookmarkStart w:id="139" w:name="_Toc192234323"/>
      <w:r w:rsidRPr="009075BB">
        <w:rPr>
          <w:rFonts w:cs="Times New Roman"/>
        </w:rPr>
        <w:t>Rancangan Halaman Dashboard Anggota</w:t>
      </w:r>
      <w:bookmarkEnd w:id="139"/>
    </w:p>
    <w:p w14:paraId="76BCE054" w14:textId="77777777" w:rsidR="00711658" w:rsidRPr="009075BB" w:rsidRDefault="00711658" w:rsidP="00711658">
      <w:pPr>
        <w:pStyle w:val="NoSpacing"/>
        <w:rPr>
          <w:rFonts w:ascii="Times New Roman" w:hAnsi="Times New Roman" w:cs="Times New Roman"/>
          <w:lang w:val="id-ID"/>
        </w:rPr>
      </w:pPr>
    </w:p>
    <w:p w14:paraId="25750944" w14:textId="1E0FBA68" w:rsidR="00711658" w:rsidRPr="009075BB" w:rsidRDefault="00711658" w:rsidP="002E2FA0">
      <w:pPr>
        <w:pStyle w:val="BodyText"/>
        <w:ind w:left="567" w:firstLine="709"/>
        <w:rPr>
          <w:lang w:val="id-ID"/>
        </w:rPr>
      </w:pPr>
      <w:r w:rsidRPr="009075BB">
        <w:rPr>
          <w:lang w:val="id-ID"/>
        </w:rPr>
        <w:t>Rancangan halaman dashboard anggota, sebagaimana ditampilkan pada Gambar 3</w:t>
      </w:r>
      <w:r w:rsidR="00FF47B3" w:rsidRPr="009075BB">
        <w:rPr>
          <w:lang w:val="en-US"/>
        </w:rPr>
        <w:t>.39</w:t>
      </w:r>
      <w:r w:rsidRPr="009075BB">
        <w:rPr>
          <w:lang w:val="id-ID"/>
        </w:rPr>
        <w:t>, merupakan halaman utama yang diakses oleh anggota setelah berhasil melakukan login ke dalam sistem. Halaman ini menyajikan beberapa postingan terbaru yang diunggah oleh pelatih dan pembina, serta informasi mengenai jadwal latihan. Selain itu, halaman dashboard juga menyediakan akses ke berbagai menu yang dapat digunakan oleh anggota, seperti menu presensi, postingan, dan profil.</w:t>
      </w:r>
    </w:p>
    <w:p w14:paraId="089EA1B5" w14:textId="475AE6BF" w:rsidR="00850633" w:rsidRPr="009075BB" w:rsidRDefault="00854212" w:rsidP="00850633">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5531790" wp14:editId="6F9B7E94">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02400" cy="2602365"/>
                    </a:xfrm>
                    <a:prstGeom prst="rect">
                      <a:avLst/>
                    </a:prstGeom>
                  </pic:spPr>
                </pic:pic>
              </a:graphicData>
            </a:graphic>
          </wp:inline>
        </w:drawing>
      </w:r>
    </w:p>
    <w:p w14:paraId="1528096C" w14:textId="5DF19E74" w:rsidR="00850633" w:rsidRPr="009075BB" w:rsidRDefault="00850633" w:rsidP="00850633">
      <w:pPr>
        <w:pStyle w:val="Gambar31"/>
        <w:rPr>
          <w:rFonts w:cs="Times New Roman"/>
        </w:rPr>
      </w:pPr>
      <w:bookmarkStart w:id="140" w:name="_Toc192234324"/>
      <w:r w:rsidRPr="009075BB">
        <w:rPr>
          <w:rFonts w:cs="Times New Roman"/>
        </w:rPr>
        <w:t>Rancangan Halaman Presensi Anggota</w:t>
      </w:r>
      <w:bookmarkEnd w:id="140"/>
    </w:p>
    <w:p w14:paraId="099A084A" w14:textId="77777777" w:rsidR="00711658" w:rsidRPr="009075BB" w:rsidRDefault="00711658" w:rsidP="00711658">
      <w:pPr>
        <w:pStyle w:val="NoSpacing"/>
        <w:rPr>
          <w:rFonts w:ascii="Times New Roman" w:hAnsi="Times New Roman" w:cs="Times New Roman"/>
          <w:lang w:val="id-ID"/>
        </w:rPr>
      </w:pPr>
    </w:p>
    <w:p w14:paraId="753CBE45" w14:textId="0F02947C" w:rsidR="00711658" w:rsidRPr="009075BB" w:rsidRDefault="00711658" w:rsidP="00F01B6A">
      <w:pPr>
        <w:pStyle w:val="BodyText"/>
        <w:ind w:left="567" w:firstLine="709"/>
        <w:rPr>
          <w:lang w:val="id-ID"/>
        </w:rPr>
      </w:pPr>
      <w:r w:rsidRPr="009075BB">
        <w:rPr>
          <w:lang w:val="id-ID"/>
        </w:rPr>
        <w:t>Rancangan halaman presensi anggota, sebagaimana ditampilkan pada Gambar 3</w:t>
      </w:r>
      <w:r w:rsidR="00FF47B3" w:rsidRPr="009075BB">
        <w:rPr>
          <w:lang w:val="en-US"/>
        </w:rPr>
        <w:t>.40</w:t>
      </w:r>
      <w:r w:rsidRPr="009075BB">
        <w:rPr>
          <w:lang w:val="id-ID"/>
        </w:rPr>
        <w:t xml:space="preserve">, dirancang untuk memfasilitasi anggota dalam melakukan presensi melalui pemindaian </w:t>
      </w:r>
      <w:r w:rsidRPr="009075BB">
        <w:rPr>
          <w:i/>
          <w:lang w:val="id-ID"/>
        </w:rPr>
        <w:t>QR</w:t>
      </w:r>
      <w:r w:rsidR="00B15112" w:rsidRPr="009075BB">
        <w:rPr>
          <w:i/>
          <w:lang w:val="en-US"/>
        </w:rPr>
        <w:t xml:space="preserve"> Code</w:t>
      </w:r>
      <w:r w:rsidRPr="009075BB">
        <w:rPr>
          <w:lang w:val="id-ID"/>
        </w:rPr>
        <w:t xml:space="preserve"> yang ditampilkan oleh pelatih.</w:t>
      </w:r>
    </w:p>
    <w:p w14:paraId="365C5088" w14:textId="77777777" w:rsidR="00711658" w:rsidRPr="009075BB" w:rsidRDefault="00711658" w:rsidP="00711658">
      <w:pPr>
        <w:pStyle w:val="NoSpacing"/>
        <w:rPr>
          <w:rFonts w:ascii="Times New Roman" w:hAnsi="Times New Roman" w:cs="Times New Roman"/>
          <w:lang w:val="id-ID"/>
        </w:rPr>
      </w:pPr>
    </w:p>
    <w:p w14:paraId="16BC238F" w14:textId="54A78D8C" w:rsidR="00850633" w:rsidRPr="009075BB" w:rsidRDefault="00854212" w:rsidP="00850633">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EE248D" wp14:editId="2C3227BA">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02400" cy="2602365"/>
                    </a:xfrm>
                    <a:prstGeom prst="rect">
                      <a:avLst/>
                    </a:prstGeom>
                  </pic:spPr>
                </pic:pic>
              </a:graphicData>
            </a:graphic>
          </wp:inline>
        </w:drawing>
      </w:r>
    </w:p>
    <w:p w14:paraId="1958B6AA" w14:textId="0CF3BEFF" w:rsidR="00850633" w:rsidRPr="009075BB" w:rsidRDefault="00850633" w:rsidP="00850633">
      <w:pPr>
        <w:pStyle w:val="Gambar31"/>
        <w:rPr>
          <w:rFonts w:cs="Times New Roman"/>
        </w:rPr>
      </w:pPr>
      <w:bookmarkStart w:id="141" w:name="_Toc192234325"/>
      <w:r w:rsidRPr="009075BB">
        <w:rPr>
          <w:rFonts w:cs="Times New Roman"/>
        </w:rPr>
        <w:t xml:space="preserve">Rancangan Halaman </w:t>
      </w:r>
      <w:r w:rsidRPr="009075BB">
        <w:rPr>
          <w:rFonts w:cs="Times New Roman"/>
          <w:i/>
        </w:rPr>
        <w:t>Post</w:t>
      </w:r>
      <w:r w:rsidRPr="009075BB">
        <w:rPr>
          <w:rFonts w:cs="Times New Roman"/>
        </w:rPr>
        <w:t xml:space="preserve"> Anggota</w:t>
      </w:r>
      <w:bookmarkEnd w:id="141"/>
    </w:p>
    <w:p w14:paraId="4AE88DB8" w14:textId="77777777" w:rsidR="00EA1BE8" w:rsidRPr="009075BB" w:rsidRDefault="00EA1BE8" w:rsidP="00EA1BE8">
      <w:pPr>
        <w:pStyle w:val="NoSpacing"/>
        <w:rPr>
          <w:rFonts w:ascii="Times New Roman" w:hAnsi="Times New Roman" w:cs="Times New Roman"/>
          <w:lang w:val="id-ID"/>
        </w:rPr>
      </w:pPr>
    </w:p>
    <w:p w14:paraId="56919606" w14:textId="35E5A8F3" w:rsidR="00EA1BE8" w:rsidRPr="009075BB" w:rsidRDefault="00EA1BE8" w:rsidP="00F01B6A">
      <w:pPr>
        <w:pStyle w:val="BodyText"/>
        <w:ind w:left="567" w:firstLine="709"/>
        <w:rPr>
          <w:lang w:val="id-ID"/>
        </w:rPr>
      </w:pPr>
      <w:r w:rsidRPr="009075BB">
        <w:rPr>
          <w:lang w:val="id-ID"/>
        </w:rPr>
        <w:t>Rancangan halaman posting anggota, sebagaimana ditampilkan pada Gambar 3</w:t>
      </w:r>
      <w:r w:rsidR="00FF47B3" w:rsidRPr="009075BB">
        <w:rPr>
          <w:lang w:val="en-US"/>
        </w:rPr>
        <w:t>.41</w:t>
      </w:r>
      <w:r w:rsidRPr="009075BB">
        <w:rPr>
          <w:lang w:val="id-ID"/>
        </w:rPr>
        <w:t xml:space="preserve">, dirancang untuk menampilkan berbagai postingan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00B15112" w:rsidRPr="009075BB">
        <w:rPr>
          <w:i/>
          <w:lang w:val="en-US"/>
        </w:rPr>
        <w:t>M</w:t>
      </w:r>
      <w:r w:rsidRPr="009075BB">
        <w:rPr>
          <w:i/>
          <w:lang w:val="id-ID"/>
        </w:rPr>
        <w:t>arching</w:t>
      </w:r>
      <w:r w:rsidRPr="009075BB">
        <w:rPr>
          <w:lang w:val="id-ID"/>
        </w:rPr>
        <w:t xml:space="preserve"> </w:t>
      </w:r>
      <w:r w:rsidR="00B15112" w:rsidRPr="009075BB">
        <w:rPr>
          <w:i/>
          <w:lang w:val="en-US"/>
        </w:rPr>
        <w:t>B</w:t>
      </w:r>
      <w:r w:rsidRPr="009075BB">
        <w:rPr>
          <w:i/>
          <w:lang w:val="id-ID"/>
        </w:rPr>
        <w:t>and</w:t>
      </w:r>
      <w:r w:rsidRPr="009075BB">
        <w:rPr>
          <w:lang w:val="id-ID"/>
        </w:rPr>
        <w:t xml:space="preserve"> Gema Oasis MAN 1 Samarinda.</w:t>
      </w:r>
    </w:p>
    <w:p w14:paraId="68543C91" w14:textId="77777777" w:rsidR="00EA1BE8" w:rsidRPr="009075BB" w:rsidRDefault="00EA1BE8" w:rsidP="00EA1BE8">
      <w:pPr>
        <w:pStyle w:val="NoSpacing"/>
        <w:rPr>
          <w:rFonts w:ascii="Times New Roman" w:hAnsi="Times New Roman" w:cs="Times New Roman"/>
          <w:lang w:val="id-ID"/>
        </w:rPr>
      </w:pPr>
    </w:p>
    <w:p w14:paraId="5FE24B71" w14:textId="061B40CC" w:rsidR="00850633" w:rsidRPr="009075BB" w:rsidRDefault="00854212" w:rsidP="00850633">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917B18" wp14:editId="4427DE45">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02400" cy="2602365"/>
                    </a:xfrm>
                    <a:prstGeom prst="rect">
                      <a:avLst/>
                    </a:prstGeom>
                  </pic:spPr>
                </pic:pic>
              </a:graphicData>
            </a:graphic>
          </wp:inline>
        </w:drawing>
      </w:r>
    </w:p>
    <w:p w14:paraId="7DF2ED7D" w14:textId="541F8978" w:rsidR="00850633" w:rsidRPr="009075BB" w:rsidRDefault="00850633" w:rsidP="00850633">
      <w:pPr>
        <w:pStyle w:val="Gambar31"/>
        <w:rPr>
          <w:rFonts w:cs="Times New Roman"/>
        </w:rPr>
      </w:pPr>
      <w:bookmarkStart w:id="142" w:name="_Toc192234326"/>
      <w:r w:rsidRPr="009075BB">
        <w:rPr>
          <w:rFonts w:cs="Times New Roman"/>
        </w:rPr>
        <w:t xml:space="preserve">Rancangan Halaman </w:t>
      </w:r>
      <w:r w:rsidRPr="009075BB">
        <w:rPr>
          <w:rFonts w:cs="Times New Roman"/>
          <w:i/>
        </w:rPr>
        <w:t>Profile</w:t>
      </w:r>
      <w:bookmarkEnd w:id="142"/>
    </w:p>
    <w:p w14:paraId="02A48622" w14:textId="77777777" w:rsidR="00EA1BE8" w:rsidRPr="009075BB" w:rsidRDefault="00EA1BE8" w:rsidP="00EA1BE8">
      <w:pPr>
        <w:pStyle w:val="NoSpacing"/>
        <w:rPr>
          <w:rFonts w:ascii="Times New Roman" w:hAnsi="Times New Roman" w:cs="Times New Roman"/>
          <w:lang w:val="id-ID"/>
        </w:rPr>
      </w:pPr>
    </w:p>
    <w:p w14:paraId="7CBA78B3" w14:textId="7F5A0FBE" w:rsidR="00EA1BE8" w:rsidRPr="009075BB" w:rsidRDefault="00EA1BE8" w:rsidP="00F01B6A">
      <w:pPr>
        <w:pStyle w:val="BodyText"/>
        <w:ind w:left="567" w:firstLine="709"/>
        <w:rPr>
          <w:lang w:val="id-ID"/>
        </w:rPr>
      </w:pPr>
      <w:r w:rsidRPr="009075BB">
        <w:rPr>
          <w:lang w:val="id-ID"/>
        </w:rPr>
        <w:t>Rancangan halaman profil, sebagaimana ditampilkan pada Gambar 3</w:t>
      </w:r>
      <w:r w:rsidR="00FF47B3"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18B56DA2" w14:textId="77777777" w:rsidR="00EA1BE8" w:rsidRPr="009075BB" w:rsidRDefault="00EA1BE8" w:rsidP="00EA1BE8">
      <w:pPr>
        <w:pStyle w:val="NoSpacing"/>
        <w:rPr>
          <w:rFonts w:ascii="Times New Roman" w:hAnsi="Times New Roman" w:cs="Times New Roman"/>
          <w:lang w:val="id-ID"/>
        </w:rPr>
      </w:pPr>
    </w:p>
    <w:p w14:paraId="4A64170F" w14:textId="0463CB2F"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3768040" wp14:editId="1D654E0B">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07455" cy="2060381"/>
                    </a:xfrm>
                    <a:prstGeom prst="rect">
                      <a:avLst/>
                    </a:prstGeom>
                  </pic:spPr>
                </pic:pic>
              </a:graphicData>
            </a:graphic>
          </wp:inline>
        </w:drawing>
      </w:r>
    </w:p>
    <w:p w14:paraId="270D842E" w14:textId="505F4F49" w:rsidR="007C04CE" w:rsidRPr="009075BB" w:rsidRDefault="007C04CE" w:rsidP="007C04CE">
      <w:pPr>
        <w:pStyle w:val="Gambar31"/>
        <w:rPr>
          <w:rFonts w:cs="Times New Roman"/>
        </w:rPr>
      </w:pPr>
      <w:bookmarkStart w:id="143" w:name="_Toc192234327"/>
      <w:r w:rsidRPr="009075BB">
        <w:rPr>
          <w:rFonts w:cs="Times New Roman"/>
        </w:rPr>
        <w:t>Rancangan Halaman Dashboard Pelatih</w:t>
      </w:r>
      <w:bookmarkEnd w:id="143"/>
    </w:p>
    <w:p w14:paraId="5846AA36" w14:textId="77777777" w:rsidR="00EA1BE8" w:rsidRPr="009075BB" w:rsidRDefault="00EA1BE8" w:rsidP="00EA1BE8">
      <w:pPr>
        <w:pStyle w:val="NoSpacing"/>
        <w:rPr>
          <w:rFonts w:ascii="Times New Roman" w:hAnsi="Times New Roman" w:cs="Times New Roman"/>
          <w:lang w:val="id-ID"/>
        </w:rPr>
      </w:pPr>
    </w:p>
    <w:p w14:paraId="5DC56973" w14:textId="5C6EF867" w:rsidR="00EA1BE8" w:rsidRPr="009075BB" w:rsidRDefault="00EA1BE8" w:rsidP="002E2FA0">
      <w:pPr>
        <w:pStyle w:val="BodyText"/>
        <w:ind w:left="567" w:firstLine="709"/>
        <w:rPr>
          <w:lang w:val="id-ID"/>
        </w:rPr>
      </w:pPr>
      <w:r w:rsidRPr="009075BB">
        <w:rPr>
          <w:lang w:val="id-ID"/>
        </w:rPr>
        <w:t>Rancangan halaman dashboard pelatih, sebagaimana ditampilkan pada Gambar 3</w:t>
      </w:r>
      <w:r w:rsidR="00B15112" w:rsidRPr="009075BB">
        <w:rPr>
          <w:lang w:val="en-US"/>
        </w:rPr>
        <w:t>.4</w:t>
      </w:r>
      <w:r w:rsidR="00FF47B3" w:rsidRPr="009075BB">
        <w:rPr>
          <w:lang w:val="en-US"/>
        </w:rPr>
        <w:t>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postingan terbaru yang diunggah oleh pelatih dan pembina, serta informasi terkait jadwal latihan. Selain itu, halaman ini juga menyediakan akses ke berbagai menu fungsional, seperti menu presensi, postingan, pendaftaran, penilaian, data anggota, dan profil.</w:t>
      </w:r>
    </w:p>
    <w:p w14:paraId="0DEB0073" w14:textId="40078961"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7C2E2D78" wp14:editId="3A60EC0F">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02400" cy="2602365"/>
                    </a:xfrm>
                    <a:prstGeom prst="rect">
                      <a:avLst/>
                    </a:prstGeom>
                  </pic:spPr>
                </pic:pic>
              </a:graphicData>
            </a:graphic>
          </wp:inline>
        </w:drawing>
      </w:r>
    </w:p>
    <w:p w14:paraId="737170EB" w14:textId="3782528D" w:rsidR="007C04CE" w:rsidRPr="009075BB" w:rsidRDefault="007C04CE" w:rsidP="007C04CE">
      <w:pPr>
        <w:pStyle w:val="Gambar31"/>
        <w:rPr>
          <w:rFonts w:cs="Times New Roman"/>
        </w:rPr>
      </w:pPr>
      <w:bookmarkStart w:id="144" w:name="_Toc192234328"/>
      <w:r w:rsidRPr="009075BB">
        <w:rPr>
          <w:rFonts w:cs="Times New Roman"/>
        </w:rPr>
        <w:t>Rancangan Halaman Presensi</w:t>
      </w:r>
      <w:bookmarkEnd w:id="144"/>
    </w:p>
    <w:p w14:paraId="7AA0C5EC" w14:textId="77777777" w:rsidR="00EA1BE8" w:rsidRPr="009075BB" w:rsidRDefault="00EA1BE8" w:rsidP="00EA1BE8">
      <w:pPr>
        <w:pStyle w:val="NoSpacing"/>
        <w:rPr>
          <w:rFonts w:ascii="Times New Roman" w:hAnsi="Times New Roman" w:cs="Times New Roman"/>
          <w:lang w:val="id-ID"/>
        </w:rPr>
      </w:pPr>
    </w:p>
    <w:p w14:paraId="04D5E5F3" w14:textId="2589DA59" w:rsidR="00EA1BE8" w:rsidRPr="009075BB" w:rsidRDefault="008D3787" w:rsidP="00F01B6A">
      <w:pPr>
        <w:pStyle w:val="BodyText"/>
        <w:ind w:left="567" w:firstLine="709"/>
        <w:rPr>
          <w:lang w:val="id-ID"/>
        </w:rPr>
      </w:pPr>
      <w:r w:rsidRPr="009075BB">
        <w:rPr>
          <w:lang w:val="id-ID"/>
        </w:rPr>
        <w:t>Rancangan halaman presensi, sebagaimana ditampilkan pada Gambar 3</w:t>
      </w:r>
      <w:r w:rsidR="00FF47B3"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1CE34E75" w14:textId="77777777" w:rsidR="00EA1BE8" w:rsidRPr="009075BB" w:rsidRDefault="00EA1BE8" w:rsidP="00EA1BE8">
      <w:pPr>
        <w:pStyle w:val="NoSpacing"/>
        <w:rPr>
          <w:rFonts w:ascii="Times New Roman" w:hAnsi="Times New Roman" w:cs="Times New Roman"/>
          <w:lang w:val="id-ID"/>
        </w:rPr>
      </w:pPr>
    </w:p>
    <w:p w14:paraId="6AAF97C9" w14:textId="15732AEE"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42B25E" wp14:editId="59E60403">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401" cy="2514810"/>
                    </a:xfrm>
                    <a:prstGeom prst="rect">
                      <a:avLst/>
                    </a:prstGeom>
                  </pic:spPr>
                </pic:pic>
              </a:graphicData>
            </a:graphic>
          </wp:inline>
        </w:drawing>
      </w:r>
    </w:p>
    <w:p w14:paraId="1DA5CAFC" w14:textId="68CC1D83" w:rsidR="007C04CE" w:rsidRPr="009075BB" w:rsidRDefault="007C04CE" w:rsidP="007C04CE">
      <w:pPr>
        <w:pStyle w:val="Gambar31"/>
        <w:rPr>
          <w:rFonts w:cs="Times New Roman"/>
        </w:rPr>
      </w:pPr>
      <w:bookmarkStart w:id="145" w:name="_Toc192234329"/>
      <w:r w:rsidRPr="009075BB">
        <w:rPr>
          <w:rFonts w:cs="Times New Roman"/>
        </w:rPr>
        <w:t>Rancangan Tambah Presensi</w:t>
      </w:r>
      <w:bookmarkEnd w:id="145"/>
    </w:p>
    <w:p w14:paraId="5B36888C" w14:textId="77777777" w:rsidR="008D3787" w:rsidRPr="009075BB" w:rsidRDefault="008D3787" w:rsidP="008D3787">
      <w:pPr>
        <w:pStyle w:val="NoSpacing"/>
        <w:rPr>
          <w:rFonts w:ascii="Times New Roman" w:hAnsi="Times New Roman" w:cs="Times New Roman"/>
          <w:lang w:val="id-ID"/>
        </w:rPr>
      </w:pPr>
    </w:p>
    <w:p w14:paraId="56FF6FB8" w14:textId="283C7258" w:rsidR="008D3787" w:rsidRPr="009075BB" w:rsidRDefault="008D3787" w:rsidP="002E2FA0">
      <w:pPr>
        <w:pStyle w:val="BodyText"/>
        <w:ind w:left="567" w:firstLine="709"/>
        <w:rPr>
          <w:lang w:val="id-ID"/>
        </w:rPr>
      </w:pPr>
      <w:r w:rsidRPr="009075BB">
        <w:rPr>
          <w:lang w:val="id-ID"/>
        </w:rPr>
        <w:t>Rancangan tambah presensi, sebagaimana ditampilkan pada Gambar 3</w:t>
      </w:r>
      <w:r w:rsidR="00FF47B3"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28D001F" w14:textId="5A887CA7"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23004A" wp14:editId="52920CD5">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902402" cy="2735809"/>
                    </a:xfrm>
                    <a:prstGeom prst="rect">
                      <a:avLst/>
                    </a:prstGeom>
                  </pic:spPr>
                </pic:pic>
              </a:graphicData>
            </a:graphic>
          </wp:inline>
        </w:drawing>
      </w:r>
    </w:p>
    <w:p w14:paraId="7995270B" w14:textId="7466F412" w:rsidR="007C04CE" w:rsidRPr="009075BB" w:rsidRDefault="007C04CE" w:rsidP="007C04CE">
      <w:pPr>
        <w:pStyle w:val="Gambar31"/>
        <w:rPr>
          <w:rFonts w:cs="Times New Roman"/>
        </w:rPr>
      </w:pPr>
      <w:bookmarkStart w:id="146" w:name="_Toc192234330"/>
      <w:r w:rsidRPr="009075BB">
        <w:rPr>
          <w:rFonts w:cs="Times New Roman"/>
        </w:rPr>
        <w:t>Rancangan Halaman Detail Presensi</w:t>
      </w:r>
      <w:bookmarkEnd w:id="146"/>
    </w:p>
    <w:p w14:paraId="2FECDF72" w14:textId="77777777" w:rsidR="008D3787" w:rsidRPr="009075BB" w:rsidRDefault="008D3787" w:rsidP="008D3787">
      <w:pPr>
        <w:pStyle w:val="NoSpacing"/>
        <w:rPr>
          <w:rFonts w:ascii="Times New Roman" w:hAnsi="Times New Roman" w:cs="Times New Roman"/>
          <w:lang w:val="id-ID"/>
        </w:rPr>
      </w:pPr>
    </w:p>
    <w:p w14:paraId="48568190" w14:textId="3A523334" w:rsidR="008D3787" w:rsidRPr="009075BB" w:rsidRDefault="008D3787" w:rsidP="00F01B6A">
      <w:pPr>
        <w:pStyle w:val="BodyText"/>
        <w:ind w:left="567" w:firstLine="709"/>
        <w:rPr>
          <w:lang w:val="id-ID"/>
        </w:rPr>
      </w:pPr>
      <w:r w:rsidRPr="009075BB">
        <w:rPr>
          <w:lang w:val="id-ID"/>
        </w:rPr>
        <w:t>Halaman detail presensi, sebagaimana ditampilkan pada Gambar 3</w:t>
      </w:r>
      <w:r w:rsidR="00FF47B3"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2D44ED76" w14:textId="77777777" w:rsidR="008D3787" w:rsidRPr="009075BB" w:rsidRDefault="008D3787" w:rsidP="008D3787">
      <w:pPr>
        <w:pStyle w:val="NoSpacing"/>
        <w:rPr>
          <w:rFonts w:ascii="Times New Roman" w:hAnsi="Times New Roman" w:cs="Times New Roman"/>
          <w:lang w:val="id-ID"/>
        </w:rPr>
      </w:pPr>
    </w:p>
    <w:p w14:paraId="18393C6A" w14:textId="769BFBFD"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91F1C55" wp14:editId="078B9BA9">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02400" cy="1971850"/>
                    </a:xfrm>
                    <a:prstGeom prst="rect">
                      <a:avLst/>
                    </a:prstGeom>
                  </pic:spPr>
                </pic:pic>
              </a:graphicData>
            </a:graphic>
          </wp:inline>
        </w:drawing>
      </w:r>
    </w:p>
    <w:p w14:paraId="2CAE3BEB" w14:textId="516B6C69" w:rsidR="007C04CE" w:rsidRPr="009075BB" w:rsidRDefault="007C04CE" w:rsidP="007C04CE">
      <w:pPr>
        <w:pStyle w:val="Gambar31"/>
        <w:rPr>
          <w:rFonts w:cs="Times New Roman"/>
        </w:rPr>
      </w:pPr>
      <w:bookmarkStart w:id="147" w:name="_Toc192234331"/>
      <w:r w:rsidRPr="009075BB">
        <w:rPr>
          <w:rFonts w:cs="Times New Roman"/>
        </w:rPr>
        <w:t xml:space="preserve">Rancangan Halaman </w:t>
      </w:r>
      <w:r w:rsidRPr="009075BB">
        <w:rPr>
          <w:rFonts w:cs="Times New Roman"/>
          <w:i/>
        </w:rPr>
        <w:t>Post</w:t>
      </w:r>
      <w:bookmarkEnd w:id="147"/>
    </w:p>
    <w:p w14:paraId="4D1AD511" w14:textId="77777777" w:rsidR="00CC6285" w:rsidRPr="009075BB" w:rsidRDefault="00CC6285" w:rsidP="00CC6285">
      <w:pPr>
        <w:pStyle w:val="NoSpacing"/>
        <w:rPr>
          <w:rFonts w:ascii="Times New Roman" w:hAnsi="Times New Roman" w:cs="Times New Roman"/>
          <w:lang w:val="id-ID"/>
        </w:rPr>
      </w:pPr>
    </w:p>
    <w:p w14:paraId="196CC478" w14:textId="059F5FBC" w:rsidR="00CC6285" w:rsidRPr="009075BB" w:rsidRDefault="00A94899" w:rsidP="00F01B6A">
      <w:pPr>
        <w:pStyle w:val="BodyText"/>
        <w:ind w:left="567" w:firstLine="709"/>
        <w:rPr>
          <w:lang w:val="id-ID"/>
        </w:rPr>
      </w:pPr>
      <w:r w:rsidRPr="009075BB">
        <w:rPr>
          <w:lang w:val="id-ID"/>
        </w:rPr>
        <w:t>Pada Gambar 3</w:t>
      </w:r>
      <w:r w:rsidR="00FF47B3" w:rsidRPr="009075BB">
        <w:rPr>
          <w:lang w:val="en-US"/>
        </w:rPr>
        <w:t>.47</w:t>
      </w:r>
      <w:r w:rsidRPr="009075BB">
        <w:rPr>
          <w:lang w:val="id-ID"/>
        </w:rPr>
        <w:t xml:space="preserve">, rancangan halaman </w:t>
      </w:r>
      <w:r w:rsidRPr="009075BB">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postingan yang telah dibuat. Halaman ini juga dilengkapi dengan fitur untuk membuat postingan baru. Halaman ini dirancang agar dapat diakses oleh pelatih, pembina, dan admin.</w:t>
      </w:r>
    </w:p>
    <w:p w14:paraId="7CB9FA85" w14:textId="77777777" w:rsidR="00CC6285" w:rsidRPr="009075BB" w:rsidRDefault="00CC6285" w:rsidP="00CC6285">
      <w:pPr>
        <w:pStyle w:val="NoSpacing"/>
        <w:rPr>
          <w:rFonts w:ascii="Times New Roman" w:hAnsi="Times New Roman" w:cs="Times New Roman"/>
          <w:lang w:val="id-ID"/>
        </w:rPr>
      </w:pPr>
    </w:p>
    <w:p w14:paraId="5FDA439E" w14:textId="5FE2A894"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56A2DE1" wp14:editId="4C259CA7">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02400" cy="2602365"/>
                    </a:xfrm>
                    <a:prstGeom prst="rect">
                      <a:avLst/>
                    </a:prstGeom>
                  </pic:spPr>
                </pic:pic>
              </a:graphicData>
            </a:graphic>
          </wp:inline>
        </w:drawing>
      </w:r>
    </w:p>
    <w:p w14:paraId="0C66730E" w14:textId="448C0609" w:rsidR="007C04CE" w:rsidRPr="009075BB" w:rsidRDefault="007C04CE" w:rsidP="007C04CE">
      <w:pPr>
        <w:pStyle w:val="Gambar31"/>
        <w:rPr>
          <w:rFonts w:cs="Times New Roman"/>
        </w:rPr>
      </w:pPr>
      <w:bookmarkStart w:id="148" w:name="_Toc192234332"/>
      <w:r w:rsidRPr="009075BB">
        <w:rPr>
          <w:rFonts w:cs="Times New Roman"/>
        </w:rPr>
        <w:t xml:space="preserve">Rancangan </w:t>
      </w:r>
      <w:r w:rsidR="00A94899" w:rsidRPr="009075BB">
        <w:rPr>
          <w:rFonts w:cs="Times New Roman"/>
          <w:lang w:val="en-US"/>
        </w:rPr>
        <w:t>Buat</w:t>
      </w:r>
      <w:r w:rsidRPr="009075BB">
        <w:rPr>
          <w:rFonts w:cs="Times New Roman"/>
        </w:rPr>
        <w:t xml:space="preserve"> </w:t>
      </w:r>
      <w:r w:rsidRPr="009075BB">
        <w:rPr>
          <w:rFonts w:cs="Times New Roman"/>
          <w:i/>
        </w:rPr>
        <w:t>Post</w:t>
      </w:r>
      <w:bookmarkEnd w:id="148"/>
    </w:p>
    <w:p w14:paraId="4DC3E8F1" w14:textId="77777777" w:rsidR="00A94899" w:rsidRPr="009075BB" w:rsidRDefault="00A94899" w:rsidP="00A94899">
      <w:pPr>
        <w:pStyle w:val="NoSpacing"/>
        <w:rPr>
          <w:rFonts w:ascii="Times New Roman" w:hAnsi="Times New Roman" w:cs="Times New Roman"/>
          <w:lang w:val="id-ID"/>
        </w:rPr>
      </w:pPr>
    </w:p>
    <w:p w14:paraId="6FCC447B" w14:textId="7F3C8DC5" w:rsidR="00A94899" w:rsidRPr="009075BB" w:rsidRDefault="00A94899" w:rsidP="00F01B6A">
      <w:pPr>
        <w:pStyle w:val="BodyText"/>
        <w:ind w:left="567" w:firstLine="709"/>
        <w:rPr>
          <w:lang w:val="id-ID"/>
        </w:rPr>
      </w:pPr>
      <w:r w:rsidRPr="009075BB">
        <w:rPr>
          <w:lang w:val="id-ID"/>
        </w:rPr>
        <w:t xml:space="preserve">Rancangan halaman buat </w:t>
      </w:r>
      <w:r w:rsidRPr="009075BB">
        <w:rPr>
          <w:i/>
          <w:lang w:val="id-ID"/>
        </w:rPr>
        <w:t>post</w:t>
      </w:r>
      <w:r w:rsidRPr="009075BB">
        <w:rPr>
          <w:lang w:val="id-ID"/>
        </w:rPr>
        <w:t>, sebagaimana ditampilkan pada Gambar 3</w:t>
      </w:r>
      <w:r w:rsidR="00FF47B3"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w:t>
      </w:r>
      <w:r w:rsidR="00D015BE" w:rsidRPr="009075BB">
        <w:rPr>
          <w:lang w:val="id-ID"/>
        </w:rPr>
        <w:t>l, file, dan informasi tambahan</w:t>
      </w:r>
      <w:r w:rsidRPr="009075BB">
        <w:rPr>
          <w:lang w:val="id-ID"/>
        </w:rPr>
        <w:t>. Halaman ini dirancang untuk dapat diakses oleh pelatih, pembina, dan admin.</w:t>
      </w:r>
    </w:p>
    <w:p w14:paraId="0A6C2836" w14:textId="77777777" w:rsidR="00A94899" w:rsidRPr="009075BB" w:rsidRDefault="00A94899" w:rsidP="00A94899">
      <w:pPr>
        <w:pStyle w:val="NoSpacing"/>
        <w:rPr>
          <w:rFonts w:ascii="Times New Roman" w:hAnsi="Times New Roman" w:cs="Times New Roman"/>
          <w:lang w:val="id-ID"/>
        </w:rPr>
      </w:pPr>
    </w:p>
    <w:p w14:paraId="1BF4B456" w14:textId="44B6D4C6"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50D76D0" wp14:editId="7F1F33CC">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2400" cy="1971850"/>
                    </a:xfrm>
                    <a:prstGeom prst="rect">
                      <a:avLst/>
                    </a:prstGeom>
                  </pic:spPr>
                </pic:pic>
              </a:graphicData>
            </a:graphic>
          </wp:inline>
        </w:drawing>
      </w:r>
    </w:p>
    <w:p w14:paraId="48C4B951" w14:textId="74FBDC48" w:rsidR="007C04CE" w:rsidRPr="009075BB" w:rsidRDefault="007C04CE" w:rsidP="007C04CE">
      <w:pPr>
        <w:pStyle w:val="Gambar31"/>
        <w:rPr>
          <w:rFonts w:cs="Times New Roman"/>
        </w:rPr>
      </w:pPr>
      <w:bookmarkStart w:id="149" w:name="_Toc192234333"/>
      <w:r w:rsidRPr="009075BB">
        <w:rPr>
          <w:rFonts w:cs="Times New Roman"/>
        </w:rPr>
        <w:t>Rancangan Halaman Pendaftar</w:t>
      </w:r>
      <w:bookmarkEnd w:id="149"/>
    </w:p>
    <w:p w14:paraId="7103D090" w14:textId="77777777" w:rsidR="00A94899" w:rsidRPr="009075BB" w:rsidRDefault="00A94899" w:rsidP="00A94899">
      <w:pPr>
        <w:pStyle w:val="NoSpacing"/>
        <w:rPr>
          <w:rFonts w:ascii="Times New Roman" w:hAnsi="Times New Roman" w:cs="Times New Roman"/>
          <w:lang w:val="id-ID"/>
        </w:rPr>
      </w:pPr>
    </w:p>
    <w:p w14:paraId="51C15588" w14:textId="285F9025" w:rsidR="00A94899" w:rsidRPr="009075BB" w:rsidRDefault="000B33B8" w:rsidP="000B33B8">
      <w:pPr>
        <w:pStyle w:val="BodyText"/>
        <w:ind w:left="567" w:firstLine="709"/>
        <w:rPr>
          <w:lang w:val="id-ID"/>
        </w:rPr>
      </w:pPr>
      <w:r w:rsidRPr="009075BB">
        <w:rPr>
          <w:lang w:val="id-ID"/>
        </w:rPr>
        <w:t xml:space="preserve">Rancangan halaman Pendaftar, sebagaimana ditampilkan pada Gambar 3.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00BBFF21" w14:textId="213E180A"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2CF586" wp14:editId="2E025D80">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909048" cy="2499965"/>
                    </a:xfrm>
                    <a:prstGeom prst="rect">
                      <a:avLst/>
                    </a:prstGeom>
                  </pic:spPr>
                </pic:pic>
              </a:graphicData>
            </a:graphic>
          </wp:inline>
        </w:drawing>
      </w:r>
    </w:p>
    <w:p w14:paraId="7D3EBD8C" w14:textId="079F2A5C" w:rsidR="007C04CE" w:rsidRPr="009075BB" w:rsidRDefault="007C04CE" w:rsidP="007C04CE">
      <w:pPr>
        <w:pStyle w:val="Gambar31"/>
        <w:rPr>
          <w:rFonts w:cs="Times New Roman"/>
        </w:rPr>
      </w:pPr>
      <w:bookmarkStart w:id="150" w:name="_Toc192234334"/>
      <w:r w:rsidRPr="009075BB">
        <w:rPr>
          <w:rFonts w:cs="Times New Roman"/>
        </w:rPr>
        <w:t>Rancangan Halaman Detail Pendaftar</w:t>
      </w:r>
      <w:bookmarkEnd w:id="150"/>
    </w:p>
    <w:p w14:paraId="54CEE56B" w14:textId="77777777" w:rsidR="00A94899" w:rsidRPr="009075BB" w:rsidRDefault="00A94899" w:rsidP="00A94899">
      <w:pPr>
        <w:pStyle w:val="NoSpacing"/>
        <w:rPr>
          <w:rFonts w:ascii="Times New Roman" w:hAnsi="Times New Roman" w:cs="Times New Roman"/>
          <w:lang w:val="id-ID"/>
        </w:rPr>
      </w:pPr>
    </w:p>
    <w:p w14:paraId="20441D9A" w14:textId="367F1517" w:rsidR="00A94899" w:rsidRPr="009075BB" w:rsidRDefault="00A94899" w:rsidP="00F01B6A">
      <w:pPr>
        <w:pStyle w:val="BodyText"/>
        <w:ind w:left="567" w:firstLine="709"/>
        <w:rPr>
          <w:lang w:val="id-ID"/>
        </w:rPr>
      </w:pPr>
      <w:r w:rsidRPr="009075BB">
        <w:rPr>
          <w:lang w:val="id-ID"/>
        </w:rPr>
        <w:t>Rancangan halaman detail pendaftar, sebagaimana ditampilkan pada Gambar 3</w:t>
      </w:r>
      <w:r w:rsidR="00FF47B3"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70306DB7" w14:textId="77777777" w:rsidR="00A94899" w:rsidRPr="009075BB" w:rsidRDefault="00A94899" w:rsidP="00A94899">
      <w:pPr>
        <w:pStyle w:val="NoSpacing"/>
        <w:rPr>
          <w:rFonts w:ascii="Times New Roman" w:hAnsi="Times New Roman" w:cs="Times New Roman"/>
          <w:lang w:val="id-ID"/>
        </w:rPr>
      </w:pPr>
    </w:p>
    <w:p w14:paraId="1F598859" w14:textId="7944E00E"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2547324" wp14:editId="02A027B4">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19022" cy="2615316"/>
                    </a:xfrm>
                    <a:prstGeom prst="rect">
                      <a:avLst/>
                    </a:prstGeom>
                  </pic:spPr>
                </pic:pic>
              </a:graphicData>
            </a:graphic>
          </wp:inline>
        </w:drawing>
      </w:r>
    </w:p>
    <w:p w14:paraId="0028CC64" w14:textId="4439CF71" w:rsidR="007C04CE" w:rsidRPr="009075BB" w:rsidRDefault="007C04CE" w:rsidP="007C04CE">
      <w:pPr>
        <w:pStyle w:val="Gambar31"/>
        <w:rPr>
          <w:rFonts w:cs="Times New Roman"/>
        </w:rPr>
      </w:pPr>
      <w:bookmarkStart w:id="151" w:name="_Toc192234335"/>
      <w:r w:rsidRPr="009075BB">
        <w:rPr>
          <w:rFonts w:cs="Times New Roman"/>
        </w:rPr>
        <w:t>Rancangan Halaman Penilaian</w:t>
      </w:r>
      <w:bookmarkEnd w:id="151"/>
    </w:p>
    <w:p w14:paraId="620A399C" w14:textId="77777777" w:rsidR="00A94899" w:rsidRPr="009075BB" w:rsidRDefault="00A94899" w:rsidP="00A94899">
      <w:pPr>
        <w:pStyle w:val="NoSpacing"/>
        <w:rPr>
          <w:rFonts w:ascii="Times New Roman" w:hAnsi="Times New Roman" w:cs="Times New Roman"/>
          <w:lang w:val="id-ID"/>
        </w:rPr>
      </w:pPr>
    </w:p>
    <w:p w14:paraId="660F7A1A" w14:textId="4953D0F1" w:rsidR="00A94899" w:rsidRPr="009075BB" w:rsidRDefault="000B33B8" w:rsidP="00B87E44">
      <w:pPr>
        <w:pStyle w:val="BodyText"/>
        <w:ind w:left="567" w:firstLine="709"/>
        <w:rPr>
          <w:lang w:val="id-ID"/>
        </w:rPr>
      </w:pPr>
      <w:r w:rsidRPr="009075BB">
        <w:rPr>
          <w:lang w:val="id-ID"/>
        </w:rPr>
        <w:t xml:space="preserve">Rancangan halaman Penilaian, sebagaimana ditampilkan pada Gambar 3.51, merupakan halaman yang dirancang untuk digunakan oleh pelatih dalam melakukan penilaian terhadap anggota. Halaman ini memungkinkan pelatih untuk memberikan evaluasi kinerja anggota berdasarkan kriteria tertentu, seperti </w:t>
      </w:r>
      <w:r w:rsidR="00B87E44" w:rsidRPr="009075BB">
        <w:rPr>
          <w:lang w:val="id-ID"/>
        </w:rPr>
        <w:t>teknik bermain, kedisiplinan</w:t>
      </w:r>
      <w:r w:rsidRPr="009075BB">
        <w:rPr>
          <w:lang w:val="id-ID"/>
        </w:rPr>
        <w:t>, serta aspek lain yang relevan dengan performa.</w:t>
      </w:r>
    </w:p>
    <w:p w14:paraId="2439BFFA" w14:textId="3FA54B35"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3430C44" wp14:editId="25A82F98">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911949" cy="2416353"/>
                    </a:xfrm>
                    <a:prstGeom prst="rect">
                      <a:avLst/>
                    </a:prstGeom>
                  </pic:spPr>
                </pic:pic>
              </a:graphicData>
            </a:graphic>
          </wp:inline>
        </w:drawing>
      </w:r>
    </w:p>
    <w:p w14:paraId="78D7ED47" w14:textId="48DA5AC3" w:rsidR="007C04CE" w:rsidRPr="009075BB" w:rsidRDefault="007C04CE" w:rsidP="007C04CE">
      <w:pPr>
        <w:pStyle w:val="Gambar31"/>
        <w:rPr>
          <w:rFonts w:cs="Times New Roman"/>
        </w:rPr>
      </w:pPr>
      <w:bookmarkStart w:id="152" w:name="_Toc192234336"/>
      <w:r w:rsidRPr="009075BB">
        <w:rPr>
          <w:rFonts w:cs="Times New Roman"/>
        </w:rPr>
        <w:t>Rancangan Halaman Anggota</w:t>
      </w:r>
      <w:bookmarkEnd w:id="152"/>
    </w:p>
    <w:p w14:paraId="47A43D51" w14:textId="77777777" w:rsidR="001934FE" w:rsidRPr="009075BB" w:rsidRDefault="001934FE" w:rsidP="001934FE">
      <w:pPr>
        <w:pStyle w:val="NoSpacing"/>
        <w:rPr>
          <w:rFonts w:ascii="Times New Roman" w:hAnsi="Times New Roman" w:cs="Times New Roman"/>
          <w:lang w:val="id-ID"/>
        </w:rPr>
      </w:pPr>
    </w:p>
    <w:p w14:paraId="02D13867" w14:textId="5F1FE3D8" w:rsidR="001934FE" w:rsidRPr="009075BB" w:rsidRDefault="001934FE" w:rsidP="00F01B6A">
      <w:pPr>
        <w:pStyle w:val="BodyText"/>
        <w:ind w:left="567" w:firstLine="709"/>
        <w:rPr>
          <w:lang w:val="id-ID"/>
        </w:rPr>
      </w:pPr>
      <w:r w:rsidRPr="009075BB">
        <w:rPr>
          <w:lang w:val="id-ID"/>
        </w:rPr>
        <w:t>Rancangan halaman anggota, sebagaimana ditampilkan pada Gambar 3</w:t>
      </w:r>
      <w:r w:rsidR="00FF47B3"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2F6D7114" w14:textId="77777777" w:rsidR="001934FE" w:rsidRPr="009075BB" w:rsidRDefault="001934FE" w:rsidP="001934FE">
      <w:pPr>
        <w:pStyle w:val="NoSpacing"/>
        <w:rPr>
          <w:rFonts w:ascii="Times New Roman" w:hAnsi="Times New Roman" w:cs="Times New Roman"/>
          <w:lang w:val="id-ID"/>
        </w:rPr>
      </w:pPr>
    </w:p>
    <w:p w14:paraId="32497852" w14:textId="35ED0CF4"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216C521" wp14:editId="13D1AFA2">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11357" cy="2540179"/>
                    </a:xfrm>
                    <a:prstGeom prst="rect">
                      <a:avLst/>
                    </a:prstGeom>
                  </pic:spPr>
                </pic:pic>
              </a:graphicData>
            </a:graphic>
          </wp:inline>
        </w:drawing>
      </w:r>
    </w:p>
    <w:p w14:paraId="69929F4B" w14:textId="0C101475" w:rsidR="007C04CE" w:rsidRPr="009075BB" w:rsidRDefault="007C04CE" w:rsidP="007C04CE">
      <w:pPr>
        <w:pStyle w:val="Gambar31"/>
        <w:rPr>
          <w:rFonts w:cs="Times New Roman"/>
        </w:rPr>
      </w:pPr>
      <w:bookmarkStart w:id="153" w:name="_Toc192234337"/>
      <w:r w:rsidRPr="009075BB">
        <w:rPr>
          <w:rFonts w:cs="Times New Roman"/>
        </w:rPr>
        <w:t>Rancangan Halaman Dashboard Pembina</w:t>
      </w:r>
      <w:bookmarkEnd w:id="153"/>
    </w:p>
    <w:p w14:paraId="7488777D" w14:textId="77777777" w:rsidR="00F01F2E" w:rsidRPr="009075BB" w:rsidRDefault="00F01F2E" w:rsidP="00F01F2E">
      <w:pPr>
        <w:pStyle w:val="NoSpacing"/>
        <w:rPr>
          <w:rFonts w:ascii="Times New Roman" w:hAnsi="Times New Roman" w:cs="Times New Roman"/>
          <w:lang w:val="id-ID"/>
        </w:rPr>
      </w:pPr>
    </w:p>
    <w:p w14:paraId="2F7CC41A" w14:textId="6E4BA3F4" w:rsidR="00F01F2E" w:rsidRPr="009075BB" w:rsidRDefault="00F01F2E" w:rsidP="00B87E44">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sebagaimana ditampilkan pada Gambar 3</w:t>
      </w:r>
      <w:r w:rsidR="00FF47B3"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postingan terbaru yang diunggah oleh pelatih dan pembina, serta informasi terkait jadwal latihan. Selain itu, halaman ini juga menyediakan akses ke berbagai menu fungsional, seperti menu presensi, postingan,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72B4C1C" w14:textId="4EC71A0D"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F489A" wp14:editId="1E688CA8">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12409" cy="2906707"/>
                    </a:xfrm>
                    <a:prstGeom prst="rect">
                      <a:avLst/>
                    </a:prstGeom>
                  </pic:spPr>
                </pic:pic>
              </a:graphicData>
            </a:graphic>
          </wp:inline>
        </w:drawing>
      </w:r>
    </w:p>
    <w:p w14:paraId="5FED91BC" w14:textId="552E3065" w:rsidR="007C04CE" w:rsidRPr="009075BB" w:rsidRDefault="007C04CE" w:rsidP="007C04CE">
      <w:pPr>
        <w:pStyle w:val="Gambar31"/>
        <w:rPr>
          <w:rFonts w:cs="Times New Roman"/>
        </w:rPr>
      </w:pPr>
      <w:bookmarkStart w:id="154" w:name="_Toc192234338"/>
      <w:r w:rsidRPr="009075BB">
        <w:rPr>
          <w:rFonts w:cs="Times New Roman"/>
        </w:rPr>
        <w:t>Rancangan Halaman Laporan</w:t>
      </w:r>
      <w:bookmarkEnd w:id="154"/>
    </w:p>
    <w:p w14:paraId="23C3301D" w14:textId="77777777" w:rsidR="00F01F2E" w:rsidRPr="009075BB" w:rsidRDefault="00F01F2E" w:rsidP="00F01F2E">
      <w:pPr>
        <w:pStyle w:val="NoSpacing"/>
        <w:rPr>
          <w:rFonts w:ascii="Times New Roman" w:hAnsi="Times New Roman" w:cs="Times New Roman"/>
          <w:lang w:val="id-ID"/>
        </w:rPr>
      </w:pPr>
    </w:p>
    <w:p w14:paraId="1219A107" w14:textId="6E7DA432" w:rsidR="00F01F2E" w:rsidRPr="009075BB" w:rsidRDefault="00F01F2E" w:rsidP="00F01B6A">
      <w:pPr>
        <w:pStyle w:val="BodyText"/>
        <w:ind w:left="567" w:firstLine="709"/>
        <w:rPr>
          <w:lang w:val="id-ID"/>
        </w:rPr>
      </w:pPr>
      <w:r w:rsidRPr="009075BB">
        <w:rPr>
          <w:lang w:val="en-US"/>
        </w:rPr>
        <w:t>Rancangan</w:t>
      </w:r>
      <w:r w:rsidRPr="009075BB">
        <w:rPr>
          <w:lang w:val="id-ID"/>
        </w:rPr>
        <w:t xml:space="preserve"> halaman laporan, sebagaimana ditampilkan pada Gambar 3</w:t>
      </w:r>
      <w:r w:rsidR="00FF47B3" w:rsidRPr="009075BB">
        <w:rPr>
          <w:lang w:val="en-US"/>
        </w:rPr>
        <w:t>.54</w:t>
      </w:r>
      <w:r w:rsidRPr="009075BB">
        <w:rPr>
          <w:lang w:val="id-ID"/>
        </w:rPr>
        <w:t>, menyajikan daftar nilai anggota yang dinilai oleh pelatih, yang dapat diakses oleh pembina berdasarkan semester yang dipilih.</w:t>
      </w:r>
    </w:p>
    <w:p w14:paraId="7C4350DF" w14:textId="77777777" w:rsidR="00F01F2E" w:rsidRPr="009075BB" w:rsidRDefault="00F01F2E" w:rsidP="00F01F2E">
      <w:pPr>
        <w:pStyle w:val="NoSpacing"/>
        <w:rPr>
          <w:rFonts w:ascii="Times New Roman" w:hAnsi="Times New Roman" w:cs="Times New Roman"/>
          <w:lang w:val="id-ID"/>
        </w:rPr>
      </w:pPr>
    </w:p>
    <w:p w14:paraId="45F5B159" w14:textId="1DB03680"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C279CFA" wp14:editId="646F848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913010" cy="3007815"/>
                    </a:xfrm>
                    <a:prstGeom prst="rect">
                      <a:avLst/>
                    </a:prstGeom>
                  </pic:spPr>
                </pic:pic>
              </a:graphicData>
            </a:graphic>
          </wp:inline>
        </w:drawing>
      </w:r>
    </w:p>
    <w:p w14:paraId="680378BE" w14:textId="3D3B3A72" w:rsidR="007C04CE" w:rsidRPr="009075BB" w:rsidRDefault="007C04CE" w:rsidP="007C04CE">
      <w:pPr>
        <w:pStyle w:val="Gambar31"/>
        <w:rPr>
          <w:rFonts w:cs="Times New Roman"/>
        </w:rPr>
      </w:pPr>
      <w:bookmarkStart w:id="155" w:name="_Toc192234339"/>
      <w:r w:rsidRPr="009075BB">
        <w:rPr>
          <w:rFonts w:cs="Times New Roman"/>
        </w:rPr>
        <w:t>Rancangan Halaman Jadwal</w:t>
      </w:r>
      <w:bookmarkEnd w:id="155"/>
    </w:p>
    <w:p w14:paraId="06AB7D75" w14:textId="77777777" w:rsidR="00F01F2E" w:rsidRPr="009075BB" w:rsidRDefault="00F01F2E" w:rsidP="00F01F2E">
      <w:pPr>
        <w:pStyle w:val="NoSpacing"/>
        <w:rPr>
          <w:rFonts w:ascii="Times New Roman" w:hAnsi="Times New Roman" w:cs="Times New Roman"/>
          <w:lang w:val="id-ID"/>
        </w:rPr>
      </w:pPr>
    </w:p>
    <w:p w14:paraId="179D474C" w14:textId="11FEF2C5" w:rsidR="007373CB" w:rsidRPr="009075BB" w:rsidRDefault="00F01F2E" w:rsidP="002E2FA0">
      <w:pPr>
        <w:pStyle w:val="BodyText"/>
        <w:ind w:left="567" w:firstLine="709"/>
        <w:rPr>
          <w:lang w:val="id-ID"/>
        </w:rPr>
      </w:pPr>
      <w:r w:rsidRPr="009075BB">
        <w:rPr>
          <w:lang w:val="id-ID"/>
        </w:rPr>
        <w:t>Rancangan halaman jadwal, sebagaimana ditampilkan pada Gambar 3</w:t>
      </w:r>
      <w:r w:rsidR="00FF47B3"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w:t>
      </w:r>
      <w:r w:rsidR="002E2FA0" w:rsidRPr="009075BB">
        <w:rPr>
          <w:lang w:val="id-ID"/>
        </w:rPr>
        <w:t>diakses oleh admin dan pembina.</w:t>
      </w:r>
    </w:p>
    <w:p w14:paraId="54DF182B" w14:textId="67A133DA" w:rsidR="0012640D" w:rsidRPr="009075BB" w:rsidRDefault="00854212" w:rsidP="007373CB">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E4F1C4C" wp14:editId="4B781D11">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19592" cy="2873676"/>
                    </a:xfrm>
                    <a:prstGeom prst="rect">
                      <a:avLst/>
                    </a:prstGeom>
                  </pic:spPr>
                </pic:pic>
              </a:graphicData>
            </a:graphic>
          </wp:inline>
        </w:drawing>
      </w:r>
    </w:p>
    <w:p w14:paraId="243DFAD0" w14:textId="34047A41" w:rsidR="007C04CE" w:rsidRPr="009075BB" w:rsidRDefault="007C04CE" w:rsidP="007C04CE">
      <w:pPr>
        <w:pStyle w:val="Gambar31"/>
        <w:rPr>
          <w:rFonts w:cs="Times New Roman"/>
        </w:rPr>
      </w:pPr>
      <w:bookmarkStart w:id="156" w:name="_Toc192234340"/>
      <w:r w:rsidRPr="009075BB">
        <w:rPr>
          <w:rFonts w:cs="Times New Roman"/>
        </w:rPr>
        <w:t>Rancangan Tambah Jadwal</w:t>
      </w:r>
      <w:bookmarkEnd w:id="156"/>
    </w:p>
    <w:p w14:paraId="24EB6984" w14:textId="77777777" w:rsidR="00F01F2E" w:rsidRPr="009075BB" w:rsidRDefault="00F01F2E" w:rsidP="00F01F2E">
      <w:pPr>
        <w:pStyle w:val="NoSpacing"/>
        <w:rPr>
          <w:rFonts w:ascii="Times New Roman" w:hAnsi="Times New Roman" w:cs="Times New Roman"/>
          <w:lang w:val="id-ID"/>
        </w:rPr>
      </w:pPr>
    </w:p>
    <w:p w14:paraId="763BC4FE" w14:textId="489BDC3D" w:rsidR="00F01F2E" w:rsidRPr="009075BB" w:rsidRDefault="00F01F2E" w:rsidP="00F01B6A">
      <w:pPr>
        <w:pStyle w:val="BodyText"/>
        <w:ind w:left="567" w:firstLine="709"/>
        <w:rPr>
          <w:lang w:val="id-ID"/>
        </w:rPr>
      </w:pPr>
      <w:r w:rsidRPr="009075BB">
        <w:rPr>
          <w:lang w:val="id-ID"/>
        </w:rPr>
        <w:t>Pada Gambar 3</w:t>
      </w:r>
      <w:r w:rsidR="00FF47B3"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6E012E85" w14:textId="77777777" w:rsidR="00F01F2E" w:rsidRPr="009075BB" w:rsidRDefault="00F01F2E" w:rsidP="00F01F2E">
      <w:pPr>
        <w:pStyle w:val="NoSpacing"/>
        <w:rPr>
          <w:rFonts w:ascii="Times New Roman" w:hAnsi="Times New Roman" w:cs="Times New Roman"/>
          <w:lang w:val="id-ID"/>
        </w:rPr>
      </w:pPr>
    </w:p>
    <w:p w14:paraId="0391F267" w14:textId="0F0A9185"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37D61C0" wp14:editId="113BB31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23717" cy="3078457"/>
                    </a:xfrm>
                    <a:prstGeom prst="rect">
                      <a:avLst/>
                    </a:prstGeom>
                  </pic:spPr>
                </pic:pic>
              </a:graphicData>
            </a:graphic>
          </wp:inline>
        </w:drawing>
      </w:r>
    </w:p>
    <w:p w14:paraId="2AD2EAA7" w14:textId="2968B18A" w:rsidR="007C04CE" w:rsidRPr="009075BB" w:rsidRDefault="007C04CE" w:rsidP="007C04CE">
      <w:pPr>
        <w:pStyle w:val="Gambar31"/>
        <w:rPr>
          <w:rFonts w:cs="Times New Roman"/>
        </w:rPr>
      </w:pPr>
      <w:bookmarkStart w:id="157" w:name="_Toc192234341"/>
      <w:r w:rsidRPr="009075BB">
        <w:rPr>
          <w:rFonts w:cs="Times New Roman"/>
        </w:rPr>
        <w:t>Rancangan Halaman Berita</w:t>
      </w:r>
      <w:bookmarkEnd w:id="157"/>
    </w:p>
    <w:p w14:paraId="0CF2D77C" w14:textId="77777777" w:rsidR="00F01F2E" w:rsidRPr="009075BB" w:rsidRDefault="00F01F2E" w:rsidP="00F01F2E">
      <w:pPr>
        <w:pStyle w:val="NoSpacing"/>
        <w:rPr>
          <w:rFonts w:ascii="Times New Roman" w:hAnsi="Times New Roman" w:cs="Times New Roman"/>
          <w:lang w:val="id-ID"/>
        </w:rPr>
      </w:pPr>
    </w:p>
    <w:p w14:paraId="75A54815" w14:textId="59FFEC2B" w:rsidR="00F01F2E" w:rsidRPr="009075BB" w:rsidRDefault="00674766" w:rsidP="00B87E44">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00FF47B3"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583BAA27" w14:textId="76728501"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265752C" wp14:editId="792B8ACC">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08066" cy="2809649"/>
                    </a:xfrm>
                    <a:prstGeom prst="rect">
                      <a:avLst/>
                    </a:prstGeom>
                  </pic:spPr>
                </pic:pic>
              </a:graphicData>
            </a:graphic>
          </wp:inline>
        </w:drawing>
      </w:r>
    </w:p>
    <w:p w14:paraId="306FD1FA" w14:textId="2321C4FB" w:rsidR="007C04CE" w:rsidRPr="009075BB" w:rsidRDefault="007C04CE" w:rsidP="007C04CE">
      <w:pPr>
        <w:pStyle w:val="Gambar31"/>
        <w:rPr>
          <w:rFonts w:cs="Times New Roman"/>
        </w:rPr>
      </w:pPr>
      <w:bookmarkStart w:id="158" w:name="_Toc192234342"/>
      <w:r w:rsidRPr="009075BB">
        <w:rPr>
          <w:rFonts w:cs="Times New Roman"/>
        </w:rPr>
        <w:t>Rancangan Halaman Tambah Berita</w:t>
      </w:r>
      <w:bookmarkEnd w:id="158"/>
    </w:p>
    <w:p w14:paraId="2A8E6D87" w14:textId="77777777" w:rsidR="00674766" w:rsidRPr="009075BB" w:rsidRDefault="00674766" w:rsidP="00674766">
      <w:pPr>
        <w:pStyle w:val="NoSpacing"/>
        <w:rPr>
          <w:rFonts w:ascii="Times New Roman" w:hAnsi="Times New Roman" w:cs="Times New Roman"/>
          <w:lang w:val="id-ID"/>
        </w:rPr>
      </w:pPr>
    </w:p>
    <w:p w14:paraId="350C9D06" w14:textId="22B8316C" w:rsidR="00674766" w:rsidRPr="009075BB" w:rsidRDefault="00674766" w:rsidP="00F01B6A">
      <w:pPr>
        <w:pStyle w:val="BodyText"/>
        <w:ind w:left="567" w:firstLine="709"/>
        <w:rPr>
          <w:lang w:val="id-ID"/>
        </w:rPr>
      </w:pPr>
      <w:r w:rsidRPr="009075BB">
        <w:rPr>
          <w:lang w:val="id-ID"/>
        </w:rPr>
        <w:t>Pada Gambar 3</w:t>
      </w:r>
      <w:r w:rsidR="00FF47B3"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posting.</w:t>
      </w:r>
    </w:p>
    <w:p w14:paraId="3FF0C5DF" w14:textId="77777777" w:rsidR="00674766" w:rsidRPr="009075BB" w:rsidRDefault="00674766" w:rsidP="00674766">
      <w:pPr>
        <w:pStyle w:val="NoSpacing"/>
        <w:rPr>
          <w:rFonts w:ascii="Times New Roman" w:hAnsi="Times New Roman" w:cs="Times New Roman"/>
          <w:lang w:val="id-ID"/>
        </w:rPr>
      </w:pPr>
    </w:p>
    <w:p w14:paraId="41C226A0" w14:textId="3D94D44B"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1A11805" wp14:editId="06C5B5D6">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07713" cy="2498832"/>
                    </a:xfrm>
                    <a:prstGeom prst="rect">
                      <a:avLst/>
                    </a:prstGeom>
                  </pic:spPr>
                </pic:pic>
              </a:graphicData>
            </a:graphic>
          </wp:inline>
        </w:drawing>
      </w:r>
    </w:p>
    <w:p w14:paraId="618EA121" w14:textId="49218771" w:rsidR="007C04CE" w:rsidRPr="009075BB" w:rsidRDefault="007C04CE" w:rsidP="007C04CE">
      <w:pPr>
        <w:pStyle w:val="Gambar31"/>
        <w:rPr>
          <w:rFonts w:cs="Times New Roman"/>
        </w:rPr>
      </w:pPr>
      <w:bookmarkStart w:id="159" w:name="_Toc192234343"/>
      <w:r w:rsidRPr="009075BB">
        <w:rPr>
          <w:rFonts w:cs="Times New Roman"/>
        </w:rPr>
        <w:t>Rancangan Halaman Prestasi</w:t>
      </w:r>
      <w:bookmarkEnd w:id="159"/>
    </w:p>
    <w:p w14:paraId="65A6D70B" w14:textId="77777777" w:rsidR="00674766" w:rsidRPr="009075BB" w:rsidRDefault="00674766" w:rsidP="00674766">
      <w:pPr>
        <w:pStyle w:val="NoSpacing"/>
        <w:rPr>
          <w:rFonts w:ascii="Times New Roman" w:hAnsi="Times New Roman" w:cs="Times New Roman"/>
          <w:lang w:val="id-ID"/>
        </w:rPr>
      </w:pPr>
    </w:p>
    <w:p w14:paraId="4C94B50F" w14:textId="64EE4418" w:rsidR="00674766" w:rsidRPr="009075BB" w:rsidRDefault="00B87E44" w:rsidP="00F01B6A">
      <w:pPr>
        <w:pStyle w:val="BodyText"/>
        <w:ind w:left="567" w:firstLine="709"/>
        <w:rPr>
          <w:lang w:val="id-ID"/>
        </w:rPr>
      </w:pPr>
      <w:r w:rsidRPr="009075BB">
        <w:rPr>
          <w:lang w:val="id-ID"/>
        </w:rPr>
        <w:t xml:space="preserve">Pada Gambar 3.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4FF32528" w14:textId="77777777" w:rsidR="00674766" w:rsidRPr="009075BB" w:rsidRDefault="00674766" w:rsidP="00674766">
      <w:pPr>
        <w:pStyle w:val="NoSpacing"/>
        <w:rPr>
          <w:rFonts w:ascii="Times New Roman" w:hAnsi="Times New Roman" w:cs="Times New Roman"/>
          <w:lang w:val="id-ID"/>
        </w:rPr>
      </w:pPr>
    </w:p>
    <w:p w14:paraId="426CA8EE" w14:textId="5ADEDE29"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2FDA901" wp14:editId="1C763B5A">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09763" cy="2267652"/>
                    </a:xfrm>
                    <a:prstGeom prst="rect">
                      <a:avLst/>
                    </a:prstGeom>
                  </pic:spPr>
                </pic:pic>
              </a:graphicData>
            </a:graphic>
          </wp:inline>
        </w:drawing>
      </w:r>
    </w:p>
    <w:p w14:paraId="2655E50D" w14:textId="10181E2B" w:rsidR="007C04CE" w:rsidRPr="009075BB" w:rsidRDefault="007C04CE" w:rsidP="007C04CE">
      <w:pPr>
        <w:pStyle w:val="Gambar31"/>
        <w:rPr>
          <w:rFonts w:cs="Times New Roman"/>
        </w:rPr>
      </w:pPr>
      <w:bookmarkStart w:id="160" w:name="_Toc192234344"/>
      <w:r w:rsidRPr="009075BB">
        <w:rPr>
          <w:rFonts w:cs="Times New Roman"/>
        </w:rPr>
        <w:t>Rancangan Tambah Prestasi</w:t>
      </w:r>
      <w:bookmarkEnd w:id="160"/>
    </w:p>
    <w:p w14:paraId="3DE54DB7" w14:textId="77777777" w:rsidR="00674766" w:rsidRPr="009075BB" w:rsidRDefault="00674766" w:rsidP="00674766">
      <w:pPr>
        <w:pStyle w:val="NoSpacing"/>
        <w:rPr>
          <w:rFonts w:ascii="Times New Roman" w:hAnsi="Times New Roman" w:cs="Times New Roman"/>
          <w:lang w:val="id-ID"/>
        </w:rPr>
      </w:pPr>
    </w:p>
    <w:p w14:paraId="20E34BAF" w14:textId="765AAF2B" w:rsidR="00674766" w:rsidRPr="009075BB" w:rsidRDefault="00B87E44" w:rsidP="00F01B6A">
      <w:pPr>
        <w:pStyle w:val="BodyText"/>
        <w:ind w:left="567" w:firstLine="709"/>
        <w:rPr>
          <w:lang w:val="id-ID"/>
        </w:rPr>
      </w:pPr>
      <w:r w:rsidRPr="009075BB">
        <w:rPr>
          <w:lang w:val="id-ID"/>
        </w:rPr>
        <w:t xml:space="preserve">Pada Gambar 3.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4ADB491F" w14:textId="77777777" w:rsidR="00674766" w:rsidRPr="009075BB" w:rsidRDefault="00674766" w:rsidP="00674766">
      <w:pPr>
        <w:pStyle w:val="NoSpacing"/>
        <w:rPr>
          <w:rFonts w:ascii="Times New Roman" w:hAnsi="Times New Roman" w:cs="Times New Roman"/>
          <w:lang w:val="id-ID"/>
        </w:rPr>
      </w:pPr>
    </w:p>
    <w:p w14:paraId="64F4311E" w14:textId="705C3330"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C24B772" wp14:editId="139A1E51">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11319" cy="2781199"/>
                    </a:xfrm>
                    <a:prstGeom prst="rect">
                      <a:avLst/>
                    </a:prstGeom>
                  </pic:spPr>
                </pic:pic>
              </a:graphicData>
            </a:graphic>
          </wp:inline>
        </w:drawing>
      </w:r>
    </w:p>
    <w:p w14:paraId="084A0E06" w14:textId="439077D9" w:rsidR="007C04CE" w:rsidRPr="009075BB" w:rsidRDefault="007C04CE" w:rsidP="007C04CE">
      <w:pPr>
        <w:pStyle w:val="Gambar31"/>
        <w:rPr>
          <w:rFonts w:cs="Times New Roman"/>
        </w:rPr>
      </w:pPr>
      <w:bookmarkStart w:id="161" w:name="_Toc192234345"/>
      <w:r w:rsidRPr="009075BB">
        <w:rPr>
          <w:rFonts w:cs="Times New Roman"/>
        </w:rPr>
        <w:t>Rancangan Halaman Kontak</w:t>
      </w:r>
      <w:bookmarkEnd w:id="161"/>
    </w:p>
    <w:p w14:paraId="593C0150" w14:textId="77777777" w:rsidR="00674766" w:rsidRPr="009075BB" w:rsidRDefault="00674766" w:rsidP="00674766">
      <w:pPr>
        <w:pStyle w:val="NoSpacing"/>
        <w:rPr>
          <w:rFonts w:ascii="Times New Roman" w:hAnsi="Times New Roman" w:cs="Times New Roman"/>
          <w:lang w:val="id-ID"/>
        </w:rPr>
      </w:pPr>
    </w:p>
    <w:p w14:paraId="6E0B4D86" w14:textId="46DE911A" w:rsidR="00674766" w:rsidRPr="009075BB" w:rsidRDefault="00674766" w:rsidP="00F01B6A">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00FF47B3"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3D6CF26E" w14:textId="77777777" w:rsidR="007373CB" w:rsidRPr="009075BB" w:rsidRDefault="007373CB" w:rsidP="007373CB">
      <w:pPr>
        <w:pStyle w:val="NoSpacing"/>
        <w:rPr>
          <w:rFonts w:ascii="Times New Roman" w:hAnsi="Times New Roman" w:cs="Times New Roman"/>
          <w:lang w:val="id-ID"/>
        </w:rPr>
      </w:pPr>
    </w:p>
    <w:p w14:paraId="155FB7AA" w14:textId="7E8F1071" w:rsidR="0012640D" w:rsidRPr="009075BB" w:rsidRDefault="00854212" w:rsidP="007373CB">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176AB8C" wp14:editId="5D2DE537">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11628" cy="2742904"/>
                    </a:xfrm>
                    <a:prstGeom prst="rect">
                      <a:avLst/>
                    </a:prstGeom>
                  </pic:spPr>
                </pic:pic>
              </a:graphicData>
            </a:graphic>
          </wp:inline>
        </w:drawing>
      </w:r>
    </w:p>
    <w:p w14:paraId="18529B82" w14:textId="29105FEC" w:rsidR="007C04CE" w:rsidRPr="009075BB" w:rsidRDefault="007C04CE" w:rsidP="007C04CE">
      <w:pPr>
        <w:pStyle w:val="Gambar31"/>
        <w:rPr>
          <w:rFonts w:cs="Times New Roman"/>
        </w:rPr>
      </w:pPr>
      <w:bookmarkStart w:id="162" w:name="_Toc192234346"/>
      <w:r w:rsidRPr="009075BB">
        <w:rPr>
          <w:rFonts w:cs="Times New Roman"/>
        </w:rPr>
        <w:t>Rancangan Tambah Kontak</w:t>
      </w:r>
      <w:bookmarkEnd w:id="162"/>
    </w:p>
    <w:p w14:paraId="1E7807DD" w14:textId="77777777" w:rsidR="00674766" w:rsidRPr="009075BB" w:rsidRDefault="00674766" w:rsidP="00674766">
      <w:pPr>
        <w:pStyle w:val="NoSpacing"/>
        <w:rPr>
          <w:rFonts w:ascii="Times New Roman" w:hAnsi="Times New Roman" w:cs="Times New Roman"/>
          <w:lang w:val="id-ID"/>
        </w:rPr>
      </w:pPr>
    </w:p>
    <w:p w14:paraId="7DD27EA0" w14:textId="11C6F905" w:rsidR="00674766" w:rsidRPr="009075BB" w:rsidRDefault="00674766" w:rsidP="00F01B6A">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00FF47B3"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F50BC0F" w14:textId="77777777" w:rsidR="00674766" w:rsidRPr="009075BB" w:rsidRDefault="00674766" w:rsidP="00674766">
      <w:pPr>
        <w:pStyle w:val="NoSpacing"/>
        <w:rPr>
          <w:rFonts w:ascii="Times New Roman" w:hAnsi="Times New Roman" w:cs="Times New Roman"/>
          <w:lang w:val="id-ID"/>
        </w:rPr>
      </w:pPr>
    </w:p>
    <w:p w14:paraId="774728A2" w14:textId="55797A4B"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0557826" wp14:editId="370F3361">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18669" cy="2732045"/>
                    </a:xfrm>
                    <a:prstGeom prst="rect">
                      <a:avLst/>
                    </a:prstGeom>
                  </pic:spPr>
                </pic:pic>
              </a:graphicData>
            </a:graphic>
          </wp:inline>
        </w:drawing>
      </w:r>
    </w:p>
    <w:p w14:paraId="743CA24B" w14:textId="13430114" w:rsidR="007C04CE" w:rsidRPr="009075BB" w:rsidRDefault="007C04CE" w:rsidP="007C04CE">
      <w:pPr>
        <w:pStyle w:val="Gambar31"/>
        <w:rPr>
          <w:rFonts w:cs="Times New Roman"/>
        </w:rPr>
      </w:pPr>
      <w:bookmarkStart w:id="163" w:name="_Toc192234347"/>
      <w:r w:rsidRPr="009075BB">
        <w:rPr>
          <w:rFonts w:cs="Times New Roman"/>
        </w:rPr>
        <w:t>Rancangan Halaman Galeri</w:t>
      </w:r>
      <w:bookmarkEnd w:id="163"/>
    </w:p>
    <w:p w14:paraId="21DDF6E2" w14:textId="77777777" w:rsidR="007373CB" w:rsidRPr="009075BB" w:rsidRDefault="007373CB" w:rsidP="007373CB">
      <w:pPr>
        <w:pStyle w:val="NoSpacing"/>
        <w:rPr>
          <w:rFonts w:ascii="Times New Roman" w:hAnsi="Times New Roman" w:cs="Times New Roman"/>
          <w:lang w:val="id-ID"/>
        </w:rPr>
      </w:pPr>
    </w:p>
    <w:p w14:paraId="5B5500F6" w14:textId="40AABEC2" w:rsidR="007373CB" w:rsidRPr="009075BB" w:rsidRDefault="00B87E44" w:rsidP="00F01B6A">
      <w:pPr>
        <w:pStyle w:val="BodyText"/>
        <w:ind w:left="567" w:firstLine="709"/>
        <w:rPr>
          <w:lang w:val="id-ID"/>
        </w:rPr>
      </w:pPr>
      <w:r w:rsidRPr="009075BB">
        <w:rPr>
          <w:lang w:val="id-ID"/>
        </w:rPr>
        <w:t xml:space="preserve">Pada Gambar 3.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712B46F" w14:textId="77777777" w:rsidR="007373CB" w:rsidRPr="009075BB" w:rsidRDefault="007373CB" w:rsidP="007373CB">
      <w:pPr>
        <w:pStyle w:val="NoSpacing"/>
        <w:rPr>
          <w:rFonts w:ascii="Times New Roman" w:hAnsi="Times New Roman" w:cs="Times New Roman"/>
          <w:lang w:val="id-ID"/>
        </w:rPr>
      </w:pPr>
    </w:p>
    <w:p w14:paraId="6536E9FA" w14:textId="447F531D" w:rsidR="0012640D" w:rsidRPr="009075BB" w:rsidRDefault="00854212"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3A44837" wp14:editId="15F10FAF">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02400" cy="2049402"/>
                    </a:xfrm>
                    <a:prstGeom prst="rect">
                      <a:avLst/>
                    </a:prstGeom>
                  </pic:spPr>
                </pic:pic>
              </a:graphicData>
            </a:graphic>
          </wp:inline>
        </w:drawing>
      </w:r>
    </w:p>
    <w:p w14:paraId="0C8D239A" w14:textId="44CDDF40" w:rsidR="007C04CE" w:rsidRPr="009075BB" w:rsidRDefault="00854212" w:rsidP="007C04CE">
      <w:pPr>
        <w:pStyle w:val="Gambar31"/>
        <w:rPr>
          <w:rFonts w:cs="Times New Roman"/>
        </w:rPr>
      </w:pPr>
      <w:bookmarkStart w:id="164" w:name="_Toc192234348"/>
      <w:r w:rsidRPr="009075BB">
        <w:rPr>
          <w:rFonts w:cs="Times New Roman"/>
        </w:rPr>
        <w:t>Rancangan Halaman Tambah Ga</w:t>
      </w:r>
      <w:r w:rsidR="007C04CE" w:rsidRPr="009075BB">
        <w:rPr>
          <w:rFonts w:cs="Times New Roman"/>
        </w:rPr>
        <w:t>leri</w:t>
      </w:r>
      <w:bookmarkEnd w:id="164"/>
    </w:p>
    <w:p w14:paraId="52331350" w14:textId="77777777" w:rsidR="007373CB" w:rsidRPr="009075BB" w:rsidRDefault="007373CB" w:rsidP="007373CB">
      <w:pPr>
        <w:pStyle w:val="NoSpacing"/>
        <w:rPr>
          <w:rFonts w:ascii="Times New Roman" w:hAnsi="Times New Roman" w:cs="Times New Roman"/>
          <w:lang w:val="id-ID"/>
        </w:rPr>
      </w:pPr>
    </w:p>
    <w:p w14:paraId="0C78D1B0" w14:textId="79C4DFD0" w:rsidR="007373CB" w:rsidRPr="009075BB" w:rsidRDefault="00B87E44" w:rsidP="00F01B6A">
      <w:pPr>
        <w:pStyle w:val="BodyText"/>
        <w:ind w:left="567" w:firstLine="709"/>
        <w:rPr>
          <w:lang w:val="id-ID"/>
        </w:rPr>
      </w:pPr>
      <w:r w:rsidRPr="009075BB">
        <w:rPr>
          <w:lang w:val="id-ID"/>
        </w:rPr>
        <w:t>Pada Gambar 3.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118D62B5" w14:textId="77777777" w:rsidR="007373CB" w:rsidRPr="009075BB" w:rsidRDefault="007373CB" w:rsidP="007373CB">
      <w:pPr>
        <w:pStyle w:val="NoSpacing"/>
        <w:rPr>
          <w:rFonts w:ascii="Times New Roman" w:hAnsi="Times New Roman" w:cs="Times New Roman"/>
          <w:lang w:val="id-ID"/>
        </w:rPr>
      </w:pPr>
    </w:p>
    <w:p w14:paraId="7434029A" w14:textId="4FFE1606" w:rsidR="0012640D" w:rsidRPr="009075BB" w:rsidRDefault="00F225D4"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19FC609" wp14:editId="67598A89">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08552" cy="2103654"/>
                    </a:xfrm>
                    <a:prstGeom prst="rect">
                      <a:avLst/>
                    </a:prstGeom>
                  </pic:spPr>
                </pic:pic>
              </a:graphicData>
            </a:graphic>
          </wp:inline>
        </w:drawing>
      </w:r>
    </w:p>
    <w:p w14:paraId="58DD9191" w14:textId="6D4257A7" w:rsidR="007C04CE" w:rsidRPr="009075BB" w:rsidRDefault="007C04CE" w:rsidP="007C04CE">
      <w:pPr>
        <w:pStyle w:val="Gambar31"/>
        <w:rPr>
          <w:rFonts w:cs="Times New Roman"/>
        </w:rPr>
      </w:pPr>
      <w:bookmarkStart w:id="165" w:name="_Toc192234349"/>
      <w:r w:rsidRPr="009075BB">
        <w:rPr>
          <w:rFonts w:cs="Times New Roman"/>
        </w:rPr>
        <w:t>Rancangan Halaman Dashboard Admin</w:t>
      </w:r>
      <w:bookmarkEnd w:id="165"/>
    </w:p>
    <w:p w14:paraId="28526C95" w14:textId="77777777" w:rsidR="007373CB" w:rsidRPr="009075BB" w:rsidRDefault="007373CB" w:rsidP="007373CB">
      <w:pPr>
        <w:pStyle w:val="NoSpacing"/>
        <w:rPr>
          <w:rFonts w:ascii="Times New Roman" w:hAnsi="Times New Roman" w:cs="Times New Roman"/>
          <w:lang w:val="id-ID"/>
        </w:rPr>
      </w:pPr>
    </w:p>
    <w:p w14:paraId="424BACE6" w14:textId="7124882D" w:rsidR="007373CB" w:rsidRPr="009075BB" w:rsidRDefault="007373CB" w:rsidP="00B87E44">
      <w:pPr>
        <w:pStyle w:val="BodyText"/>
        <w:ind w:left="567" w:firstLine="709"/>
        <w:rPr>
          <w:lang w:val="id-ID"/>
        </w:rPr>
      </w:pPr>
      <w:r w:rsidRPr="009075BB">
        <w:rPr>
          <w:lang w:val="id-ID"/>
        </w:rPr>
        <w:t>Rancangan halaman dashboard admin, sebagaimana ditampilkan pada Gambar 3</w:t>
      </w:r>
      <w:r w:rsidR="00FF47B3"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postingan terbaru yang diunggah oleh pelatih dan pembina, serta informasi terkait jadwal latihan. Selain itu, halaman ini juga menyediakan akses ke berbagai menu fungsional, seperti menu presensi, postingan, jadwal, semester, pengguna, berita, galeri, prestasi, kontak, dan profil.</w:t>
      </w:r>
    </w:p>
    <w:p w14:paraId="05F0426E" w14:textId="51EAE482" w:rsidR="0012640D" w:rsidRPr="009075BB" w:rsidRDefault="00F225D4"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4D2459" wp14:editId="3F73912D">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902400" cy="2602365"/>
                    </a:xfrm>
                    <a:prstGeom prst="rect">
                      <a:avLst/>
                    </a:prstGeom>
                  </pic:spPr>
                </pic:pic>
              </a:graphicData>
            </a:graphic>
          </wp:inline>
        </w:drawing>
      </w:r>
    </w:p>
    <w:p w14:paraId="6C34D555" w14:textId="4BEDB77B" w:rsidR="007373CB" w:rsidRPr="009075BB" w:rsidRDefault="007C04CE" w:rsidP="007373CB">
      <w:pPr>
        <w:pStyle w:val="Gambar31"/>
        <w:rPr>
          <w:rFonts w:cs="Times New Roman"/>
        </w:rPr>
      </w:pPr>
      <w:bookmarkStart w:id="166" w:name="_Toc192234350"/>
      <w:r w:rsidRPr="009075BB">
        <w:rPr>
          <w:rFonts w:cs="Times New Roman"/>
        </w:rPr>
        <w:t>Rancangan Halaman Semester</w:t>
      </w:r>
      <w:bookmarkEnd w:id="166"/>
    </w:p>
    <w:p w14:paraId="79A4CB89" w14:textId="77777777" w:rsidR="007373CB" w:rsidRPr="009075BB" w:rsidRDefault="007373CB" w:rsidP="007373CB">
      <w:pPr>
        <w:pStyle w:val="NoSpacing"/>
        <w:rPr>
          <w:rFonts w:ascii="Times New Roman" w:hAnsi="Times New Roman" w:cs="Times New Roman"/>
          <w:lang w:val="id-ID"/>
        </w:rPr>
      </w:pPr>
    </w:p>
    <w:p w14:paraId="42214F84" w14:textId="0A405D84" w:rsidR="007373CB" w:rsidRPr="009075BB" w:rsidRDefault="00B87E44" w:rsidP="00F01B6A">
      <w:pPr>
        <w:pStyle w:val="BodyText"/>
        <w:ind w:left="567" w:firstLine="709"/>
        <w:rPr>
          <w:lang w:val="id-ID"/>
        </w:rPr>
      </w:pPr>
      <w:r w:rsidRPr="009075BB">
        <w:rPr>
          <w:lang w:val="id-ID"/>
        </w:rPr>
        <w:t>Pada Gambar 3.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12F44177" w14:textId="77777777" w:rsidR="007373CB" w:rsidRPr="009075BB" w:rsidRDefault="007373CB" w:rsidP="007373CB">
      <w:pPr>
        <w:pStyle w:val="NoSpacing"/>
        <w:rPr>
          <w:rFonts w:ascii="Times New Roman" w:hAnsi="Times New Roman" w:cs="Times New Roman"/>
          <w:lang w:val="id-ID"/>
        </w:rPr>
      </w:pPr>
    </w:p>
    <w:p w14:paraId="053EB5EB" w14:textId="5B6BF554" w:rsidR="0012640D" w:rsidRPr="009075BB" w:rsidRDefault="00F225D4" w:rsidP="007C04CE">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7AF74E0" wp14:editId="3AB962A6">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914865" cy="2846413"/>
                    </a:xfrm>
                    <a:prstGeom prst="rect">
                      <a:avLst/>
                    </a:prstGeom>
                  </pic:spPr>
                </pic:pic>
              </a:graphicData>
            </a:graphic>
          </wp:inline>
        </w:drawing>
      </w:r>
    </w:p>
    <w:p w14:paraId="76CA6BDD" w14:textId="24D549C4" w:rsidR="007C04CE" w:rsidRPr="009075BB" w:rsidRDefault="00B87E44" w:rsidP="007C04CE">
      <w:pPr>
        <w:pStyle w:val="Gambar31"/>
        <w:rPr>
          <w:rFonts w:cs="Times New Roman"/>
        </w:rPr>
      </w:pPr>
      <w:bookmarkStart w:id="167" w:name="_Toc192234351"/>
      <w:r w:rsidRPr="009075BB">
        <w:rPr>
          <w:rFonts w:cs="Times New Roman"/>
        </w:rPr>
        <w:t>Rancang</w:t>
      </w:r>
      <w:r w:rsidR="007C04CE" w:rsidRPr="009075BB">
        <w:rPr>
          <w:rFonts w:cs="Times New Roman"/>
        </w:rPr>
        <w:t>an Tambah Semester</w:t>
      </w:r>
      <w:bookmarkEnd w:id="167"/>
    </w:p>
    <w:p w14:paraId="40B2283A" w14:textId="77777777" w:rsidR="007373CB" w:rsidRPr="009075BB" w:rsidRDefault="007373CB" w:rsidP="007373CB">
      <w:pPr>
        <w:pStyle w:val="NoSpacing"/>
        <w:rPr>
          <w:rFonts w:ascii="Times New Roman" w:hAnsi="Times New Roman" w:cs="Times New Roman"/>
          <w:lang w:val="id-ID"/>
        </w:rPr>
      </w:pPr>
    </w:p>
    <w:p w14:paraId="51219838" w14:textId="750A40E2" w:rsidR="007373CB" w:rsidRPr="009075BB" w:rsidRDefault="00B87E44" w:rsidP="00B87E44">
      <w:pPr>
        <w:pStyle w:val="BodyText"/>
        <w:ind w:left="567" w:firstLine="709"/>
        <w:rPr>
          <w:lang w:val="id-ID"/>
        </w:rPr>
      </w:pPr>
      <w:r w:rsidRPr="009075BB">
        <w:rPr>
          <w:lang w:val="id-ID"/>
        </w:rPr>
        <w:t>Pada Gambar 3.67, rancangan halaman Tambah Semester merupakan halaman yang dirancang untuk memungkinkan admin dan pembina menambahkan data semester baru ke dalam sistem. Halaman ini terdiri dari formulir input yang mencakup kolom untuk nama semester</w:t>
      </w:r>
    </w:p>
    <w:p w14:paraId="6DAD2581" w14:textId="451FAEA9" w:rsidR="0012640D" w:rsidRPr="009075BB" w:rsidRDefault="00F225D4" w:rsidP="007C04CE">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B7C5991" wp14:editId="1AF17C8D">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902400" cy="1966343"/>
                    </a:xfrm>
                    <a:prstGeom prst="rect">
                      <a:avLst/>
                    </a:prstGeom>
                  </pic:spPr>
                </pic:pic>
              </a:graphicData>
            </a:graphic>
          </wp:inline>
        </w:drawing>
      </w:r>
    </w:p>
    <w:p w14:paraId="1F0C7611" w14:textId="1834D82E" w:rsidR="007C04CE" w:rsidRPr="009075BB" w:rsidRDefault="007C04CE" w:rsidP="007C04CE">
      <w:pPr>
        <w:pStyle w:val="Gambar31"/>
        <w:rPr>
          <w:rFonts w:cs="Times New Roman"/>
        </w:rPr>
      </w:pPr>
      <w:bookmarkStart w:id="168" w:name="_Toc192234352"/>
      <w:r w:rsidRPr="009075BB">
        <w:rPr>
          <w:rFonts w:cs="Times New Roman"/>
        </w:rPr>
        <w:t xml:space="preserve">Rancangan Halaman </w:t>
      </w:r>
      <w:r w:rsidRPr="009075BB">
        <w:rPr>
          <w:rFonts w:cs="Times New Roman"/>
          <w:i/>
        </w:rPr>
        <w:t>User</w:t>
      </w:r>
      <w:bookmarkEnd w:id="168"/>
    </w:p>
    <w:p w14:paraId="15ED22F8" w14:textId="77777777" w:rsidR="00E7341B" w:rsidRPr="009075BB" w:rsidRDefault="00E7341B" w:rsidP="00E7341B">
      <w:pPr>
        <w:pStyle w:val="NoSpacing"/>
        <w:rPr>
          <w:rFonts w:ascii="Times New Roman" w:hAnsi="Times New Roman" w:cs="Times New Roman"/>
          <w:lang w:val="id-ID"/>
        </w:rPr>
      </w:pPr>
    </w:p>
    <w:p w14:paraId="456339F8" w14:textId="58930334" w:rsidR="00E7341B" w:rsidRPr="009075BB" w:rsidRDefault="00E7341B" w:rsidP="00F01B6A">
      <w:pPr>
        <w:pStyle w:val="BodyText"/>
        <w:ind w:left="567" w:firstLine="709"/>
        <w:rPr>
          <w:lang w:val="id-ID"/>
        </w:rPr>
      </w:pPr>
      <w:r w:rsidRPr="009075BB">
        <w:rPr>
          <w:lang w:val="id-ID"/>
        </w:rPr>
        <w:t>Rancangan halaman pengguna, sebagaimana ditampilkan pada Gambar 3</w:t>
      </w:r>
      <w:r w:rsidR="00FF47B3" w:rsidRPr="009075BB">
        <w:rPr>
          <w:lang w:val="en-US"/>
        </w:rPr>
        <w:t>.68</w:t>
      </w:r>
      <w:r w:rsidRPr="009075BB">
        <w:rPr>
          <w:lang w:val="id-ID"/>
        </w:rPr>
        <w:t>, menampilkan daftar pelatih dan pembina yang terdaftar dalam sistem. Halaman ini juga dilengkapi dengan fitur untuk menambahkan pengguna baru.</w:t>
      </w:r>
    </w:p>
    <w:p w14:paraId="0AB3A993" w14:textId="77777777" w:rsidR="00E7341B" w:rsidRPr="009075BB" w:rsidRDefault="00E7341B" w:rsidP="00E7341B">
      <w:pPr>
        <w:pStyle w:val="NoSpacing"/>
        <w:rPr>
          <w:rFonts w:ascii="Times New Roman" w:hAnsi="Times New Roman" w:cs="Times New Roman"/>
          <w:lang w:val="id-ID"/>
        </w:rPr>
      </w:pPr>
    </w:p>
    <w:p w14:paraId="5C3E92B9" w14:textId="62615495" w:rsidR="007C04CE" w:rsidRPr="009075BB" w:rsidRDefault="00F225D4" w:rsidP="007C04CE">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4AF6CE5E" wp14:editId="3C146401">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902400" cy="2583550"/>
                    </a:xfrm>
                    <a:prstGeom prst="rect">
                      <a:avLst/>
                    </a:prstGeom>
                  </pic:spPr>
                </pic:pic>
              </a:graphicData>
            </a:graphic>
          </wp:inline>
        </w:drawing>
      </w:r>
    </w:p>
    <w:p w14:paraId="3E562192" w14:textId="3D020A69" w:rsidR="007C04CE" w:rsidRPr="009075BB" w:rsidRDefault="007C04CE" w:rsidP="007C04CE">
      <w:pPr>
        <w:pStyle w:val="Gambar31"/>
        <w:rPr>
          <w:rFonts w:cs="Times New Roman"/>
        </w:rPr>
      </w:pPr>
      <w:bookmarkStart w:id="169" w:name="_Toc192234353"/>
      <w:r w:rsidRPr="009075BB">
        <w:rPr>
          <w:rFonts w:cs="Times New Roman"/>
        </w:rPr>
        <w:t xml:space="preserve">Rancangan Tambah </w:t>
      </w:r>
      <w:r w:rsidRPr="009075BB">
        <w:rPr>
          <w:rFonts w:cs="Times New Roman"/>
          <w:i/>
        </w:rPr>
        <w:t>User</w:t>
      </w:r>
      <w:bookmarkEnd w:id="169"/>
    </w:p>
    <w:p w14:paraId="5B09FC2C" w14:textId="77777777" w:rsidR="00E7341B" w:rsidRPr="009075BB" w:rsidRDefault="00E7341B" w:rsidP="00E7341B">
      <w:pPr>
        <w:pStyle w:val="NoSpacing"/>
        <w:rPr>
          <w:rFonts w:ascii="Times New Roman" w:hAnsi="Times New Roman" w:cs="Times New Roman"/>
          <w:lang w:val="id-ID"/>
        </w:rPr>
      </w:pPr>
    </w:p>
    <w:p w14:paraId="291C1A99" w14:textId="56034B51" w:rsidR="00E7341B" w:rsidRPr="009075BB" w:rsidRDefault="00E7341B" w:rsidP="00F01B6A">
      <w:pPr>
        <w:pStyle w:val="BodyText"/>
        <w:ind w:left="567" w:firstLine="709"/>
        <w:rPr>
          <w:lang w:val="id-ID"/>
        </w:rPr>
      </w:pPr>
      <w:r w:rsidRPr="009075BB">
        <w:rPr>
          <w:lang w:val="id-ID"/>
        </w:rPr>
        <w:t xml:space="preserve">Pada </w:t>
      </w:r>
      <w:r w:rsidRPr="009075BB">
        <w:rPr>
          <w:lang w:val="en-US"/>
        </w:rPr>
        <w:t>Gambar</w:t>
      </w:r>
      <w:r w:rsidRPr="009075BB">
        <w:rPr>
          <w:lang w:val="id-ID"/>
        </w:rPr>
        <w:t xml:space="preserve"> 3</w:t>
      </w:r>
      <w:r w:rsidR="00FF47B3"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3527AA" w14:textId="77777777" w:rsidR="00E7341B" w:rsidRPr="009075BB" w:rsidRDefault="00E7341B" w:rsidP="00E7341B">
      <w:pPr>
        <w:pStyle w:val="NoSpacing"/>
        <w:rPr>
          <w:rFonts w:ascii="Times New Roman" w:hAnsi="Times New Roman" w:cs="Times New Roman"/>
          <w:lang w:val="id-ID"/>
        </w:rPr>
      </w:pPr>
    </w:p>
    <w:p w14:paraId="00CBF886" w14:textId="74B155E1" w:rsidR="00915665" w:rsidRPr="009075BB" w:rsidRDefault="00865C3C" w:rsidP="009B6975">
      <w:pPr>
        <w:pStyle w:val="Heading3"/>
        <w:numPr>
          <w:ilvl w:val="2"/>
          <w:numId w:val="5"/>
        </w:numPr>
        <w:spacing w:line="360" w:lineRule="auto"/>
        <w:ind w:left="1276" w:hanging="709"/>
        <w:rPr>
          <w:rFonts w:cs="Times New Roman"/>
        </w:rPr>
      </w:pPr>
      <w:bookmarkStart w:id="170" w:name="_Toc192654597"/>
      <w:r w:rsidRPr="009075BB">
        <w:rPr>
          <w:rFonts w:cs="Times New Roman"/>
        </w:rPr>
        <w:t>Perancangan Pengujian</w:t>
      </w:r>
      <w:bookmarkEnd w:id="170"/>
    </w:p>
    <w:p w14:paraId="7A43550E" w14:textId="1CD3E37F" w:rsidR="009877CC" w:rsidRPr="009075BB" w:rsidRDefault="009877CC" w:rsidP="00F01B6A">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dilakukan dengan</w:t>
      </w:r>
      <w:r w:rsidR="000D2E23" w:rsidRPr="009075BB">
        <w:t xml:space="preserve"> menggunakan strategi pengujian</w:t>
      </w:r>
      <w:r w:rsidRPr="009075BB">
        <w:t xml:space="preserve"> </w:t>
      </w:r>
      <w:r w:rsidR="007A18B5" w:rsidRPr="009075BB">
        <w:rPr>
          <w:i/>
        </w:rPr>
        <w:t>User</w:t>
      </w:r>
      <w:r w:rsidR="007A18B5" w:rsidRPr="009075BB">
        <w:t xml:space="preserve"> </w:t>
      </w:r>
      <w:r w:rsidR="007A18B5" w:rsidRPr="009075BB">
        <w:rPr>
          <w:i/>
        </w:rPr>
        <w:t>Acceptance</w:t>
      </w:r>
      <w:r w:rsidR="007A18B5" w:rsidRPr="009075BB">
        <w:t xml:space="preserve"> </w:t>
      </w:r>
      <w:r w:rsidR="007A18B5" w:rsidRPr="009075BB">
        <w:rPr>
          <w:i/>
        </w:rPr>
        <w:t>Testing</w:t>
      </w:r>
      <w:r w:rsidR="007A18B5" w:rsidRPr="009075BB">
        <w:t xml:space="preserve"> (UAT) yang mencakup pengujian </w:t>
      </w:r>
      <w:r w:rsidR="007A18B5" w:rsidRPr="009075BB">
        <w:rPr>
          <w:i/>
        </w:rPr>
        <w:t>Blackbox</w:t>
      </w:r>
      <w:r w:rsidR="007A18B5" w:rsidRPr="009075BB">
        <w:t xml:space="preserve"> dan pengujian </w:t>
      </w:r>
      <w:r w:rsidR="007A18B5" w:rsidRPr="009075BB">
        <w:rPr>
          <w:i/>
        </w:rPr>
        <w:t>Beta</w:t>
      </w:r>
      <w:r w:rsidR="007A18B5" w:rsidRPr="009075BB">
        <w:t>.</w:t>
      </w:r>
    </w:p>
    <w:p w14:paraId="4911A6DC" w14:textId="77777777" w:rsidR="009877CC" w:rsidRPr="009075BB" w:rsidRDefault="009877CC" w:rsidP="009877CC">
      <w:pPr>
        <w:pStyle w:val="NoSpacing"/>
        <w:rPr>
          <w:rFonts w:ascii="Times New Roman" w:hAnsi="Times New Roman" w:cs="Times New Roman"/>
          <w:lang w:val="id"/>
        </w:rPr>
      </w:pPr>
    </w:p>
    <w:p w14:paraId="0FCC65FE" w14:textId="5B5ABF5B" w:rsidR="009877CC" w:rsidRPr="009075BB" w:rsidRDefault="009877CC" w:rsidP="009877CC">
      <w:pPr>
        <w:pStyle w:val="BodyText"/>
        <w:numPr>
          <w:ilvl w:val="0"/>
          <w:numId w:val="34"/>
        </w:numPr>
        <w:ind w:left="1701" w:hanging="567"/>
        <w:rPr>
          <w:i/>
          <w:iCs/>
        </w:rPr>
      </w:pPr>
      <w:bookmarkStart w:id="171" w:name="_Toc187055469"/>
      <w:r w:rsidRPr="009075BB">
        <w:t xml:space="preserve">Perancangan Pengujian </w:t>
      </w:r>
      <w:r w:rsidRPr="009075BB">
        <w:rPr>
          <w:i/>
          <w:iCs/>
        </w:rPr>
        <w:t>Blackbox</w:t>
      </w:r>
      <w:bookmarkEnd w:id="171"/>
    </w:p>
    <w:p w14:paraId="1688190A" w14:textId="436BFFD1" w:rsidR="00FF47B3" w:rsidRPr="009075BB" w:rsidRDefault="007A18B5" w:rsidP="00F01B6A">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w:t>
      </w:r>
      <w:r w:rsidR="003A2048" w:rsidRPr="009075BB">
        <w:rPr>
          <w:rStyle w:val="BodyTextChar"/>
          <w:lang w:val="en-US"/>
        </w:rPr>
        <w:t xml:space="preserve"> </w:t>
      </w:r>
      <w:r w:rsidR="00A86C6E" w:rsidRPr="009075BB">
        <w:rPr>
          <w:rStyle w:val="BodyTextChar"/>
          <w:lang w:val="en-US"/>
        </w:rPr>
        <w:t>Berikut ini f</w:t>
      </w:r>
      <w:r w:rsidR="003A2048" w:rsidRPr="009075BB">
        <w:rPr>
          <w:rStyle w:val="BodyTextChar"/>
          <w:lang w:val="en-US"/>
        </w:rPr>
        <w:t xml:space="preserve">ungsional yang </w:t>
      </w:r>
      <w:proofErr w:type="gramStart"/>
      <w:r w:rsidR="003A2048" w:rsidRPr="009075BB">
        <w:rPr>
          <w:rStyle w:val="BodyTextChar"/>
          <w:lang w:val="en-US"/>
        </w:rPr>
        <w:t>akan</w:t>
      </w:r>
      <w:proofErr w:type="gramEnd"/>
      <w:r w:rsidR="003A2048" w:rsidRPr="009075BB">
        <w:rPr>
          <w:rStyle w:val="BodyTextChar"/>
          <w:lang w:val="en-US"/>
        </w:rPr>
        <w:t xml:space="preserve"> diuji pada aplikasi ini</w:t>
      </w:r>
      <w:r w:rsidRPr="009075BB">
        <w:rPr>
          <w:rStyle w:val="BodyTextChar"/>
          <w:lang w:val="en-US"/>
        </w:rPr>
        <w:t>.</w:t>
      </w:r>
    </w:p>
    <w:p w14:paraId="1D24FE28" w14:textId="77777777" w:rsidR="00AC7B49" w:rsidRPr="009075BB" w:rsidRDefault="00AC7B49" w:rsidP="003A2048">
      <w:pPr>
        <w:pStyle w:val="NoSpacing"/>
        <w:rPr>
          <w:rFonts w:ascii="Times New Roman" w:hAnsi="Times New Roman" w:cs="Times New Roman"/>
        </w:rPr>
      </w:pPr>
    </w:p>
    <w:p w14:paraId="161B782D" w14:textId="046F7FA4" w:rsidR="000533AE" w:rsidRPr="009075BB" w:rsidRDefault="002366D1" w:rsidP="008C7CD5">
      <w:pPr>
        <w:pStyle w:val="BodyText"/>
        <w:ind w:left="1134"/>
      </w:pPr>
      <w:r w:rsidRPr="009075BB">
        <w:t>Pada Tabel 3</w:t>
      </w:r>
      <w:r w:rsidR="008C7CD5" w:rsidRPr="009075BB">
        <w:t>.1</w:t>
      </w:r>
      <w:r w:rsidRPr="009075BB">
        <w:t>7</w:t>
      </w:r>
      <w:r w:rsidR="008C7CD5" w:rsidRPr="009075BB">
        <w:t xml:space="preserve">, pengujian </w:t>
      </w:r>
      <w:r w:rsidR="008C7CD5" w:rsidRPr="009075BB">
        <w:rPr>
          <w:i/>
        </w:rPr>
        <w:t>Blackbox</w:t>
      </w:r>
      <w:r w:rsidR="008C7CD5" w:rsidRPr="009075BB">
        <w:t xml:space="preserve"> pada halaman </w:t>
      </w:r>
      <w:r w:rsidR="008C7CD5" w:rsidRPr="009075BB">
        <w:rPr>
          <w:i/>
        </w:rPr>
        <w:t>login</w:t>
      </w:r>
      <w:r w:rsidR="008C7CD5" w:rsidRPr="009075BB">
        <w:t xml:space="preserve"> bertujuan untuk memastikan bahwa fitur </w:t>
      </w:r>
      <w:r w:rsidR="008C7CD5" w:rsidRPr="009075BB">
        <w:rPr>
          <w:rStyle w:val="BodyTextChar"/>
          <w:i/>
          <w:lang w:val="en-US"/>
        </w:rPr>
        <w:t>login</w:t>
      </w:r>
      <w:r w:rsidR="008C7CD5" w:rsidRPr="009075BB">
        <w:t xml:space="preserve"> berfungsi sesuai dengan yang diharapkan serta dapat memberikan umpan balik yang jelas kepada pengguna. Berikut ini disajikan beberapa skenario pengujian yang dilakukan.</w:t>
      </w:r>
    </w:p>
    <w:p w14:paraId="65AF6DFD" w14:textId="77777777" w:rsidR="000533AE" w:rsidRPr="009075BB" w:rsidRDefault="000533AE" w:rsidP="003A2048">
      <w:pPr>
        <w:pStyle w:val="NoSpacing"/>
        <w:rPr>
          <w:rFonts w:ascii="Times New Roman" w:hAnsi="Times New Roman" w:cs="Times New Roman"/>
        </w:rPr>
      </w:pPr>
    </w:p>
    <w:p w14:paraId="3BD203D9" w14:textId="2390A24B" w:rsidR="003A2048" w:rsidRPr="009075BB" w:rsidRDefault="003A2048" w:rsidP="002366D1">
      <w:pPr>
        <w:pStyle w:val="TabelBab3"/>
        <w:rPr>
          <w:b/>
        </w:rPr>
      </w:pPr>
      <w:bookmarkStart w:id="172" w:name="_Toc192653896"/>
      <w:r w:rsidRPr="009075BB">
        <w:t xml:space="preserve">Pengujian </w:t>
      </w:r>
      <w:r w:rsidRPr="009075BB">
        <w:rPr>
          <w:i/>
        </w:rPr>
        <w:t>Black</w:t>
      </w:r>
      <w:r w:rsidRPr="009075BB">
        <w:t xml:space="preserve"> </w:t>
      </w:r>
      <w:r w:rsidRPr="009075BB">
        <w:rPr>
          <w:i/>
        </w:rPr>
        <w:t>Box</w:t>
      </w:r>
      <w:r w:rsidRPr="009075BB">
        <w:t xml:space="preserve"> </w:t>
      </w:r>
      <w:r w:rsidR="00956D30" w:rsidRPr="009075BB">
        <w:t>Halaman</w:t>
      </w:r>
      <w:r w:rsidR="00956D30" w:rsidRPr="009075BB">
        <w:rPr>
          <w:i/>
        </w:rPr>
        <w:t xml:space="preserve"> Login</w:t>
      </w:r>
      <w:bookmarkEnd w:id="172"/>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3A2048" w:rsidRPr="009075BB" w14:paraId="383DA841" w14:textId="77777777" w:rsidTr="00465B7F">
        <w:trPr>
          <w:tblHeader/>
        </w:trPr>
        <w:tc>
          <w:tcPr>
            <w:tcW w:w="567" w:type="dxa"/>
            <w:shd w:val="clear" w:color="auto" w:fill="BFBFBF" w:themeFill="background1" w:themeFillShade="BF"/>
          </w:tcPr>
          <w:p w14:paraId="02EA5FD5" w14:textId="77777777" w:rsidR="003A2048" w:rsidRPr="009075BB" w:rsidRDefault="003A2048" w:rsidP="009009B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46B2ED0" w14:textId="77777777" w:rsidR="003A2048" w:rsidRPr="009075BB" w:rsidRDefault="003A2048" w:rsidP="009009B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4EEFE9DC" w14:textId="77777777" w:rsidR="003A2048" w:rsidRPr="009075BB" w:rsidRDefault="003A2048" w:rsidP="009009B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4EB76E9" w14:textId="77777777" w:rsidR="003A2048" w:rsidRPr="009075BB" w:rsidRDefault="003A2048" w:rsidP="009009B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A4A1A" w:rsidRPr="009075BB" w14:paraId="64C89198" w14:textId="77777777" w:rsidTr="00465B7F">
        <w:tc>
          <w:tcPr>
            <w:tcW w:w="567" w:type="dxa"/>
          </w:tcPr>
          <w:p w14:paraId="306C96C3" w14:textId="77777777" w:rsidR="002A4A1A" w:rsidRPr="009075BB" w:rsidRDefault="002A4A1A"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0E085D0" w14:textId="1BEF4619" w:rsidR="002A4A1A" w:rsidRPr="009075BB" w:rsidRDefault="004D6A93"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008F744A" w:rsidRPr="009075BB">
              <w:rPr>
                <w:rFonts w:ascii="Times New Roman" w:hAnsi="Times New Roman" w:cs="Times New Roman"/>
                <w:i/>
                <w:sz w:val="24"/>
                <w:szCs w:val="24"/>
              </w:rPr>
              <w:t>login</w:t>
            </w:r>
            <w:r w:rsidR="008F744A" w:rsidRPr="009075BB">
              <w:rPr>
                <w:rFonts w:ascii="Times New Roman" w:hAnsi="Times New Roman" w:cs="Times New Roman"/>
                <w:sz w:val="24"/>
                <w:szCs w:val="24"/>
              </w:rPr>
              <w:t xml:space="preserve"> </w:t>
            </w:r>
            <w:r w:rsidRPr="009075BB">
              <w:rPr>
                <w:rFonts w:ascii="Times New Roman" w:hAnsi="Times New Roman" w:cs="Times New Roman"/>
                <w:sz w:val="24"/>
                <w:szCs w:val="24"/>
              </w:rPr>
              <w:t>dengan benar</w:t>
            </w:r>
          </w:p>
        </w:tc>
        <w:tc>
          <w:tcPr>
            <w:tcW w:w="2694" w:type="dxa"/>
          </w:tcPr>
          <w:p w14:paraId="507A67A2" w14:textId="76172992" w:rsidR="002A4A1A" w:rsidRPr="009075BB" w:rsidRDefault="00A0491E"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02E6A159" w14:textId="77777777" w:rsidR="002A4A1A" w:rsidRPr="009075BB" w:rsidRDefault="002A4A1A"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4D6A93" w:rsidRPr="009075BB" w14:paraId="4BBC976B" w14:textId="77777777" w:rsidTr="00465B7F">
        <w:tc>
          <w:tcPr>
            <w:tcW w:w="567" w:type="dxa"/>
          </w:tcPr>
          <w:p w14:paraId="7D86723F" w14:textId="0C49488E" w:rsidR="004D6A93" w:rsidRPr="009075BB" w:rsidRDefault="004D6A93"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9009B6" w:rsidRPr="009075BB">
              <w:rPr>
                <w:rFonts w:ascii="Times New Roman" w:hAnsi="Times New Roman" w:cs="Times New Roman"/>
                <w:sz w:val="24"/>
                <w:szCs w:val="24"/>
              </w:rPr>
              <w:t>.</w:t>
            </w:r>
          </w:p>
        </w:tc>
        <w:tc>
          <w:tcPr>
            <w:tcW w:w="2835" w:type="dxa"/>
          </w:tcPr>
          <w:p w14:paraId="1F35DF62" w14:textId="4560EE0B" w:rsidR="004D6A93" w:rsidRPr="009075BB" w:rsidRDefault="004D6A93"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008F744A" w:rsidRPr="009075BB">
              <w:rPr>
                <w:rFonts w:ascii="Times New Roman" w:hAnsi="Times New Roman" w:cs="Times New Roman"/>
                <w:i/>
                <w:sz w:val="24"/>
                <w:szCs w:val="24"/>
              </w:rPr>
              <w:t>login</w:t>
            </w:r>
            <w:r w:rsidR="008F744A" w:rsidRPr="009075BB">
              <w:rPr>
                <w:rFonts w:ascii="Times New Roman" w:hAnsi="Times New Roman" w:cs="Times New Roman"/>
                <w:sz w:val="24"/>
                <w:szCs w:val="24"/>
              </w:rPr>
              <w:t xml:space="preserve"> </w:t>
            </w:r>
            <w:r w:rsidRPr="009075BB">
              <w:rPr>
                <w:rFonts w:ascii="Times New Roman" w:hAnsi="Times New Roman" w:cs="Times New Roman"/>
                <w:sz w:val="24"/>
                <w:szCs w:val="24"/>
              </w:rPr>
              <w:t>yang tidak sesuai</w:t>
            </w:r>
          </w:p>
        </w:tc>
        <w:tc>
          <w:tcPr>
            <w:tcW w:w="2694" w:type="dxa"/>
          </w:tcPr>
          <w:p w14:paraId="26662B24" w14:textId="439C72AC" w:rsidR="004D6A93" w:rsidRPr="009075BB" w:rsidRDefault="004D6A93"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3891C843" w14:textId="77777777" w:rsidR="004D6A93" w:rsidRPr="009075BB" w:rsidRDefault="004D6A93"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4BB04AD7" w14:textId="77777777" w:rsidTr="00465B7F">
        <w:tc>
          <w:tcPr>
            <w:tcW w:w="567" w:type="dxa"/>
          </w:tcPr>
          <w:p w14:paraId="0EC2A2B5" w14:textId="7520F44E"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9009B6" w:rsidRPr="009075BB">
              <w:rPr>
                <w:rFonts w:ascii="Times New Roman" w:hAnsi="Times New Roman" w:cs="Times New Roman"/>
                <w:sz w:val="24"/>
                <w:szCs w:val="24"/>
              </w:rPr>
              <w:t>.</w:t>
            </w:r>
          </w:p>
        </w:tc>
        <w:tc>
          <w:tcPr>
            <w:tcW w:w="2835" w:type="dxa"/>
          </w:tcPr>
          <w:p w14:paraId="5BE8B505" w14:textId="1DDC9738"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097574A9" w14:textId="32990858"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008F744A" w:rsidRPr="009075BB">
              <w:rPr>
                <w:rFonts w:ascii="Times New Roman" w:hAnsi="Times New Roman" w:cs="Times New Roman"/>
                <w:i/>
                <w:sz w:val="24"/>
                <w:szCs w:val="24"/>
              </w:rPr>
              <w:t>login</w:t>
            </w:r>
            <w:r w:rsidR="008F744A" w:rsidRPr="009075BB">
              <w:rPr>
                <w:rFonts w:ascii="Times New Roman" w:hAnsi="Times New Roman" w:cs="Times New Roman"/>
                <w:sz w:val="24"/>
                <w:szCs w:val="24"/>
              </w:rPr>
              <w:t xml:space="preserve"> </w:t>
            </w:r>
            <w:r w:rsidRPr="009075BB">
              <w:rPr>
                <w:rFonts w:ascii="Times New Roman" w:hAnsi="Times New Roman" w:cs="Times New Roman"/>
                <w:sz w:val="24"/>
                <w:szCs w:val="24"/>
              </w:rPr>
              <w:t>yang tidak valid</w:t>
            </w:r>
          </w:p>
        </w:tc>
        <w:tc>
          <w:tcPr>
            <w:tcW w:w="1280" w:type="dxa"/>
          </w:tcPr>
          <w:p w14:paraId="7A0923D3" w14:textId="3AB11129"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DE94E12" w14:textId="77777777" w:rsidR="00956D30" w:rsidRPr="009075BB" w:rsidRDefault="00956D30">
      <w:pPr>
        <w:rPr>
          <w:rFonts w:ascii="Times New Roman" w:hAnsi="Times New Roman" w:cs="Times New Roman"/>
        </w:rPr>
      </w:pPr>
    </w:p>
    <w:p w14:paraId="286F7A13" w14:textId="73DA6B4A" w:rsidR="00465B7F" w:rsidRPr="009075BB" w:rsidRDefault="002366D1" w:rsidP="00465B7F">
      <w:pPr>
        <w:pStyle w:val="BodyText"/>
        <w:ind w:left="1134"/>
      </w:pPr>
      <w:r w:rsidRPr="009075BB">
        <w:t>Pada Tabel 3</w:t>
      </w:r>
      <w:r w:rsidR="00465B7F" w:rsidRPr="009075BB">
        <w:t>.</w:t>
      </w:r>
      <w:r w:rsidRPr="009075BB">
        <w:t>18</w:t>
      </w:r>
      <w:r w:rsidR="00465B7F" w:rsidRPr="009075BB">
        <w:t xml:space="preserve">, pengujian </w:t>
      </w:r>
      <w:r w:rsidR="00465B7F" w:rsidRPr="009075BB">
        <w:rPr>
          <w:i/>
        </w:rPr>
        <w:t>Blackbox</w:t>
      </w:r>
      <w:r w:rsidR="00465B7F" w:rsidRPr="009075BB">
        <w:t xml:space="preserve"> pada halaman pendaftaran dilakukan untuk memastikan bahwa sistem pendaftaran berfungsi sesuai dengan yang diharapkan serta dapat menangani berbagai skenario </w:t>
      </w:r>
      <w:r w:rsidR="00465B7F" w:rsidRPr="009075BB">
        <w:rPr>
          <w:i/>
        </w:rPr>
        <w:t>input</w:t>
      </w:r>
      <w:r w:rsidR="00465B7F" w:rsidRPr="009075BB">
        <w:t xml:space="preserve"> pengguna. Pengujian ini bertujuan untuk mengevaluasi respons sistem terhadap </w:t>
      </w:r>
      <w:r w:rsidR="00465B7F" w:rsidRPr="009075BB">
        <w:rPr>
          <w:i/>
        </w:rPr>
        <w:t>input</w:t>
      </w:r>
      <w:r w:rsidR="00465B7F" w:rsidRPr="009075BB">
        <w:t xml:space="preserve"> yang valid, data yang bersifat duplikat, serta </w:t>
      </w:r>
      <w:r w:rsidR="00465B7F" w:rsidRPr="009075BB">
        <w:rPr>
          <w:i/>
        </w:rPr>
        <w:t>input</w:t>
      </w:r>
      <w:r w:rsidR="00465B7F" w:rsidRPr="009075BB">
        <w:t xml:space="preserve"> yang tidak lengkap. Selain itu, pengujian ini juga mencakup verifikasi status registrasi berdasarkan email yang telah atau belum terdaftar. Berikut ini disajikan beberapa skenario pengujian yang dilakukan.</w:t>
      </w:r>
    </w:p>
    <w:p w14:paraId="1A64CE73" w14:textId="7EAEEFBC" w:rsidR="00956D30" w:rsidRPr="009075BB" w:rsidRDefault="004848B0" w:rsidP="002366D1">
      <w:pPr>
        <w:pStyle w:val="TabelBab3"/>
        <w:rPr>
          <w:b/>
        </w:rPr>
      </w:pPr>
      <w:bookmarkStart w:id="173" w:name="_Toc192653897"/>
      <w:r w:rsidRPr="009075BB">
        <w:lastRenderedPageBreak/>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endaftaran</w:t>
      </w:r>
      <w:bookmarkEnd w:id="173"/>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956D30" w:rsidRPr="009075BB" w14:paraId="0531C407" w14:textId="77777777" w:rsidTr="00465B7F">
        <w:trPr>
          <w:tblHeader/>
        </w:trPr>
        <w:tc>
          <w:tcPr>
            <w:tcW w:w="567" w:type="dxa"/>
            <w:shd w:val="clear" w:color="auto" w:fill="BFBFBF" w:themeFill="background1" w:themeFillShade="BF"/>
          </w:tcPr>
          <w:p w14:paraId="62AD8942" w14:textId="7E79BBB0" w:rsidR="00956D30" w:rsidRPr="009075BB" w:rsidRDefault="00956D30" w:rsidP="00956D3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677A07D" w14:textId="1F224EFE" w:rsidR="00956D30" w:rsidRPr="009075BB" w:rsidRDefault="00956D30" w:rsidP="00956D3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654AA63" w14:textId="023D2A16" w:rsidR="00956D30" w:rsidRPr="009075BB" w:rsidRDefault="00956D30" w:rsidP="00956D3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1A229FE" w14:textId="7F84503A" w:rsidR="00956D30" w:rsidRPr="009075BB" w:rsidRDefault="00956D30" w:rsidP="00956D3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784524" w:rsidRPr="009075BB" w14:paraId="0F0F0541" w14:textId="77777777" w:rsidTr="00465B7F">
        <w:tc>
          <w:tcPr>
            <w:tcW w:w="567" w:type="dxa"/>
          </w:tcPr>
          <w:p w14:paraId="076D99D0" w14:textId="4ED942EA" w:rsidR="00784524" w:rsidRPr="009075BB" w:rsidRDefault="004848B0"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9009B6" w:rsidRPr="009075BB">
              <w:rPr>
                <w:rFonts w:ascii="Times New Roman" w:hAnsi="Times New Roman" w:cs="Times New Roman"/>
                <w:sz w:val="24"/>
                <w:szCs w:val="24"/>
              </w:rPr>
              <w:t>.</w:t>
            </w:r>
          </w:p>
        </w:tc>
        <w:tc>
          <w:tcPr>
            <w:tcW w:w="2835" w:type="dxa"/>
          </w:tcPr>
          <w:p w14:paraId="12B27025" w14:textId="7C06BAE3"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008F744A" w:rsidRPr="009075BB">
              <w:rPr>
                <w:rFonts w:ascii="Times New Roman" w:hAnsi="Times New Roman" w:cs="Times New Roman"/>
                <w:sz w:val="24"/>
                <w:szCs w:val="24"/>
              </w:rPr>
              <w:t xml:space="preserve"> pendaftaran </w:t>
            </w:r>
            <w:r w:rsidRPr="009075BB">
              <w:rPr>
                <w:rFonts w:ascii="Times New Roman" w:hAnsi="Times New Roman" w:cs="Times New Roman"/>
                <w:sz w:val="24"/>
                <w:szCs w:val="24"/>
              </w:rPr>
              <w:t>dengan benar</w:t>
            </w:r>
          </w:p>
        </w:tc>
        <w:tc>
          <w:tcPr>
            <w:tcW w:w="2693" w:type="dxa"/>
          </w:tcPr>
          <w:p w14:paraId="6284FC07" w14:textId="53FABA2F"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w:t>
            </w:r>
            <w:r w:rsidR="008F744A" w:rsidRPr="009075BB">
              <w:rPr>
                <w:rFonts w:ascii="Times New Roman" w:hAnsi="Times New Roman" w:cs="Times New Roman"/>
                <w:sz w:val="24"/>
                <w:szCs w:val="24"/>
              </w:rPr>
              <w:t xml:space="preserve"> pendaftar</w:t>
            </w:r>
            <w:r w:rsidRPr="009075BB">
              <w:rPr>
                <w:rFonts w:ascii="Times New Roman" w:hAnsi="Times New Roman" w:cs="Times New Roman"/>
                <w:sz w:val="24"/>
                <w:szCs w:val="24"/>
              </w:rPr>
              <w:t xml:space="preserve"> tersimpan</w:t>
            </w:r>
          </w:p>
        </w:tc>
        <w:tc>
          <w:tcPr>
            <w:tcW w:w="1281" w:type="dxa"/>
          </w:tcPr>
          <w:p w14:paraId="22C5886A" w14:textId="1A77DACC"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48CB9DA6" w14:textId="77777777" w:rsidTr="00465B7F">
        <w:tc>
          <w:tcPr>
            <w:tcW w:w="567" w:type="dxa"/>
          </w:tcPr>
          <w:p w14:paraId="0E257096" w14:textId="25919FA4" w:rsidR="00784524" w:rsidRPr="009075BB" w:rsidRDefault="004848B0"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9009B6" w:rsidRPr="009075BB">
              <w:rPr>
                <w:rFonts w:ascii="Times New Roman" w:hAnsi="Times New Roman" w:cs="Times New Roman"/>
                <w:sz w:val="24"/>
                <w:szCs w:val="24"/>
              </w:rPr>
              <w:t>.</w:t>
            </w:r>
          </w:p>
        </w:tc>
        <w:tc>
          <w:tcPr>
            <w:tcW w:w="2835" w:type="dxa"/>
          </w:tcPr>
          <w:p w14:paraId="4D5CEE4D" w14:textId="558D9689"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012EE894" w14:textId="51A221E2"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008F744A" w:rsidRPr="009075BB">
              <w:rPr>
                <w:rFonts w:ascii="Times New Roman" w:hAnsi="Times New Roman" w:cs="Times New Roman"/>
                <w:sz w:val="24"/>
                <w:szCs w:val="24"/>
              </w:rPr>
              <w:t xml:space="preserve">pendaftaran yang </w:t>
            </w:r>
            <w:r w:rsidRPr="009075BB">
              <w:rPr>
                <w:rFonts w:ascii="Times New Roman" w:hAnsi="Times New Roman" w:cs="Times New Roman"/>
                <w:sz w:val="24"/>
                <w:szCs w:val="24"/>
              </w:rPr>
              <w:t>duplikat</w:t>
            </w:r>
          </w:p>
        </w:tc>
        <w:tc>
          <w:tcPr>
            <w:tcW w:w="1281" w:type="dxa"/>
          </w:tcPr>
          <w:p w14:paraId="7F9D18C1" w14:textId="03117D0F"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7C797C97" w14:textId="77777777" w:rsidTr="00465B7F">
        <w:tc>
          <w:tcPr>
            <w:tcW w:w="567" w:type="dxa"/>
          </w:tcPr>
          <w:p w14:paraId="31C28A6B" w14:textId="286E4C9D" w:rsidR="00784524" w:rsidRPr="009075BB" w:rsidRDefault="004848B0"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9009B6" w:rsidRPr="009075BB">
              <w:rPr>
                <w:rFonts w:ascii="Times New Roman" w:hAnsi="Times New Roman" w:cs="Times New Roman"/>
                <w:sz w:val="24"/>
                <w:szCs w:val="24"/>
              </w:rPr>
              <w:t>.</w:t>
            </w:r>
          </w:p>
        </w:tc>
        <w:tc>
          <w:tcPr>
            <w:tcW w:w="2835" w:type="dxa"/>
          </w:tcPr>
          <w:p w14:paraId="0F44EAA3" w14:textId="32C6412F"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61EA38CB" w14:textId="150DE8A1"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008F744A" w:rsidRPr="009075BB">
              <w:rPr>
                <w:rFonts w:ascii="Times New Roman" w:hAnsi="Times New Roman" w:cs="Times New Roman"/>
                <w:sz w:val="24"/>
                <w:szCs w:val="24"/>
              </w:rPr>
              <w:t xml:space="preserve">pendaftaran </w:t>
            </w:r>
            <w:r w:rsidRPr="009075BB">
              <w:rPr>
                <w:rFonts w:ascii="Times New Roman" w:hAnsi="Times New Roman" w:cs="Times New Roman"/>
                <w:sz w:val="24"/>
                <w:szCs w:val="24"/>
              </w:rPr>
              <w:t>yang tidak valid</w:t>
            </w:r>
          </w:p>
        </w:tc>
        <w:tc>
          <w:tcPr>
            <w:tcW w:w="1281" w:type="dxa"/>
          </w:tcPr>
          <w:p w14:paraId="7191ABD2" w14:textId="50F75DB9"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6DA6133B" w14:textId="77777777" w:rsidTr="00465B7F">
        <w:tc>
          <w:tcPr>
            <w:tcW w:w="567" w:type="dxa"/>
          </w:tcPr>
          <w:p w14:paraId="40924111" w14:textId="3CABC272" w:rsidR="00784524" w:rsidRPr="009075BB" w:rsidRDefault="004848B0"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r w:rsidR="009009B6" w:rsidRPr="009075BB">
              <w:rPr>
                <w:rFonts w:ascii="Times New Roman" w:hAnsi="Times New Roman" w:cs="Times New Roman"/>
                <w:sz w:val="24"/>
                <w:szCs w:val="24"/>
              </w:rPr>
              <w:t>.</w:t>
            </w:r>
          </w:p>
        </w:tc>
        <w:tc>
          <w:tcPr>
            <w:tcW w:w="2835" w:type="dxa"/>
          </w:tcPr>
          <w:p w14:paraId="45D71200" w14:textId="3F943C0E"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66DA6842" w14:textId="318AA863"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3DE9925" w14:textId="3CD361AB"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633EC3F0" w14:textId="77777777" w:rsidTr="00465B7F">
        <w:tc>
          <w:tcPr>
            <w:tcW w:w="567" w:type="dxa"/>
          </w:tcPr>
          <w:p w14:paraId="7EF7846E" w14:textId="161B2D90" w:rsidR="00784524" w:rsidRPr="009075BB" w:rsidRDefault="004848B0"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r w:rsidR="009009B6" w:rsidRPr="009075BB">
              <w:rPr>
                <w:rFonts w:ascii="Times New Roman" w:hAnsi="Times New Roman" w:cs="Times New Roman"/>
                <w:sz w:val="24"/>
                <w:szCs w:val="24"/>
              </w:rPr>
              <w:t>.</w:t>
            </w:r>
          </w:p>
        </w:tc>
        <w:tc>
          <w:tcPr>
            <w:tcW w:w="2835" w:type="dxa"/>
          </w:tcPr>
          <w:p w14:paraId="78A06140" w14:textId="281FEEFA"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BBFC6AB" w14:textId="54C58A2B"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008F744A" w:rsidRPr="009075BB">
              <w:rPr>
                <w:rFonts w:ascii="Times New Roman" w:hAnsi="Times New Roman" w:cs="Times New Roman"/>
                <w:sz w:val="24"/>
                <w:szCs w:val="24"/>
              </w:rPr>
              <w:t xml:space="preserve">registrasi </w:t>
            </w:r>
            <w:r w:rsidRPr="009075BB">
              <w:rPr>
                <w:rFonts w:ascii="Times New Roman" w:hAnsi="Times New Roman" w:cs="Times New Roman"/>
                <w:sz w:val="24"/>
                <w:szCs w:val="24"/>
              </w:rPr>
              <w:t>tidak ditemukan</w:t>
            </w:r>
          </w:p>
        </w:tc>
        <w:tc>
          <w:tcPr>
            <w:tcW w:w="1281" w:type="dxa"/>
          </w:tcPr>
          <w:p w14:paraId="47354FAF" w14:textId="1456B756"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847F5A0" w14:textId="77777777" w:rsidR="00956D30" w:rsidRPr="009075BB" w:rsidRDefault="00956D30">
      <w:pPr>
        <w:rPr>
          <w:rFonts w:ascii="Times New Roman" w:hAnsi="Times New Roman" w:cs="Times New Roman"/>
        </w:rPr>
      </w:pPr>
    </w:p>
    <w:p w14:paraId="1C67323D" w14:textId="7A30EB38" w:rsidR="00465B7F" w:rsidRPr="009075BB" w:rsidRDefault="002366D1" w:rsidP="00465B7F">
      <w:pPr>
        <w:pStyle w:val="BodyText"/>
        <w:ind w:left="1134"/>
      </w:pPr>
      <w:r w:rsidRPr="009075BB">
        <w:t>Pada Tabel 3</w:t>
      </w:r>
      <w:r w:rsidR="004B24E4" w:rsidRPr="009075BB">
        <w:t>.</w:t>
      </w:r>
      <w:r w:rsidRPr="009075BB">
        <w:t>19</w:t>
      </w:r>
      <w:r w:rsidR="004B24E4" w:rsidRPr="009075BB">
        <w:t xml:space="preserve">, pengujian </w:t>
      </w:r>
      <w:r w:rsidR="004B24E4" w:rsidRPr="009075BB">
        <w:rPr>
          <w:i/>
        </w:rPr>
        <w:t>Blackbox</w:t>
      </w:r>
      <w:r w:rsidR="004B24E4" w:rsidRPr="009075BB">
        <w:t xml:space="preserve"> pada halaman dashboard dilakukan untuk memastikan bahwa sistem dapat menampilkan informasi yang relevan dan berfungsi sesuai dengan yang diharapkan. Pengujian ini mencakup pengecekan terhadap tampilan data jadwal, data posting terbaru, serta fungsi pengunduhan file yang terkait dengan posting. Pengujian ini bertujuan untuk memastikan bahwa pengguna dapat mengakses informasi dengan mudah dan sistem dapat memberikan respons yang sesuai terhadap setiap tindakan yang dilakukan. Berikut ini disajikan beberapa skenario pengujian yang dilakukan.</w:t>
      </w:r>
    </w:p>
    <w:p w14:paraId="7D91299D" w14:textId="77777777" w:rsidR="00465B7F" w:rsidRPr="009075BB" w:rsidRDefault="00465B7F" w:rsidP="00465B7F">
      <w:pPr>
        <w:pStyle w:val="NoSpacing"/>
        <w:rPr>
          <w:rFonts w:ascii="Times New Roman" w:hAnsi="Times New Roman" w:cs="Times New Roman"/>
          <w:lang w:val="id"/>
        </w:rPr>
      </w:pPr>
    </w:p>
    <w:p w14:paraId="2BAFB03A" w14:textId="182FECFF" w:rsidR="004848B0" w:rsidRPr="009075BB" w:rsidRDefault="004848B0" w:rsidP="002366D1">
      <w:pPr>
        <w:pStyle w:val="TabelBab3"/>
        <w:rPr>
          <w:b/>
        </w:rPr>
      </w:pPr>
      <w:bookmarkStart w:id="174" w:name="_Toc192653898"/>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Dashboard</w:t>
      </w:r>
      <w:bookmarkEnd w:id="17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4848B0" w:rsidRPr="009075BB" w14:paraId="0A87B487" w14:textId="77777777" w:rsidTr="001279C6">
        <w:trPr>
          <w:tblHeader/>
        </w:trPr>
        <w:tc>
          <w:tcPr>
            <w:tcW w:w="567" w:type="dxa"/>
            <w:shd w:val="clear" w:color="auto" w:fill="BFBFBF" w:themeFill="background1" w:themeFillShade="BF"/>
          </w:tcPr>
          <w:p w14:paraId="0A9FD50F" w14:textId="447DF66E" w:rsidR="004848B0" w:rsidRPr="009075BB" w:rsidRDefault="004848B0" w:rsidP="004848B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0BD59B2" w14:textId="2F63B872" w:rsidR="004848B0" w:rsidRPr="009075BB" w:rsidRDefault="004848B0" w:rsidP="004848B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26D2CF" w14:textId="1FA7C921" w:rsidR="004848B0" w:rsidRPr="009075BB" w:rsidRDefault="004848B0" w:rsidP="004848B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059A7D1" w14:textId="02DBB70E" w:rsidR="004848B0" w:rsidRPr="009075BB" w:rsidRDefault="004848B0" w:rsidP="004848B0">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784524" w:rsidRPr="009075BB" w14:paraId="37046A93" w14:textId="77777777" w:rsidTr="001279C6">
        <w:tc>
          <w:tcPr>
            <w:tcW w:w="567" w:type="dxa"/>
          </w:tcPr>
          <w:p w14:paraId="47967F24" w14:textId="512B0A91" w:rsidR="00784524" w:rsidRPr="009075BB" w:rsidRDefault="00465B7F"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9009B6" w:rsidRPr="009075BB">
              <w:rPr>
                <w:rFonts w:ascii="Times New Roman" w:hAnsi="Times New Roman" w:cs="Times New Roman"/>
                <w:sz w:val="24"/>
                <w:szCs w:val="24"/>
              </w:rPr>
              <w:t>.</w:t>
            </w:r>
          </w:p>
        </w:tc>
        <w:tc>
          <w:tcPr>
            <w:tcW w:w="2835" w:type="dxa"/>
          </w:tcPr>
          <w:p w14:paraId="739866DC" w14:textId="10DE31BD"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8AEFD82" w14:textId="195AFDFE"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C403A2C" w14:textId="1B334D48"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4A4ACF42" w14:textId="77777777" w:rsidTr="001279C6">
        <w:tc>
          <w:tcPr>
            <w:tcW w:w="567" w:type="dxa"/>
          </w:tcPr>
          <w:p w14:paraId="00E8287C" w14:textId="10CF4C60" w:rsidR="00784524" w:rsidRPr="009075BB" w:rsidRDefault="00465B7F"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r w:rsidR="009009B6" w:rsidRPr="009075BB">
              <w:rPr>
                <w:rFonts w:ascii="Times New Roman" w:hAnsi="Times New Roman" w:cs="Times New Roman"/>
                <w:sz w:val="24"/>
                <w:szCs w:val="24"/>
              </w:rPr>
              <w:t>.</w:t>
            </w:r>
          </w:p>
        </w:tc>
        <w:tc>
          <w:tcPr>
            <w:tcW w:w="2835" w:type="dxa"/>
          </w:tcPr>
          <w:p w14:paraId="6565C67B" w14:textId="2260877F"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0C7C47B0" w14:textId="762358EF"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ingga tiga data posting terbaru</w:t>
            </w:r>
          </w:p>
        </w:tc>
        <w:tc>
          <w:tcPr>
            <w:tcW w:w="1281" w:type="dxa"/>
          </w:tcPr>
          <w:p w14:paraId="16D6D234" w14:textId="1A28870B"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688DF690" w14:textId="77777777" w:rsidTr="001279C6">
        <w:tc>
          <w:tcPr>
            <w:tcW w:w="567" w:type="dxa"/>
          </w:tcPr>
          <w:p w14:paraId="48715CC1" w14:textId="6EC88DB0" w:rsidR="00784524" w:rsidRPr="009075BB" w:rsidRDefault="00465B7F"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9009B6" w:rsidRPr="009075BB">
              <w:rPr>
                <w:rFonts w:ascii="Times New Roman" w:hAnsi="Times New Roman" w:cs="Times New Roman"/>
                <w:sz w:val="24"/>
                <w:szCs w:val="24"/>
              </w:rPr>
              <w:t>.</w:t>
            </w:r>
          </w:p>
        </w:tc>
        <w:tc>
          <w:tcPr>
            <w:tcW w:w="2835" w:type="dxa"/>
          </w:tcPr>
          <w:p w14:paraId="40002C7C" w14:textId="04E84FBB"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61B758C0" w14:textId="3DC911C4"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51D4B76F" w14:textId="1FD17A34"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8C62200" w14:textId="77777777" w:rsidR="004848B0" w:rsidRPr="009075BB" w:rsidRDefault="004848B0">
      <w:pPr>
        <w:rPr>
          <w:rFonts w:ascii="Times New Roman" w:hAnsi="Times New Roman" w:cs="Times New Roman"/>
        </w:rPr>
      </w:pPr>
    </w:p>
    <w:p w14:paraId="699C7FE9" w14:textId="75F838BE" w:rsidR="001279C6" w:rsidRPr="009075BB" w:rsidRDefault="002366D1" w:rsidP="004B24E4">
      <w:pPr>
        <w:pStyle w:val="BodyText"/>
        <w:ind w:left="1134"/>
      </w:pPr>
      <w:r w:rsidRPr="009075BB">
        <w:t>Pada Tabel 3.20</w:t>
      </w:r>
      <w:r w:rsidR="004B24E4" w:rsidRPr="009075BB">
        <w:t xml:space="preserve">, pengujian </w:t>
      </w:r>
      <w:r w:rsidR="004B24E4" w:rsidRPr="009075BB">
        <w:rPr>
          <w:i/>
        </w:rPr>
        <w:t>Blackbox</w:t>
      </w:r>
      <w:r w:rsidR="004B24E4"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5314BAA2" w14:textId="77777777" w:rsidR="001279C6" w:rsidRPr="009075BB" w:rsidRDefault="001279C6" w:rsidP="001279C6">
      <w:pPr>
        <w:pStyle w:val="NoSpacing"/>
        <w:rPr>
          <w:rFonts w:ascii="Times New Roman" w:hAnsi="Times New Roman" w:cs="Times New Roman"/>
          <w:lang w:val="id"/>
        </w:rPr>
      </w:pPr>
    </w:p>
    <w:p w14:paraId="2F415E3D" w14:textId="01A3A31F" w:rsidR="004848B0" w:rsidRPr="009075BB" w:rsidRDefault="004848B0" w:rsidP="002366D1">
      <w:pPr>
        <w:pStyle w:val="TabelBab3"/>
        <w:rPr>
          <w:b/>
        </w:rPr>
      </w:pPr>
      <w:bookmarkStart w:id="175" w:name="_Toc192653899"/>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resensi (Anggota)</w:t>
      </w:r>
      <w:bookmarkEnd w:id="17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4848B0" w:rsidRPr="009075BB" w14:paraId="4B4A0B27" w14:textId="77777777" w:rsidTr="001279C6">
        <w:trPr>
          <w:tblHeader/>
        </w:trPr>
        <w:tc>
          <w:tcPr>
            <w:tcW w:w="567" w:type="dxa"/>
            <w:shd w:val="clear" w:color="auto" w:fill="BFBFBF" w:themeFill="background1" w:themeFillShade="BF"/>
          </w:tcPr>
          <w:p w14:paraId="3B2B648F" w14:textId="6C4E15BA" w:rsidR="004848B0" w:rsidRPr="009075BB" w:rsidRDefault="004848B0" w:rsidP="004848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ABD8BC2" w14:textId="0AA46893" w:rsidR="004848B0" w:rsidRPr="009075BB" w:rsidRDefault="004848B0" w:rsidP="004848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4A741BB" w14:textId="604C875F" w:rsidR="004848B0" w:rsidRPr="009075BB" w:rsidRDefault="004848B0" w:rsidP="004848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F917BE0" w14:textId="72F23BA6" w:rsidR="004848B0" w:rsidRPr="009075BB" w:rsidRDefault="004848B0" w:rsidP="004848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84524" w:rsidRPr="009075BB" w14:paraId="7B7F47CC" w14:textId="77777777" w:rsidTr="004B24E4">
        <w:trPr>
          <w:trHeight w:val="1106"/>
        </w:trPr>
        <w:tc>
          <w:tcPr>
            <w:tcW w:w="567" w:type="dxa"/>
          </w:tcPr>
          <w:p w14:paraId="260F3D11" w14:textId="4A0FF58F" w:rsidR="00784524" w:rsidRPr="009075BB" w:rsidRDefault="001279C6"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9009B6" w:rsidRPr="009075BB">
              <w:rPr>
                <w:rFonts w:ascii="Times New Roman" w:hAnsi="Times New Roman" w:cs="Times New Roman"/>
                <w:sz w:val="24"/>
                <w:szCs w:val="24"/>
              </w:rPr>
              <w:t>.</w:t>
            </w:r>
          </w:p>
        </w:tc>
        <w:tc>
          <w:tcPr>
            <w:tcW w:w="2835" w:type="dxa"/>
          </w:tcPr>
          <w:p w14:paraId="31A671DE" w14:textId="5B9878CF"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96B306E" w14:textId="20FA7F3E"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002DE38D" w14:textId="1F149FE5"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784524" w:rsidRPr="009075BB" w14:paraId="3E386CC1" w14:textId="77777777" w:rsidTr="004B24E4">
        <w:trPr>
          <w:trHeight w:val="1021"/>
        </w:trPr>
        <w:tc>
          <w:tcPr>
            <w:tcW w:w="567" w:type="dxa"/>
          </w:tcPr>
          <w:p w14:paraId="35290793" w14:textId="44B41486" w:rsidR="00784524" w:rsidRPr="009075BB" w:rsidRDefault="001279C6"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9009B6" w:rsidRPr="009075BB">
              <w:rPr>
                <w:rFonts w:ascii="Times New Roman" w:hAnsi="Times New Roman" w:cs="Times New Roman"/>
                <w:sz w:val="24"/>
                <w:szCs w:val="24"/>
              </w:rPr>
              <w:t>.</w:t>
            </w:r>
          </w:p>
        </w:tc>
        <w:tc>
          <w:tcPr>
            <w:tcW w:w="2835" w:type="dxa"/>
          </w:tcPr>
          <w:p w14:paraId="02146534" w14:textId="6C1FBB1E"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637B245A" w14:textId="1FA3E85B" w:rsidR="00784524" w:rsidRPr="009075BB" w:rsidRDefault="00784524" w:rsidP="009009B6">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062E6DD6" w14:textId="7546D4DA" w:rsidR="00784524" w:rsidRPr="009075BB" w:rsidRDefault="00784524" w:rsidP="009009B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ADB9A5" w14:textId="77777777" w:rsidR="00261A68" w:rsidRPr="009075BB" w:rsidRDefault="00261A68">
      <w:pPr>
        <w:rPr>
          <w:rFonts w:ascii="Times New Roman" w:hAnsi="Times New Roman" w:cs="Times New Roman"/>
        </w:rPr>
      </w:pPr>
    </w:p>
    <w:p w14:paraId="752C167B" w14:textId="34D0F17A" w:rsidR="004B24E4" w:rsidRPr="009075BB" w:rsidRDefault="001279C6" w:rsidP="004B24E4">
      <w:pPr>
        <w:pStyle w:val="BodyText"/>
        <w:ind w:left="1134"/>
      </w:pPr>
      <w:r w:rsidRPr="009075BB">
        <w:t xml:space="preserve">Pada Tabel </w:t>
      </w:r>
      <w:r w:rsidR="002366D1" w:rsidRPr="009075BB">
        <w:t>3.21</w:t>
      </w:r>
      <w:r w:rsidRPr="009075BB">
        <w:t xml:space="preserve">,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7F8D237A" w14:textId="7DB57D60" w:rsidR="00347D37" w:rsidRPr="009075BB" w:rsidRDefault="00347D37" w:rsidP="002366D1">
      <w:pPr>
        <w:pStyle w:val="TabelBab3"/>
        <w:rPr>
          <w:b/>
        </w:rPr>
      </w:pPr>
      <w:bookmarkStart w:id="176" w:name="_Toc192653900"/>
      <w:r w:rsidRPr="009075BB">
        <w:lastRenderedPageBreak/>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resensi (Admin dan Pelatih)</w:t>
      </w:r>
      <w:bookmarkEnd w:id="17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61A68" w:rsidRPr="009075BB" w14:paraId="050FB397" w14:textId="77777777" w:rsidTr="004B24E4">
        <w:trPr>
          <w:tblHeader/>
        </w:trPr>
        <w:tc>
          <w:tcPr>
            <w:tcW w:w="567" w:type="dxa"/>
            <w:shd w:val="clear" w:color="auto" w:fill="BFBFBF" w:themeFill="background1" w:themeFillShade="BF"/>
          </w:tcPr>
          <w:p w14:paraId="51347867" w14:textId="5A90C0E8"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4FBF988" w14:textId="7E4565AF"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A0C8BF" w14:textId="475AEFDF"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0422846" w14:textId="06B11D40"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1A68" w:rsidRPr="009075BB" w14:paraId="0A860627" w14:textId="77777777" w:rsidTr="004B24E4">
        <w:tc>
          <w:tcPr>
            <w:tcW w:w="567" w:type="dxa"/>
          </w:tcPr>
          <w:p w14:paraId="19831EF2" w14:textId="02894417" w:rsidR="00261A68" w:rsidRPr="009075BB" w:rsidRDefault="004B24E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261A68" w:rsidRPr="009075BB">
              <w:rPr>
                <w:rFonts w:ascii="Times New Roman" w:hAnsi="Times New Roman" w:cs="Times New Roman"/>
                <w:sz w:val="24"/>
                <w:szCs w:val="24"/>
              </w:rPr>
              <w:t>.</w:t>
            </w:r>
          </w:p>
        </w:tc>
        <w:tc>
          <w:tcPr>
            <w:tcW w:w="2835" w:type="dxa"/>
          </w:tcPr>
          <w:p w14:paraId="5646E615" w14:textId="7A541D6B"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78F587FF" w14:textId="69EC7C43"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7E6F2FB4" w14:textId="58A50240"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033BC825" w14:textId="77777777" w:rsidTr="004B24E4">
        <w:tc>
          <w:tcPr>
            <w:tcW w:w="567" w:type="dxa"/>
          </w:tcPr>
          <w:p w14:paraId="2FA5F134" w14:textId="65EFF8A6" w:rsidR="00261A68" w:rsidRPr="009075BB" w:rsidRDefault="004B24E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261A68" w:rsidRPr="009075BB">
              <w:rPr>
                <w:rFonts w:ascii="Times New Roman" w:hAnsi="Times New Roman" w:cs="Times New Roman"/>
                <w:sz w:val="24"/>
                <w:szCs w:val="24"/>
              </w:rPr>
              <w:t>.</w:t>
            </w:r>
          </w:p>
        </w:tc>
        <w:tc>
          <w:tcPr>
            <w:tcW w:w="2835" w:type="dxa"/>
          </w:tcPr>
          <w:p w14:paraId="0C231E7A" w14:textId="4FD96794"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A54E5D8" w14:textId="396BDDA4"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660259CC" w14:textId="4D5441DE"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06D6E251" w14:textId="77777777" w:rsidTr="004B24E4">
        <w:tc>
          <w:tcPr>
            <w:tcW w:w="567" w:type="dxa"/>
          </w:tcPr>
          <w:p w14:paraId="53F7544D" w14:textId="4D4662B7" w:rsidR="00261A68" w:rsidRPr="009075BB" w:rsidRDefault="004B24E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261A68" w:rsidRPr="009075BB">
              <w:rPr>
                <w:rFonts w:ascii="Times New Roman" w:hAnsi="Times New Roman" w:cs="Times New Roman"/>
                <w:sz w:val="24"/>
                <w:szCs w:val="24"/>
              </w:rPr>
              <w:t>.</w:t>
            </w:r>
          </w:p>
        </w:tc>
        <w:tc>
          <w:tcPr>
            <w:tcW w:w="2835" w:type="dxa"/>
          </w:tcPr>
          <w:p w14:paraId="5269F96B" w14:textId="626781AA"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69269D8" w14:textId="39527F72"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79F3537D" w14:textId="346FBBB7"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6AEE2284" w14:textId="77777777" w:rsidTr="004B24E4">
        <w:tc>
          <w:tcPr>
            <w:tcW w:w="567" w:type="dxa"/>
          </w:tcPr>
          <w:p w14:paraId="687C20FD" w14:textId="35A9E538" w:rsidR="00261A68" w:rsidRPr="009075BB" w:rsidRDefault="004B24E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r w:rsidR="00261A68" w:rsidRPr="009075BB">
              <w:rPr>
                <w:rFonts w:ascii="Times New Roman" w:hAnsi="Times New Roman" w:cs="Times New Roman"/>
                <w:sz w:val="24"/>
                <w:szCs w:val="24"/>
              </w:rPr>
              <w:t>.</w:t>
            </w:r>
          </w:p>
        </w:tc>
        <w:tc>
          <w:tcPr>
            <w:tcW w:w="2835" w:type="dxa"/>
          </w:tcPr>
          <w:p w14:paraId="7D0A7128" w14:textId="4AD8FE15"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4A41747" w14:textId="3151A7BB"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61DA920" w14:textId="3D811BB2"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70124FA" w14:textId="77777777" w:rsidR="00347D37" w:rsidRPr="009075BB" w:rsidRDefault="00347D37">
      <w:pPr>
        <w:rPr>
          <w:rFonts w:ascii="Times New Roman" w:hAnsi="Times New Roman" w:cs="Times New Roman"/>
        </w:rPr>
      </w:pPr>
    </w:p>
    <w:p w14:paraId="159BC145" w14:textId="22E197F0" w:rsidR="004B24E4" w:rsidRPr="009075BB" w:rsidRDefault="004B24E4" w:rsidP="004B24E4">
      <w:pPr>
        <w:pStyle w:val="BodyText"/>
        <w:ind w:left="1134"/>
      </w:pPr>
      <w:r w:rsidRPr="009075BB">
        <w:t xml:space="preserve">Pada Tabel </w:t>
      </w:r>
      <w:r w:rsidR="002366D1" w:rsidRPr="009075BB">
        <w:t>3.22</w:t>
      </w:r>
      <w:r w:rsidRPr="009075BB">
        <w:t xml:space="preserve">,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3C70044D" w14:textId="77777777" w:rsidR="004B24E4" w:rsidRPr="009075BB" w:rsidRDefault="004B24E4" w:rsidP="004B24E4">
      <w:pPr>
        <w:pStyle w:val="NoSpacing"/>
        <w:rPr>
          <w:rFonts w:ascii="Times New Roman" w:hAnsi="Times New Roman" w:cs="Times New Roman"/>
          <w:lang w:val="id"/>
        </w:rPr>
      </w:pPr>
    </w:p>
    <w:p w14:paraId="02FE5BAF" w14:textId="3697D705" w:rsidR="00347D37" w:rsidRPr="009075BB" w:rsidRDefault="00347D37" w:rsidP="002366D1">
      <w:pPr>
        <w:pStyle w:val="TabelBab3"/>
        <w:rPr>
          <w:b/>
        </w:rPr>
      </w:pPr>
      <w:bookmarkStart w:id="177" w:name="_Toc192653901"/>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resensi (Pembina)</w:t>
      </w:r>
      <w:bookmarkEnd w:id="17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347D37" w:rsidRPr="009075BB" w14:paraId="21A9EF11" w14:textId="77777777" w:rsidTr="004B24E4">
        <w:trPr>
          <w:tblHeader/>
        </w:trPr>
        <w:tc>
          <w:tcPr>
            <w:tcW w:w="567" w:type="dxa"/>
            <w:shd w:val="clear" w:color="auto" w:fill="BFBFBF" w:themeFill="background1" w:themeFillShade="BF"/>
          </w:tcPr>
          <w:p w14:paraId="085EC07A" w14:textId="472ED1FB" w:rsidR="00347D37" w:rsidRPr="009075BB" w:rsidRDefault="00347D37" w:rsidP="00347D37">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60AB31B" w14:textId="6A3A6871" w:rsidR="00347D37" w:rsidRPr="009075BB" w:rsidRDefault="00347D37" w:rsidP="00347D37">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385E1C8" w14:textId="5DC5A438" w:rsidR="00347D37" w:rsidRPr="009075BB" w:rsidRDefault="00347D37" w:rsidP="00347D37">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33A0BA" w14:textId="0239EB23" w:rsidR="00347D37" w:rsidRPr="009075BB" w:rsidRDefault="00347D37" w:rsidP="00347D37">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1A68" w:rsidRPr="009075BB" w14:paraId="1BB5BA94" w14:textId="77777777" w:rsidTr="004B24E4">
        <w:tc>
          <w:tcPr>
            <w:tcW w:w="567" w:type="dxa"/>
          </w:tcPr>
          <w:p w14:paraId="62801CB9" w14:textId="4F37375E"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67DADDFD" w14:textId="7C502424"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52832B9E" w14:textId="4BBDA27E"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0D2D3E25" w14:textId="084127EB"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191E45D8" w14:textId="77777777" w:rsidTr="004B24E4">
        <w:tc>
          <w:tcPr>
            <w:tcW w:w="567" w:type="dxa"/>
          </w:tcPr>
          <w:p w14:paraId="08011440" w14:textId="6F70A357"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2C728EF4" w14:textId="42179837"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41E2E6DB" w14:textId="1E3741CF"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38BF2C96" w14:textId="46A5286E"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129637" w14:textId="77777777" w:rsidR="00384799" w:rsidRPr="009075BB" w:rsidRDefault="00384799">
      <w:pPr>
        <w:rPr>
          <w:rFonts w:ascii="Times New Roman" w:hAnsi="Times New Roman" w:cs="Times New Roman"/>
        </w:rPr>
      </w:pPr>
    </w:p>
    <w:p w14:paraId="1201ED2D" w14:textId="1DFD3EAB" w:rsidR="002F7BC2" w:rsidRPr="009075BB" w:rsidRDefault="002F7BC2" w:rsidP="002F7BC2">
      <w:pPr>
        <w:pStyle w:val="BodyText"/>
        <w:ind w:left="1134"/>
      </w:pPr>
      <w:r w:rsidRPr="009075BB">
        <w:t xml:space="preserve">Pada Tabel </w:t>
      </w:r>
      <w:r w:rsidR="002366D1" w:rsidRPr="009075BB">
        <w:t>3.23</w:t>
      </w:r>
      <w:r w:rsidRPr="009075BB">
        <w:t xml:space="preserve">,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624B9614" w14:textId="77777777" w:rsidR="002F7BC2" w:rsidRPr="009075BB" w:rsidRDefault="002F7BC2" w:rsidP="002F7BC2">
      <w:pPr>
        <w:pStyle w:val="NoSpacing"/>
        <w:rPr>
          <w:rFonts w:ascii="Times New Roman" w:hAnsi="Times New Roman" w:cs="Times New Roman"/>
          <w:lang w:val="id"/>
        </w:rPr>
      </w:pPr>
    </w:p>
    <w:p w14:paraId="4CA55C19" w14:textId="7A20A5AB" w:rsidR="00384799" w:rsidRPr="009075BB" w:rsidRDefault="00384799" w:rsidP="002366D1">
      <w:pPr>
        <w:pStyle w:val="TabelBab3"/>
        <w:rPr>
          <w:b/>
        </w:rPr>
      </w:pPr>
      <w:bookmarkStart w:id="178" w:name="_Toc192653902"/>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Detail Presensi (Admin dan Pelatih)</w:t>
      </w:r>
      <w:bookmarkEnd w:id="17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384799" w:rsidRPr="009075BB" w14:paraId="5433BD0B" w14:textId="77777777" w:rsidTr="002F7BC2">
        <w:trPr>
          <w:tblHeader/>
        </w:trPr>
        <w:tc>
          <w:tcPr>
            <w:tcW w:w="567" w:type="dxa"/>
            <w:shd w:val="clear" w:color="auto" w:fill="BFBFBF" w:themeFill="background1" w:themeFillShade="BF"/>
          </w:tcPr>
          <w:p w14:paraId="0494AD00" w14:textId="1915DEA0"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6BD9385" w14:textId="770A5EE9"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1D129D6" w14:textId="63E81916"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3ECC63" w14:textId="5A17585A"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1A68" w:rsidRPr="009075BB" w14:paraId="7492ABED" w14:textId="77777777" w:rsidTr="002F7BC2">
        <w:tc>
          <w:tcPr>
            <w:tcW w:w="567" w:type="dxa"/>
          </w:tcPr>
          <w:p w14:paraId="74394E7D" w14:textId="341191A0"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261A68" w:rsidRPr="009075BB">
              <w:rPr>
                <w:rFonts w:ascii="Times New Roman" w:hAnsi="Times New Roman" w:cs="Times New Roman"/>
                <w:sz w:val="24"/>
                <w:szCs w:val="24"/>
              </w:rPr>
              <w:t>.</w:t>
            </w:r>
          </w:p>
        </w:tc>
        <w:tc>
          <w:tcPr>
            <w:tcW w:w="2835" w:type="dxa"/>
          </w:tcPr>
          <w:p w14:paraId="55850A58" w14:textId="7CE8A6DC"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6BEAB266" w14:textId="30F7A94F"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5CAEA7E" w14:textId="15CB5BB3"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05A70986" w14:textId="77777777" w:rsidTr="002F7BC2">
        <w:tc>
          <w:tcPr>
            <w:tcW w:w="567" w:type="dxa"/>
          </w:tcPr>
          <w:p w14:paraId="7A08DAB0" w14:textId="752CF2E3"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261A68" w:rsidRPr="009075BB">
              <w:rPr>
                <w:rFonts w:ascii="Times New Roman" w:hAnsi="Times New Roman" w:cs="Times New Roman"/>
                <w:sz w:val="24"/>
                <w:szCs w:val="24"/>
              </w:rPr>
              <w:t>.</w:t>
            </w:r>
          </w:p>
        </w:tc>
        <w:tc>
          <w:tcPr>
            <w:tcW w:w="2835" w:type="dxa"/>
          </w:tcPr>
          <w:p w14:paraId="40BA9596" w14:textId="3B72A580"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51097AE0" w14:textId="3D142818"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73BBC5FA" w14:textId="3589A0BE"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308C5718" w14:textId="77777777" w:rsidTr="002F7BC2">
        <w:tc>
          <w:tcPr>
            <w:tcW w:w="567" w:type="dxa"/>
          </w:tcPr>
          <w:p w14:paraId="68E17615" w14:textId="2FCA4A45"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261A68" w:rsidRPr="009075BB">
              <w:rPr>
                <w:rFonts w:ascii="Times New Roman" w:hAnsi="Times New Roman" w:cs="Times New Roman"/>
                <w:sz w:val="24"/>
                <w:szCs w:val="24"/>
              </w:rPr>
              <w:t>.</w:t>
            </w:r>
          </w:p>
        </w:tc>
        <w:tc>
          <w:tcPr>
            <w:tcW w:w="2835" w:type="dxa"/>
          </w:tcPr>
          <w:p w14:paraId="2C7BEC4E" w14:textId="4E247171"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9253CA9" w14:textId="7D3E0BE4"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494EE72" w14:textId="7BE87422"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769435F4" w14:textId="77777777" w:rsidTr="002F7BC2">
        <w:tc>
          <w:tcPr>
            <w:tcW w:w="567" w:type="dxa"/>
          </w:tcPr>
          <w:p w14:paraId="797EC963" w14:textId="76B990E4"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r w:rsidR="00261A68" w:rsidRPr="009075BB">
              <w:rPr>
                <w:rFonts w:ascii="Times New Roman" w:hAnsi="Times New Roman" w:cs="Times New Roman"/>
                <w:sz w:val="24"/>
                <w:szCs w:val="24"/>
              </w:rPr>
              <w:t>.</w:t>
            </w:r>
          </w:p>
        </w:tc>
        <w:tc>
          <w:tcPr>
            <w:tcW w:w="2835" w:type="dxa"/>
          </w:tcPr>
          <w:p w14:paraId="1000E151" w14:textId="2CEFFA81"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0CD087C4" w14:textId="0D69E249"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36F52B8B" w14:textId="1FBC37C3"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3E16F2BA" w14:textId="77777777" w:rsidTr="002F7BC2">
        <w:tc>
          <w:tcPr>
            <w:tcW w:w="567" w:type="dxa"/>
          </w:tcPr>
          <w:p w14:paraId="0CB6D120" w14:textId="22F0AF84"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r w:rsidR="00261A68" w:rsidRPr="009075BB">
              <w:rPr>
                <w:rFonts w:ascii="Times New Roman" w:hAnsi="Times New Roman" w:cs="Times New Roman"/>
                <w:sz w:val="24"/>
                <w:szCs w:val="24"/>
              </w:rPr>
              <w:t>.</w:t>
            </w:r>
          </w:p>
        </w:tc>
        <w:tc>
          <w:tcPr>
            <w:tcW w:w="2835" w:type="dxa"/>
          </w:tcPr>
          <w:p w14:paraId="5C816FFF" w14:textId="430E10B6"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6CB26C64" w14:textId="5BAB05CA"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13F5219B" w14:textId="12B3ED9D"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204DC68A" w14:textId="77777777" w:rsidTr="002F7BC2">
        <w:tc>
          <w:tcPr>
            <w:tcW w:w="567" w:type="dxa"/>
          </w:tcPr>
          <w:p w14:paraId="2F94D6DE" w14:textId="7D8E5322"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r w:rsidR="00261A68" w:rsidRPr="009075BB">
              <w:rPr>
                <w:rFonts w:ascii="Times New Roman" w:hAnsi="Times New Roman" w:cs="Times New Roman"/>
                <w:sz w:val="24"/>
                <w:szCs w:val="24"/>
              </w:rPr>
              <w:t>.</w:t>
            </w:r>
          </w:p>
        </w:tc>
        <w:tc>
          <w:tcPr>
            <w:tcW w:w="2835" w:type="dxa"/>
          </w:tcPr>
          <w:p w14:paraId="7C03D25E" w14:textId="1B11585C"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39AA6A8B" w14:textId="321ABF92"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59C61CDA" w14:textId="1BAF553D"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1A68" w:rsidRPr="009075BB" w14:paraId="5C33C05A" w14:textId="77777777" w:rsidTr="002F7BC2">
        <w:tc>
          <w:tcPr>
            <w:tcW w:w="567" w:type="dxa"/>
          </w:tcPr>
          <w:p w14:paraId="48C0F3FA" w14:textId="3398EFC9" w:rsidR="00261A68" w:rsidRPr="009075BB" w:rsidRDefault="00051254"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r w:rsidR="00261A68" w:rsidRPr="009075BB">
              <w:rPr>
                <w:rFonts w:ascii="Times New Roman" w:hAnsi="Times New Roman" w:cs="Times New Roman"/>
                <w:sz w:val="24"/>
                <w:szCs w:val="24"/>
              </w:rPr>
              <w:t>.</w:t>
            </w:r>
          </w:p>
        </w:tc>
        <w:tc>
          <w:tcPr>
            <w:tcW w:w="2835" w:type="dxa"/>
          </w:tcPr>
          <w:p w14:paraId="2D5C8E38" w14:textId="558651EC"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C8D05C" w14:textId="65E670E7" w:rsidR="00261A68" w:rsidRPr="009075BB" w:rsidRDefault="00261A68" w:rsidP="00261A68">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7CEE4757" w14:textId="3065B74A" w:rsidR="00261A68" w:rsidRPr="009075BB" w:rsidRDefault="00261A68" w:rsidP="00261A68">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63369EE" w14:textId="77777777" w:rsidR="00384799" w:rsidRPr="009075BB" w:rsidRDefault="00384799">
      <w:pPr>
        <w:rPr>
          <w:rFonts w:ascii="Times New Roman" w:hAnsi="Times New Roman" w:cs="Times New Roman"/>
        </w:rPr>
      </w:pPr>
    </w:p>
    <w:p w14:paraId="4EF8AED1" w14:textId="20019C12" w:rsidR="00051254" w:rsidRPr="009075BB" w:rsidRDefault="00051254" w:rsidP="00051254">
      <w:pPr>
        <w:pStyle w:val="BodyText"/>
        <w:ind w:left="1134"/>
      </w:pPr>
      <w:r w:rsidRPr="009075BB">
        <w:t xml:space="preserve">Pada Tabel </w:t>
      </w:r>
      <w:r w:rsidR="002366D1" w:rsidRPr="009075BB">
        <w:t>3.24</w:t>
      </w:r>
      <w:r w:rsidRPr="009075BB">
        <w:t xml:space="preserve">,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6BCA66AA" w14:textId="77777777" w:rsidR="00051254" w:rsidRPr="009075BB" w:rsidRDefault="00051254" w:rsidP="00051254">
      <w:pPr>
        <w:pStyle w:val="NoSpacing"/>
        <w:rPr>
          <w:rFonts w:ascii="Times New Roman" w:hAnsi="Times New Roman" w:cs="Times New Roman"/>
          <w:lang w:val="id"/>
        </w:rPr>
      </w:pPr>
    </w:p>
    <w:p w14:paraId="4E8BBAAA" w14:textId="4ED17F45" w:rsidR="00384799" w:rsidRPr="009075BB" w:rsidRDefault="00384799" w:rsidP="002366D1">
      <w:pPr>
        <w:pStyle w:val="TabelBab3"/>
        <w:rPr>
          <w:b/>
        </w:rPr>
      </w:pPr>
      <w:bookmarkStart w:id="179" w:name="_Toc192653903"/>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Detail Presensi (Pembina)</w:t>
      </w:r>
      <w:bookmarkEnd w:id="17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384799" w:rsidRPr="009075BB" w14:paraId="37D23FB8" w14:textId="77777777" w:rsidTr="00051254">
        <w:trPr>
          <w:tblHeader/>
        </w:trPr>
        <w:tc>
          <w:tcPr>
            <w:tcW w:w="567" w:type="dxa"/>
            <w:shd w:val="clear" w:color="auto" w:fill="BFBFBF" w:themeFill="background1" w:themeFillShade="BF"/>
          </w:tcPr>
          <w:p w14:paraId="6B50F476" w14:textId="4B1045D5"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BBF3F71" w14:textId="4A53DAF0"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2F18D2C" w14:textId="0E030BDF"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7C19086" w14:textId="25EB25F5"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384799" w:rsidRPr="009075BB" w14:paraId="4EE80EB2" w14:textId="77777777" w:rsidTr="00051254">
        <w:tc>
          <w:tcPr>
            <w:tcW w:w="567" w:type="dxa"/>
          </w:tcPr>
          <w:p w14:paraId="3135A559" w14:textId="716C6610" w:rsidR="00384799" w:rsidRPr="009075BB" w:rsidRDefault="00051254"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384799" w:rsidRPr="009075BB">
              <w:rPr>
                <w:rFonts w:ascii="Times New Roman" w:hAnsi="Times New Roman" w:cs="Times New Roman"/>
                <w:sz w:val="24"/>
                <w:szCs w:val="24"/>
              </w:rPr>
              <w:t>.</w:t>
            </w:r>
          </w:p>
        </w:tc>
        <w:tc>
          <w:tcPr>
            <w:tcW w:w="2835" w:type="dxa"/>
          </w:tcPr>
          <w:p w14:paraId="72152032" w14:textId="4DD2C671"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F810857" w14:textId="2A13C534"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0429B3EC" w14:textId="29B8E398"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384799" w:rsidRPr="009075BB" w14:paraId="4FE8966D" w14:textId="77777777" w:rsidTr="00051254">
        <w:tc>
          <w:tcPr>
            <w:tcW w:w="567" w:type="dxa"/>
          </w:tcPr>
          <w:p w14:paraId="3F69BCB2" w14:textId="6916A50E" w:rsidR="00384799" w:rsidRPr="009075BB" w:rsidRDefault="00051254"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384799" w:rsidRPr="009075BB">
              <w:rPr>
                <w:rFonts w:ascii="Times New Roman" w:hAnsi="Times New Roman" w:cs="Times New Roman"/>
                <w:sz w:val="24"/>
                <w:szCs w:val="24"/>
              </w:rPr>
              <w:t>.</w:t>
            </w:r>
          </w:p>
        </w:tc>
        <w:tc>
          <w:tcPr>
            <w:tcW w:w="2835" w:type="dxa"/>
          </w:tcPr>
          <w:p w14:paraId="5678C311" w14:textId="3B6D0CF4"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1E04B2C" w14:textId="6196C820"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4B0DBAF" w14:textId="34FFFD62"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384799" w:rsidRPr="009075BB" w14:paraId="6AE2E438" w14:textId="77777777" w:rsidTr="00051254">
        <w:tc>
          <w:tcPr>
            <w:tcW w:w="567" w:type="dxa"/>
          </w:tcPr>
          <w:p w14:paraId="253B12C9" w14:textId="021C337B" w:rsidR="00384799" w:rsidRPr="009075BB" w:rsidRDefault="00051254"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384799" w:rsidRPr="009075BB">
              <w:rPr>
                <w:rFonts w:ascii="Times New Roman" w:hAnsi="Times New Roman" w:cs="Times New Roman"/>
                <w:sz w:val="24"/>
                <w:szCs w:val="24"/>
              </w:rPr>
              <w:t>.</w:t>
            </w:r>
          </w:p>
        </w:tc>
        <w:tc>
          <w:tcPr>
            <w:tcW w:w="2835" w:type="dxa"/>
          </w:tcPr>
          <w:p w14:paraId="664C80C2" w14:textId="70886B82"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FF48738" w14:textId="223369ED" w:rsidR="00384799" w:rsidRPr="009075BB" w:rsidRDefault="00384799" w:rsidP="00384799">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02F422AC" w14:textId="5BA87729" w:rsidR="00384799" w:rsidRPr="009075BB" w:rsidRDefault="00384799" w:rsidP="00384799">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D81EA1A" w14:textId="77777777" w:rsidR="001B7C80" w:rsidRPr="009075BB" w:rsidRDefault="001B7C80">
      <w:pPr>
        <w:rPr>
          <w:rFonts w:ascii="Times New Roman" w:hAnsi="Times New Roman" w:cs="Times New Roman"/>
        </w:rPr>
      </w:pPr>
    </w:p>
    <w:p w14:paraId="23BDC0DF" w14:textId="294B77BF" w:rsidR="00051254" w:rsidRPr="009075BB" w:rsidRDefault="00051254" w:rsidP="00051254">
      <w:pPr>
        <w:pStyle w:val="BodyText"/>
        <w:ind w:left="1134"/>
      </w:pPr>
      <w:r w:rsidRPr="009075BB">
        <w:t xml:space="preserve">Pada Tabel </w:t>
      </w:r>
      <w:r w:rsidR="002366D1" w:rsidRPr="009075BB">
        <w:t>3.25</w:t>
      </w:r>
      <w:r w:rsidRPr="009075BB">
        <w:t xml:space="preserve">, pengujian </w:t>
      </w:r>
      <w:r w:rsidRPr="009075BB">
        <w:rPr>
          <w:i/>
        </w:rPr>
        <w:t>Blackbox</w:t>
      </w:r>
      <w:r w:rsidRPr="009075BB">
        <w:t xml:space="preserve"> pada halaman posting anggota dilakukan untuk memastikan bahwa sistem dapat menampilkan postingan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7FED226C" w14:textId="77777777" w:rsidR="00051254" w:rsidRPr="009075BB" w:rsidRDefault="00051254" w:rsidP="00051254">
      <w:pPr>
        <w:pStyle w:val="NoSpacing"/>
        <w:rPr>
          <w:rFonts w:ascii="Times New Roman" w:hAnsi="Times New Roman" w:cs="Times New Roman"/>
          <w:lang w:val="id"/>
        </w:rPr>
      </w:pPr>
    </w:p>
    <w:p w14:paraId="4867EA56" w14:textId="7B925061" w:rsidR="001B7C80" w:rsidRPr="009075BB" w:rsidRDefault="001B7C80" w:rsidP="002366D1">
      <w:pPr>
        <w:pStyle w:val="TabelBab3"/>
        <w:rPr>
          <w:b/>
        </w:rPr>
      </w:pPr>
      <w:bookmarkStart w:id="180" w:name="_Toc192653904"/>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osting (Anggota)</w:t>
      </w:r>
      <w:bookmarkEnd w:id="18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B7C80" w:rsidRPr="009075BB" w14:paraId="02F3C08A" w14:textId="77777777" w:rsidTr="00051254">
        <w:trPr>
          <w:tblHeader/>
        </w:trPr>
        <w:tc>
          <w:tcPr>
            <w:tcW w:w="567" w:type="dxa"/>
            <w:shd w:val="clear" w:color="auto" w:fill="BFBFBF" w:themeFill="background1" w:themeFillShade="BF"/>
          </w:tcPr>
          <w:p w14:paraId="5D19AE66" w14:textId="660FD2B6"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446ACD" w14:textId="08137FD7"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C21BF5" w14:textId="6F1C07E9"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5B7458C" w14:textId="21686750"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1B7C80" w:rsidRPr="009075BB" w14:paraId="78D2A71B" w14:textId="77777777" w:rsidTr="00051254">
        <w:tc>
          <w:tcPr>
            <w:tcW w:w="567" w:type="dxa"/>
          </w:tcPr>
          <w:p w14:paraId="4D081E2C" w14:textId="1D86A10F"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1B7C80" w:rsidRPr="009075BB">
              <w:rPr>
                <w:rFonts w:ascii="Times New Roman" w:hAnsi="Times New Roman" w:cs="Times New Roman"/>
                <w:sz w:val="24"/>
                <w:szCs w:val="24"/>
              </w:rPr>
              <w:t>.</w:t>
            </w:r>
          </w:p>
        </w:tc>
        <w:tc>
          <w:tcPr>
            <w:tcW w:w="2835" w:type="dxa"/>
          </w:tcPr>
          <w:p w14:paraId="4B7A6250" w14:textId="7DDAF742"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osting</w:t>
            </w:r>
          </w:p>
        </w:tc>
        <w:tc>
          <w:tcPr>
            <w:tcW w:w="2693" w:type="dxa"/>
          </w:tcPr>
          <w:p w14:paraId="311A7938" w14:textId="4C497355"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ostingan terbaru</w:t>
            </w:r>
          </w:p>
        </w:tc>
        <w:tc>
          <w:tcPr>
            <w:tcW w:w="1281" w:type="dxa"/>
          </w:tcPr>
          <w:p w14:paraId="5FA9313C" w14:textId="37515AB9"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1B7C80" w:rsidRPr="009075BB" w14:paraId="32B7799F" w14:textId="77777777" w:rsidTr="00051254">
        <w:tc>
          <w:tcPr>
            <w:tcW w:w="567" w:type="dxa"/>
          </w:tcPr>
          <w:p w14:paraId="5849C200" w14:textId="5D5D4343"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1B7C80" w:rsidRPr="009075BB">
              <w:rPr>
                <w:rFonts w:ascii="Times New Roman" w:hAnsi="Times New Roman" w:cs="Times New Roman"/>
                <w:sz w:val="24"/>
                <w:szCs w:val="24"/>
              </w:rPr>
              <w:t>.</w:t>
            </w:r>
          </w:p>
        </w:tc>
        <w:tc>
          <w:tcPr>
            <w:tcW w:w="2835" w:type="dxa"/>
          </w:tcPr>
          <w:p w14:paraId="20A44EF9" w14:textId="58EC56BE"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posting</w:t>
            </w:r>
          </w:p>
        </w:tc>
        <w:tc>
          <w:tcPr>
            <w:tcW w:w="2693" w:type="dxa"/>
          </w:tcPr>
          <w:p w14:paraId="5A76592F" w14:textId="7DC89AAD"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posting</w:t>
            </w:r>
          </w:p>
        </w:tc>
        <w:tc>
          <w:tcPr>
            <w:tcW w:w="1281" w:type="dxa"/>
          </w:tcPr>
          <w:p w14:paraId="094838CB" w14:textId="47124F16"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19DE81A" w14:textId="77777777" w:rsidR="001B7C80" w:rsidRPr="009075BB" w:rsidRDefault="001B7C80">
      <w:pPr>
        <w:rPr>
          <w:rFonts w:ascii="Times New Roman" w:hAnsi="Times New Roman" w:cs="Times New Roman"/>
        </w:rPr>
      </w:pPr>
    </w:p>
    <w:p w14:paraId="28AA2C64" w14:textId="7C0D081E" w:rsidR="00051254" w:rsidRPr="009075BB" w:rsidRDefault="00051254" w:rsidP="00051254">
      <w:pPr>
        <w:pStyle w:val="BodyText"/>
        <w:ind w:left="1134"/>
      </w:pPr>
      <w:r w:rsidRPr="009075BB">
        <w:lastRenderedPageBreak/>
        <w:t xml:space="preserve">Pada Tabel </w:t>
      </w:r>
      <w:r w:rsidR="002366D1" w:rsidRPr="009075BB">
        <w:t>3.26</w:t>
      </w:r>
      <w:r w:rsidRPr="009075BB">
        <w:t xml:space="preserve">, pengujian </w:t>
      </w:r>
      <w:r w:rsidRPr="009075BB">
        <w:rPr>
          <w:i/>
        </w:rPr>
        <w:t>Blackbox</w:t>
      </w:r>
      <w:r w:rsidRPr="009075BB">
        <w:t xml:space="preserve"> pada halaman posting untuk admin, pelatih, dan pembina dilakukan untuk memastikan bahwa sistem dapat mengelola data posting dengan baik serta memberikan respons yang sesuai terhadap setiap tindakan yang dilakukan. Pengujian ini mencakup skenario melihat daftar postingan terbaru, melihat detail posting, menambahkan posting baru, mengedit posting, serta menghapus posting. Berikut ini disajikan beberapa skenario pengujian yang dilakukan.</w:t>
      </w:r>
    </w:p>
    <w:p w14:paraId="11AB696D" w14:textId="77777777" w:rsidR="00051254" w:rsidRPr="009075BB" w:rsidRDefault="00051254" w:rsidP="00051254">
      <w:pPr>
        <w:pStyle w:val="NoSpacing"/>
        <w:rPr>
          <w:rFonts w:ascii="Times New Roman" w:hAnsi="Times New Roman" w:cs="Times New Roman"/>
          <w:lang w:val="id"/>
        </w:rPr>
      </w:pPr>
    </w:p>
    <w:p w14:paraId="2C705A21" w14:textId="296253B9" w:rsidR="001B7C80" w:rsidRPr="009075BB" w:rsidRDefault="001B7C80" w:rsidP="002366D1">
      <w:pPr>
        <w:pStyle w:val="TabelBab3"/>
        <w:rPr>
          <w:b/>
        </w:rPr>
      </w:pPr>
      <w:bookmarkStart w:id="181" w:name="_Toc192653905"/>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osting (Admin, Pelatih dan Pembina)</w:t>
      </w:r>
      <w:bookmarkEnd w:id="18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B7C80" w:rsidRPr="009075BB" w14:paraId="7DED0C02" w14:textId="77777777" w:rsidTr="00051254">
        <w:trPr>
          <w:tblHeader/>
        </w:trPr>
        <w:tc>
          <w:tcPr>
            <w:tcW w:w="567" w:type="dxa"/>
            <w:shd w:val="clear" w:color="auto" w:fill="BFBFBF" w:themeFill="background1" w:themeFillShade="BF"/>
          </w:tcPr>
          <w:p w14:paraId="5450A0CA" w14:textId="2D8FE94E"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4353DCD" w14:textId="04F61B9F"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990A1D5" w14:textId="708E64C5"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C9D69B5" w14:textId="21BCDABF"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1B7C80" w:rsidRPr="009075BB" w14:paraId="707CDE9F" w14:textId="77777777" w:rsidTr="00051254">
        <w:tc>
          <w:tcPr>
            <w:tcW w:w="567" w:type="dxa"/>
          </w:tcPr>
          <w:p w14:paraId="3866726F" w14:textId="02BB6E09"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1B7C80" w:rsidRPr="009075BB">
              <w:rPr>
                <w:rFonts w:ascii="Times New Roman" w:hAnsi="Times New Roman" w:cs="Times New Roman"/>
                <w:sz w:val="24"/>
                <w:szCs w:val="24"/>
              </w:rPr>
              <w:t>.</w:t>
            </w:r>
          </w:p>
        </w:tc>
        <w:tc>
          <w:tcPr>
            <w:tcW w:w="2835" w:type="dxa"/>
          </w:tcPr>
          <w:p w14:paraId="4D40D5FA" w14:textId="5340295A"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Pr="009075BB">
              <w:rPr>
                <w:rFonts w:ascii="Times New Roman" w:hAnsi="Times New Roman" w:cs="Times New Roman"/>
                <w:i/>
                <w:sz w:val="24"/>
                <w:szCs w:val="24"/>
              </w:rPr>
              <w:t>post</w:t>
            </w:r>
          </w:p>
        </w:tc>
        <w:tc>
          <w:tcPr>
            <w:tcW w:w="2693" w:type="dxa"/>
          </w:tcPr>
          <w:p w14:paraId="4B5DC6DD" w14:textId="4ECF4679"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ostingan terbaru</w:t>
            </w:r>
          </w:p>
        </w:tc>
        <w:tc>
          <w:tcPr>
            <w:tcW w:w="1281" w:type="dxa"/>
          </w:tcPr>
          <w:p w14:paraId="67A2ED77" w14:textId="73A9B693"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1B7C80" w:rsidRPr="009075BB" w14:paraId="21F657FE" w14:textId="77777777" w:rsidTr="00051254">
        <w:tc>
          <w:tcPr>
            <w:tcW w:w="567" w:type="dxa"/>
          </w:tcPr>
          <w:p w14:paraId="1A248518" w14:textId="1C7C6A4A"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1B7C80" w:rsidRPr="009075BB">
              <w:rPr>
                <w:rFonts w:ascii="Times New Roman" w:hAnsi="Times New Roman" w:cs="Times New Roman"/>
                <w:sz w:val="24"/>
                <w:szCs w:val="24"/>
              </w:rPr>
              <w:t>.</w:t>
            </w:r>
          </w:p>
        </w:tc>
        <w:tc>
          <w:tcPr>
            <w:tcW w:w="2835" w:type="dxa"/>
          </w:tcPr>
          <w:p w14:paraId="0612B8B2" w14:textId="0CC82FA1"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Pr="009075BB">
              <w:rPr>
                <w:rFonts w:ascii="Times New Roman" w:hAnsi="Times New Roman" w:cs="Times New Roman"/>
                <w:i/>
                <w:sz w:val="24"/>
                <w:szCs w:val="24"/>
              </w:rPr>
              <w:t>post</w:t>
            </w:r>
          </w:p>
        </w:tc>
        <w:tc>
          <w:tcPr>
            <w:tcW w:w="2693" w:type="dxa"/>
          </w:tcPr>
          <w:p w14:paraId="17444960" w14:textId="10DDA7AF"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osting</w:t>
            </w:r>
          </w:p>
        </w:tc>
        <w:tc>
          <w:tcPr>
            <w:tcW w:w="1281" w:type="dxa"/>
          </w:tcPr>
          <w:p w14:paraId="31BFB102" w14:textId="50CE1B1D"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1B7C80" w:rsidRPr="009075BB" w14:paraId="7063F7DE" w14:textId="77777777" w:rsidTr="00051254">
        <w:tc>
          <w:tcPr>
            <w:tcW w:w="567" w:type="dxa"/>
          </w:tcPr>
          <w:p w14:paraId="483ED64B" w14:textId="485BBAB7"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1B7C80" w:rsidRPr="009075BB">
              <w:rPr>
                <w:rFonts w:ascii="Times New Roman" w:hAnsi="Times New Roman" w:cs="Times New Roman"/>
                <w:sz w:val="24"/>
                <w:szCs w:val="24"/>
              </w:rPr>
              <w:t>.</w:t>
            </w:r>
          </w:p>
        </w:tc>
        <w:tc>
          <w:tcPr>
            <w:tcW w:w="2835" w:type="dxa"/>
          </w:tcPr>
          <w:p w14:paraId="2DAFD623" w14:textId="19865B08"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DB6BCDA" w14:textId="2AE12311"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7677E39D" w14:textId="0DF30F2A"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1B7C80" w:rsidRPr="009075BB" w14:paraId="032B8DF0" w14:textId="77777777" w:rsidTr="00051254">
        <w:tc>
          <w:tcPr>
            <w:tcW w:w="567" w:type="dxa"/>
          </w:tcPr>
          <w:p w14:paraId="4399340C" w14:textId="41759376"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r w:rsidR="001B7C80" w:rsidRPr="009075BB">
              <w:rPr>
                <w:rFonts w:ascii="Times New Roman" w:hAnsi="Times New Roman" w:cs="Times New Roman"/>
                <w:sz w:val="24"/>
                <w:szCs w:val="24"/>
              </w:rPr>
              <w:t>.</w:t>
            </w:r>
          </w:p>
        </w:tc>
        <w:tc>
          <w:tcPr>
            <w:tcW w:w="2835" w:type="dxa"/>
          </w:tcPr>
          <w:p w14:paraId="676E98BB" w14:textId="693C187F"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posting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8E63F1D" w14:textId="3A18C361"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Pr="009075BB">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40FF4B4" w14:textId="409979C0"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1B7C80" w:rsidRPr="009075BB" w14:paraId="07557CA9" w14:textId="77777777" w:rsidTr="00051254">
        <w:tc>
          <w:tcPr>
            <w:tcW w:w="567" w:type="dxa"/>
          </w:tcPr>
          <w:p w14:paraId="4A2BED17" w14:textId="5D359C34" w:rsidR="001B7C80" w:rsidRPr="009075BB" w:rsidRDefault="00051254"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r w:rsidR="001B7C80" w:rsidRPr="009075BB">
              <w:rPr>
                <w:rFonts w:ascii="Times New Roman" w:hAnsi="Times New Roman" w:cs="Times New Roman"/>
                <w:sz w:val="24"/>
                <w:szCs w:val="24"/>
              </w:rPr>
              <w:t>.</w:t>
            </w:r>
          </w:p>
        </w:tc>
        <w:tc>
          <w:tcPr>
            <w:tcW w:w="2835" w:type="dxa"/>
          </w:tcPr>
          <w:p w14:paraId="123361E7" w14:textId="02588E94"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Pr="009075BB">
              <w:rPr>
                <w:rFonts w:ascii="Times New Roman" w:hAnsi="Times New Roman" w:cs="Times New Roman"/>
                <w:i/>
                <w:sz w:val="24"/>
                <w:szCs w:val="24"/>
              </w:rPr>
              <w:t>post</w:t>
            </w:r>
          </w:p>
        </w:tc>
        <w:tc>
          <w:tcPr>
            <w:tcW w:w="2693" w:type="dxa"/>
          </w:tcPr>
          <w:p w14:paraId="583F8686" w14:textId="12753CCF" w:rsidR="001B7C80" w:rsidRPr="009075BB" w:rsidRDefault="001B7C80" w:rsidP="001B7C8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ostingan berhasil dan data posting tersebut telah dihapus</w:t>
            </w:r>
          </w:p>
        </w:tc>
        <w:tc>
          <w:tcPr>
            <w:tcW w:w="1281" w:type="dxa"/>
          </w:tcPr>
          <w:p w14:paraId="1818B7F2" w14:textId="5AE09D21" w:rsidR="001B7C80" w:rsidRPr="009075BB" w:rsidRDefault="001B7C80" w:rsidP="001B7C8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DE68F" w14:textId="77777777" w:rsidR="00266F90" w:rsidRPr="009075BB" w:rsidRDefault="00266F90">
      <w:pPr>
        <w:rPr>
          <w:rFonts w:ascii="Times New Roman" w:hAnsi="Times New Roman" w:cs="Times New Roman"/>
        </w:rPr>
      </w:pPr>
    </w:p>
    <w:p w14:paraId="05C0080D" w14:textId="17A096A1" w:rsidR="00051254" w:rsidRPr="009075BB" w:rsidRDefault="00051254" w:rsidP="00051254">
      <w:pPr>
        <w:pStyle w:val="BodyText"/>
        <w:ind w:left="1134"/>
      </w:pPr>
      <w:r w:rsidRPr="009075BB">
        <w:t xml:space="preserve">Pada Tabel </w:t>
      </w:r>
      <w:r w:rsidR="002366D1" w:rsidRPr="009075BB">
        <w:t>3.27</w:t>
      </w:r>
      <w:r w:rsidRPr="009075BB">
        <w:t xml:space="preserve">,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F377BA3" w14:textId="7AD53847" w:rsidR="00266F90" w:rsidRPr="009075BB" w:rsidRDefault="00266F90" w:rsidP="002366D1">
      <w:pPr>
        <w:pStyle w:val="TabelBab3"/>
        <w:rPr>
          <w:b/>
        </w:rPr>
      </w:pPr>
      <w:bookmarkStart w:id="182" w:name="_Toc192653906"/>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Profile</w:t>
      </w:r>
      <w:r w:rsidRPr="009075BB">
        <w:t xml:space="preserve"> (Anggota)</w:t>
      </w:r>
      <w:bookmarkEnd w:id="18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66F90" w:rsidRPr="009075BB" w14:paraId="46BBE67E" w14:textId="77777777" w:rsidTr="0022619D">
        <w:trPr>
          <w:tblHeader/>
        </w:trPr>
        <w:tc>
          <w:tcPr>
            <w:tcW w:w="567" w:type="dxa"/>
            <w:shd w:val="clear" w:color="auto" w:fill="BFBFBF" w:themeFill="background1" w:themeFillShade="BF"/>
          </w:tcPr>
          <w:p w14:paraId="57B4AFFA" w14:textId="6AD6865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lastRenderedPageBreak/>
              <w:t>No</w:t>
            </w:r>
          </w:p>
        </w:tc>
        <w:tc>
          <w:tcPr>
            <w:tcW w:w="2835" w:type="dxa"/>
            <w:shd w:val="clear" w:color="auto" w:fill="BFBFBF" w:themeFill="background1" w:themeFillShade="BF"/>
          </w:tcPr>
          <w:p w14:paraId="49CFDDF7" w14:textId="42EC2E8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68325E5" w14:textId="79C23EDE"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051A1E0" w14:textId="2BF2C99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37AE45A1" w14:textId="77777777" w:rsidTr="0022619D">
        <w:tc>
          <w:tcPr>
            <w:tcW w:w="567" w:type="dxa"/>
          </w:tcPr>
          <w:p w14:paraId="548AEB99" w14:textId="1677A870" w:rsidR="00266F90" w:rsidRPr="009075BB" w:rsidRDefault="0022619D"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r w:rsidR="00266F90" w:rsidRPr="009075BB">
              <w:rPr>
                <w:rFonts w:ascii="Times New Roman" w:hAnsi="Times New Roman" w:cs="Times New Roman"/>
                <w:sz w:val="24"/>
                <w:szCs w:val="24"/>
              </w:rPr>
              <w:t>.</w:t>
            </w:r>
          </w:p>
        </w:tc>
        <w:tc>
          <w:tcPr>
            <w:tcW w:w="2835" w:type="dxa"/>
          </w:tcPr>
          <w:p w14:paraId="707D3601" w14:textId="177A0732"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E8DB403" w14:textId="086A4B3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6D3F7D13" w14:textId="6DD69E05"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0632352C" w14:textId="77777777" w:rsidTr="0022619D">
        <w:tc>
          <w:tcPr>
            <w:tcW w:w="567" w:type="dxa"/>
          </w:tcPr>
          <w:p w14:paraId="73C9A215" w14:textId="2AC4130F" w:rsidR="00266F90" w:rsidRPr="009075BB" w:rsidRDefault="0022619D"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r w:rsidR="00266F90" w:rsidRPr="009075BB">
              <w:rPr>
                <w:rFonts w:ascii="Times New Roman" w:hAnsi="Times New Roman" w:cs="Times New Roman"/>
                <w:sz w:val="24"/>
                <w:szCs w:val="24"/>
              </w:rPr>
              <w:t>.</w:t>
            </w:r>
          </w:p>
        </w:tc>
        <w:tc>
          <w:tcPr>
            <w:tcW w:w="2835" w:type="dxa"/>
          </w:tcPr>
          <w:p w14:paraId="195C02FB" w14:textId="52F6CEEF"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9EB1AB1" w14:textId="5C7F279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4B6BEB64" w14:textId="5D791CCD"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5D0C13A" w14:textId="77777777" w:rsidTr="0022619D">
        <w:tc>
          <w:tcPr>
            <w:tcW w:w="567" w:type="dxa"/>
          </w:tcPr>
          <w:p w14:paraId="6611E8C9" w14:textId="2B83FF43" w:rsidR="00266F90" w:rsidRPr="009075BB" w:rsidRDefault="0022619D"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r w:rsidR="00266F90" w:rsidRPr="009075BB">
              <w:rPr>
                <w:rFonts w:ascii="Times New Roman" w:hAnsi="Times New Roman" w:cs="Times New Roman"/>
                <w:sz w:val="24"/>
                <w:szCs w:val="24"/>
              </w:rPr>
              <w:t>.</w:t>
            </w:r>
          </w:p>
        </w:tc>
        <w:tc>
          <w:tcPr>
            <w:tcW w:w="2835" w:type="dxa"/>
          </w:tcPr>
          <w:p w14:paraId="581C64D3" w14:textId="5F75568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454CB84" w14:textId="4C3FD51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4107120" w14:textId="0A52CF66"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725CD718" w14:textId="77777777" w:rsidTr="0022619D">
        <w:tc>
          <w:tcPr>
            <w:tcW w:w="567" w:type="dxa"/>
          </w:tcPr>
          <w:p w14:paraId="4067C124" w14:textId="33D88747" w:rsidR="00266F90" w:rsidRPr="009075BB" w:rsidRDefault="0022619D"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r w:rsidR="00266F90" w:rsidRPr="009075BB">
              <w:rPr>
                <w:rFonts w:ascii="Times New Roman" w:hAnsi="Times New Roman" w:cs="Times New Roman"/>
                <w:sz w:val="24"/>
                <w:szCs w:val="24"/>
              </w:rPr>
              <w:t>.</w:t>
            </w:r>
          </w:p>
        </w:tc>
        <w:tc>
          <w:tcPr>
            <w:tcW w:w="2835" w:type="dxa"/>
          </w:tcPr>
          <w:p w14:paraId="67695ED6" w14:textId="59754CC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0683300" w14:textId="1715B958"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879591F" w14:textId="25EB3740"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8AD0755" w14:textId="77777777" w:rsidR="00266F90" w:rsidRPr="009075BB" w:rsidRDefault="00266F90">
      <w:pPr>
        <w:rPr>
          <w:rFonts w:ascii="Times New Roman" w:hAnsi="Times New Roman" w:cs="Times New Roman"/>
        </w:rPr>
      </w:pPr>
    </w:p>
    <w:p w14:paraId="5C7145A5" w14:textId="1161F512" w:rsidR="00ED7233" w:rsidRPr="009075BB" w:rsidRDefault="00ED7233" w:rsidP="00ED7233">
      <w:pPr>
        <w:pStyle w:val="BodyText"/>
        <w:ind w:left="1134"/>
      </w:pPr>
      <w:r w:rsidRPr="009075BB">
        <w:t xml:space="preserve">Pada Tabel </w:t>
      </w:r>
      <w:r w:rsidR="002366D1" w:rsidRPr="009075BB">
        <w:t>3.28</w:t>
      </w:r>
      <w:r w:rsidRPr="009075BB">
        <w:t xml:space="preserve">,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7F737828" w14:textId="77777777" w:rsidR="00ED7233" w:rsidRPr="009075BB" w:rsidRDefault="00ED7233" w:rsidP="00ED7233">
      <w:pPr>
        <w:pStyle w:val="NoSpacing"/>
        <w:rPr>
          <w:rFonts w:ascii="Times New Roman" w:hAnsi="Times New Roman" w:cs="Times New Roman"/>
          <w:lang w:val="id"/>
        </w:rPr>
      </w:pPr>
    </w:p>
    <w:p w14:paraId="0C356796" w14:textId="06655D02" w:rsidR="00266F90" w:rsidRPr="009075BB" w:rsidRDefault="00266F90" w:rsidP="002366D1">
      <w:pPr>
        <w:pStyle w:val="TabelBab3"/>
        <w:rPr>
          <w:b/>
        </w:rPr>
      </w:pPr>
      <w:bookmarkStart w:id="183" w:name="_Toc192653907"/>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Profile</w:t>
      </w:r>
      <w:r w:rsidRPr="009075BB">
        <w:t xml:space="preserve"> (Pelatih)</w:t>
      </w:r>
      <w:bookmarkEnd w:id="18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66F90" w:rsidRPr="009075BB" w14:paraId="15F1BA0B" w14:textId="77777777" w:rsidTr="00ED7233">
        <w:trPr>
          <w:tblHeader/>
        </w:trPr>
        <w:tc>
          <w:tcPr>
            <w:tcW w:w="567" w:type="dxa"/>
            <w:shd w:val="clear" w:color="auto" w:fill="BFBFBF" w:themeFill="background1" w:themeFillShade="BF"/>
          </w:tcPr>
          <w:p w14:paraId="0DD10484" w14:textId="08A33B0A"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6A6EFE1" w14:textId="791C90F2"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D4D5FDB" w14:textId="57F19B7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C633B96" w14:textId="6AE5C7F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401A971A" w14:textId="77777777" w:rsidTr="00ED7233">
        <w:tc>
          <w:tcPr>
            <w:tcW w:w="567" w:type="dxa"/>
          </w:tcPr>
          <w:p w14:paraId="19D8B8F5" w14:textId="1A9E1A55"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2A3C451B" w14:textId="7CE1C5E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533D5D4" w14:textId="7C72AFE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109F08A0" w14:textId="2693C147"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4D26A0FA" w14:textId="77777777" w:rsidTr="00ED7233">
        <w:tc>
          <w:tcPr>
            <w:tcW w:w="567" w:type="dxa"/>
          </w:tcPr>
          <w:p w14:paraId="359CF589" w14:textId="2F16D96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2.</w:t>
            </w:r>
          </w:p>
        </w:tc>
        <w:tc>
          <w:tcPr>
            <w:tcW w:w="2835" w:type="dxa"/>
          </w:tcPr>
          <w:p w14:paraId="61846B99" w14:textId="56D3CBC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3020BCD3" w14:textId="163D391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2F8C83C" w14:textId="0D6A7C70"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66F90" w:rsidRPr="009075BB" w14:paraId="5B0DF919" w14:textId="77777777" w:rsidTr="00ED7233">
        <w:tc>
          <w:tcPr>
            <w:tcW w:w="567" w:type="dxa"/>
          </w:tcPr>
          <w:p w14:paraId="0D4B0039" w14:textId="1646A43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11543DA9" w14:textId="2CE7C80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7CE43A6" w14:textId="7CC7759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6F062D8A" w14:textId="49349EA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D2583D9" w14:textId="77777777" w:rsidTr="00ED7233">
        <w:tc>
          <w:tcPr>
            <w:tcW w:w="567" w:type="dxa"/>
          </w:tcPr>
          <w:p w14:paraId="322FAB24" w14:textId="4CDB5B3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69C5444A" w14:textId="077A33D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FD9BE46" w14:textId="582178F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6552C7" w14:textId="02B6DE2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5960FB" w14:textId="77777777" w:rsidR="00266F90" w:rsidRPr="009075BB" w:rsidRDefault="00266F90">
      <w:pPr>
        <w:rPr>
          <w:rFonts w:ascii="Times New Roman" w:hAnsi="Times New Roman" w:cs="Times New Roman"/>
        </w:rPr>
      </w:pPr>
    </w:p>
    <w:p w14:paraId="7A07B0F7" w14:textId="69CCD547" w:rsidR="00ED7233" w:rsidRPr="009075BB" w:rsidRDefault="00ED7233" w:rsidP="00ED7233">
      <w:pPr>
        <w:pStyle w:val="BodyText"/>
        <w:ind w:left="1134"/>
      </w:pPr>
      <w:r w:rsidRPr="009075BB">
        <w:t xml:space="preserve">Pada Tabel </w:t>
      </w:r>
      <w:r w:rsidR="002366D1" w:rsidRPr="009075BB">
        <w:t>3.29</w:t>
      </w:r>
      <w:r w:rsidRPr="009075BB">
        <w:t xml:space="preserve">,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03534647" w14:textId="77777777" w:rsidR="00ED7233" w:rsidRPr="009075BB" w:rsidRDefault="00ED7233" w:rsidP="00ED7233">
      <w:pPr>
        <w:pStyle w:val="NoSpacing"/>
        <w:rPr>
          <w:rFonts w:ascii="Times New Roman" w:hAnsi="Times New Roman" w:cs="Times New Roman"/>
          <w:lang w:val="id"/>
        </w:rPr>
      </w:pPr>
    </w:p>
    <w:p w14:paraId="7C2F068C" w14:textId="3CBF2065" w:rsidR="00266F90" w:rsidRPr="009075BB" w:rsidRDefault="00266F90" w:rsidP="002366D1">
      <w:pPr>
        <w:pStyle w:val="TabelBab3"/>
        <w:rPr>
          <w:b/>
        </w:rPr>
      </w:pPr>
      <w:bookmarkStart w:id="184" w:name="_Toc192653908"/>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Profile</w:t>
      </w:r>
      <w:r w:rsidRPr="009075BB">
        <w:t xml:space="preserve"> (Admin dan Pembina)</w:t>
      </w:r>
      <w:bookmarkEnd w:id="18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66F90" w:rsidRPr="009075BB" w14:paraId="2B4D955F" w14:textId="77777777" w:rsidTr="00ED7233">
        <w:trPr>
          <w:tblHeader/>
        </w:trPr>
        <w:tc>
          <w:tcPr>
            <w:tcW w:w="567" w:type="dxa"/>
            <w:shd w:val="clear" w:color="auto" w:fill="BFBFBF" w:themeFill="background1" w:themeFillShade="BF"/>
          </w:tcPr>
          <w:p w14:paraId="73205AE7" w14:textId="46D3064C"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B4C507F" w14:textId="28A5592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9B8E649" w14:textId="6A5A8C0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6769AB" w14:textId="2EB9E3D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70990940" w14:textId="77777777" w:rsidTr="00ED7233">
        <w:tc>
          <w:tcPr>
            <w:tcW w:w="567" w:type="dxa"/>
          </w:tcPr>
          <w:p w14:paraId="01CB93EF" w14:textId="53FDDB85"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79F6DA24" w14:textId="7A87429F"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E1B8F43" w14:textId="3213B983"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253B6CF" w14:textId="312A9F1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A3689F0" w14:textId="77777777" w:rsidTr="00ED7233">
        <w:tc>
          <w:tcPr>
            <w:tcW w:w="567" w:type="dxa"/>
          </w:tcPr>
          <w:p w14:paraId="2672E4DD" w14:textId="54BC39A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20C2A949" w14:textId="39C091D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6E5156E" w14:textId="2BA87266"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D741AD6" w14:textId="4B27220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97FF602" w14:textId="77777777" w:rsidTr="00ED7233">
        <w:tc>
          <w:tcPr>
            <w:tcW w:w="567" w:type="dxa"/>
          </w:tcPr>
          <w:p w14:paraId="4582D6F8" w14:textId="5F0EC58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7.</w:t>
            </w:r>
          </w:p>
        </w:tc>
        <w:tc>
          <w:tcPr>
            <w:tcW w:w="2835" w:type="dxa"/>
          </w:tcPr>
          <w:p w14:paraId="477DCB13" w14:textId="783985D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3FE46FB8" w14:textId="51D0CB0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99EBB30" w14:textId="3751687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AB0E45C" w14:textId="77777777" w:rsidR="005553B0" w:rsidRPr="009075BB" w:rsidRDefault="005553B0">
      <w:pPr>
        <w:rPr>
          <w:rFonts w:ascii="Times New Roman" w:hAnsi="Times New Roman" w:cs="Times New Roman"/>
        </w:rPr>
      </w:pPr>
    </w:p>
    <w:p w14:paraId="3BC9C0FD" w14:textId="01820B73" w:rsidR="00AC1B7C" w:rsidRPr="009075BB" w:rsidRDefault="00AC1B7C" w:rsidP="00AC1B7C">
      <w:pPr>
        <w:pStyle w:val="BodyText"/>
        <w:ind w:left="1134"/>
      </w:pPr>
      <w:r w:rsidRPr="009075BB">
        <w:t xml:space="preserve">Pada Tabel </w:t>
      </w:r>
      <w:r w:rsidR="002366D1" w:rsidRPr="009075BB">
        <w:t>3.30,</w:t>
      </w:r>
      <w:r w:rsidRPr="009075BB">
        <w:t xml:space="preserve">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7812EC51" w14:textId="77777777" w:rsidR="00AC1B7C" w:rsidRPr="009075BB" w:rsidRDefault="00AC1B7C" w:rsidP="00AC1B7C">
      <w:pPr>
        <w:pStyle w:val="NoSpacing"/>
        <w:rPr>
          <w:rFonts w:ascii="Times New Roman" w:hAnsi="Times New Roman" w:cs="Times New Roman"/>
          <w:lang w:val="id"/>
        </w:rPr>
      </w:pPr>
    </w:p>
    <w:p w14:paraId="2049715B" w14:textId="23180B19" w:rsidR="005553B0" w:rsidRPr="009075BB" w:rsidRDefault="005553B0" w:rsidP="002366D1">
      <w:pPr>
        <w:pStyle w:val="TabelBab3"/>
        <w:rPr>
          <w:b/>
        </w:rPr>
      </w:pPr>
      <w:bookmarkStart w:id="185" w:name="_Toc192653909"/>
      <w:r w:rsidRPr="009075BB">
        <w:t xml:space="preserve">Pengujian </w:t>
      </w:r>
      <w:r w:rsidRPr="009075BB">
        <w:rPr>
          <w:i/>
        </w:rPr>
        <w:t>Black</w:t>
      </w:r>
      <w:r w:rsidRPr="009075BB">
        <w:t xml:space="preserve"> </w:t>
      </w:r>
      <w:r w:rsidRPr="009075BB">
        <w:rPr>
          <w:i/>
        </w:rPr>
        <w:t>Box</w:t>
      </w:r>
      <w:r w:rsidRPr="009075BB">
        <w:t xml:space="preserve"> </w:t>
      </w:r>
      <w:r w:rsidRPr="009075BB">
        <w:rPr>
          <w:i/>
        </w:rPr>
        <w:t xml:space="preserve">Testing </w:t>
      </w:r>
      <w:r w:rsidRPr="009075BB">
        <w:t>Halaman</w:t>
      </w:r>
      <w:r w:rsidRPr="009075BB">
        <w:rPr>
          <w:i/>
        </w:rPr>
        <w:t xml:space="preserve"> </w:t>
      </w:r>
      <w:r w:rsidRPr="009075BB">
        <w:t>Pendaftar (Pelatih)</w:t>
      </w:r>
      <w:bookmarkEnd w:id="18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36912201" w14:textId="77777777" w:rsidTr="00AC1B7C">
        <w:trPr>
          <w:tblHeader/>
        </w:trPr>
        <w:tc>
          <w:tcPr>
            <w:tcW w:w="567" w:type="dxa"/>
            <w:shd w:val="clear" w:color="auto" w:fill="BFBFBF" w:themeFill="background1" w:themeFillShade="BF"/>
          </w:tcPr>
          <w:p w14:paraId="02DE16C2" w14:textId="4A0F17FC"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D1BC7C7" w14:textId="4017FE75"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DCBD2B8" w14:textId="73899529"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5FBAE2" w14:textId="002C2AC1"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3809CFD7" w14:textId="77777777" w:rsidTr="00AC1B7C">
        <w:tc>
          <w:tcPr>
            <w:tcW w:w="567" w:type="dxa"/>
          </w:tcPr>
          <w:p w14:paraId="3080AD44" w14:textId="1446113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5383E185" w14:textId="4089D8F6"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56F80AA" w14:textId="77E97FF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21A7A8F7" w14:textId="312E5AD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7ABB8A0D" w14:textId="77777777" w:rsidTr="00AC1B7C">
        <w:tc>
          <w:tcPr>
            <w:tcW w:w="567" w:type="dxa"/>
          </w:tcPr>
          <w:p w14:paraId="0239F073" w14:textId="4D71729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03CA1883" w14:textId="733E69C6"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B1B1DEC" w14:textId="3C6CBB2E"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5A57F0BE" w14:textId="5A5F443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F356D97" w14:textId="77777777" w:rsidR="005553B0" w:rsidRPr="009075BB" w:rsidRDefault="005553B0">
      <w:pPr>
        <w:rPr>
          <w:rFonts w:ascii="Times New Roman" w:hAnsi="Times New Roman" w:cs="Times New Roman"/>
        </w:rPr>
      </w:pPr>
    </w:p>
    <w:p w14:paraId="55B7687C" w14:textId="41466299" w:rsidR="00AC1B7C" w:rsidRPr="009075BB" w:rsidRDefault="00AC1B7C" w:rsidP="00AC1B7C">
      <w:pPr>
        <w:pStyle w:val="BodyText"/>
        <w:ind w:left="1134"/>
      </w:pPr>
      <w:r w:rsidRPr="009075BB">
        <w:t xml:space="preserve">Pada Tabel </w:t>
      </w:r>
      <w:r w:rsidR="002366D1" w:rsidRPr="009075BB">
        <w:t>3.31</w:t>
      </w:r>
      <w:r w:rsidRPr="009075BB">
        <w:t xml:space="preserve">,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dan sistem dapat memberikan umpan balik yang jelas terhadap setiap tindakan yang dilakukan. Berikut ini disajikan beberapa skenario pengujian yang dilakukan.</w:t>
      </w:r>
    </w:p>
    <w:p w14:paraId="0900C93A" w14:textId="77777777" w:rsidR="00AC1B7C" w:rsidRPr="009075BB" w:rsidRDefault="00AC1B7C" w:rsidP="00AC1B7C">
      <w:pPr>
        <w:pStyle w:val="NoSpacing"/>
        <w:rPr>
          <w:rFonts w:ascii="Times New Roman" w:hAnsi="Times New Roman" w:cs="Times New Roman"/>
          <w:lang w:val="id"/>
        </w:rPr>
      </w:pPr>
    </w:p>
    <w:p w14:paraId="693FF07B" w14:textId="7E347BD3" w:rsidR="005553B0" w:rsidRPr="009075BB" w:rsidRDefault="005553B0" w:rsidP="002366D1">
      <w:pPr>
        <w:pStyle w:val="TabelBab3"/>
        <w:rPr>
          <w:b/>
        </w:rPr>
      </w:pPr>
      <w:bookmarkStart w:id="186" w:name="_Toc192653910"/>
      <w:r w:rsidRPr="009075BB">
        <w:lastRenderedPageBreak/>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Detail</w:t>
      </w:r>
      <w:r w:rsidRPr="009075BB">
        <w:rPr>
          <w:i/>
        </w:rPr>
        <w:t xml:space="preserve"> </w:t>
      </w:r>
      <w:r w:rsidRPr="009075BB">
        <w:t>Pendaftar (Pelatih)</w:t>
      </w:r>
      <w:bookmarkEnd w:id="186"/>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1415C69D" w14:textId="77777777" w:rsidTr="00AC1B7C">
        <w:trPr>
          <w:tblHeader/>
        </w:trPr>
        <w:tc>
          <w:tcPr>
            <w:tcW w:w="567" w:type="dxa"/>
            <w:shd w:val="clear" w:color="auto" w:fill="BFBFBF" w:themeFill="background1" w:themeFillShade="BF"/>
          </w:tcPr>
          <w:p w14:paraId="1014EB0C" w14:textId="14E9D19A"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89E50F" w14:textId="691AC188"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51EAD" w14:textId="427F6E46"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116D5D2" w14:textId="2DB6548A"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01449F44" w14:textId="77777777" w:rsidTr="00AC1B7C">
        <w:tc>
          <w:tcPr>
            <w:tcW w:w="567" w:type="dxa"/>
          </w:tcPr>
          <w:p w14:paraId="28547CEF" w14:textId="1DC82A6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4C4999F7" w14:textId="57149AB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3EA47AF6" w14:textId="4C7FD47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470E0E3A" w14:textId="4B55586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56882D89" w14:textId="77777777" w:rsidTr="00AC1B7C">
        <w:tc>
          <w:tcPr>
            <w:tcW w:w="567" w:type="dxa"/>
          </w:tcPr>
          <w:p w14:paraId="43519817" w14:textId="2310900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2C448312" w14:textId="0B69D8D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5B6525C6" w14:textId="7D04050D"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52670DC5" w14:textId="242E6D9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FBA47B2" w14:textId="77777777" w:rsidR="005553B0" w:rsidRPr="009075BB" w:rsidRDefault="005553B0">
      <w:pPr>
        <w:rPr>
          <w:rFonts w:ascii="Times New Roman" w:hAnsi="Times New Roman" w:cs="Times New Roman"/>
        </w:rPr>
      </w:pPr>
    </w:p>
    <w:p w14:paraId="5BF291D3" w14:textId="2804E5AD" w:rsidR="00AC1B7C" w:rsidRPr="009075BB" w:rsidRDefault="00AC1B7C" w:rsidP="00AC1B7C">
      <w:pPr>
        <w:pStyle w:val="BodyText"/>
        <w:ind w:left="1134"/>
      </w:pPr>
      <w:r w:rsidRPr="009075BB">
        <w:t xml:space="preserve">Pada Tabel </w:t>
      </w:r>
      <w:r w:rsidR="002366D1" w:rsidRPr="009075BB">
        <w:t>3.32</w:t>
      </w:r>
      <w:r w:rsidRPr="009075BB">
        <w:t xml:space="preserve">,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7646E696" w14:textId="77777777" w:rsidR="00AC1B7C" w:rsidRPr="009075BB" w:rsidRDefault="00AC1B7C" w:rsidP="00AC1B7C">
      <w:pPr>
        <w:pStyle w:val="NoSpacing"/>
        <w:rPr>
          <w:rFonts w:ascii="Times New Roman" w:hAnsi="Times New Roman" w:cs="Times New Roman"/>
          <w:lang w:val="id"/>
        </w:rPr>
      </w:pPr>
    </w:p>
    <w:p w14:paraId="3884AB06" w14:textId="27609F85" w:rsidR="005553B0" w:rsidRPr="009075BB" w:rsidRDefault="005553B0" w:rsidP="002366D1">
      <w:pPr>
        <w:pStyle w:val="TabelBab3"/>
        <w:rPr>
          <w:b/>
        </w:rPr>
      </w:pPr>
      <w:bookmarkStart w:id="187" w:name="_Toc192653911"/>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Penilaian (Pelatih)</w:t>
      </w:r>
      <w:bookmarkEnd w:id="18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7702817B" w14:textId="77777777" w:rsidTr="00AC1B7C">
        <w:trPr>
          <w:tblHeader/>
        </w:trPr>
        <w:tc>
          <w:tcPr>
            <w:tcW w:w="567" w:type="dxa"/>
            <w:shd w:val="clear" w:color="auto" w:fill="BFBFBF" w:themeFill="background1" w:themeFillShade="BF"/>
          </w:tcPr>
          <w:p w14:paraId="088583D0" w14:textId="3C51CAA6"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51E72F8" w14:textId="28D82237"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C2D549B" w14:textId="06A55EA4"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213A735" w14:textId="112C7812"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7E127954" w14:textId="77777777" w:rsidTr="00AC1B7C">
        <w:tc>
          <w:tcPr>
            <w:tcW w:w="567" w:type="dxa"/>
          </w:tcPr>
          <w:p w14:paraId="69042B66" w14:textId="4B5F302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6001E3FC" w14:textId="5BB8287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p>
        </w:tc>
        <w:tc>
          <w:tcPr>
            <w:tcW w:w="2693" w:type="dxa"/>
          </w:tcPr>
          <w:p w14:paraId="43942505" w14:textId="0C23B8E6"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55D0EEE" w14:textId="3511581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3740A04" w14:textId="77777777" w:rsidTr="00AC1B7C">
        <w:tc>
          <w:tcPr>
            <w:tcW w:w="567" w:type="dxa"/>
          </w:tcPr>
          <w:p w14:paraId="48BD9911" w14:textId="55A58EAC"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CA5F1E0" w14:textId="42F5919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753CE9E6" w14:textId="590B98C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CE6205B" w14:textId="756E72C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740DB33B" w14:textId="77777777" w:rsidTr="00AC1B7C">
        <w:tc>
          <w:tcPr>
            <w:tcW w:w="567" w:type="dxa"/>
          </w:tcPr>
          <w:p w14:paraId="44284B38" w14:textId="1BE25A0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58DA6A99" w14:textId="30C8C39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4E3865D1" w14:textId="6FAFBEF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64A6F4E4" w14:textId="2935399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6B3C535" w14:textId="77777777" w:rsidR="005553B0" w:rsidRPr="009075BB" w:rsidRDefault="005553B0">
      <w:pPr>
        <w:rPr>
          <w:rFonts w:ascii="Times New Roman" w:hAnsi="Times New Roman" w:cs="Times New Roman"/>
        </w:rPr>
      </w:pPr>
    </w:p>
    <w:p w14:paraId="434DFCCE" w14:textId="6A7238B8" w:rsidR="00F96497" w:rsidRPr="009075BB" w:rsidRDefault="00F96497" w:rsidP="00F96497">
      <w:pPr>
        <w:pStyle w:val="BodyText"/>
        <w:ind w:left="1134"/>
      </w:pPr>
      <w:r w:rsidRPr="009075BB">
        <w:t xml:space="preserve">Pada Tabel </w:t>
      </w:r>
      <w:r w:rsidR="002366D1" w:rsidRPr="009075BB">
        <w:t>3.33</w:t>
      </w:r>
      <w:r w:rsidRPr="009075BB">
        <w:t xml:space="preserve">,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3BFF53EE" w14:textId="77777777" w:rsidR="00F96497" w:rsidRPr="009075BB" w:rsidRDefault="00F96497" w:rsidP="00F96497">
      <w:pPr>
        <w:pStyle w:val="NoSpacing"/>
        <w:rPr>
          <w:rFonts w:ascii="Times New Roman" w:hAnsi="Times New Roman" w:cs="Times New Roman"/>
          <w:lang w:val="id"/>
        </w:rPr>
      </w:pPr>
    </w:p>
    <w:p w14:paraId="79A15067" w14:textId="37D5FD3B" w:rsidR="005553B0" w:rsidRPr="009075BB" w:rsidRDefault="005553B0" w:rsidP="002366D1">
      <w:pPr>
        <w:pStyle w:val="TabelBab3"/>
        <w:rPr>
          <w:b/>
        </w:rPr>
      </w:pPr>
      <w:bookmarkStart w:id="188" w:name="_Toc192653912"/>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Jadwal (Admin dan Pembina)</w:t>
      </w:r>
      <w:bookmarkEnd w:id="18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20E32E45" w14:textId="77777777" w:rsidTr="00F96497">
        <w:trPr>
          <w:tblHeader/>
        </w:trPr>
        <w:tc>
          <w:tcPr>
            <w:tcW w:w="567" w:type="dxa"/>
            <w:shd w:val="clear" w:color="auto" w:fill="BFBFBF" w:themeFill="background1" w:themeFillShade="BF"/>
          </w:tcPr>
          <w:p w14:paraId="23CF9E37" w14:textId="61054DE8"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EF56551" w14:textId="238AB16C"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73CBD40" w14:textId="1AC5448B"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351E96" w14:textId="1CE346D7"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59AE2E96" w14:textId="77777777" w:rsidTr="00F96497">
        <w:tc>
          <w:tcPr>
            <w:tcW w:w="567" w:type="dxa"/>
          </w:tcPr>
          <w:p w14:paraId="01C5D044" w14:textId="4E8D402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1CD36A71" w14:textId="3CD90AF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75A72B32" w14:textId="6B0FC67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29310C36" w14:textId="76BD149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E1E4C5F" w14:textId="77777777" w:rsidTr="00F96497">
        <w:tc>
          <w:tcPr>
            <w:tcW w:w="567" w:type="dxa"/>
          </w:tcPr>
          <w:p w14:paraId="02609C3E" w14:textId="671FEB2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4F56A67A" w14:textId="79816E8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3D79C1" w14:textId="20455DF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3374AD04" w14:textId="4ECC6B67"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99208AF" w14:textId="77777777" w:rsidTr="00F96497">
        <w:tc>
          <w:tcPr>
            <w:tcW w:w="567" w:type="dxa"/>
          </w:tcPr>
          <w:p w14:paraId="46496588" w14:textId="4A6A327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08C8DD6A" w14:textId="260FFD4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1CE2D82B" w14:textId="203313F8"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458BA6FD" w14:textId="1FC2A32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F61BDA6" w14:textId="77777777" w:rsidTr="00F96497">
        <w:tc>
          <w:tcPr>
            <w:tcW w:w="567" w:type="dxa"/>
          </w:tcPr>
          <w:p w14:paraId="6313CC4A" w14:textId="1CA03DA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09912E25" w14:textId="2AB2D962"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1A3ED34" w14:textId="001BFD7D"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28CF9A5E" w14:textId="08F96BB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569F279" w14:textId="77777777" w:rsidTr="00F96497">
        <w:tc>
          <w:tcPr>
            <w:tcW w:w="567" w:type="dxa"/>
          </w:tcPr>
          <w:p w14:paraId="757C4275" w14:textId="04827A7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3B0E73B9" w14:textId="2215382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347A455E" w14:textId="75241023"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51C3F3B9" w14:textId="63A69BA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E2C5D9F" w14:textId="77777777" w:rsidR="005553B0" w:rsidRPr="009075BB" w:rsidRDefault="005553B0">
      <w:pPr>
        <w:rPr>
          <w:rFonts w:ascii="Times New Roman" w:hAnsi="Times New Roman" w:cs="Times New Roman"/>
        </w:rPr>
      </w:pPr>
    </w:p>
    <w:p w14:paraId="7897D824" w14:textId="62E20AFD" w:rsidR="00F96497" w:rsidRPr="009075BB" w:rsidRDefault="00F96497" w:rsidP="00F96497">
      <w:pPr>
        <w:pStyle w:val="BodyText"/>
        <w:ind w:left="1134"/>
      </w:pPr>
      <w:r w:rsidRPr="009075BB">
        <w:t xml:space="preserve">Pada Tabel </w:t>
      </w:r>
      <w:r w:rsidR="002366D1" w:rsidRPr="009075BB">
        <w:t>3.34</w:t>
      </w:r>
      <w:r w:rsidRPr="009075BB">
        <w:t xml:space="preserve">,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77439652" w14:textId="77777777" w:rsidR="00F96497" w:rsidRPr="009075BB" w:rsidRDefault="00F96497" w:rsidP="00F96497">
      <w:pPr>
        <w:pStyle w:val="NoSpacing"/>
        <w:rPr>
          <w:rFonts w:ascii="Times New Roman" w:hAnsi="Times New Roman" w:cs="Times New Roman"/>
          <w:lang w:val="id"/>
        </w:rPr>
      </w:pPr>
    </w:p>
    <w:p w14:paraId="7B23DFC4" w14:textId="26A87CCD" w:rsidR="005553B0" w:rsidRPr="009075BB" w:rsidRDefault="005553B0" w:rsidP="002366D1">
      <w:pPr>
        <w:pStyle w:val="TabelBab3"/>
        <w:rPr>
          <w:b/>
        </w:rPr>
      </w:pPr>
      <w:bookmarkStart w:id="189" w:name="_Toc192653913"/>
      <w:r w:rsidRPr="009075BB">
        <w:lastRenderedPageBreak/>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Berita (Admin dan Pembina)</w:t>
      </w:r>
      <w:bookmarkEnd w:id="18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602D19F9" w14:textId="77777777" w:rsidTr="00F96497">
        <w:trPr>
          <w:tblHeader/>
        </w:trPr>
        <w:tc>
          <w:tcPr>
            <w:tcW w:w="567" w:type="dxa"/>
            <w:shd w:val="clear" w:color="auto" w:fill="BFBFBF" w:themeFill="background1" w:themeFillShade="BF"/>
          </w:tcPr>
          <w:p w14:paraId="79EF3BF4" w14:textId="2A7973D3"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9DC09F5" w14:textId="105D20ED"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76E1D5" w14:textId="5FC4CB35"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C27C73" w14:textId="1BB4A96A"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28843991" w14:textId="77777777" w:rsidTr="00F96497">
        <w:tc>
          <w:tcPr>
            <w:tcW w:w="567" w:type="dxa"/>
          </w:tcPr>
          <w:p w14:paraId="5C03D329" w14:textId="7D1E0A6A"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19C8BDDD" w14:textId="2EB2B99F"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45288553" w14:textId="6028072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E8FAA47" w14:textId="600F6730"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B796179" w14:textId="77777777" w:rsidTr="00F96497">
        <w:tc>
          <w:tcPr>
            <w:tcW w:w="567" w:type="dxa"/>
          </w:tcPr>
          <w:p w14:paraId="34B7B300" w14:textId="06E0E78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065AD2AE" w14:textId="20BF32A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65512238" w14:textId="16E35BA0"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749AA358" w14:textId="49F6812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50B43A9" w14:textId="77777777" w:rsidTr="00F96497">
        <w:tc>
          <w:tcPr>
            <w:tcW w:w="567" w:type="dxa"/>
          </w:tcPr>
          <w:p w14:paraId="3D6655DC" w14:textId="2A4A7E6D"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19F8A1D4" w14:textId="47A7837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26511BD" w14:textId="60CBC4A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A6663B1" w14:textId="10C520B7"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02B595A7" w14:textId="77777777" w:rsidTr="00F96497">
        <w:tc>
          <w:tcPr>
            <w:tcW w:w="567" w:type="dxa"/>
          </w:tcPr>
          <w:p w14:paraId="23761DA9" w14:textId="034C89A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055CA29B" w14:textId="664F553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DD6CF5A" w14:textId="539E941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44DD8EA1" w14:textId="7584CFC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668A17F" w14:textId="77777777" w:rsidTr="00F96497">
        <w:tc>
          <w:tcPr>
            <w:tcW w:w="567" w:type="dxa"/>
          </w:tcPr>
          <w:p w14:paraId="678BEC5F" w14:textId="55B1065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7DF7E7ED" w14:textId="70FCE46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2A89731F" w14:textId="65F30BC2"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76124832" w14:textId="0323706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71084AF" w14:textId="77777777" w:rsidR="005553B0" w:rsidRPr="009075BB" w:rsidRDefault="005553B0">
      <w:pPr>
        <w:rPr>
          <w:rFonts w:ascii="Times New Roman" w:hAnsi="Times New Roman" w:cs="Times New Roman"/>
        </w:rPr>
      </w:pPr>
    </w:p>
    <w:p w14:paraId="357F0E5A" w14:textId="06C4A116" w:rsidR="00BD5101" w:rsidRPr="009075BB" w:rsidRDefault="00BD5101" w:rsidP="00BD5101">
      <w:pPr>
        <w:pStyle w:val="BodyText"/>
        <w:ind w:left="1134"/>
      </w:pPr>
      <w:r w:rsidRPr="009075BB">
        <w:t xml:space="preserve">Pada Tabel </w:t>
      </w:r>
      <w:r w:rsidR="002366D1" w:rsidRPr="009075BB">
        <w:t>3.35,</w:t>
      </w:r>
      <w:r w:rsidRPr="009075BB">
        <w:t xml:space="preserve">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2CF8CA32" w14:textId="77777777" w:rsidR="00BD5101" w:rsidRPr="009075BB" w:rsidRDefault="00BD5101" w:rsidP="00BD5101">
      <w:pPr>
        <w:pStyle w:val="NoSpacing"/>
        <w:rPr>
          <w:rFonts w:ascii="Times New Roman" w:hAnsi="Times New Roman" w:cs="Times New Roman"/>
          <w:lang w:val="id"/>
        </w:rPr>
      </w:pPr>
    </w:p>
    <w:p w14:paraId="5BDBAD77" w14:textId="623F67D4" w:rsidR="005553B0" w:rsidRPr="009075BB" w:rsidRDefault="005553B0" w:rsidP="002366D1">
      <w:pPr>
        <w:pStyle w:val="TabelBab3"/>
        <w:rPr>
          <w:b/>
        </w:rPr>
      </w:pPr>
      <w:bookmarkStart w:id="190" w:name="_Toc192653914"/>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t>Galeri (Admin dan Pembina)</w:t>
      </w:r>
      <w:bookmarkEnd w:id="190"/>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10AAE42E" w14:textId="77777777" w:rsidTr="00BD5101">
        <w:trPr>
          <w:tblHeader/>
        </w:trPr>
        <w:tc>
          <w:tcPr>
            <w:tcW w:w="567" w:type="dxa"/>
            <w:shd w:val="clear" w:color="auto" w:fill="BFBFBF" w:themeFill="background1" w:themeFillShade="BF"/>
          </w:tcPr>
          <w:p w14:paraId="327BF5E1" w14:textId="52FC3BA9"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8947F3F" w14:textId="3189B449"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3E26ACD" w14:textId="0AD631F5"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0282F4A" w14:textId="56474AE3"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7F20B84D" w14:textId="77777777" w:rsidTr="00BD5101">
        <w:tc>
          <w:tcPr>
            <w:tcW w:w="567" w:type="dxa"/>
          </w:tcPr>
          <w:p w14:paraId="4C9B3644" w14:textId="0A0750BD"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797DBDF8" w14:textId="06031C3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EDC92E" w14:textId="45CBE08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284BCDBE" w14:textId="26994EC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5A0523CB" w14:textId="77777777" w:rsidTr="00BD5101">
        <w:tc>
          <w:tcPr>
            <w:tcW w:w="567" w:type="dxa"/>
          </w:tcPr>
          <w:p w14:paraId="04AF164E" w14:textId="29E67AF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4BF74FC1" w14:textId="674C4E88"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69BB7966" w14:textId="0D23ED9B"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582D3989" w14:textId="626F3D4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7811B9C5" w14:textId="77777777" w:rsidTr="00BD5101">
        <w:tc>
          <w:tcPr>
            <w:tcW w:w="567" w:type="dxa"/>
          </w:tcPr>
          <w:p w14:paraId="31028159" w14:textId="0B1E711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4828FFFC" w14:textId="78054A5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7F1396A" w14:textId="79C3513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2C3493AA" w14:textId="608F57C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E822D14" w14:textId="77777777" w:rsidTr="00BD5101">
        <w:tc>
          <w:tcPr>
            <w:tcW w:w="567" w:type="dxa"/>
          </w:tcPr>
          <w:p w14:paraId="1EB380E2" w14:textId="430DFFE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676426DB" w14:textId="3879664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3387B6" w14:textId="5E91854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BEA1707" w14:textId="7626B4C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7172335" w14:textId="77777777" w:rsidTr="00BD5101">
        <w:tc>
          <w:tcPr>
            <w:tcW w:w="567" w:type="dxa"/>
          </w:tcPr>
          <w:p w14:paraId="75C41961" w14:textId="68F6119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7F0E9D8A" w14:textId="52EE5C3F"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6EBEA859" w14:textId="391EFBB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34D49DB" w14:textId="4239AB68"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FBF2B4D" w14:textId="77777777" w:rsidR="005553B0" w:rsidRPr="009075BB" w:rsidRDefault="005553B0">
      <w:pPr>
        <w:rPr>
          <w:rFonts w:ascii="Times New Roman" w:hAnsi="Times New Roman" w:cs="Times New Roman"/>
        </w:rPr>
      </w:pPr>
    </w:p>
    <w:p w14:paraId="5F71BCC6" w14:textId="23EFC67F" w:rsidR="00BD5101" w:rsidRPr="009075BB" w:rsidRDefault="00BD5101" w:rsidP="00BD5101">
      <w:pPr>
        <w:pStyle w:val="BodyText"/>
        <w:ind w:left="1134"/>
      </w:pPr>
      <w:r w:rsidRPr="009075BB">
        <w:t xml:space="preserve">Pada Tabel </w:t>
      </w:r>
      <w:r w:rsidR="002366D1" w:rsidRPr="009075BB">
        <w:t>3.36</w:t>
      </w:r>
      <w:r w:rsidRPr="009075BB">
        <w:t xml:space="preserve">,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658480BF" w14:textId="77777777" w:rsidR="00BD5101" w:rsidRPr="009075BB" w:rsidRDefault="00BD5101" w:rsidP="00BD5101">
      <w:pPr>
        <w:pStyle w:val="NoSpacing"/>
        <w:rPr>
          <w:rFonts w:ascii="Times New Roman" w:hAnsi="Times New Roman" w:cs="Times New Roman"/>
          <w:lang w:val="id"/>
        </w:rPr>
      </w:pPr>
    </w:p>
    <w:p w14:paraId="53162926" w14:textId="1F915C2B" w:rsidR="005553B0" w:rsidRPr="009075BB" w:rsidRDefault="005553B0" w:rsidP="002366D1">
      <w:pPr>
        <w:pStyle w:val="TabelBab3"/>
        <w:rPr>
          <w:b/>
        </w:rPr>
      </w:pPr>
      <w:bookmarkStart w:id="191" w:name="_Toc192653915"/>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rPr>
          <w:sz w:val="24"/>
        </w:rPr>
        <w:t xml:space="preserve">Prestasi </w:t>
      </w:r>
      <w:r w:rsidRPr="009075BB">
        <w:t>(Admin dan Pembina)</w:t>
      </w:r>
      <w:bookmarkEnd w:id="191"/>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5553B0" w:rsidRPr="009075BB" w14:paraId="4E00019A" w14:textId="77777777" w:rsidTr="00BD5101">
        <w:trPr>
          <w:tblHeader/>
        </w:trPr>
        <w:tc>
          <w:tcPr>
            <w:tcW w:w="523" w:type="dxa"/>
            <w:shd w:val="clear" w:color="auto" w:fill="BFBFBF" w:themeFill="background1" w:themeFillShade="BF"/>
          </w:tcPr>
          <w:p w14:paraId="3A1856CB" w14:textId="3F435DA3"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2C68B01" w14:textId="166C0830"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CF765D" w14:textId="4982E856"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2FC8ED3" w14:textId="3E180F59"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3C8854B6" w14:textId="77777777" w:rsidTr="00BD5101">
        <w:tc>
          <w:tcPr>
            <w:tcW w:w="523" w:type="dxa"/>
          </w:tcPr>
          <w:p w14:paraId="6C9A527D" w14:textId="49C36B3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775B7221" w14:textId="4DD4EEA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A364B69" w14:textId="49F490A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5FF7B284" w14:textId="2F179E96"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21D0EB5F" w14:textId="77777777" w:rsidTr="00BD5101">
        <w:tc>
          <w:tcPr>
            <w:tcW w:w="523" w:type="dxa"/>
          </w:tcPr>
          <w:p w14:paraId="35B64DCE" w14:textId="12C279B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2DD3B174" w14:textId="4510BC7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2D4B6BE9" w14:textId="7A6176AD"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41778909" w14:textId="382BB11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6EB65186" w14:textId="77777777" w:rsidTr="00BD5101">
        <w:tc>
          <w:tcPr>
            <w:tcW w:w="523" w:type="dxa"/>
          </w:tcPr>
          <w:p w14:paraId="4D25C8D5" w14:textId="069B66C6"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3D9668B9" w14:textId="12A6D6A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E3C56C6" w14:textId="01DAC9D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BD9D466" w14:textId="7F36907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DF8494B" w14:textId="77777777" w:rsidTr="00BD5101">
        <w:tc>
          <w:tcPr>
            <w:tcW w:w="523" w:type="dxa"/>
          </w:tcPr>
          <w:p w14:paraId="23CB290E" w14:textId="05FE44A0"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43F2B3BC" w14:textId="74C8890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50E60F3C" w14:textId="71E537F2"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24E345C4" w14:textId="6B50BA0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92E9A76" w14:textId="77777777" w:rsidTr="00BD5101">
        <w:tc>
          <w:tcPr>
            <w:tcW w:w="523" w:type="dxa"/>
          </w:tcPr>
          <w:p w14:paraId="16BB5435" w14:textId="672B5F92"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B9A3E9C" w14:textId="795D8DC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60B9D7" w14:textId="0A0A594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4C65EC6" w14:textId="12FEBE7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3ED213B" w14:textId="77777777" w:rsidR="005553B0" w:rsidRPr="009075BB" w:rsidRDefault="005553B0">
      <w:pPr>
        <w:rPr>
          <w:rFonts w:ascii="Times New Roman" w:hAnsi="Times New Roman" w:cs="Times New Roman"/>
        </w:rPr>
      </w:pPr>
    </w:p>
    <w:p w14:paraId="274C08BD" w14:textId="50C9E7A5" w:rsidR="00BD5101" w:rsidRPr="009075BB" w:rsidRDefault="00BD5101" w:rsidP="00BD5101">
      <w:pPr>
        <w:pStyle w:val="BodyText"/>
        <w:ind w:left="1134"/>
      </w:pPr>
      <w:r w:rsidRPr="009075BB">
        <w:t xml:space="preserve">Pada Tabel </w:t>
      </w:r>
      <w:r w:rsidR="002366D1" w:rsidRPr="009075BB">
        <w:t>3.37</w:t>
      </w:r>
      <w:r w:rsidRPr="009075BB">
        <w:t xml:space="preserve">,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7B796B5B" w14:textId="77777777" w:rsidR="00BD5101" w:rsidRPr="009075BB" w:rsidRDefault="00BD5101" w:rsidP="00BD5101">
      <w:pPr>
        <w:pStyle w:val="NoSpacing"/>
        <w:rPr>
          <w:rFonts w:ascii="Times New Roman" w:hAnsi="Times New Roman" w:cs="Times New Roman"/>
          <w:lang w:val="id"/>
        </w:rPr>
      </w:pPr>
    </w:p>
    <w:p w14:paraId="65768DEB" w14:textId="53C5B09A" w:rsidR="005553B0" w:rsidRPr="009075BB" w:rsidRDefault="005553B0" w:rsidP="002366D1">
      <w:pPr>
        <w:pStyle w:val="TabelBab3"/>
        <w:rPr>
          <w:b/>
        </w:rPr>
      </w:pPr>
      <w:bookmarkStart w:id="192" w:name="_Toc192653916"/>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rPr>
          <w:sz w:val="24"/>
        </w:rPr>
        <w:t xml:space="preserve">Kontak </w:t>
      </w:r>
      <w:r w:rsidRPr="009075BB">
        <w:t>(Admin dan Pembina)</w:t>
      </w:r>
      <w:bookmarkEnd w:id="192"/>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28279502" w14:textId="77777777" w:rsidTr="00BD5101">
        <w:trPr>
          <w:tblHeader/>
        </w:trPr>
        <w:tc>
          <w:tcPr>
            <w:tcW w:w="567" w:type="dxa"/>
            <w:shd w:val="clear" w:color="auto" w:fill="BFBFBF" w:themeFill="background1" w:themeFillShade="BF"/>
          </w:tcPr>
          <w:p w14:paraId="0553E3A2" w14:textId="64599487"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E506C74" w14:textId="5BA3ECBD"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E5D9D97" w14:textId="3ABDE581"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873A903" w14:textId="221A4D59"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17F530A4" w14:textId="77777777" w:rsidTr="00BD5101">
        <w:tc>
          <w:tcPr>
            <w:tcW w:w="567" w:type="dxa"/>
          </w:tcPr>
          <w:p w14:paraId="4F31A57C" w14:textId="329DB4BC"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3EA66AD3" w14:textId="34566C1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115D0642" w14:textId="20716B6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38C5D124" w14:textId="1C1A9FE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5DEB5A77" w14:textId="77777777" w:rsidTr="00BD5101">
        <w:tc>
          <w:tcPr>
            <w:tcW w:w="567" w:type="dxa"/>
          </w:tcPr>
          <w:p w14:paraId="6D7AA8AB" w14:textId="57A0104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15A58C01" w14:textId="0D6ABA5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0AF8BACA" w14:textId="52C5DDD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0322823F" w14:textId="44764CE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0DF876C3" w14:textId="77777777" w:rsidTr="00BD5101">
        <w:tc>
          <w:tcPr>
            <w:tcW w:w="567" w:type="dxa"/>
          </w:tcPr>
          <w:p w14:paraId="29833438" w14:textId="319C637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29770D94" w14:textId="6E1169D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750BA4F" w14:textId="061A4BBE"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4F0856D8" w14:textId="0971BCF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0A1CE929" w14:textId="77777777" w:rsidTr="00CC6298">
        <w:trPr>
          <w:trHeight w:val="1757"/>
        </w:trPr>
        <w:tc>
          <w:tcPr>
            <w:tcW w:w="567" w:type="dxa"/>
          </w:tcPr>
          <w:p w14:paraId="6E5B1194" w14:textId="3B2911CB"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8.</w:t>
            </w:r>
          </w:p>
        </w:tc>
        <w:tc>
          <w:tcPr>
            <w:tcW w:w="2835" w:type="dxa"/>
          </w:tcPr>
          <w:p w14:paraId="36BE46E4" w14:textId="0384CCD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CB25C0A" w14:textId="49106EE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2181C2DA" w14:textId="6B6A672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2C21F954" w14:textId="77777777" w:rsidTr="00BD5101">
        <w:tc>
          <w:tcPr>
            <w:tcW w:w="567" w:type="dxa"/>
          </w:tcPr>
          <w:p w14:paraId="11F85BA9" w14:textId="775CB8C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7FE11305" w14:textId="759EE237"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8A3A298" w14:textId="67E6595E"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8A1A41F" w14:textId="6C03474F"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B20C2CE" w14:textId="77777777" w:rsidR="005553B0" w:rsidRPr="009075BB" w:rsidRDefault="005553B0">
      <w:pPr>
        <w:rPr>
          <w:rFonts w:ascii="Times New Roman" w:hAnsi="Times New Roman" w:cs="Times New Roman"/>
        </w:rPr>
      </w:pPr>
    </w:p>
    <w:p w14:paraId="3853CE71" w14:textId="4848452D" w:rsidR="00BD5101" w:rsidRPr="009075BB" w:rsidRDefault="00BD5101" w:rsidP="00BD5101">
      <w:pPr>
        <w:pStyle w:val="BodyText"/>
        <w:ind w:left="1134"/>
      </w:pPr>
      <w:r w:rsidRPr="009075BB">
        <w:t xml:space="preserve">Pada Tabel </w:t>
      </w:r>
      <w:r w:rsidR="002366D1" w:rsidRPr="009075BB">
        <w:t>3.38</w:t>
      </w:r>
      <w:r w:rsidRPr="009075BB">
        <w:t xml:space="preserve">,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3060E962" w14:textId="77777777" w:rsidR="00BD5101" w:rsidRPr="009075BB" w:rsidRDefault="00BD5101" w:rsidP="00BD5101">
      <w:pPr>
        <w:pStyle w:val="NoSpacing"/>
        <w:rPr>
          <w:rFonts w:ascii="Times New Roman" w:hAnsi="Times New Roman" w:cs="Times New Roman"/>
          <w:lang w:val="id"/>
        </w:rPr>
      </w:pPr>
    </w:p>
    <w:p w14:paraId="19115D61" w14:textId="4253F5A8" w:rsidR="005553B0" w:rsidRPr="009075BB" w:rsidRDefault="005553B0" w:rsidP="002366D1">
      <w:pPr>
        <w:pStyle w:val="TabelBab3"/>
        <w:rPr>
          <w:b/>
        </w:rPr>
      </w:pPr>
      <w:bookmarkStart w:id="193" w:name="_Toc192653917"/>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w:t>
      </w:r>
      <w:r w:rsidRPr="009075BB">
        <w:rPr>
          <w:sz w:val="24"/>
        </w:rPr>
        <w:t xml:space="preserve">Semester </w:t>
      </w:r>
      <w:r w:rsidRPr="009075BB">
        <w:t>(Admin)</w:t>
      </w:r>
      <w:bookmarkEnd w:id="193"/>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73322266" w14:textId="77777777" w:rsidTr="00BD5101">
        <w:trPr>
          <w:tblHeader/>
        </w:trPr>
        <w:tc>
          <w:tcPr>
            <w:tcW w:w="567" w:type="dxa"/>
            <w:shd w:val="clear" w:color="auto" w:fill="BFBFBF" w:themeFill="background1" w:themeFillShade="BF"/>
          </w:tcPr>
          <w:p w14:paraId="448B9670" w14:textId="5B0F0D37"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A172506" w14:textId="6B7AD623"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4F424F5" w14:textId="6275F0C7"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3A934F" w14:textId="61A2EA11"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5C2BA0A5" w14:textId="77777777" w:rsidTr="00BD5101">
        <w:tc>
          <w:tcPr>
            <w:tcW w:w="567" w:type="dxa"/>
          </w:tcPr>
          <w:p w14:paraId="69FC6B92" w14:textId="69AEF0E7"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13B7BBC0" w14:textId="4A420D1E"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AAA63F5" w14:textId="2FF4C393"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45C9721D" w14:textId="12800E4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A72B5B4" w14:textId="77777777" w:rsidTr="00CC6298">
        <w:trPr>
          <w:trHeight w:val="1409"/>
        </w:trPr>
        <w:tc>
          <w:tcPr>
            <w:tcW w:w="567" w:type="dxa"/>
          </w:tcPr>
          <w:p w14:paraId="0099FF6C" w14:textId="4B251BF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2EE88051" w14:textId="0F1BF724"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88F721A" w14:textId="6CD99D2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2192A26" w14:textId="55AFDF3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3D3E0880" w14:textId="77777777" w:rsidTr="00BD5101">
        <w:tc>
          <w:tcPr>
            <w:tcW w:w="567" w:type="dxa"/>
          </w:tcPr>
          <w:p w14:paraId="59D5413F" w14:textId="6E5EEFDE"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6534E421" w14:textId="2D69B843"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3920A273" w14:textId="6291C3E5"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04F52A" w14:textId="5712B6F0"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DE21AA" w14:textId="77777777" w:rsidR="005553B0" w:rsidRPr="009075BB" w:rsidRDefault="005553B0">
      <w:pPr>
        <w:rPr>
          <w:rFonts w:ascii="Times New Roman" w:hAnsi="Times New Roman" w:cs="Times New Roman"/>
        </w:rPr>
      </w:pPr>
    </w:p>
    <w:p w14:paraId="01809936" w14:textId="420FE114" w:rsidR="00C66DA9" w:rsidRPr="009075BB" w:rsidRDefault="00C66DA9" w:rsidP="00C66DA9">
      <w:pPr>
        <w:pStyle w:val="BodyText"/>
        <w:ind w:left="1134"/>
      </w:pPr>
      <w:r w:rsidRPr="009075BB">
        <w:lastRenderedPageBreak/>
        <w:t xml:space="preserve">Pada Tabel </w:t>
      </w:r>
      <w:r w:rsidR="002366D1" w:rsidRPr="009075BB">
        <w:t>3.39</w:t>
      </w:r>
      <w:r w:rsidRPr="009075BB">
        <w:t xml:space="preserve">,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w:t>
      </w:r>
      <w:r w:rsidR="00CC6298" w:rsidRPr="009075BB">
        <w:t>)</w:t>
      </w:r>
      <w:r w:rsidRPr="009075BB">
        <w:t>. Berikut ini disajikan beberapa skenario pengujian yang dilakukan.</w:t>
      </w:r>
    </w:p>
    <w:p w14:paraId="604C5811" w14:textId="77777777" w:rsidR="00C66DA9" w:rsidRPr="009075BB" w:rsidRDefault="00C66DA9" w:rsidP="00C66DA9">
      <w:pPr>
        <w:pStyle w:val="NoSpacing"/>
        <w:rPr>
          <w:rFonts w:ascii="Times New Roman" w:hAnsi="Times New Roman" w:cs="Times New Roman"/>
          <w:lang w:val="id"/>
        </w:rPr>
      </w:pPr>
    </w:p>
    <w:p w14:paraId="3C413A2A" w14:textId="5B53DAE3" w:rsidR="005553B0" w:rsidRPr="009075BB" w:rsidRDefault="005553B0" w:rsidP="002366D1">
      <w:pPr>
        <w:pStyle w:val="TabelBab3"/>
        <w:rPr>
          <w:b/>
        </w:rPr>
      </w:pPr>
      <w:bookmarkStart w:id="194" w:name="_Toc192653918"/>
      <w:r w:rsidRPr="009075BB">
        <w:t xml:space="preserve">Pengujian </w:t>
      </w:r>
      <w:r w:rsidRPr="009075BB">
        <w:rPr>
          <w:i/>
        </w:rPr>
        <w:t>Black</w:t>
      </w:r>
      <w:r w:rsidRPr="009075BB">
        <w:t xml:space="preserve"> </w:t>
      </w:r>
      <w:r w:rsidRPr="009075BB">
        <w:rPr>
          <w:i/>
        </w:rPr>
        <w:t>Box</w:t>
      </w:r>
      <w:r w:rsidRPr="009075BB">
        <w:t xml:space="preserve"> Halaman</w:t>
      </w:r>
      <w:r w:rsidRPr="009075BB">
        <w:rPr>
          <w:i/>
        </w:rPr>
        <w:t xml:space="preserve"> User</w:t>
      </w:r>
      <w:r w:rsidRPr="009075BB">
        <w:t xml:space="preserve"> (Admin)</w:t>
      </w:r>
      <w:bookmarkEnd w:id="194"/>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5553B0" w:rsidRPr="009075BB" w14:paraId="3C0091B4" w14:textId="77777777" w:rsidTr="00C66DA9">
        <w:trPr>
          <w:tblHeader/>
        </w:trPr>
        <w:tc>
          <w:tcPr>
            <w:tcW w:w="567" w:type="dxa"/>
            <w:shd w:val="clear" w:color="auto" w:fill="BFBFBF" w:themeFill="background1" w:themeFillShade="BF"/>
          </w:tcPr>
          <w:p w14:paraId="36335515" w14:textId="38037FB1"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A53C44B" w14:textId="79467CEB"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A9E5DE5" w14:textId="2033387C" w:rsidR="005553B0" w:rsidRPr="009075BB" w:rsidRDefault="005553B0" w:rsidP="005553B0">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884DC35" w14:textId="680AC34A" w:rsidR="005553B0" w:rsidRPr="009075BB" w:rsidRDefault="005553B0" w:rsidP="005553B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66F90" w:rsidRPr="009075BB" w14:paraId="4B604939" w14:textId="77777777" w:rsidTr="00C66DA9">
        <w:tc>
          <w:tcPr>
            <w:tcW w:w="567" w:type="dxa"/>
          </w:tcPr>
          <w:p w14:paraId="2B3F6092" w14:textId="167A56C1"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39688EBE" w14:textId="331AA88A"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7B38D05C" w14:textId="2345473D"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4D9E423F" w14:textId="11FF9F2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75F04018" w14:textId="77777777" w:rsidTr="00C66DA9">
        <w:tc>
          <w:tcPr>
            <w:tcW w:w="567" w:type="dxa"/>
          </w:tcPr>
          <w:p w14:paraId="4057DB96" w14:textId="753BE984"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058FE7AE" w14:textId="5027D818"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CB7BE0C" w14:textId="27698A69"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3002C946" w14:textId="1688B8DD"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5C8CCB59" w14:textId="77777777" w:rsidTr="00C66DA9">
        <w:tc>
          <w:tcPr>
            <w:tcW w:w="567" w:type="dxa"/>
          </w:tcPr>
          <w:p w14:paraId="7CF06877" w14:textId="08606629"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2DE48FA6" w14:textId="575C9E2D"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346794DE" w14:textId="0D1507E1"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04C6E005" w14:textId="1628C423"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66F90" w:rsidRPr="009075BB" w14:paraId="1C8D0FBC" w14:textId="77777777" w:rsidTr="00C66DA9">
        <w:tc>
          <w:tcPr>
            <w:tcW w:w="567" w:type="dxa"/>
          </w:tcPr>
          <w:p w14:paraId="62AAB0E5" w14:textId="054C3A9C"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49511FD3" w14:textId="17012CC6"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83ECB4D" w14:textId="66CA908C" w:rsidR="00266F90" w:rsidRPr="009075BB" w:rsidRDefault="00266F90" w:rsidP="00266F9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2C0A2729" w14:textId="34F941FD" w:rsidR="00266F90" w:rsidRPr="009075BB" w:rsidRDefault="00266F90" w:rsidP="00266F9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3ECAE2C" w14:textId="77777777" w:rsidR="00FF47B3" w:rsidRPr="009075BB" w:rsidRDefault="00FF47B3" w:rsidP="00F55CFB">
      <w:pPr>
        <w:pStyle w:val="NoSpacing"/>
        <w:spacing w:line="360" w:lineRule="auto"/>
        <w:rPr>
          <w:rFonts w:ascii="Times New Roman" w:hAnsi="Times New Roman" w:cs="Times New Roman"/>
        </w:rPr>
      </w:pPr>
    </w:p>
    <w:p w14:paraId="651C720F" w14:textId="1228BD8A" w:rsidR="009877CC" w:rsidRPr="009075BB" w:rsidRDefault="009877CC" w:rsidP="009877CC">
      <w:pPr>
        <w:pStyle w:val="BodyText"/>
        <w:numPr>
          <w:ilvl w:val="0"/>
          <w:numId w:val="34"/>
        </w:numPr>
      </w:pPr>
      <w:r w:rsidRPr="009075BB">
        <w:t xml:space="preserve">Perancangan Pengujian </w:t>
      </w:r>
      <w:r w:rsidR="007A18B5" w:rsidRPr="009075BB">
        <w:rPr>
          <w:i/>
        </w:rPr>
        <w:t>Beta</w:t>
      </w:r>
    </w:p>
    <w:p w14:paraId="27EE0A93" w14:textId="2BCB8701" w:rsidR="00C4415A" w:rsidRPr="009075BB" w:rsidRDefault="000E1FC8" w:rsidP="00D608BA">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w:t>
      </w:r>
      <w:r w:rsidR="00D97859" w:rsidRPr="009075BB">
        <w:t xml:space="preserve">Adapun  responden  dalam  penelitian  ini  adalah  pembina, pelatih dan anggota MB Oasis Mansa sebagai  pengguna  sistem  informasi. </w:t>
      </w:r>
      <w:r w:rsidRPr="009075BB">
        <w:t xml:space="preserve">Salah satu jenis pengujian yang dilakukan adalah pengujian </w:t>
      </w:r>
      <w:r w:rsidRPr="009075BB">
        <w:rPr>
          <w:i/>
        </w:rPr>
        <w:t>beta</w:t>
      </w:r>
      <w:r w:rsidRPr="009075BB">
        <w:t xml:space="preserve">, yang dilakukan secara objektif oleh </w:t>
      </w:r>
      <w:r w:rsidRPr="009075BB">
        <w:lastRenderedPageBreak/>
        <w:t xml:space="preserve">pengguna. </w:t>
      </w:r>
      <w:r w:rsidR="00C4415A" w:rsidRPr="009075BB">
        <w:t xml:space="preserve">Kuisioner diolah menggunakan metode UAT untuk </w:t>
      </w:r>
      <w:r w:rsidR="00222F74" w:rsidRPr="009075BB">
        <w:t>mengetahui tanggapan responden</w:t>
      </w:r>
      <w:r w:rsidR="00C4415A" w:rsidRPr="009075BB">
        <w:t xml:space="preserve"> terhadap sistem yang akan diimplementasikan yaitu dengan Angket Skala Likert.</w:t>
      </w:r>
    </w:p>
    <w:p w14:paraId="3AAC8AF7" w14:textId="77777777" w:rsidR="004549F7" w:rsidRPr="009075BB" w:rsidRDefault="004549F7" w:rsidP="004549F7">
      <w:pPr>
        <w:pStyle w:val="NoSpacing"/>
        <w:rPr>
          <w:rFonts w:ascii="Times New Roman" w:hAnsi="Times New Roman" w:cs="Times New Roman"/>
          <w:lang w:val="id"/>
        </w:rPr>
      </w:pPr>
    </w:p>
    <w:p w14:paraId="085BF35C" w14:textId="7D194453" w:rsidR="004549F7" w:rsidRPr="009075BB" w:rsidRDefault="004549F7" w:rsidP="004549F7">
      <w:pPr>
        <w:pStyle w:val="TabelBab3"/>
        <w:rPr>
          <w:lang w:val="id"/>
        </w:rPr>
      </w:pPr>
      <w:bookmarkStart w:id="195" w:name="_Toc192653919"/>
      <w:r w:rsidRPr="009075BB">
        <w:rPr>
          <w:lang w:val="en-US"/>
        </w:rPr>
        <w:t>Bobot</w:t>
      </w:r>
      <w:r w:rsidRPr="009075BB">
        <w:rPr>
          <w:lang w:val="id"/>
        </w:rPr>
        <w:t xml:space="preserve"> Jawaban</w:t>
      </w:r>
      <w:bookmarkEnd w:id="19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222F74" w:rsidRPr="009075BB" w14:paraId="7219B89D" w14:textId="77777777" w:rsidTr="00D608BA">
        <w:tc>
          <w:tcPr>
            <w:tcW w:w="1546" w:type="dxa"/>
            <w:shd w:val="clear" w:color="auto" w:fill="D9D9D9" w:themeFill="background1" w:themeFillShade="D9"/>
          </w:tcPr>
          <w:p w14:paraId="2B286A3B" w14:textId="12C17B48" w:rsidR="00222F74" w:rsidRPr="009075BB" w:rsidRDefault="00222F74" w:rsidP="00C4415A">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19ED2BF9" w14:textId="29C05F68" w:rsidR="00222F74" w:rsidRPr="009075BB" w:rsidRDefault="00222F74" w:rsidP="00C4415A">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3ABCA52E" w14:textId="411CC2F3" w:rsidR="00222F74" w:rsidRPr="009075BB" w:rsidRDefault="00222F74" w:rsidP="00C4415A">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222F74" w:rsidRPr="009075BB" w14:paraId="7E1F99C2" w14:textId="77777777" w:rsidTr="00D608BA">
        <w:tc>
          <w:tcPr>
            <w:tcW w:w="1546" w:type="dxa"/>
          </w:tcPr>
          <w:p w14:paraId="7675D60B" w14:textId="102DA122"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5FCC563F" w14:textId="33CE75BB"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3D15886D" w14:textId="5418E116"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222F74" w:rsidRPr="009075BB" w14:paraId="72AB46F1" w14:textId="77777777" w:rsidTr="00D608BA">
        <w:tc>
          <w:tcPr>
            <w:tcW w:w="1546" w:type="dxa"/>
          </w:tcPr>
          <w:p w14:paraId="44CD8A09" w14:textId="418B4515"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1D5A915A" w14:textId="6BA45F9D"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3686F67F" w14:textId="597FEDB2"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222F74" w:rsidRPr="009075BB" w14:paraId="034ACE37" w14:textId="77777777" w:rsidTr="00D608BA">
        <w:tc>
          <w:tcPr>
            <w:tcW w:w="1546" w:type="dxa"/>
          </w:tcPr>
          <w:p w14:paraId="43291AB3" w14:textId="16E60528"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2FCD7F77" w14:textId="77D40BB2"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9FD211" w14:textId="1BCEA44D"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222F74" w:rsidRPr="009075BB" w14:paraId="1120F82E" w14:textId="77777777" w:rsidTr="00D608BA">
        <w:tc>
          <w:tcPr>
            <w:tcW w:w="1546" w:type="dxa"/>
          </w:tcPr>
          <w:p w14:paraId="5668D2E1" w14:textId="116090CC"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67D5C728" w14:textId="420AA2AE"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w:t>
            </w:r>
            <w:r w:rsidR="004549F7" w:rsidRPr="009075BB">
              <w:rPr>
                <w:rFonts w:ascii="Times New Roman" w:hAnsi="Times New Roman" w:cs="Times New Roman"/>
                <w:sz w:val="24"/>
                <w:szCs w:val="24"/>
                <w:lang w:val="id"/>
              </w:rPr>
              <w:t>idak Setuju</w:t>
            </w:r>
          </w:p>
        </w:tc>
        <w:tc>
          <w:tcPr>
            <w:tcW w:w="2115" w:type="dxa"/>
          </w:tcPr>
          <w:p w14:paraId="0F4625B3" w14:textId="6181E142"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222F74" w:rsidRPr="009075BB" w14:paraId="1630AAF3" w14:textId="77777777" w:rsidTr="00D608BA">
        <w:tc>
          <w:tcPr>
            <w:tcW w:w="1546" w:type="dxa"/>
          </w:tcPr>
          <w:p w14:paraId="4EC224BD" w14:textId="409F9D9A"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38DDC05F" w14:textId="251E22E6" w:rsidR="00222F74" w:rsidRPr="009075BB" w:rsidRDefault="004549F7"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2E29D72D" w14:textId="4EAB7F29" w:rsidR="00222F74" w:rsidRPr="009075BB" w:rsidRDefault="00222F74" w:rsidP="00C4415A">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B3A185" w14:textId="77777777" w:rsidR="00C4415A" w:rsidRPr="009075BB" w:rsidRDefault="00C4415A" w:rsidP="00C4415A">
      <w:pPr>
        <w:pStyle w:val="NoSpacing"/>
        <w:rPr>
          <w:rFonts w:ascii="Times New Roman" w:hAnsi="Times New Roman" w:cs="Times New Roman"/>
          <w:lang w:val="id"/>
        </w:rPr>
      </w:pPr>
    </w:p>
    <w:p w14:paraId="7E6380E7" w14:textId="3A070549" w:rsidR="00A86C6E" w:rsidRPr="009075BB" w:rsidRDefault="000E1FC8" w:rsidP="00D608BA">
      <w:pPr>
        <w:pStyle w:val="BodyText"/>
        <w:ind w:left="1134"/>
      </w:pPr>
      <w:r w:rsidRPr="009075BB">
        <w:t>Berikut ini adalah daftar pertanyaan kuesioner yang akan diajukan kepada responden. Pertanyaan-pertanyaan tersebut adalah sebagai berikut:</w:t>
      </w:r>
    </w:p>
    <w:p w14:paraId="3F8CCCD4" w14:textId="77777777" w:rsidR="00D015BE" w:rsidRPr="009075BB" w:rsidRDefault="00D015BE" w:rsidP="00A86C6E">
      <w:pPr>
        <w:pStyle w:val="NoSpacing"/>
        <w:rPr>
          <w:rFonts w:ascii="Times New Roman" w:hAnsi="Times New Roman" w:cs="Times New Roman"/>
          <w:lang w:val="id"/>
        </w:rPr>
      </w:pPr>
    </w:p>
    <w:p w14:paraId="3517FA3D" w14:textId="37A37CAB" w:rsidR="004D0C3E" w:rsidRPr="009075BB" w:rsidRDefault="003118C9" w:rsidP="003118C9">
      <w:pPr>
        <w:pStyle w:val="TabelBab3"/>
      </w:pPr>
      <w:bookmarkStart w:id="196" w:name="_Toc192653920"/>
      <w:r w:rsidRPr="009075BB">
        <w:rPr>
          <w:lang w:val="en-US"/>
        </w:rPr>
        <w:t xml:space="preserve">Pertanyaaan Kuesioner </w:t>
      </w:r>
      <w:r w:rsidRPr="009075BB">
        <w:rPr>
          <w:i/>
          <w:lang w:val="en-US"/>
        </w:rPr>
        <w:t>User Acceptance Testing</w:t>
      </w:r>
      <w:bookmarkEnd w:id="196"/>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222F74" w:rsidRPr="009075BB" w14:paraId="4831FD79" w14:textId="04BAE88E" w:rsidTr="00D608BA">
        <w:trPr>
          <w:trHeight w:val="562"/>
          <w:tblHeader/>
        </w:trPr>
        <w:tc>
          <w:tcPr>
            <w:tcW w:w="567" w:type="dxa"/>
            <w:shd w:val="clear" w:color="auto" w:fill="BFBFBF" w:themeFill="background1" w:themeFillShade="BF"/>
            <w:vAlign w:val="center"/>
          </w:tcPr>
          <w:p w14:paraId="6648362E" w14:textId="79B4892B" w:rsidR="00222F74" w:rsidRPr="009075BB" w:rsidRDefault="00222F74" w:rsidP="00C6762E">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7B535D5F" w14:textId="6E250D38" w:rsidR="00222F74" w:rsidRPr="009075BB" w:rsidRDefault="00222F74" w:rsidP="00C6762E">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009CF5BC" w14:textId="16AA9E48" w:rsidR="00222F74" w:rsidRPr="009075BB" w:rsidRDefault="00222F74" w:rsidP="00222F74">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0CCC16DF" w14:textId="2A86E5BB" w:rsidR="00222F74" w:rsidRPr="009075BB" w:rsidRDefault="00222F74" w:rsidP="00222F74">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6E45E3B9" w14:textId="14280BE8" w:rsidR="00222F74" w:rsidRPr="009075BB" w:rsidRDefault="00222F74" w:rsidP="00222F74">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4133CEA6" w14:textId="5F5D7602" w:rsidR="00222F74" w:rsidRPr="009075BB" w:rsidRDefault="00222F74" w:rsidP="00222F74">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1178337B" w14:textId="1F850372" w:rsidR="00222F74" w:rsidRPr="009075BB" w:rsidRDefault="00222F74" w:rsidP="00222F74">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7C5392" w:rsidRPr="009075BB" w14:paraId="20EF43C3" w14:textId="7A19E0BC" w:rsidTr="00D608BA">
        <w:tc>
          <w:tcPr>
            <w:tcW w:w="567" w:type="dxa"/>
          </w:tcPr>
          <w:p w14:paraId="40D5DD74" w14:textId="747BF9C5"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679D8474" w14:textId="069C2144"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319529B9"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23F2C17E"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448FE6C4"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33737AC6"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4DCF8202"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0EE8F909" w14:textId="2CBB6E5B" w:rsidTr="00D608BA">
        <w:tc>
          <w:tcPr>
            <w:tcW w:w="567" w:type="dxa"/>
          </w:tcPr>
          <w:p w14:paraId="16075FB7" w14:textId="5329E4AA"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33EFBB16" w14:textId="6A9745BF"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206C83B7"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59" w:type="dxa"/>
          </w:tcPr>
          <w:p w14:paraId="18BB1C4B"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63" w:type="dxa"/>
          </w:tcPr>
          <w:p w14:paraId="6BA18BC6"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37" w:type="dxa"/>
          </w:tcPr>
          <w:p w14:paraId="773CA50B"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55" w:type="dxa"/>
          </w:tcPr>
          <w:p w14:paraId="2D85548E" w14:textId="77777777" w:rsidR="007C5392" w:rsidRPr="009075BB" w:rsidRDefault="007C5392" w:rsidP="007C5392">
            <w:pPr>
              <w:pStyle w:val="NoSpacing"/>
              <w:spacing w:line="360" w:lineRule="auto"/>
              <w:rPr>
                <w:rFonts w:ascii="Times New Roman" w:hAnsi="Times New Roman" w:cs="Times New Roman"/>
                <w:sz w:val="24"/>
                <w:szCs w:val="24"/>
                <w:lang w:val="id"/>
              </w:rPr>
            </w:pPr>
          </w:p>
        </w:tc>
      </w:tr>
      <w:tr w:rsidR="007C5392" w:rsidRPr="009075BB" w14:paraId="18F7D089" w14:textId="6F09879A" w:rsidTr="00D608BA">
        <w:tc>
          <w:tcPr>
            <w:tcW w:w="567" w:type="dxa"/>
          </w:tcPr>
          <w:p w14:paraId="1AA69109" w14:textId="09362F65"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316B3AE" w14:textId="7C3714B4"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Pr="00CE2297">
              <w:rPr>
                <w:rFonts w:ascii="Times New Roman" w:hAnsi="Times New Roman" w:cs="Times New Roman"/>
                <w:sz w:val="24"/>
                <w:szCs w:val="24"/>
                <w:lang w:val="id"/>
              </w:rPr>
              <w:t>Saya menilai bahwa desain grafis pada website ini menarik da</w:t>
            </w:r>
            <w:r>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3D1A7D3C"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59" w:type="dxa"/>
          </w:tcPr>
          <w:p w14:paraId="74268A55"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63" w:type="dxa"/>
          </w:tcPr>
          <w:p w14:paraId="496A2ADB"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37" w:type="dxa"/>
          </w:tcPr>
          <w:p w14:paraId="1BA74F35" w14:textId="77777777" w:rsidR="007C5392" w:rsidRPr="009075BB" w:rsidRDefault="007C5392" w:rsidP="007C5392">
            <w:pPr>
              <w:pStyle w:val="NoSpacing"/>
              <w:spacing w:line="360" w:lineRule="auto"/>
              <w:rPr>
                <w:rFonts w:ascii="Times New Roman" w:hAnsi="Times New Roman" w:cs="Times New Roman"/>
                <w:sz w:val="24"/>
                <w:szCs w:val="24"/>
                <w:lang w:val="id"/>
              </w:rPr>
            </w:pPr>
          </w:p>
        </w:tc>
        <w:tc>
          <w:tcPr>
            <w:tcW w:w="555" w:type="dxa"/>
          </w:tcPr>
          <w:p w14:paraId="5BA40BBD" w14:textId="77777777" w:rsidR="007C5392" w:rsidRPr="009075BB" w:rsidRDefault="007C5392" w:rsidP="007C5392">
            <w:pPr>
              <w:pStyle w:val="NoSpacing"/>
              <w:spacing w:line="360" w:lineRule="auto"/>
              <w:rPr>
                <w:rFonts w:ascii="Times New Roman" w:hAnsi="Times New Roman" w:cs="Times New Roman"/>
                <w:sz w:val="24"/>
                <w:szCs w:val="24"/>
                <w:lang w:val="id"/>
              </w:rPr>
            </w:pPr>
          </w:p>
        </w:tc>
      </w:tr>
      <w:tr w:rsidR="007C5392" w:rsidRPr="009075BB" w14:paraId="348C2031" w14:textId="3F6347F9" w:rsidTr="00D608BA">
        <w:tc>
          <w:tcPr>
            <w:tcW w:w="567" w:type="dxa"/>
          </w:tcPr>
          <w:p w14:paraId="7607E5B2" w14:textId="7EC4DCCD"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2803CAE9" w14:textId="02B917F4"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konten yang tersedia pada website ini cukup informatif dan s</w:t>
            </w:r>
            <w:r>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7BEDF50E"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5F20B708"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1BFF6469"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314B549A"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5ECCEE07"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4E248B10" w14:textId="76D462D3" w:rsidTr="007C5392">
        <w:trPr>
          <w:trHeight w:val="977"/>
        </w:trPr>
        <w:tc>
          <w:tcPr>
            <w:tcW w:w="567" w:type="dxa"/>
          </w:tcPr>
          <w:p w14:paraId="7EBBBF94" w14:textId="61579DA1"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3877" w:type="dxa"/>
          </w:tcPr>
          <w:p w14:paraId="03B1916C" w14:textId="40D856FE"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website ini kompatibel d</w:t>
            </w:r>
            <w:r>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72FDA644"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665D95FA"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5629246F"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49F67909"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4CE02227"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1BB0CDA9" w14:textId="4D8B026A" w:rsidTr="00D608BA">
        <w:trPr>
          <w:trHeight w:val="1703"/>
        </w:trPr>
        <w:tc>
          <w:tcPr>
            <w:tcW w:w="567" w:type="dxa"/>
          </w:tcPr>
          <w:p w14:paraId="6AF7D2CE" w14:textId="79471EBF"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w:t>
            </w:r>
          </w:p>
        </w:tc>
        <w:tc>
          <w:tcPr>
            <w:tcW w:w="3877" w:type="dxa"/>
          </w:tcPr>
          <w:p w14:paraId="405F1B8D" w14:textId="55C57C4B"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kecepatan proses kerja (</w:t>
            </w:r>
            <w:r w:rsidRPr="00B714B3">
              <w:rPr>
                <w:rFonts w:ascii="Times New Roman" w:hAnsi="Times New Roman" w:cs="Times New Roman"/>
                <w:i/>
                <w:sz w:val="24"/>
                <w:szCs w:val="24"/>
                <w:lang w:val="id"/>
              </w:rPr>
              <w:t>loading</w:t>
            </w:r>
            <w:r w:rsidRPr="00CE2297">
              <w:rPr>
                <w:rFonts w:ascii="Times New Roman" w:hAnsi="Times New Roman" w:cs="Times New Roman"/>
                <w:sz w:val="24"/>
                <w:szCs w:val="24"/>
                <w:lang w:val="id"/>
              </w:rPr>
              <w:t xml:space="preserve"> </w:t>
            </w:r>
            <w:r w:rsidRPr="00B714B3">
              <w:rPr>
                <w:rFonts w:ascii="Times New Roman" w:hAnsi="Times New Roman" w:cs="Times New Roman"/>
                <w:i/>
                <w:sz w:val="24"/>
                <w:szCs w:val="24"/>
                <w:lang w:val="id"/>
              </w:rPr>
              <w:t>time</w:t>
            </w:r>
            <w:r w:rsidRPr="00CE2297">
              <w:rPr>
                <w:rFonts w:ascii="Times New Roman" w:hAnsi="Times New Roman" w:cs="Times New Roman"/>
                <w:sz w:val="24"/>
                <w:szCs w:val="24"/>
                <w:lang w:val="id"/>
              </w:rPr>
              <w:t>) website ini dalam membuka halaman utama</w:t>
            </w:r>
            <w:r>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4985A6A2"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1B2ED3DD"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39CCED81"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5C57C3D3"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68E88AF3"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67FCB7A5" w14:textId="3C278271" w:rsidTr="00D608BA">
        <w:trPr>
          <w:trHeight w:val="1273"/>
        </w:trPr>
        <w:tc>
          <w:tcPr>
            <w:tcW w:w="567" w:type="dxa"/>
          </w:tcPr>
          <w:p w14:paraId="68CE9346" w14:textId="38738FDB"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57F4DE30" w14:textId="30F13C5A"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seluruh menu dan fungsi yang tersedia pada we</w:t>
            </w:r>
            <w:r>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39C1AF65"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20342D6F"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3BE1FDB1"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5ED950B8"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52C3EDAF"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389C3F56" w14:textId="41823B19" w:rsidTr="00D608BA">
        <w:trPr>
          <w:trHeight w:val="838"/>
        </w:trPr>
        <w:tc>
          <w:tcPr>
            <w:tcW w:w="567" w:type="dxa"/>
          </w:tcPr>
          <w:p w14:paraId="17F1E34A" w14:textId="446291CF"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35A93D2A" w14:textId="25FA0127"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website in</w:t>
            </w:r>
            <w:r>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04F33AD5"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3364E055"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71B8C626"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1137DB21"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3C2216D5"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r w:rsidR="007C5392" w:rsidRPr="009075BB" w14:paraId="7DEA46F0" w14:textId="02D2C0AD" w:rsidTr="007C5392">
        <w:trPr>
          <w:trHeight w:val="1520"/>
        </w:trPr>
        <w:tc>
          <w:tcPr>
            <w:tcW w:w="567" w:type="dxa"/>
          </w:tcPr>
          <w:p w14:paraId="47231E42" w14:textId="14809675" w:rsidR="007C5392" w:rsidRPr="009075BB" w:rsidRDefault="007C5392" w:rsidP="007C5392">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94CAF35" w14:textId="56B3BAC8" w:rsidR="007C5392" w:rsidRPr="009075BB" w:rsidRDefault="007C5392" w:rsidP="007C5392">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Pr="00CE2297">
              <w:rPr>
                <w:rFonts w:ascii="Times New Roman" w:hAnsi="Times New Roman" w:cs="Times New Roman"/>
                <w:sz w:val="24"/>
                <w:szCs w:val="24"/>
                <w:lang w:val="id"/>
              </w:rPr>
              <w:t>Saya menilai bahwa interaksi antara pengguna dan sistem pada website ini telah ber</w:t>
            </w:r>
            <w:r>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938AE5"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9" w:type="dxa"/>
          </w:tcPr>
          <w:p w14:paraId="30C7DF7C"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63" w:type="dxa"/>
          </w:tcPr>
          <w:p w14:paraId="25CD1B2B"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37" w:type="dxa"/>
          </w:tcPr>
          <w:p w14:paraId="36C5FCF0"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c>
          <w:tcPr>
            <w:tcW w:w="555" w:type="dxa"/>
          </w:tcPr>
          <w:p w14:paraId="6A365169" w14:textId="77777777" w:rsidR="007C5392" w:rsidRPr="009075BB" w:rsidRDefault="007C5392" w:rsidP="007C5392">
            <w:pPr>
              <w:pStyle w:val="NoSpacing"/>
              <w:spacing w:line="360" w:lineRule="auto"/>
              <w:rPr>
                <w:rFonts w:ascii="Times New Roman" w:hAnsi="Times New Roman" w:cs="Times New Roman"/>
                <w:i/>
                <w:sz w:val="24"/>
                <w:szCs w:val="24"/>
                <w:lang w:val="id"/>
              </w:rPr>
            </w:pPr>
          </w:p>
        </w:tc>
      </w:tr>
    </w:tbl>
    <w:p w14:paraId="729146EB" w14:textId="77777777" w:rsidR="00907DFA" w:rsidRPr="009075BB" w:rsidRDefault="00907DFA" w:rsidP="00A86C6E">
      <w:pPr>
        <w:pStyle w:val="NoSpacing"/>
        <w:rPr>
          <w:rFonts w:ascii="Times New Roman" w:hAnsi="Times New Roman" w:cs="Times New Roman"/>
          <w:color w:val="FF0000"/>
          <w:sz w:val="24"/>
          <w:szCs w:val="24"/>
          <w:lang w:val="id"/>
        </w:rPr>
      </w:pPr>
    </w:p>
    <w:p w14:paraId="4FC9E539" w14:textId="50D92194" w:rsidR="00113E33" w:rsidRPr="009075BB" w:rsidRDefault="00113E33" w:rsidP="00D608BA">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4703FEF4" w14:textId="76F30987" w:rsidR="000B1E40" w:rsidRPr="009075BB" w:rsidRDefault="000B1E40" w:rsidP="00D608BA">
      <w:pPr>
        <w:pStyle w:val="BodyText"/>
        <w:numPr>
          <w:ilvl w:val="0"/>
          <w:numId w:val="36"/>
        </w:numPr>
        <w:ind w:left="2268" w:hanging="567"/>
      </w:pPr>
      <w:r w:rsidRPr="009075BB">
        <w:t>Menentukan jumlah skor (bobot) jawaban responden untuk setiap pertanyaan dengan menggunakan rumus persamaan (2.2).</w:t>
      </w:r>
    </w:p>
    <w:p w14:paraId="6CED2E9A" w14:textId="3BE4FBF2" w:rsidR="000B1E40" w:rsidRPr="009075BB" w:rsidRDefault="000B1E40" w:rsidP="00D608BA">
      <w:pPr>
        <w:pStyle w:val="BodyText"/>
        <w:numPr>
          <w:ilvl w:val="0"/>
          <w:numId w:val="36"/>
        </w:numPr>
        <w:ind w:left="2268" w:hanging="567"/>
      </w:pPr>
      <w:r w:rsidRPr="009075BB">
        <w:t>Setelah memperoleh jumlah skor, hitung nilai presentase dengan menggunakan rumus persamaan (2.1).</w:t>
      </w:r>
    </w:p>
    <w:p w14:paraId="4045EC49" w14:textId="77777777" w:rsidR="001E7E87" w:rsidRPr="009075BB" w:rsidRDefault="001E7E87" w:rsidP="001E7E87">
      <w:pPr>
        <w:pStyle w:val="NoSpacing"/>
        <w:rPr>
          <w:rFonts w:ascii="Times New Roman" w:hAnsi="Times New Roman" w:cs="Times New Roman"/>
          <w:lang w:val="id"/>
        </w:rPr>
      </w:pPr>
    </w:p>
    <w:p w14:paraId="2198E871" w14:textId="602A5406" w:rsidR="009E5F8B" w:rsidRDefault="00D608BA" w:rsidP="00D608BA">
      <w:pPr>
        <w:pStyle w:val="BodyText"/>
        <w:ind w:left="1134"/>
      </w:pPr>
      <w:r w:rsidRPr="00D608BA">
        <w:t xml:space="preserve">Hasil pengujian User Acceptance Test (UAT) berperan sebagai landasan utama dalam pengambilan keputusan terkait kelayakan sistem yang dikembangkan. Melalui evaluasi ini, dapat diketahui sejauh mana sistem memenuhi kebutuhan dan harapan pengguna sesuai dengan spesifikasi yang telah ditetapkan. Temuan dari pengujian tersebut akan menentukan apakah </w:t>
      </w:r>
      <w:r w:rsidRPr="00D608BA">
        <w:lastRenderedPageBreak/>
        <w:t>sistem layak untuk diluncurkan atau masih memerlukan penyempurnaan lebih lanjut guna meningkatkan kualitas fungsional serta kepuasan pengguna.</w:t>
      </w:r>
    </w:p>
    <w:p w14:paraId="7A7E7B6C" w14:textId="77777777" w:rsidR="007C5392" w:rsidRPr="007C5392" w:rsidRDefault="007C5392" w:rsidP="007C5392">
      <w:pPr>
        <w:pStyle w:val="NoSpacing"/>
        <w:rPr>
          <w:lang w:val="id"/>
        </w:rPr>
      </w:pPr>
    </w:p>
    <w:p w14:paraId="19F09E98" w14:textId="77777777" w:rsidR="00915665" w:rsidRPr="009075BB" w:rsidRDefault="00865C3C" w:rsidP="00953528">
      <w:pPr>
        <w:pStyle w:val="Heading2"/>
        <w:numPr>
          <w:ilvl w:val="1"/>
          <w:numId w:val="5"/>
        </w:numPr>
        <w:ind w:left="567" w:hanging="567"/>
        <w:rPr>
          <w:rFonts w:cs="Times New Roman"/>
        </w:rPr>
      </w:pPr>
      <w:bookmarkStart w:id="197" w:name="_Toc192654598"/>
      <w:r w:rsidRPr="009075BB">
        <w:rPr>
          <w:rFonts w:cs="Times New Roman"/>
        </w:rPr>
        <w:t xml:space="preserve">Waktu </w:t>
      </w:r>
      <w:r w:rsidR="00DF1779" w:rsidRPr="009075BB">
        <w:rPr>
          <w:rFonts w:cs="Times New Roman"/>
        </w:rPr>
        <w:t xml:space="preserve">dan Tempat </w:t>
      </w:r>
      <w:r w:rsidRPr="009075BB">
        <w:rPr>
          <w:rFonts w:cs="Times New Roman"/>
        </w:rPr>
        <w:t>Pelaksanaan Penelitian</w:t>
      </w:r>
      <w:bookmarkEnd w:id="197"/>
      <w:r w:rsidRPr="009075BB">
        <w:rPr>
          <w:rFonts w:cs="Times New Roman"/>
        </w:rPr>
        <w:t xml:space="preserve"> </w:t>
      </w:r>
    </w:p>
    <w:p w14:paraId="3F00E6EA" w14:textId="4D59AB74" w:rsidR="00915665" w:rsidRPr="009075BB" w:rsidRDefault="00915665" w:rsidP="00915665">
      <w:pPr>
        <w:pStyle w:val="NoSpacing"/>
        <w:rPr>
          <w:rFonts w:ascii="Times New Roman" w:hAnsi="Times New Roman" w:cs="Times New Roman"/>
          <w:color w:val="FF0000"/>
          <w:sz w:val="24"/>
        </w:rPr>
      </w:pPr>
    </w:p>
    <w:p w14:paraId="20A7739B" w14:textId="173A151B" w:rsidR="000B6A21" w:rsidRPr="009075BB" w:rsidRDefault="004813A3" w:rsidP="000B6A21">
      <w:pPr>
        <w:pStyle w:val="BodyText"/>
      </w:pPr>
      <w:r w:rsidRPr="009075BB">
        <w:t>Penelitian ini akan dilaksanakan pada bula</w:t>
      </w:r>
      <w:r w:rsidR="000B6A21" w:rsidRPr="009075BB">
        <w:t xml:space="preserve">n </w:t>
      </w:r>
      <w:r w:rsidR="007A18B5" w:rsidRPr="009075BB">
        <w:t xml:space="preserve">Januari tahun 2025 </w:t>
      </w:r>
      <w:r w:rsidR="000B6A21" w:rsidRPr="009075BB">
        <w:t xml:space="preserve">sampai bulan </w:t>
      </w:r>
      <w:r w:rsidR="002366D1" w:rsidRPr="009075BB">
        <w:t>Mei</w:t>
      </w:r>
      <w:r w:rsidR="000B6A21" w:rsidRPr="009075BB">
        <w:t xml:space="preserve"> tahun </w:t>
      </w:r>
      <w:r w:rsidR="00241608" w:rsidRPr="009075BB">
        <w:t>2025</w:t>
      </w:r>
      <w:r w:rsidR="000B6A21" w:rsidRPr="009075BB">
        <w:t xml:space="preserve"> </w:t>
      </w:r>
      <w:r w:rsidRPr="009075BB">
        <w:t xml:space="preserve">Adapun tempat pelaksanaan penelitian dilakukan di </w:t>
      </w:r>
      <w:r w:rsidR="00220060" w:rsidRPr="009075BB">
        <w:t xml:space="preserve">Madrasah Aliayah Negeri 1 </w:t>
      </w:r>
      <w:r w:rsidR="008B2DA2" w:rsidRPr="009075BB">
        <w:t>Samarinda</w:t>
      </w:r>
      <w:r w:rsidR="00025B5C" w:rsidRPr="009075BB">
        <w:t>.</w:t>
      </w:r>
      <w:r w:rsidRPr="009075BB">
        <w:t xml:space="preserve"> Seda</w:t>
      </w:r>
      <w:r w:rsidR="00AB42DA" w:rsidRPr="009075BB">
        <w:t>ngkan, perancangan dan pengembangan sistem informasi</w:t>
      </w:r>
      <w:r w:rsidRPr="009075BB">
        <w:t xml:space="preserve"> dilakukan pada Laboratorium</w:t>
      </w:r>
      <w:r w:rsidR="00706BA1" w:rsidRPr="009075BB">
        <w:t xml:space="preserve"> Aplikasi Internet</w:t>
      </w:r>
      <w:r w:rsidRPr="009075BB">
        <w:t>, Fakultas Teknik, Universitas Mulawarman.</w:t>
      </w:r>
      <w:r w:rsidR="000B6A21" w:rsidRPr="009075BB">
        <w:t xml:space="preserve"> </w:t>
      </w:r>
    </w:p>
    <w:p w14:paraId="5D30AFE8" w14:textId="5E5B9D39" w:rsidR="00AB42DA" w:rsidRPr="009075BB" w:rsidRDefault="004813A3" w:rsidP="009B6975">
      <w:pPr>
        <w:pStyle w:val="BodyText"/>
        <w:rPr>
          <w:color w:val="FF0000"/>
        </w:rPr>
      </w:pPr>
      <w:r w:rsidRPr="009075BB">
        <w:t xml:space="preserve">Pelaksanaan kegiatan dalam penelitian ini telah direncanakan sesuai dengan </w:t>
      </w:r>
      <w:r w:rsidR="00AF2518" w:rsidRPr="009075BB">
        <w:t>aktivitas dan tahapan</w:t>
      </w:r>
      <w:r w:rsidRPr="009075BB">
        <w:t xml:space="preserve"> yang telah ditentukan</w:t>
      </w:r>
      <w:r w:rsidR="000B6A21" w:rsidRPr="009075BB">
        <w:t>,</w:t>
      </w:r>
      <w:r w:rsidRPr="009075BB">
        <w:t xml:space="preserve"> sehingg</w:t>
      </w:r>
      <w:r w:rsidR="00AF2518" w:rsidRPr="009075BB">
        <w:t>a</w:t>
      </w:r>
      <w:r w:rsidRPr="009075BB">
        <w:t xml:space="preserve"> perlu disusun dalam suatu jadwal penelitian yang dapat di</w:t>
      </w:r>
      <w:r w:rsidR="00AF2518" w:rsidRPr="009075BB">
        <w:t xml:space="preserve"> </w:t>
      </w:r>
      <w:r w:rsidRPr="009075BB">
        <w:t>lihat pada Tabel 3.</w:t>
      </w:r>
      <w:r w:rsidR="002366D1" w:rsidRPr="009075BB">
        <w:t>42</w:t>
      </w:r>
      <w:r w:rsidR="004D0C3E" w:rsidRPr="009075BB">
        <w:t xml:space="preserve"> </w:t>
      </w:r>
      <w:r w:rsidR="00AF2518" w:rsidRPr="009075BB">
        <w:t>Jadwal Penelitian</w:t>
      </w:r>
      <w:r w:rsidRPr="009075BB">
        <w:t>.</w:t>
      </w:r>
      <w:r w:rsidR="004D0C3E" w:rsidRPr="009075BB">
        <w:softHyphen/>
      </w:r>
    </w:p>
    <w:p w14:paraId="50B4B46E" w14:textId="77777777" w:rsidR="00D015BE" w:rsidRPr="009075BB" w:rsidRDefault="00D015BE" w:rsidP="00AB42DA">
      <w:pPr>
        <w:pStyle w:val="NoSpacing"/>
        <w:rPr>
          <w:rFonts w:ascii="Times New Roman" w:hAnsi="Times New Roman" w:cs="Times New Roman"/>
          <w:lang w:val="id"/>
        </w:rPr>
      </w:pPr>
    </w:p>
    <w:p w14:paraId="2FD931A5" w14:textId="73A57A5A" w:rsidR="00865C3C" w:rsidRPr="009075BB" w:rsidRDefault="00C231D1" w:rsidP="00606991">
      <w:pPr>
        <w:pStyle w:val="TabelBab3"/>
        <w:ind w:left="1134" w:hanging="1134"/>
        <w:rPr>
          <w:b/>
          <w:color w:val="FF0000"/>
        </w:rPr>
      </w:pPr>
      <w:bookmarkStart w:id="198" w:name="_Toc192653921"/>
      <w:r w:rsidRPr="009075BB">
        <w:rPr>
          <w:lang w:val="en-US"/>
        </w:rPr>
        <w:t>Jadwal Penelitian</w:t>
      </w:r>
      <w:bookmarkEnd w:id="198"/>
    </w:p>
    <w:tbl>
      <w:tblPr>
        <w:tblStyle w:val="TableGrid"/>
        <w:tblW w:w="8499" w:type="dxa"/>
        <w:tblLook w:val="04A0" w:firstRow="1" w:lastRow="0" w:firstColumn="1" w:lastColumn="0" w:noHBand="0" w:noVBand="1"/>
      </w:tblPr>
      <w:tblGrid>
        <w:gridCol w:w="533"/>
        <w:gridCol w:w="3006"/>
        <w:gridCol w:w="992"/>
        <w:gridCol w:w="992"/>
        <w:gridCol w:w="992"/>
        <w:gridCol w:w="992"/>
        <w:gridCol w:w="992"/>
      </w:tblGrid>
      <w:tr w:rsidR="008F111B" w:rsidRPr="009075BB" w14:paraId="59BA584A" w14:textId="77777777" w:rsidTr="008F111B">
        <w:tc>
          <w:tcPr>
            <w:tcW w:w="533" w:type="dxa"/>
            <w:vMerge w:val="restart"/>
            <w:shd w:val="clear" w:color="auto" w:fill="D9D9D9" w:themeFill="background1" w:themeFillShade="D9"/>
            <w:vAlign w:val="center"/>
          </w:tcPr>
          <w:p w14:paraId="7AF4ED77" w14:textId="78500FB6"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No</w:t>
            </w:r>
          </w:p>
        </w:tc>
        <w:tc>
          <w:tcPr>
            <w:tcW w:w="3006" w:type="dxa"/>
            <w:vMerge w:val="restart"/>
            <w:shd w:val="clear" w:color="auto" w:fill="D9D9D9" w:themeFill="background1" w:themeFillShade="D9"/>
            <w:vAlign w:val="center"/>
          </w:tcPr>
          <w:p w14:paraId="2146DF26" w14:textId="352D318D"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Kegiatan</w:t>
            </w:r>
          </w:p>
        </w:tc>
        <w:tc>
          <w:tcPr>
            <w:tcW w:w="4960" w:type="dxa"/>
            <w:gridSpan w:val="5"/>
            <w:shd w:val="clear" w:color="auto" w:fill="D9D9D9" w:themeFill="background1" w:themeFillShade="D9"/>
            <w:vAlign w:val="center"/>
          </w:tcPr>
          <w:p w14:paraId="56B5BC38" w14:textId="4958BA8B"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Bulan Tahun 2025</w:t>
            </w:r>
          </w:p>
        </w:tc>
      </w:tr>
      <w:tr w:rsidR="008F111B" w:rsidRPr="009075BB" w14:paraId="4CA3EBD0" w14:textId="77777777" w:rsidTr="008F111B">
        <w:tc>
          <w:tcPr>
            <w:tcW w:w="533" w:type="dxa"/>
            <w:vMerge/>
            <w:shd w:val="clear" w:color="auto" w:fill="D9D9D9" w:themeFill="background1" w:themeFillShade="D9"/>
            <w:vAlign w:val="center"/>
          </w:tcPr>
          <w:p w14:paraId="5CD9EDE4" w14:textId="77777777" w:rsidR="008F111B" w:rsidRPr="009075BB" w:rsidRDefault="008F111B" w:rsidP="008F111B">
            <w:pPr>
              <w:pStyle w:val="NoSpacing"/>
              <w:jc w:val="center"/>
              <w:rPr>
                <w:rFonts w:ascii="Times New Roman" w:hAnsi="Times New Roman" w:cs="Times New Roman"/>
                <w:b/>
                <w:sz w:val="24"/>
                <w:szCs w:val="24"/>
              </w:rPr>
            </w:pPr>
          </w:p>
        </w:tc>
        <w:tc>
          <w:tcPr>
            <w:tcW w:w="3006" w:type="dxa"/>
            <w:vMerge/>
            <w:shd w:val="clear" w:color="auto" w:fill="D9D9D9" w:themeFill="background1" w:themeFillShade="D9"/>
            <w:vAlign w:val="center"/>
          </w:tcPr>
          <w:p w14:paraId="2F8829F5" w14:textId="77777777" w:rsidR="008F111B" w:rsidRPr="009075BB" w:rsidRDefault="008F111B" w:rsidP="008F111B">
            <w:pPr>
              <w:pStyle w:val="NoSpacing"/>
              <w:jc w:val="center"/>
              <w:rPr>
                <w:rFonts w:ascii="Times New Roman" w:hAnsi="Times New Roman" w:cs="Times New Roman"/>
                <w:b/>
                <w:sz w:val="24"/>
                <w:szCs w:val="24"/>
              </w:rPr>
            </w:pPr>
          </w:p>
        </w:tc>
        <w:tc>
          <w:tcPr>
            <w:tcW w:w="992" w:type="dxa"/>
            <w:shd w:val="clear" w:color="auto" w:fill="D9D9D9" w:themeFill="background1" w:themeFillShade="D9"/>
            <w:vAlign w:val="center"/>
          </w:tcPr>
          <w:p w14:paraId="15BE6596" w14:textId="2F1276D2"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Jan</w:t>
            </w:r>
          </w:p>
        </w:tc>
        <w:tc>
          <w:tcPr>
            <w:tcW w:w="992" w:type="dxa"/>
            <w:shd w:val="clear" w:color="auto" w:fill="D9D9D9" w:themeFill="background1" w:themeFillShade="D9"/>
            <w:vAlign w:val="center"/>
          </w:tcPr>
          <w:p w14:paraId="444BED34" w14:textId="2DC0A180"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Feb</w:t>
            </w:r>
          </w:p>
        </w:tc>
        <w:tc>
          <w:tcPr>
            <w:tcW w:w="992" w:type="dxa"/>
            <w:shd w:val="clear" w:color="auto" w:fill="D9D9D9" w:themeFill="background1" w:themeFillShade="D9"/>
            <w:vAlign w:val="center"/>
          </w:tcPr>
          <w:p w14:paraId="2FD7C932" w14:textId="76114E6B"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Mar</w:t>
            </w:r>
          </w:p>
        </w:tc>
        <w:tc>
          <w:tcPr>
            <w:tcW w:w="992" w:type="dxa"/>
            <w:shd w:val="clear" w:color="auto" w:fill="D9D9D9" w:themeFill="background1" w:themeFillShade="D9"/>
            <w:vAlign w:val="center"/>
          </w:tcPr>
          <w:p w14:paraId="044E4CD3" w14:textId="6C5E18D7"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Apr</w:t>
            </w:r>
          </w:p>
        </w:tc>
        <w:tc>
          <w:tcPr>
            <w:tcW w:w="992" w:type="dxa"/>
            <w:shd w:val="clear" w:color="auto" w:fill="D9D9D9" w:themeFill="background1" w:themeFillShade="D9"/>
            <w:vAlign w:val="center"/>
          </w:tcPr>
          <w:p w14:paraId="4AE5DCF8" w14:textId="26B6B524" w:rsidR="008F111B" w:rsidRPr="009075BB" w:rsidRDefault="008F111B" w:rsidP="008F111B">
            <w:pPr>
              <w:pStyle w:val="NoSpacing"/>
              <w:jc w:val="center"/>
              <w:rPr>
                <w:rFonts w:ascii="Times New Roman" w:hAnsi="Times New Roman" w:cs="Times New Roman"/>
                <w:b/>
                <w:sz w:val="24"/>
                <w:szCs w:val="24"/>
              </w:rPr>
            </w:pPr>
            <w:r w:rsidRPr="009075BB">
              <w:rPr>
                <w:rFonts w:ascii="Times New Roman" w:hAnsi="Times New Roman" w:cs="Times New Roman"/>
                <w:b/>
                <w:sz w:val="24"/>
                <w:szCs w:val="24"/>
              </w:rPr>
              <w:t>Mei</w:t>
            </w:r>
          </w:p>
        </w:tc>
      </w:tr>
      <w:tr w:rsidR="008F111B" w:rsidRPr="009075BB" w14:paraId="11D322D3" w14:textId="77777777" w:rsidTr="008F111B">
        <w:tc>
          <w:tcPr>
            <w:tcW w:w="533" w:type="dxa"/>
            <w:vMerge w:val="restart"/>
            <w:vAlign w:val="center"/>
          </w:tcPr>
          <w:p w14:paraId="479A5724" w14:textId="04980A57" w:rsidR="008F111B" w:rsidRPr="009075BB" w:rsidRDefault="008F111B" w:rsidP="008F111B">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I</w:t>
            </w:r>
          </w:p>
        </w:tc>
        <w:tc>
          <w:tcPr>
            <w:tcW w:w="7966" w:type="dxa"/>
            <w:gridSpan w:val="6"/>
          </w:tcPr>
          <w:p w14:paraId="3FA4AAF7" w14:textId="61247317"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Tahapan Persiapan Penelitian</w:t>
            </w:r>
          </w:p>
        </w:tc>
      </w:tr>
      <w:tr w:rsidR="008F111B" w:rsidRPr="009075BB" w14:paraId="140FCD65" w14:textId="77777777" w:rsidTr="008F111B">
        <w:tc>
          <w:tcPr>
            <w:tcW w:w="533" w:type="dxa"/>
            <w:vMerge/>
            <w:vAlign w:val="center"/>
          </w:tcPr>
          <w:p w14:paraId="6BEBB3FE"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4C651215" w14:textId="3B4C6EFB"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Observasi</w:t>
            </w:r>
          </w:p>
        </w:tc>
        <w:tc>
          <w:tcPr>
            <w:tcW w:w="992" w:type="dxa"/>
            <w:shd w:val="clear" w:color="auto" w:fill="D9D9D9" w:themeFill="background1" w:themeFillShade="D9"/>
          </w:tcPr>
          <w:p w14:paraId="5C737E61"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55C42568"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60DBDC46"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6D9E4CEF"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6CFA4F0E"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2004673C" w14:textId="77777777" w:rsidTr="008F111B">
        <w:tc>
          <w:tcPr>
            <w:tcW w:w="533" w:type="dxa"/>
            <w:vMerge/>
            <w:vAlign w:val="center"/>
          </w:tcPr>
          <w:p w14:paraId="3D47590F"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75306538" w14:textId="6C38CDA6"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Wawancara</w:t>
            </w:r>
          </w:p>
        </w:tc>
        <w:tc>
          <w:tcPr>
            <w:tcW w:w="992" w:type="dxa"/>
            <w:shd w:val="clear" w:color="auto" w:fill="D9D9D9" w:themeFill="background1" w:themeFillShade="D9"/>
          </w:tcPr>
          <w:p w14:paraId="5CA80E34"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3635BA48"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46382A62"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73BEBD5A"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77731808"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43D73FCC" w14:textId="77777777" w:rsidTr="008F111B">
        <w:tc>
          <w:tcPr>
            <w:tcW w:w="533" w:type="dxa"/>
            <w:vMerge/>
            <w:vAlign w:val="center"/>
          </w:tcPr>
          <w:p w14:paraId="337F6929"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39F21127" w14:textId="78279571"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Studi Pustaka</w:t>
            </w:r>
          </w:p>
        </w:tc>
        <w:tc>
          <w:tcPr>
            <w:tcW w:w="992" w:type="dxa"/>
            <w:shd w:val="clear" w:color="auto" w:fill="D9D9D9" w:themeFill="background1" w:themeFillShade="D9"/>
          </w:tcPr>
          <w:p w14:paraId="1688D50B"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1A61D29A"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35D91BFD"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65137BAB"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377C4941"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58CA9444" w14:textId="77777777" w:rsidTr="008F111B">
        <w:tc>
          <w:tcPr>
            <w:tcW w:w="533" w:type="dxa"/>
            <w:vMerge/>
            <w:vAlign w:val="center"/>
          </w:tcPr>
          <w:p w14:paraId="5839557D"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2A918B28" w14:textId="62DA0826"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Pembuatan Proposal</w:t>
            </w:r>
          </w:p>
        </w:tc>
        <w:tc>
          <w:tcPr>
            <w:tcW w:w="992" w:type="dxa"/>
            <w:shd w:val="clear" w:color="auto" w:fill="D9D9D9" w:themeFill="background1" w:themeFillShade="D9"/>
          </w:tcPr>
          <w:p w14:paraId="2C9442D7"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4ED50C9E"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5E51F36C"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08F450E7"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1FD05927"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63ECC8EF" w14:textId="77777777" w:rsidTr="008F111B">
        <w:tc>
          <w:tcPr>
            <w:tcW w:w="533" w:type="dxa"/>
            <w:vMerge/>
            <w:vAlign w:val="center"/>
          </w:tcPr>
          <w:p w14:paraId="352BC575"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6B42E375" w14:textId="0DC77B94"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Seminar Proposal</w:t>
            </w:r>
          </w:p>
        </w:tc>
        <w:tc>
          <w:tcPr>
            <w:tcW w:w="992" w:type="dxa"/>
          </w:tcPr>
          <w:p w14:paraId="001CE410" w14:textId="77777777" w:rsidR="008F111B" w:rsidRPr="009075BB" w:rsidRDefault="008F111B" w:rsidP="00865C3C">
            <w:pPr>
              <w:pStyle w:val="NoSpacing"/>
              <w:rPr>
                <w:rFonts w:ascii="Times New Roman" w:hAnsi="Times New Roman" w:cs="Times New Roman"/>
                <w:sz w:val="24"/>
                <w:szCs w:val="24"/>
              </w:rPr>
            </w:pPr>
          </w:p>
        </w:tc>
        <w:tc>
          <w:tcPr>
            <w:tcW w:w="992" w:type="dxa"/>
            <w:shd w:val="clear" w:color="auto" w:fill="D9D9D9" w:themeFill="background1" w:themeFillShade="D9"/>
          </w:tcPr>
          <w:p w14:paraId="6F65E44B"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32F41114"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583FE97B"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26ECFCE3"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5AC0222B" w14:textId="77777777" w:rsidTr="008F111B">
        <w:tc>
          <w:tcPr>
            <w:tcW w:w="533" w:type="dxa"/>
            <w:vMerge/>
            <w:vAlign w:val="center"/>
          </w:tcPr>
          <w:p w14:paraId="69EF9AC2"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2810E7AF" w14:textId="048ADF30"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Perbaikan Seminar Proposal</w:t>
            </w:r>
          </w:p>
        </w:tc>
        <w:tc>
          <w:tcPr>
            <w:tcW w:w="992" w:type="dxa"/>
          </w:tcPr>
          <w:p w14:paraId="2B94EAEF" w14:textId="77777777" w:rsidR="008F111B" w:rsidRPr="009075BB" w:rsidRDefault="008F111B" w:rsidP="00865C3C">
            <w:pPr>
              <w:pStyle w:val="NoSpacing"/>
              <w:rPr>
                <w:rFonts w:ascii="Times New Roman" w:hAnsi="Times New Roman" w:cs="Times New Roman"/>
                <w:sz w:val="24"/>
                <w:szCs w:val="24"/>
              </w:rPr>
            </w:pPr>
          </w:p>
        </w:tc>
        <w:tc>
          <w:tcPr>
            <w:tcW w:w="992" w:type="dxa"/>
            <w:shd w:val="clear" w:color="auto" w:fill="D9D9D9" w:themeFill="background1" w:themeFillShade="D9"/>
          </w:tcPr>
          <w:p w14:paraId="0B059BCF" w14:textId="77777777" w:rsidR="008F111B" w:rsidRPr="009075BB" w:rsidRDefault="008F111B" w:rsidP="00865C3C">
            <w:pPr>
              <w:pStyle w:val="NoSpacing"/>
              <w:rPr>
                <w:rFonts w:ascii="Times New Roman" w:hAnsi="Times New Roman" w:cs="Times New Roman"/>
                <w:sz w:val="24"/>
                <w:szCs w:val="24"/>
              </w:rPr>
            </w:pPr>
          </w:p>
        </w:tc>
        <w:tc>
          <w:tcPr>
            <w:tcW w:w="992" w:type="dxa"/>
            <w:shd w:val="clear" w:color="auto" w:fill="D9D9D9" w:themeFill="background1" w:themeFillShade="D9"/>
          </w:tcPr>
          <w:p w14:paraId="71370486"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66B58EF3" w14:textId="77777777" w:rsidR="008F111B" w:rsidRPr="009075BB" w:rsidRDefault="008F111B" w:rsidP="00865C3C">
            <w:pPr>
              <w:pStyle w:val="NoSpacing"/>
              <w:rPr>
                <w:rFonts w:ascii="Times New Roman" w:hAnsi="Times New Roman" w:cs="Times New Roman"/>
                <w:sz w:val="24"/>
                <w:szCs w:val="24"/>
              </w:rPr>
            </w:pPr>
          </w:p>
        </w:tc>
        <w:tc>
          <w:tcPr>
            <w:tcW w:w="992" w:type="dxa"/>
          </w:tcPr>
          <w:p w14:paraId="5E39ED4C" w14:textId="77777777" w:rsidR="008F111B" w:rsidRPr="009075BB" w:rsidRDefault="008F111B" w:rsidP="00865C3C">
            <w:pPr>
              <w:pStyle w:val="NoSpacing"/>
              <w:rPr>
                <w:rFonts w:ascii="Times New Roman" w:hAnsi="Times New Roman" w:cs="Times New Roman"/>
                <w:sz w:val="24"/>
                <w:szCs w:val="24"/>
              </w:rPr>
            </w:pPr>
          </w:p>
        </w:tc>
      </w:tr>
      <w:tr w:rsidR="008F111B" w:rsidRPr="009075BB" w14:paraId="4A6B121C" w14:textId="77777777" w:rsidTr="008F111B">
        <w:tc>
          <w:tcPr>
            <w:tcW w:w="533" w:type="dxa"/>
            <w:vMerge w:val="restart"/>
            <w:vAlign w:val="center"/>
          </w:tcPr>
          <w:p w14:paraId="6E1623D9" w14:textId="64C4E6F2" w:rsidR="008F111B" w:rsidRPr="009075BB" w:rsidRDefault="008F111B" w:rsidP="008F111B">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II</w:t>
            </w:r>
          </w:p>
        </w:tc>
        <w:tc>
          <w:tcPr>
            <w:tcW w:w="7966" w:type="dxa"/>
            <w:gridSpan w:val="6"/>
          </w:tcPr>
          <w:p w14:paraId="29EF433D" w14:textId="492A6688" w:rsidR="008F111B" w:rsidRPr="009075BB" w:rsidRDefault="008F111B" w:rsidP="00865C3C">
            <w:pPr>
              <w:pStyle w:val="NoSpacing"/>
              <w:rPr>
                <w:rFonts w:ascii="Times New Roman" w:hAnsi="Times New Roman" w:cs="Times New Roman"/>
                <w:sz w:val="24"/>
                <w:szCs w:val="24"/>
              </w:rPr>
            </w:pPr>
            <w:r w:rsidRPr="009075BB">
              <w:rPr>
                <w:rFonts w:ascii="Times New Roman" w:hAnsi="Times New Roman" w:cs="Times New Roman"/>
                <w:sz w:val="24"/>
                <w:szCs w:val="24"/>
              </w:rPr>
              <w:t>Tahap Pelaksanaan</w:t>
            </w:r>
          </w:p>
        </w:tc>
      </w:tr>
      <w:tr w:rsidR="008F111B" w:rsidRPr="009075BB" w14:paraId="510E3F9F" w14:textId="77777777" w:rsidTr="008F111B">
        <w:tc>
          <w:tcPr>
            <w:tcW w:w="533" w:type="dxa"/>
            <w:vMerge/>
            <w:vAlign w:val="center"/>
          </w:tcPr>
          <w:p w14:paraId="58686F32"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397EA54F" w14:textId="63C5DC85" w:rsidR="008F111B" w:rsidRPr="009075BB" w:rsidRDefault="008F111B" w:rsidP="00CE3828">
            <w:pPr>
              <w:pStyle w:val="NoSpacing"/>
              <w:rPr>
                <w:rFonts w:ascii="Times New Roman" w:hAnsi="Times New Roman" w:cs="Times New Roman"/>
                <w:sz w:val="24"/>
                <w:szCs w:val="24"/>
              </w:rPr>
            </w:pPr>
            <w:r w:rsidRPr="009075BB">
              <w:rPr>
                <w:rFonts w:ascii="Times New Roman" w:hAnsi="Times New Roman" w:cs="Times New Roman"/>
                <w:sz w:val="24"/>
                <w:szCs w:val="24"/>
              </w:rPr>
              <w:t>Mengelola dan Analisis Sistem</w:t>
            </w:r>
          </w:p>
        </w:tc>
        <w:tc>
          <w:tcPr>
            <w:tcW w:w="992" w:type="dxa"/>
          </w:tcPr>
          <w:p w14:paraId="4A98A0DD"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5C601DF8"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6E6A8B35"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086B6179"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1A87241E" w14:textId="77777777" w:rsidR="008F111B" w:rsidRPr="009075BB" w:rsidRDefault="008F111B" w:rsidP="00CE3828">
            <w:pPr>
              <w:pStyle w:val="NoSpacing"/>
              <w:rPr>
                <w:rFonts w:ascii="Times New Roman" w:hAnsi="Times New Roman" w:cs="Times New Roman"/>
                <w:sz w:val="24"/>
                <w:szCs w:val="24"/>
              </w:rPr>
            </w:pPr>
          </w:p>
        </w:tc>
      </w:tr>
      <w:tr w:rsidR="008F111B" w:rsidRPr="009075BB" w14:paraId="0317CE93" w14:textId="77777777" w:rsidTr="008F111B">
        <w:tc>
          <w:tcPr>
            <w:tcW w:w="533" w:type="dxa"/>
            <w:vMerge/>
            <w:vAlign w:val="center"/>
          </w:tcPr>
          <w:p w14:paraId="677AB768"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69DB091D" w14:textId="03B90CBB" w:rsidR="008F111B" w:rsidRPr="009075BB" w:rsidRDefault="008F111B" w:rsidP="00CE3828">
            <w:pPr>
              <w:pStyle w:val="NoSpacing"/>
              <w:rPr>
                <w:rFonts w:ascii="Times New Roman" w:hAnsi="Times New Roman" w:cs="Times New Roman"/>
                <w:sz w:val="24"/>
                <w:szCs w:val="24"/>
              </w:rPr>
            </w:pPr>
            <w:r w:rsidRPr="009075BB">
              <w:rPr>
                <w:rFonts w:ascii="Times New Roman" w:hAnsi="Times New Roman" w:cs="Times New Roman"/>
                <w:sz w:val="24"/>
                <w:szCs w:val="24"/>
              </w:rPr>
              <w:t>Perancangan dan Implementasi Sistem</w:t>
            </w:r>
          </w:p>
        </w:tc>
        <w:tc>
          <w:tcPr>
            <w:tcW w:w="992" w:type="dxa"/>
          </w:tcPr>
          <w:p w14:paraId="12F992CD"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0B818038"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02208B3C"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358A3AB0"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12FA4D21" w14:textId="77777777" w:rsidR="008F111B" w:rsidRPr="009075BB" w:rsidRDefault="008F111B" w:rsidP="00CE3828">
            <w:pPr>
              <w:pStyle w:val="NoSpacing"/>
              <w:rPr>
                <w:rFonts w:ascii="Times New Roman" w:hAnsi="Times New Roman" w:cs="Times New Roman"/>
                <w:sz w:val="24"/>
                <w:szCs w:val="24"/>
              </w:rPr>
            </w:pPr>
          </w:p>
        </w:tc>
      </w:tr>
      <w:tr w:rsidR="008F111B" w:rsidRPr="009075BB" w14:paraId="395BA374" w14:textId="77777777" w:rsidTr="008F111B">
        <w:tc>
          <w:tcPr>
            <w:tcW w:w="533" w:type="dxa"/>
            <w:vMerge/>
            <w:vAlign w:val="center"/>
          </w:tcPr>
          <w:p w14:paraId="2CA6CB57" w14:textId="77777777" w:rsidR="008F111B" w:rsidRPr="009075BB" w:rsidRDefault="008F111B" w:rsidP="008F111B">
            <w:pPr>
              <w:pStyle w:val="NoSpacing"/>
              <w:jc w:val="center"/>
              <w:rPr>
                <w:rFonts w:ascii="Times New Roman" w:hAnsi="Times New Roman" w:cs="Times New Roman"/>
                <w:sz w:val="24"/>
                <w:szCs w:val="24"/>
              </w:rPr>
            </w:pPr>
          </w:p>
        </w:tc>
        <w:tc>
          <w:tcPr>
            <w:tcW w:w="3006" w:type="dxa"/>
          </w:tcPr>
          <w:p w14:paraId="15D3988F" w14:textId="1492123C" w:rsidR="008F111B" w:rsidRPr="009075BB" w:rsidRDefault="008F111B" w:rsidP="00CE3828">
            <w:pPr>
              <w:pStyle w:val="NoSpacing"/>
              <w:rPr>
                <w:rFonts w:ascii="Times New Roman" w:hAnsi="Times New Roman" w:cs="Times New Roman"/>
                <w:sz w:val="24"/>
                <w:szCs w:val="24"/>
              </w:rPr>
            </w:pPr>
            <w:r w:rsidRPr="009075BB">
              <w:rPr>
                <w:rFonts w:ascii="Times New Roman" w:hAnsi="Times New Roman" w:cs="Times New Roman"/>
                <w:sz w:val="24"/>
                <w:szCs w:val="24"/>
              </w:rPr>
              <w:t>Pengujian Sistem</w:t>
            </w:r>
          </w:p>
        </w:tc>
        <w:tc>
          <w:tcPr>
            <w:tcW w:w="992" w:type="dxa"/>
          </w:tcPr>
          <w:p w14:paraId="71905227"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48ACA8D0"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22D51D23" w14:textId="77777777" w:rsidR="008F111B" w:rsidRPr="009075BB" w:rsidRDefault="008F111B" w:rsidP="00CE3828">
            <w:pPr>
              <w:pStyle w:val="NoSpacing"/>
              <w:rPr>
                <w:rFonts w:ascii="Times New Roman" w:hAnsi="Times New Roman" w:cs="Times New Roman"/>
                <w:sz w:val="24"/>
                <w:szCs w:val="24"/>
              </w:rPr>
            </w:pPr>
          </w:p>
        </w:tc>
        <w:tc>
          <w:tcPr>
            <w:tcW w:w="992" w:type="dxa"/>
            <w:shd w:val="clear" w:color="auto" w:fill="D9D9D9" w:themeFill="background1" w:themeFillShade="D9"/>
          </w:tcPr>
          <w:p w14:paraId="64CB9EEE" w14:textId="77777777" w:rsidR="008F111B" w:rsidRPr="009075BB" w:rsidRDefault="008F111B" w:rsidP="00CE3828">
            <w:pPr>
              <w:pStyle w:val="NoSpacing"/>
              <w:rPr>
                <w:rFonts w:ascii="Times New Roman" w:hAnsi="Times New Roman" w:cs="Times New Roman"/>
                <w:sz w:val="24"/>
                <w:szCs w:val="24"/>
              </w:rPr>
            </w:pPr>
          </w:p>
        </w:tc>
        <w:tc>
          <w:tcPr>
            <w:tcW w:w="992" w:type="dxa"/>
          </w:tcPr>
          <w:p w14:paraId="729CFAC8" w14:textId="77777777" w:rsidR="008F111B" w:rsidRPr="009075BB" w:rsidRDefault="008F111B" w:rsidP="00CE3828">
            <w:pPr>
              <w:pStyle w:val="NoSpacing"/>
              <w:rPr>
                <w:rFonts w:ascii="Times New Roman" w:hAnsi="Times New Roman" w:cs="Times New Roman"/>
                <w:sz w:val="24"/>
                <w:szCs w:val="24"/>
              </w:rPr>
            </w:pPr>
          </w:p>
        </w:tc>
      </w:tr>
      <w:tr w:rsidR="008F111B" w:rsidRPr="009075BB" w14:paraId="146F0DD4" w14:textId="77777777" w:rsidTr="008F111B">
        <w:tc>
          <w:tcPr>
            <w:tcW w:w="533" w:type="dxa"/>
            <w:vMerge w:val="restart"/>
            <w:vAlign w:val="center"/>
          </w:tcPr>
          <w:p w14:paraId="736BCE26" w14:textId="70DCC587" w:rsidR="008F111B" w:rsidRPr="009075BB" w:rsidRDefault="008F111B" w:rsidP="008F111B">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III</w:t>
            </w:r>
          </w:p>
        </w:tc>
        <w:tc>
          <w:tcPr>
            <w:tcW w:w="7966" w:type="dxa"/>
            <w:gridSpan w:val="6"/>
          </w:tcPr>
          <w:p w14:paraId="0FD0690F" w14:textId="22385811" w:rsidR="008F111B" w:rsidRPr="009075BB" w:rsidRDefault="008F111B" w:rsidP="00CE3828">
            <w:pPr>
              <w:pStyle w:val="NoSpacing"/>
              <w:rPr>
                <w:rFonts w:ascii="Times New Roman" w:hAnsi="Times New Roman" w:cs="Times New Roman"/>
                <w:sz w:val="24"/>
                <w:szCs w:val="24"/>
              </w:rPr>
            </w:pPr>
            <w:r w:rsidRPr="009075BB">
              <w:rPr>
                <w:rFonts w:ascii="Times New Roman" w:hAnsi="Times New Roman" w:cs="Times New Roman"/>
                <w:sz w:val="24"/>
                <w:szCs w:val="24"/>
              </w:rPr>
              <w:t>Tahap Penyusunan Laporan</w:t>
            </w:r>
          </w:p>
        </w:tc>
      </w:tr>
      <w:tr w:rsidR="008F111B" w:rsidRPr="009075BB" w14:paraId="06A37691" w14:textId="77777777" w:rsidTr="008F111B">
        <w:tc>
          <w:tcPr>
            <w:tcW w:w="533" w:type="dxa"/>
            <w:vMerge/>
          </w:tcPr>
          <w:p w14:paraId="526A66F2" w14:textId="77777777" w:rsidR="008F111B" w:rsidRPr="009075BB" w:rsidRDefault="008F111B" w:rsidP="004F025F">
            <w:pPr>
              <w:pStyle w:val="NoSpacing"/>
              <w:rPr>
                <w:rFonts w:ascii="Times New Roman" w:hAnsi="Times New Roman" w:cs="Times New Roman"/>
                <w:sz w:val="24"/>
                <w:szCs w:val="24"/>
              </w:rPr>
            </w:pPr>
          </w:p>
        </w:tc>
        <w:tc>
          <w:tcPr>
            <w:tcW w:w="3006" w:type="dxa"/>
          </w:tcPr>
          <w:p w14:paraId="56FC2DB3" w14:textId="3D34F5F1" w:rsidR="008F111B" w:rsidRPr="009075BB" w:rsidRDefault="008F111B" w:rsidP="004F025F">
            <w:pPr>
              <w:pStyle w:val="NoSpacing"/>
              <w:rPr>
                <w:rFonts w:ascii="Times New Roman" w:hAnsi="Times New Roman" w:cs="Times New Roman"/>
                <w:sz w:val="24"/>
                <w:szCs w:val="24"/>
              </w:rPr>
            </w:pPr>
            <w:r w:rsidRPr="009075BB">
              <w:rPr>
                <w:rFonts w:ascii="Times New Roman" w:hAnsi="Times New Roman" w:cs="Times New Roman"/>
                <w:sz w:val="24"/>
                <w:szCs w:val="24"/>
              </w:rPr>
              <w:t>Seminar Hasil</w:t>
            </w:r>
          </w:p>
        </w:tc>
        <w:tc>
          <w:tcPr>
            <w:tcW w:w="992" w:type="dxa"/>
          </w:tcPr>
          <w:p w14:paraId="2372196D"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6B462590"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7D1C03A3" w14:textId="77777777" w:rsidR="008F111B" w:rsidRPr="009075BB" w:rsidRDefault="008F111B" w:rsidP="004F025F">
            <w:pPr>
              <w:pStyle w:val="NoSpacing"/>
              <w:rPr>
                <w:rFonts w:ascii="Times New Roman" w:hAnsi="Times New Roman" w:cs="Times New Roman"/>
                <w:sz w:val="24"/>
                <w:szCs w:val="24"/>
              </w:rPr>
            </w:pPr>
          </w:p>
        </w:tc>
        <w:tc>
          <w:tcPr>
            <w:tcW w:w="992" w:type="dxa"/>
            <w:shd w:val="clear" w:color="auto" w:fill="D9D9D9" w:themeFill="background1" w:themeFillShade="D9"/>
          </w:tcPr>
          <w:p w14:paraId="36C48E02"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2D88BE11" w14:textId="77777777" w:rsidR="008F111B" w:rsidRPr="009075BB" w:rsidRDefault="008F111B" w:rsidP="004F025F">
            <w:pPr>
              <w:pStyle w:val="NoSpacing"/>
              <w:rPr>
                <w:rFonts w:ascii="Times New Roman" w:hAnsi="Times New Roman" w:cs="Times New Roman"/>
                <w:sz w:val="24"/>
                <w:szCs w:val="24"/>
              </w:rPr>
            </w:pPr>
          </w:p>
        </w:tc>
      </w:tr>
      <w:tr w:rsidR="008F111B" w:rsidRPr="009075BB" w14:paraId="63F18851" w14:textId="77777777" w:rsidTr="008F111B">
        <w:tc>
          <w:tcPr>
            <w:tcW w:w="533" w:type="dxa"/>
            <w:vMerge/>
          </w:tcPr>
          <w:p w14:paraId="4A40736B" w14:textId="77777777" w:rsidR="008F111B" w:rsidRPr="009075BB" w:rsidRDefault="008F111B" w:rsidP="004F025F">
            <w:pPr>
              <w:pStyle w:val="NoSpacing"/>
              <w:rPr>
                <w:rFonts w:ascii="Times New Roman" w:hAnsi="Times New Roman" w:cs="Times New Roman"/>
                <w:sz w:val="24"/>
                <w:szCs w:val="24"/>
              </w:rPr>
            </w:pPr>
          </w:p>
        </w:tc>
        <w:tc>
          <w:tcPr>
            <w:tcW w:w="3006" w:type="dxa"/>
          </w:tcPr>
          <w:p w14:paraId="25989ABA" w14:textId="3DCF60EB" w:rsidR="008F111B" w:rsidRPr="009075BB" w:rsidRDefault="008F111B" w:rsidP="004F025F">
            <w:pPr>
              <w:pStyle w:val="NoSpacing"/>
              <w:rPr>
                <w:rFonts w:ascii="Times New Roman" w:hAnsi="Times New Roman" w:cs="Times New Roman"/>
                <w:sz w:val="24"/>
                <w:szCs w:val="24"/>
              </w:rPr>
            </w:pPr>
            <w:r w:rsidRPr="009075BB">
              <w:rPr>
                <w:rFonts w:ascii="Times New Roman" w:hAnsi="Times New Roman" w:cs="Times New Roman"/>
                <w:sz w:val="24"/>
                <w:szCs w:val="24"/>
              </w:rPr>
              <w:t>Perbaikan Seminar Hasil</w:t>
            </w:r>
          </w:p>
        </w:tc>
        <w:tc>
          <w:tcPr>
            <w:tcW w:w="992" w:type="dxa"/>
          </w:tcPr>
          <w:p w14:paraId="6A7496A7"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15C470A4"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2C22139A" w14:textId="77777777" w:rsidR="008F111B" w:rsidRPr="009075BB" w:rsidRDefault="008F111B" w:rsidP="004F025F">
            <w:pPr>
              <w:pStyle w:val="NoSpacing"/>
              <w:rPr>
                <w:rFonts w:ascii="Times New Roman" w:hAnsi="Times New Roman" w:cs="Times New Roman"/>
                <w:sz w:val="24"/>
                <w:szCs w:val="24"/>
              </w:rPr>
            </w:pPr>
          </w:p>
        </w:tc>
        <w:tc>
          <w:tcPr>
            <w:tcW w:w="992" w:type="dxa"/>
            <w:shd w:val="clear" w:color="auto" w:fill="D9D9D9" w:themeFill="background1" w:themeFillShade="D9"/>
          </w:tcPr>
          <w:p w14:paraId="3256D47C"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48227535" w14:textId="77777777" w:rsidR="008F111B" w:rsidRPr="009075BB" w:rsidRDefault="008F111B" w:rsidP="004F025F">
            <w:pPr>
              <w:pStyle w:val="NoSpacing"/>
              <w:rPr>
                <w:rFonts w:ascii="Times New Roman" w:hAnsi="Times New Roman" w:cs="Times New Roman"/>
                <w:sz w:val="24"/>
                <w:szCs w:val="24"/>
              </w:rPr>
            </w:pPr>
          </w:p>
        </w:tc>
      </w:tr>
      <w:tr w:rsidR="008F111B" w:rsidRPr="009075BB" w14:paraId="5C8EE14C" w14:textId="77777777" w:rsidTr="008F111B">
        <w:tc>
          <w:tcPr>
            <w:tcW w:w="533" w:type="dxa"/>
            <w:vMerge/>
          </w:tcPr>
          <w:p w14:paraId="599EF7AF" w14:textId="77777777" w:rsidR="008F111B" w:rsidRPr="009075BB" w:rsidRDefault="008F111B" w:rsidP="004F025F">
            <w:pPr>
              <w:pStyle w:val="NoSpacing"/>
              <w:rPr>
                <w:rFonts w:ascii="Times New Roman" w:hAnsi="Times New Roman" w:cs="Times New Roman"/>
                <w:sz w:val="24"/>
                <w:szCs w:val="24"/>
              </w:rPr>
            </w:pPr>
          </w:p>
        </w:tc>
        <w:tc>
          <w:tcPr>
            <w:tcW w:w="3006" w:type="dxa"/>
          </w:tcPr>
          <w:p w14:paraId="4290CF3D" w14:textId="2AE4FFE9" w:rsidR="008F111B" w:rsidRPr="009075BB" w:rsidRDefault="008F111B" w:rsidP="004F025F">
            <w:pPr>
              <w:pStyle w:val="NoSpacing"/>
              <w:rPr>
                <w:rFonts w:ascii="Times New Roman" w:hAnsi="Times New Roman" w:cs="Times New Roman"/>
                <w:sz w:val="24"/>
                <w:szCs w:val="24"/>
              </w:rPr>
            </w:pPr>
            <w:r w:rsidRPr="009075BB">
              <w:rPr>
                <w:rFonts w:ascii="Times New Roman" w:hAnsi="Times New Roman" w:cs="Times New Roman"/>
                <w:sz w:val="24"/>
                <w:szCs w:val="24"/>
              </w:rPr>
              <w:t>Penulisan Artikel Ilmiah</w:t>
            </w:r>
          </w:p>
        </w:tc>
        <w:tc>
          <w:tcPr>
            <w:tcW w:w="992" w:type="dxa"/>
          </w:tcPr>
          <w:p w14:paraId="486B28C2"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52076CE6"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01E985E8"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76C2BA4B" w14:textId="77777777" w:rsidR="008F111B" w:rsidRPr="009075BB" w:rsidRDefault="008F111B" w:rsidP="004F025F">
            <w:pPr>
              <w:pStyle w:val="NoSpacing"/>
              <w:rPr>
                <w:rFonts w:ascii="Times New Roman" w:hAnsi="Times New Roman" w:cs="Times New Roman"/>
                <w:sz w:val="24"/>
                <w:szCs w:val="24"/>
              </w:rPr>
            </w:pPr>
          </w:p>
        </w:tc>
        <w:tc>
          <w:tcPr>
            <w:tcW w:w="992" w:type="dxa"/>
            <w:shd w:val="clear" w:color="auto" w:fill="D9D9D9" w:themeFill="background1" w:themeFillShade="D9"/>
          </w:tcPr>
          <w:p w14:paraId="2771C51D" w14:textId="77777777" w:rsidR="008F111B" w:rsidRPr="009075BB" w:rsidRDefault="008F111B" w:rsidP="004F025F">
            <w:pPr>
              <w:pStyle w:val="NoSpacing"/>
              <w:rPr>
                <w:rFonts w:ascii="Times New Roman" w:hAnsi="Times New Roman" w:cs="Times New Roman"/>
                <w:sz w:val="24"/>
                <w:szCs w:val="24"/>
              </w:rPr>
            </w:pPr>
          </w:p>
        </w:tc>
      </w:tr>
      <w:tr w:rsidR="008F111B" w:rsidRPr="009075BB" w14:paraId="56517354" w14:textId="77777777" w:rsidTr="008F111B">
        <w:tc>
          <w:tcPr>
            <w:tcW w:w="533" w:type="dxa"/>
            <w:vMerge/>
          </w:tcPr>
          <w:p w14:paraId="3CAD38AD" w14:textId="77777777" w:rsidR="008F111B" w:rsidRPr="009075BB" w:rsidRDefault="008F111B" w:rsidP="004F025F">
            <w:pPr>
              <w:pStyle w:val="NoSpacing"/>
              <w:rPr>
                <w:rFonts w:ascii="Times New Roman" w:hAnsi="Times New Roman" w:cs="Times New Roman"/>
                <w:sz w:val="24"/>
                <w:szCs w:val="24"/>
              </w:rPr>
            </w:pPr>
          </w:p>
        </w:tc>
        <w:tc>
          <w:tcPr>
            <w:tcW w:w="3006" w:type="dxa"/>
          </w:tcPr>
          <w:p w14:paraId="5C642BF3" w14:textId="59C1F463" w:rsidR="008F111B" w:rsidRPr="009075BB" w:rsidRDefault="008F111B" w:rsidP="004F025F">
            <w:pPr>
              <w:pStyle w:val="NoSpacing"/>
              <w:rPr>
                <w:rFonts w:ascii="Times New Roman" w:hAnsi="Times New Roman" w:cs="Times New Roman"/>
                <w:sz w:val="24"/>
                <w:szCs w:val="24"/>
              </w:rPr>
            </w:pPr>
            <w:r w:rsidRPr="009075BB">
              <w:rPr>
                <w:rFonts w:ascii="Times New Roman" w:hAnsi="Times New Roman" w:cs="Times New Roman"/>
                <w:sz w:val="24"/>
                <w:szCs w:val="24"/>
              </w:rPr>
              <w:t>Seminar Akhir</w:t>
            </w:r>
          </w:p>
        </w:tc>
        <w:tc>
          <w:tcPr>
            <w:tcW w:w="992" w:type="dxa"/>
          </w:tcPr>
          <w:p w14:paraId="09F6E0B9"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5F17CBB5"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2EEEC8EE"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199F14B3" w14:textId="77777777" w:rsidR="008F111B" w:rsidRPr="009075BB" w:rsidRDefault="008F111B" w:rsidP="004F025F">
            <w:pPr>
              <w:pStyle w:val="NoSpacing"/>
              <w:rPr>
                <w:rFonts w:ascii="Times New Roman" w:hAnsi="Times New Roman" w:cs="Times New Roman"/>
                <w:sz w:val="24"/>
                <w:szCs w:val="24"/>
              </w:rPr>
            </w:pPr>
          </w:p>
        </w:tc>
        <w:tc>
          <w:tcPr>
            <w:tcW w:w="992" w:type="dxa"/>
            <w:shd w:val="clear" w:color="auto" w:fill="D9D9D9" w:themeFill="background1" w:themeFillShade="D9"/>
          </w:tcPr>
          <w:p w14:paraId="06E9E063" w14:textId="77777777" w:rsidR="008F111B" w:rsidRPr="009075BB" w:rsidRDefault="008F111B" w:rsidP="004F025F">
            <w:pPr>
              <w:pStyle w:val="NoSpacing"/>
              <w:rPr>
                <w:rFonts w:ascii="Times New Roman" w:hAnsi="Times New Roman" w:cs="Times New Roman"/>
                <w:sz w:val="24"/>
                <w:szCs w:val="24"/>
              </w:rPr>
            </w:pPr>
          </w:p>
        </w:tc>
      </w:tr>
      <w:tr w:rsidR="008F111B" w:rsidRPr="009075BB" w14:paraId="38F9950A" w14:textId="77777777" w:rsidTr="008F111B">
        <w:tc>
          <w:tcPr>
            <w:tcW w:w="533" w:type="dxa"/>
            <w:vMerge/>
          </w:tcPr>
          <w:p w14:paraId="6FD42075" w14:textId="77777777" w:rsidR="008F111B" w:rsidRPr="009075BB" w:rsidRDefault="008F111B" w:rsidP="004F025F">
            <w:pPr>
              <w:pStyle w:val="NoSpacing"/>
              <w:rPr>
                <w:rFonts w:ascii="Times New Roman" w:hAnsi="Times New Roman" w:cs="Times New Roman"/>
                <w:sz w:val="24"/>
                <w:szCs w:val="24"/>
              </w:rPr>
            </w:pPr>
          </w:p>
        </w:tc>
        <w:tc>
          <w:tcPr>
            <w:tcW w:w="3006" w:type="dxa"/>
          </w:tcPr>
          <w:p w14:paraId="37EE227D" w14:textId="768EABF9" w:rsidR="008F111B" w:rsidRPr="009075BB" w:rsidRDefault="008F111B" w:rsidP="004F025F">
            <w:pPr>
              <w:pStyle w:val="NoSpacing"/>
              <w:rPr>
                <w:rFonts w:ascii="Times New Roman" w:hAnsi="Times New Roman" w:cs="Times New Roman"/>
                <w:sz w:val="24"/>
                <w:szCs w:val="24"/>
              </w:rPr>
            </w:pPr>
            <w:r w:rsidRPr="009075BB">
              <w:rPr>
                <w:rFonts w:ascii="Times New Roman" w:hAnsi="Times New Roman" w:cs="Times New Roman"/>
                <w:sz w:val="24"/>
                <w:szCs w:val="24"/>
              </w:rPr>
              <w:t>Perbaikan Seminar Akhir</w:t>
            </w:r>
          </w:p>
        </w:tc>
        <w:tc>
          <w:tcPr>
            <w:tcW w:w="992" w:type="dxa"/>
          </w:tcPr>
          <w:p w14:paraId="45ADE429"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3B16CF10"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75126E4E" w14:textId="77777777" w:rsidR="008F111B" w:rsidRPr="009075BB" w:rsidRDefault="008F111B" w:rsidP="004F025F">
            <w:pPr>
              <w:pStyle w:val="NoSpacing"/>
              <w:rPr>
                <w:rFonts w:ascii="Times New Roman" w:hAnsi="Times New Roman" w:cs="Times New Roman"/>
                <w:sz w:val="24"/>
                <w:szCs w:val="24"/>
              </w:rPr>
            </w:pPr>
          </w:p>
        </w:tc>
        <w:tc>
          <w:tcPr>
            <w:tcW w:w="992" w:type="dxa"/>
          </w:tcPr>
          <w:p w14:paraId="5F1E89D7" w14:textId="77777777" w:rsidR="008F111B" w:rsidRPr="009075BB" w:rsidRDefault="008F111B" w:rsidP="004F025F">
            <w:pPr>
              <w:pStyle w:val="NoSpacing"/>
              <w:rPr>
                <w:rFonts w:ascii="Times New Roman" w:hAnsi="Times New Roman" w:cs="Times New Roman"/>
                <w:sz w:val="24"/>
                <w:szCs w:val="24"/>
              </w:rPr>
            </w:pPr>
          </w:p>
        </w:tc>
        <w:tc>
          <w:tcPr>
            <w:tcW w:w="992" w:type="dxa"/>
            <w:shd w:val="clear" w:color="auto" w:fill="D9D9D9" w:themeFill="background1" w:themeFillShade="D9"/>
          </w:tcPr>
          <w:p w14:paraId="319ADF56" w14:textId="77777777" w:rsidR="008F111B" w:rsidRPr="009075BB" w:rsidRDefault="008F111B" w:rsidP="004F025F">
            <w:pPr>
              <w:pStyle w:val="NoSpacing"/>
              <w:rPr>
                <w:rFonts w:ascii="Times New Roman" w:hAnsi="Times New Roman" w:cs="Times New Roman"/>
                <w:sz w:val="24"/>
                <w:szCs w:val="24"/>
              </w:rPr>
            </w:pPr>
          </w:p>
        </w:tc>
      </w:tr>
    </w:tbl>
    <w:p w14:paraId="7522C51A" w14:textId="77777777" w:rsidR="00865C3C" w:rsidRPr="009075BB" w:rsidRDefault="00865C3C" w:rsidP="00865C3C">
      <w:pPr>
        <w:pStyle w:val="NoSpacing"/>
        <w:rPr>
          <w:rFonts w:ascii="Times New Roman" w:hAnsi="Times New Roman" w:cs="Times New Roman"/>
        </w:rPr>
      </w:pPr>
    </w:p>
    <w:p w14:paraId="4691F4A1" w14:textId="77777777" w:rsidR="00860B6E" w:rsidRPr="009075BB" w:rsidRDefault="00860B6E" w:rsidP="00860B6E">
      <w:pPr>
        <w:pStyle w:val="NoSpacing"/>
        <w:rPr>
          <w:rFonts w:ascii="Times New Roman" w:hAnsi="Times New Roman" w:cs="Times New Roman"/>
          <w:lang w:val="id-ID"/>
        </w:rPr>
        <w:sectPr w:rsidR="00860B6E" w:rsidRPr="009075BB" w:rsidSect="00BA6156">
          <w:pgSz w:w="11907" w:h="16840" w:code="9"/>
          <w:pgMar w:top="1985" w:right="1418" w:bottom="1418" w:left="1985" w:header="709" w:footer="709" w:gutter="0"/>
          <w:cols w:space="708"/>
          <w:docGrid w:linePitch="360"/>
        </w:sectPr>
      </w:pPr>
    </w:p>
    <w:p w14:paraId="686299AE" w14:textId="77777777" w:rsidR="00301B97" w:rsidRPr="009075BB" w:rsidRDefault="004205AF" w:rsidP="00FD6149">
      <w:pPr>
        <w:pStyle w:val="Heading1"/>
        <w:spacing w:line="240" w:lineRule="auto"/>
        <w:rPr>
          <w:rFonts w:cs="Times New Roman"/>
        </w:rPr>
      </w:pPr>
      <w:bookmarkStart w:id="199" w:name="_Toc192654599"/>
      <w:r w:rsidRPr="009075BB">
        <w:rPr>
          <w:rFonts w:cs="Times New Roman"/>
        </w:rPr>
        <w:lastRenderedPageBreak/>
        <w:t>DAFTAR PUSTAKA</w:t>
      </w:r>
      <w:bookmarkEnd w:id="199"/>
    </w:p>
    <w:p w14:paraId="29AE9635" w14:textId="5C7931A6" w:rsidR="00FD6149" w:rsidRPr="009075BB" w:rsidRDefault="00FD6149" w:rsidP="00FD6149">
      <w:pPr>
        <w:pStyle w:val="NoSpacing"/>
        <w:rPr>
          <w:rFonts w:ascii="Times New Roman" w:hAnsi="Times New Roman" w:cs="Times New Roman"/>
          <w:color w:val="FF0000"/>
          <w:sz w:val="24"/>
        </w:rPr>
      </w:pPr>
    </w:p>
    <w:p w14:paraId="29C53B9C" w14:textId="2E53B26D" w:rsidR="00FD6149" w:rsidRPr="009075BB" w:rsidRDefault="00FD6149" w:rsidP="00FD6149">
      <w:pPr>
        <w:pStyle w:val="NoSpacing"/>
        <w:rPr>
          <w:rFonts w:ascii="Times New Roman" w:hAnsi="Times New Roman" w:cs="Times New Roman"/>
          <w:color w:val="FF0000"/>
          <w:sz w:val="24"/>
        </w:rPr>
      </w:pPr>
    </w:p>
    <w:p w14:paraId="3D76CC6B" w14:textId="1CD63271" w:rsidR="008530E2" w:rsidRPr="009075BB" w:rsidRDefault="0080189F"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sz w:val="24"/>
        </w:rPr>
        <w:fldChar w:fldCharType="begin" w:fldLock="1"/>
      </w:r>
      <w:r w:rsidRPr="009075BB">
        <w:rPr>
          <w:rFonts w:ascii="Times New Roman" w:hAnsi="Times New Roman" w:cs="Times New Roman"/>
          <w:sz w:val="24"/>
        </w:rPr>
        <w:instrText xml:space="preserve">ADDIN Mendeley Bibliography CSL_BIBLIOGRAPHY </w:instrText>
      </w:r>
      <w:r w:rsidRPr="009075BB">
        <w:rPr>
          <w:rFonts w:ascii="Times New Roman" w:hAnsi="Times New Roman" w:cs="Times New Roman"/>
          <w:sz w:val="24"/>
        </w:rPr>
        <w:fldChar w:fldCharType="separate"/>
      </w:r>
      <w:r w:rsidR="008530E2" w:rsidRPr="009075BB">
        <w:rPr>
          <w:rFonts w:ascii="Times New Roman" w:hAnsi="Times New Roman" w:cs="Times New Roman"/>
          <w:noProof/>
          <w:sz w:val="24"/>
          <w:szCs w:val="24"/>
        </w:rPr>
        <w:t xml:space="preserve">A. A. Wahid. 2020. “Analisis Metode Waterfall Untuk Pengembangan Sistem Informasi.” </w:t>
      </w:r>
      <w:r w:rsidR="008530E2" w:rsidRPr="009075BB">
        <w:rPr>
          <w:rFonts w:ascii="Times New Roman" w:hAnsi="Times New Roman" w:cs="Times New Roman"/>
          <w:i/>
          <w:iCs/>
          <w:noProof/>
          <w:sz w:val="24"/>
          <w:szCs w:val="24"/>
        </w:rPr>
        <w:t>Jurnal Ilmu-Ilmu Informatika Dan Manajemen STMIK</w:t>
      </w:r>
      <w:r w:rsidR="008530E2" w:rsidRPr="009075BB">
        <w:rPr>
          <w:rFonts w:ascii="Times New Roman" w:hAnsi="Times New Roman" w:cs="Times New Roman"/>
          <w:noProof/>
          <w:sz w:val="24"/>
          <w:szCs w:val="24"/>
        </w:rPr>
        <w:t xml:space="preserve"> 1:1–5. doi: https://www.researchgate.net/publication/346397070_Analisis_Metode_Waterfall_Untuk_Pengembangan_Sistem_Informasi.</w:t>
      </w:r>
    </w:p>
    <w:p w14:paraId="4DE7C4DC"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18CE949" w14:textId="76ED04D3"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9075BB">
        <w:rPr>
          <w:rFonts w:ascii="Times New Roman" w:hAnsi="Times New Roman" w:cs="Times New Roman"/>
          <w:i/>
          <w:iCs/>
          <w:noProof/>
          <w:sz w:val="24"/>
          <w:szCs w:val="24"/>
        </w:rPr>
        <w:t>Jurnal Sains Dan Teknologi Informasi</w:t>
      </w:r>
      <w:r w:rsidRPr="009075BB">
        <w:rPr>
          <w:rFonts w:ascii="Times New Roman" w:hAnsi="Times New Roman" w:cs="Times New Roman"/>
          <w:noProof/>
          <w:sz w:val="24"/>
          <w:szCs w:val="24"/>
        </w:rPr>
        <w:t xml:space="preserve"> 3(1):84–100. doi: https://doi.org/10.62951/switch.v3i1.330.</w:t>
      </w:r>
    </w:p>
    <w:p w14:paraId="4F780AEE"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5DE42C6"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9075BB">
        <w:rPr>
          <w:rFonts w:ascii="Times New Roman" w:hAnsi="Times New Roman" w:cs="Times New Roman"/>
          <w:i/>
          <w:iCs/>
          <w:noProof/>
          <w:sz w:val="24"/>
          <w:szCs w:val="24"/>
        </w:rPr>
        <w:t>Jurnal Informatika Dan Multimedia</w:t>
      </w:r>
      <w:r w:rsidRPr="009075BB">
        <w:rPr>
          <w:rFonts w:ascii="Times New Roman" w:hAnsi="Times New Roman" w:cs="Times New Roman"/>
          <w:noProof/>
          <w:sz w:val="24"/>
          <w:szCs w:val="24"/>
        </w:rPr>
        <w:t xml:space="preserve"> 14(2):15–22. doi: https://doi.org/10.33795/jim.v14i2.1131.</w:t>
      </w:r>
    </w:p>
    <w:p w14:paraId="4B483296"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AB49B0C"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Dodi Febrian, and Syeilendra Syeilendra. 2023. “Pelaksanaan Ekstrakurikuler Marching Band Di MAN 3 Padang.” </w:t>
      </w:r>
      <w:r w:rsidRPr="009075BB">
        <w:rPr>
          <w:rFonts w:ascii="Times New Roman" w:hAnsi="Times New Roman" w:cs="Times New Roman"/>
          <w:i/>
          <w:iCs/>
          <w:noProof/>
          <w:sz w:val="24"/>
          <w:szCs w:val="24"/>
        </w:rPr>
        <w:t>Jurnal Kajian Dan Penelitian Umum</w:t>
      </w:r>
      <w:r w:rsidRPr="009075BB">
        <w:rPr>
          <w:rFonts w:ascii="Times New Roman" w:hAnsi="Times New Roman" w:cs="Times New Roman"/>
          <w:noProof/>
          <w:sz w:val="24"/>
          <w:szCs w:val="24"/>
        </w:rPr>
        <w:t xml:space="preserve"> 1(5):214–22. doi: https://doi.org/10.47861/jkpu-nalanda.v1i5.450.</w:t>
      </w:r>
    </w:p>
    <w:p w14:paraId="2BC99470"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DACCB2B"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9075BB">
        <w:rPr>
          <w:rFonts w:ascii="Times New Roman" w:hAnsi="Times New Roman" w:cs="Times New Roman"/>
          <w:i/>
          <w:iCs/>
          <w:noProof/>
          <w:sz w:val="24"/>
          <w:szCs w:val="24"/>
        </w:rPr>
        <w:t>Jurnal Jendela Pendidikan</w:t>
      </w:r>
      <w:r w:rsidRPr="009075BB">
        <w:rPr>
          <w:rFonts w:ascii="Times New Roman" w:hAnsi="Times New Roman" w:cs="Times New Roman"/>
          <w:noProof/>
          <w:sz w:val="24"/>
          <w:szCs w:val="24"/>
        </w:rPr>
        <w:t xml:space="preserve"> 2(01):101–9. doi: https://doi.org/10.57008/jjp.v2i01.150.</w:t>
      </w:r>
    </w:p>
    <w:p w14:paraId="6F504E66"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8FADFC1"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9075BB">
        <w:rPr>
          <w:rFonts w:ascii="Times New Roman" w:hAnsi="Times New Roman" w:cs="Times New Roman"/>
          <w:i/>
          <w:iCs/>
          <w:noProof/>
          <w:sz w:val="24"/>
          <w:szCs w:val="24"/>
        </w:rPr>
        <w:t>Jurnal Pendidikan Tambusai</w:t>
      </w:r>
      <w:r w:rsidRPr="009075BB">
        <w:rPr>
          <w:rFonts w:ascii="Times New Roman" w:hAnsi="Times New Roman" w:cs="Times New Roman"/>
          <w:noProof/>
          <w:sz w:val="24"/>
          <w:szCs w:val="24"/>
        </w:rPr>
        <w:t xml:space="preserve"> 8(1):10315–26. doi: https://doi.org/10.31004/jptam.v8i1.13942.</w:t>
      </w:r>
    </w:p>
    <w:p w14:paraId="76DC845B"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B66AC42"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GeeksforGeeks. 2024a. “Introduction to Laravel and MVC Framework.” </w:t>
      </w:r>
      <w:r w:rsidRPr="009075BB">
        <w:rPr>
          <w:rFonts w:ascii="Times New Roman" w:hAnsi="Times New Roman" w:cs="Times New Roman"/>
          <w:noProof/>
          <w:sz w:val="24"/>
          <w:szCs w:val="24"/>
        </w:rPr>
        <w:lastRenderedPageBreak/>
        <w:t>Retrieved January 8, 2025 (https://www.geeksforgeeks.org/introduction-to-laravel-and-mvc-framework/).</w:t>
      </w:r>
    </w:p>
    <w:p w14:paraId="04CE8715"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CEB1BD8"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GeeksforGeeks. 2024b. “PHP Introduction.” Retrieved January 8, 2025 (https://www.geeksforgeeks.org/php-introduction/).</w:t>
      </w:r>
    </w:p>
    <w:p w14:paraId="0220D306"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2980C53"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Gifari, Sadewa Abidzal. 2022. “Pengertian Bootstrap,Fungsi Dan Manfaatnya.” </w:t>
      </w:r>
      <w:r w:rsidRPr="009075BB">
        <w:rPr>
          <w:rFonts w:ascii="Times New Roman" w:hAnsi="Times New Roman" w:cs="Times New Roman"/>
          <w:i/>
          <w:iCs/>
          <w:noProof/>
          <w:sz w:val="24"/>
          <w:szCs w:val="24"/>
        </w:rPr>
        <w:t>Powercode Blog</w:t>
      </w:r>
      <w:r w:rsidRPr="009075BB">
        <w:rPr>
          <w:rFonts w:ascii="Times New Roman" w:hAnsi="Times New Roman" w:cs="Times New Roman"/>
          <w:noProof/>
          <w:sz w:val="24"/>
          <w:szCs w:val="24"/>
        </w:rPr>
        <w:t>. Retrieved March 6, 2025 (https://blogs.powercode.id/pengertian-bootstrapfungsi-dan-manfaatnya/).</w:t>
      </w:r>
    </w:p>
    <w:p w14:paraId="404C4EF8"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4E1DCAB5"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Ginantra, N, L, W, S, R., W. Wardani, N, M. Aristamy, I, G, A, I. Sudipa, I, G, M. Dirgayusari, A, S. Mahendra, G, K. Ariasih, N, and S. Parwita, W, G. 2020. </w:t>
      </w:r>
      <w:r w:rsidRPr="009075BB">
        <w:rPr>
          <w:rFonts w:ascii="Times New Roman" w:hAnsi="Times New Roman" w:cs="Times New Roman"/>
          <w:i/>
          <w:iCs/>
          <w:noProof/>
          <w:sz w:val="24"/>
          <w:szCs w:val="24"/>
        </w:rPr>
        <w:t>FullBookBasisData</w:t>
      </w:r>
      <w:r w:rsidRPr="009075BB">
        <w:rPr>
          <w:rFonts w:ascii="Times New Roman" w:hAnsi="Times New Roman" w:cs="Times New Roman"/>
          <w:noProof/>
          <w:sz w:val="24"/>
          <w:szCs w:val="24"/>
        </w:rPr>
        <w:t>. Denpasar: Yayasan Kita Menulis.</w:t>
      </w:r>
    </w:p>
    <w:p w14:paraId="4E29F0C1"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7F653A6"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9075BB">
        <w:rPr>
          <w:rFonts w:ascii="Times New Roman" w:hAnsi="Times New Roman" w:cs="Times New Roman"/>
          <w:i/>
          <w:iCs/>
          <w:noProof/>
          <w:sz w:val="24"/>
          <w:szCs w:val="24"/>
        </w:rPr>
        <w:t>Jurnal Informatika Wicida</w:t>
      </w:r>
      <w:r w:rsidRPr="009075BB">
        <w:rPr>
          <w:rFonts w:ascii="Times New Roman" w:hAnsi="Times New Roman" w:cs="Times New Roman"/>
          <w:noProof/>
          <w:sz w:val="24"/>
          <w:szCs w:val="24"/>
        </w:rPr>
        <w:t xml:space="preserve"> 9(1):23–28. doi: https://doi.org/10.46984/inf-wcd.1230.</w:t>
      </w:r>
    </w:p>
    <w:p w14:paraId="3A05FECB"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FF3F599"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Hashina, Nika Halida. 2024. “Kenali VSCODE: Pengertian, Cara Kerja, Dan Fitur-Fiturnya.” </w:t>
      </w:r>
      <w:r w:rsidRPr="009075BB">
        <w:rPr>
          <w:rFonts w:ascii="Times New Roman" w:hAnsi="Times New Roman" w:cs="Times New Roman"/>
          <w:i/>
          <w:iCs/>
          <w:noProof/>
          <w:sz w:val="24"/>
          <w:szCs w:val="24"/>
        </w:rPr>
        <w:t>Dcloud</w:t>
      </w:r>
      <w:r w:rsidRPr="009075BB">
        <w:rPr>
          <w:rFonts w:ascii="Times New Roman" w:hAnsi="Times New Roman" w:cs="Times New Roman"/>
          <w:noProof/>
          <w:sz w:val="24"/>
          <w:szCs w:val="24"/>
        </w:rPr>
        <w:t>. Retrieved March 6, 2025 (https://dcloud.co.id/blog/kenali-vscode-pengertian-cara-kerja-dan-fiturnya.html).</w:t>
      </w:r>
    </w:p>
    <w:p w14:paraId="130C940E"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D21D6CE"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9075BB">
        <w:rPr>
          <w:rFonts w:ascii="Times New Roman" w:hAnsi="Times New Roman" w:cs="Times New Roman"/>
          <w:i/>
          <w:iCs/>
          <w:noProof/>
          <w:sz w:val="24"/>
          <w:szCs w:val="24"/>
        </w:rPr>
        <w:t>Jurnal Teknik Informatika Komputer Universal</w:t>
      </w:r>
      <w:r w:rsidRPr="009075BB">
        <w:rPr>
          <w:rFonts w:ascii="Times New Roman" w:hAnsi="Times New Roman" w:cs="Times New Roman"/>
          <w:noProof/>
          <w:sz w:val="24"/>
          <w:szCs w:val="24"/>
        </w:rPr>
        <w:t xml:space="preserve"> 3(1):29–36. doi: https://jurnal.universal.ac.id/index.php/teknikinformatika/article/view/13.</w:t>
      </w:r>
    </w:p>
    <w:p w14:paraId="64989C8C"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63A9027"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Isanto, Bayu Ardi. 2023. “Sequence Diagram: Tujuan, Manfaat, Komponen, Simbol Dan Contohnya.” Retrieved March 4, 2025 (https://www.detik.com/bali/berita/d-6538996/sequence-diagram-tujuan-</w:t>
      </w:r>
      <w:r w:rsidRPr="009075BB">
        <w:rPr>
          <w:rFonts w:ascii="Times New Roman" w:hAnsi="Times New Roman" w:cs="Times New Roman"/>
          <w:noProof/>
          <w:sz w:val="24"/>
          <w:szCs w:val="24"/>
        </w:rPr>
        <w:lastRenderedPageBreak/>
        <w:t>manfaat-komponen-simbol-dan-contohnya).</w:t>
      </w:r>
    </w:p>
    <w:p w14:paraId="4DBAA14B"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FB8F09F"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Juliarto, Rendi. 2021a. “Apa Itu Activity Diagram? Beserta Pengertian, Tujuan, Komponen.” </w:t>
      </w:r>
      <w:r w:rsidRPr="009075BB">
        <w:rPr>
          <w:rFonts w:ascii="Times New Roman" w:hAnsi="Times New Roman" w:cs="Times New Roman"/>
          <w:i/>
          <w:iCs/>
          <w:noProof/>
          <w:sz w:val="24"/>
          <w:szCs w:val="24"/>
        </w:rPr>
        <w:t>Dicoding Blog</w:t>
      </w:r>
      <w:r w:rsidRPr="009075BB">
        <w:rPr>
          <w:rFonts w:ascii="Times New Roman" w:hAnsi="Times New Roman" w:cs="Times New Roman"/>
          <w:noProof/>
          <w:sz w:val="24"/>
          <w:szCs w:val="24"/>
        </w:rPr>
        <w:t>. Retrieved March 4, 2025 (https://www.dicoding.com/blog/apa-itu-activity-diagram/).</w:t>
      </w:r>
    </w:p>
    <w:p w14:paraId="0BCA8C72"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4F3F667"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Juliarto, Rendi. 2021b. “Contoh Use Case Diagram Lengkap Dengan Penjelasannya.” </w:t>
      </w:r>
      <w:r w:rsidRPr="009075BB">
        <w:rPr>
          <w:rFonts w:ascii="Times New Roman" w:hAnsi="Times New Roman" w:cs="Times New Roman"/>
          <w:i/>
          <w:iCs/>
          <w:noProof/>
          <w:sz w:val="24"/>
          <w:szCs w:val="24"/>
        </w:rPr>
        <w:t>Dicoding Blog</w:t>
      </w:r>
      <w:r w:rsidRPr="009075BB">
        <w:rPr>
          <w:rFonts w:ascii="Times New Roman" w:hAnsi="Times New Roman" w:cs="Times New Roman"/>
          <w:noProof/>
          <w:sz w:val="24"/>
          <w:szCs w:val="24"/>
        </w:rPr>
        <w:t>. Retrieved March 4, 2025 (https://www.dicoding.com/blog/contoh-use-case-diagram/).</w:t>
      </w:r>
    </w:p>
    <w:p w14:paraId="747AAEDA"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2E40A3D0"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9075BB">
        <w:rPr>
          <w:rFonts w:ascii="Times New Roman" w:hAnsi="Times New Roman" w:cs="Times New Roman"/>
          <w:i/>
          <w:iCs/>
          <w:noProof/>
          <w:sz w:val="24"/>
          <w:szCs w:val="24"/>
        </w:rPr>
        <w:t>Prosiding Seminar Nasional Mahasiswa Bidang Ilmu Komputer Dan Aplikasinya</w:t>
      </w:r>
      <w:r w:rsidRPr="009075BB">
        <w:rPr>
          <w:rFonts w:ascii="Times New Roman" w:hAnsi="Times New Roman" w:cs="Times New Roman"/>
          <w:noProof/>
          <w:sz w:val="24"/>
          <w:szCs w:val="24"/>
        </w:rPr>
        <w:t xml:space="preserve"> 1(2):419–31. doi: https://conference.upnvj.ac.id/index.php/senamika/article/view/583.</w:t>
      </w:r>
    </w:p>
    <w:p w14:paraId="2192DF4D"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0D9269A"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9075BB">
        <w:rPr>
          <w:rFonts w:ascii="Times New Roman" w:hAnsi="Times New Roman" w:cs="Times New Roman"/>
          <w:i/>
          <w:iCs/>
          <w:noProof/>
          <w:sz w:val="24"/>
          <w:szCs w:val="24"/>
        </w:rPr>
        <w:t>MATRIK : Jurnal Manajemen, Teknik Informatika Dan Rekayasa Komputer</w:t>
      </w:r>
      <w:r w:rsidRPr="009075BB">
        <w:rPr>
          <w:rFonts w:ascii="Times New Roman" w:hAnsi="Times New Roman" w:cs="Times New Roman"/>
          <w:noProof/>
          <w:sz w:val="24"/>
          <w:szCs w:val="24"/>
        </w:rPr>
        <w:t xml:space="preserve"> 20(2):293–304. doi: https://doi.org/10.30812/matrik.v20i2.1124.</w:t>
      </w:r>
    </w:p>
    <w:p w14:paraId="1A8D5B6D"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25AA92BA"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Maulana, Sidik, and Riky Faza. 2022. “Aplikasi Pendaftaran Ekstrakurikuler Berbasis Webdi Smk Pasundan Majalaya.” </w:t>
      </w:r>
      <w:r w:rsidRPr="009075BB">
        <w:rPr>
          <w:rFonts w:ascii="Times New Roman" w:hAnsi="Times New Roman" w:cs="Times New Roman"/>
          <w:i/>
          <w:iCs/>
          <w:noProof/>
          <w:sz w:val="24"/>
          <w:szCs w:val="24"/>
        </w:rPr>
        <w:t>Jurnal Education And Development</w:t>
      </w:r>
      <w:r w:rsidRPr="009075BB">
        <w:rPr>
          <w:rFonts w:ascii="Times New Roman" w:hAnsi="Times New Roman" w:cs="Times New Roman"/>
          <w:noProof/>
          <w:sz w:val="24"/>
          <w:szCs w:val="24"/>
        </w:rPr>
        <w:t xml:space="preserve"> 10(1):84–87. doi: https://doi.org/10.37081/ed.v10i1.3271.</w:t>
      </w:r>
    </w:p>
    <w:p w14:paraId="3BF91EE4"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BCBA691"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9075BB">
        <w:rPr>
          <w:rFonts w:ascii="Times New Roman" w:hAnsi="Times New Roman" w:cs="Times New Roman"/>
          <w:i/>
          <w:iCs/>
          <w:noProof/>
          <w:sz w:val="24"/>
          <w:szCs w:val="24"/>
        </w:rPr>
        <w:t>Ilmu Komputer Dan Science</w:t>
      </w:r>
      <w:r w:rsidRPr="009075BB">
        <w:rPr>
          <w:rFonts w:ascii="Times New Roman" w:hAnsi="Times New Roman" w:cs="Times New Roman"/>
          <w:noProof/>
          <w:sz w:val="24"/>
          <w:szCs w:val="24"/>
        </w:rPr>
        <w:t xml:space="preserve"> 2(5):1322–30. doi: https://journal.mediapublikasi.id/index.php/oktal/article/view/1354.</w:t>
      </w:r>
    </w:p>
    <w:p w14:paraId="5F22F6CE"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6EC1C21B"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Mujilahwati, Siti, Dimas Lugiantoro Suko, Rizki Iwan Laksana, and M. Ari Zidan </w:t>
      </w:r>
      <w:r w:rsidRPr="009075BB">
        <w:rPr>
          <w:rFonts w:ascii="Times New Roman" w:hAnsi="Times New Roman" w:cs="Times New Roman"/>
          <w:noProof/>
          <w:sz w:val="24"/>
          <w:szCs w:val="24"/>
        </w:rPr>
        <w:lastRenderedPageBreak/>
        <w:t xml:space="preserve">Syafrizal. 2024. “Implementasi Framework Bootstrap Untuk Sistem Infromasi Sekolah (Study Kasus : MI Tahdzibul Akhlaq Lamongan).” </w:t>
      </w:r>
      <w:r w:rsidRPr="009075BB">
        <w:rPr>
          <w:rFonts w:ascii="Times New Roman" w:hAnsi="Times New Roman" w:cs="Times New Roman"/>
          <w:i/>
          <w:iCs/>
          <w:noProof/>
          <w:sz w:val="24"/>
          <w:szCs w:val="24"/>
        </w:rPr>
        <w:t>Jurnal ABDIMAS (Pengabdian Masyarakat) Budi Darma</w:t>
      </w:r>
      <w:r w:rsidRPr="009075BB">
        <w:rPr>
          <w:rFonts w:ascii="Times New Roman" w:hAnsi="Times New Roman" w:cs="Times New Roman"/>
          <w:noProof/>
          <w:sz w:val="24"/>
          <w:szCs w:val="24"/>
        </w:rPr>
        <w:t xml:space="preserve"> 4(2):36–42. doi: http://dx.doi.org/10.30865/pengabdian.v4i2.6777.</w:t>
      </w:r>
    </w:p>
    <w:p w14:paraId="5B631ED7"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A407B90"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9075BB">
        <w:rPr>
          <w:rFonts w:ascii="Times New Roman" w:hAnsi="Times New Roman" w:cs="Times New Roman"/>
          <w:i/>
          <w:iCs/>
          <w:noProof/>
          <w:sz w:val="24"/>
          <w:szCs w:val="24"/>
        </w:rPr>
        <w:t>Infotronik : Jurnal Teknologi Informasi Dan Elektronika</w:t>
      </w:r>
      <w:r w:rsidRPr="009075BB">
        <w:rPr>
          <w:rFonts w:ascii="Times New Roman" w:hAnsi="Times New Roman" w:cs="Times New Roman"/>
          <w:noProof/>
          <w:sz w:val="24"/>
          <w:szCs w:val="24"/>
        </w:rPr>
        <w:t xml:space="preserve"> 8(1):22–29. doi: https://doi.org/10.32897/infotronik.2023.8.1.2736.</w:t>
      </w:r>
    </w:p>
    <w:p w14:paraId="04A30E6D"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6D0F4D7"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9075BB">
        <w:rPr>
          <w:rFonts w:ascii="Times New Roman" w:hAnsi="Times New Roman" w:cs="Times New Roman"/>
          <w:i/>
          <w:iCs/>
          <w:noProof/>
          <w:sz w:val="24"/>
          <w:szCs w:val="24"/>
        </w:rPr>
        <w:t>Jurnal Sisfokom (Sistem Informasi Dan Komputer)</w:t>
      </w:r>
      <w:r w:rsidRPr="009075BB">
        <w:rPr>
          <w:rFonts w:ascii="Times New Roman" w:hAnsi="Times New Roman" w:cs="Times New Roman"/>
          <w:noProof/>
          <w:sz w:val="24"/>
          <w:szCs w:val="24"/>
        </w:rPr>
        <w:t xml:space="preserve"> 10(3):298–305. doi: https://doi.org/10.32736/sisfokom.v10i3.1199.</w:t>
      </w:r>
    </w:p>
    <w:p w14:paraId="7E6D29C9"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94DB86C"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Puspa, Ryane. 2022. “Laravel Adalah: Pengertian, Kelebihan, Dan Fitur.” </w:t>
      </w:r>
      <w:r w:rsidRPr="009075BB">
        <w:rPr>
          <w:rFonts w:ascii="Times New Roman" w:hAnsi="Times New Roman" w:cs="Times New Roman"/>
          <w:i/>
          <w:iCs/>
          <w:noProof/>
          <w:sz w:val="24"/>
          <w:szCs w:val="24"/>
        </w:rPr>
        <w:t>Alterra Academy Blog</w:t>
      </w:r>
      <w:r w:rsidRPr="009075BB">
        <w:rPr>
          <w:rFonts w:ascii="Times New Roman" w:hAnsi="Times New Roman" w:cs="Times New Roman"/>
          <w:noProof/>
          <w:sz w:val="24"/>
          <w:szCs w:val="24"/>
        </w:rPr>
        <w:t>. Retrieved March 6, 2025 (https://academy.alterra.id/blog/laravel-adalah/).</w:t>
      </w:r>
    </w:p>
    <w:p w14:paraId="3CE8FB15"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5A8B252"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9075BB">
        <w:rPr>
          <w:rFonts w:ascii="Times New Roman" w:hAnsi="Times New Roman" w:cs="Times New Roman"/>
          <w:i/>
          <w:iCs/>
          <w:noProof/>
          <w:sz w:val="24"/>
          <w:szCs w:val="24"/>
        </w:rPr>
        <w:t>Jurnal Ilmu Komputer Dan Sistem Informasi</w:t>
      </w:r>
      <w:r w:rsidRPr="009075BB">
        <w:rPr>
          <w:rFonts w:ascii="Times New Roman" w:hAnsi="Times New Roman" w:cs="Times New Roman"/>
          <w:noProof/>
          <w:sz w:val="24"/>
          <w:szCs w:val="24"/>
        </w:rPr>
        <w:t xml:space="preserve"> 11(1):1–6. doi: https://doi.org/10.24912/jiksi.v11i1.24154.</w:t>
      </w:r>
    </w:p>
    <w:p w14:paraId="50F5203B"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3CDB846"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9075BB">
        <w:rPr>
          <w:rFonts w:ascii="Times New Roman" w:hAnsi="Times New Roman" w:cs="Times New Roman"/>
          <w:i/>
          <w:iCs/>
          <w:noProof/>
          <w:sz w:val="24"/>
          <w:szCs w:val="24"/>
        </w:rPr>
        <w:t>Jurnal Inovatif : Inovasi Teknologi Informasi Dan Informatika</w:t>
      </w:r>
      <w:r w:rsidRPr="009075BB">
        <w:rPr>
          <w:rFonts w:ascii="Times New Roman" w:hAnsi="Times New Roman" w:cs="Times New Roman"/>
          <w:noProof/>
          <w:sz w:val="24"/>
          <w:szCs w:val="24"/>
        </w:rPr>
        <w:t xml:space="preserve"> 5(1):36–39. doi: https://doi.org/10.32832/inova-tif.v5i1.7927.</w:t>
      </w:r>
    </w:p>
    <w:p w14:paraId="66E25BD6"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6233004"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Riastuti, M., D. R. Irawati, and Y. I. Chandra. 2022. “Rancang Bangun Aplikasi Pendaftaran Ekstrakurikuler Tari Saman Sma Negeri 32 Jakarta Menggunakan </w:t>
      </w:r>
      <w:r w:rsidRPr="009075BB">
        <w:rPr>
          <w:rFonts w:ascii="Times New Roman" w:hAnsi="Times New Roman" w:cs="Times New Roman"/>
          <w:noProof/>
          <w:sz w:val="24"/>
          <w:szCs w:val="24"/>
        </w:rPr>
        <w:lastRenderedPageBreak/>
        <w:t xml:space="preserve">Model Prototype Berbasis Web.” </w:t>
      </w:r>
      <w:r w:rsidRPr="009075BB">
        <w:rPr>
          <w:rFonts w:ascii="Times New Roman" w:hAnsi="Times New Roman" w:cs="Times New Roman"/>
          <w:i/>
          <w:iCs/>
          <w:noProof/>
          <w:sz w:val="24"/>
          <w:szCs w:val="24"/>
        </w:rPr>
        <w:t>Jurnal SIKOMTEK (Sistem Informasi Komputer Dan Teknologi)</w:t>
      </w:r>
      <w:r w:rsidRPr="009075BB">
        <w:rPr>
          <w:rFonts w:ascii="Times New Roman" w:hAnsi="Times New Roman" w:cs="Times New Roman"/>
          <w:noProof/>
          <w:sz w:val="24"/>
          <w:szCs w:val="24"/>
        </w:rPr>
        <w:t xml:space="preserve"> 12(2):20–28. doi: https://sikomtek.jakstik.ac.id/index.php/jurnalsikomtek/article/view/16%0Ahttps://sikomtek.jakstik.ac.id/index.php/jurnalsikomtek/article/download/16/24.</w:t>
      </w:r>
    </w:p>
    <w:p w14:paraId="14EA09DF"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EF5FA72"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Rifqi, Mohamad. 2023. “Rancang Bangun Sistem Informasi Menagemen Kegiatan Ukm Teater Pangestu Berbasis Web.” </w:t>
      </w:r>
      <w:r w:rsidRPr="009075BB">
        <w:rPr>
          <w:rFonts w:ascii="Times New Roman" w:hAnsi="Times New Roman" w:cs="Times New Roman"/>
          <w:i/>
          <w:iCs/>
          <w:noProof/>
          <w:sz w:val="24"/>
          <w:szCs w:val="24"/>
        </w:rPr>
        <w:t>Jurnal Satya Informatika</w:t>
      </w:r>
      <w:r w:rsidRPr="009075BB">
        <w:rPr>
          <w:rFonts w:ascii="Times New Roman" w:hAnsi="Times New Roman" w:cs="Times New Roman"/>
          <w:noProof/>
          <w:sz w:val="24"/>
          <w:szCs w:val="24"/>
        </w:rPr>
        <w:t xml:space="preserve"> 8(01):50–63. doi: https://doi.org/10.59134/jsk.v8i01.238.</w:t>
      </w:r>
    </w:p>
    <w:p w14:paraId="71895D6A"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D95BDF4"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Rusli, Muhammad, and Evi Triandini. 2022. </w:t>
      </w:r>
      <w:r w:rsidRPr="009075BB">
        <w:rPr>
          <w:rFonts w:ascii="Times New Roman" w:hAnsi="Times New Roman" w:cs="Times New Roman"/>
          <w:i/>
          <w:iCs/>
          <w:noProof/>
          <w:sz w:val="24"/>
          <w:szCs w:val="24"/>
        </w:rPr>
        <w:t>Memodelkan Sistem Informasi Berorientasi Objek: Konsep Dasar, Prosedur, Dan Implementasi</w:t>
      </w:r>
      <w:r w:rsidRPr="009075BB">
        <w:rPr>
          <w:rFonts w:ascii="Times New Roman" w:hAnsi="Times New Roman" w:cs="Times New Roman"/>
          <w:noProof/>
          <w:sz w:val="24"/>
          <w:szCs w:val="24"/>
        </w:rPr>
        <w:t>. Yogyakarta: ANDI.</w:t>
      </w:r>
    </w:p>
    <w:p w14:paraId="3DD1AE8F"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74A531F9"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Sama, Hendi, and David. 2021. “Perancangan Sıstem Informası Pelayanan Order Pada Restoran Berbasıs Mobıle Web.” </w:t>
      </w:r>
      <w:r w:rsidRPr="009075BB">
        <w:rPr>
          <w:rFonts w:ascii="Times New Roman" w:hAnsi="Times New Roman" w:cs="Times New Roman"/>
          <w:i/>
          <w:iCs/>
          <w:noProof/>
          <w:sz w:val="24"/>
          <w:szCs w:val="24"/>
        </w:rPr>
        <w:t>Conference on Management, Business, Innovation, Education and Social Science</w:t>
      </w:r>
      <w:r w:rsidRPr="009075BB">
        <w:rPr>
          <w:rFonts w:ascii="Times New Roman" w:hAnsi="Times New Roman" w:cs="Times New Roman"/>
          <w:noProof/>
          <w:sz w:val="24"/>
          <w:szCs w:val="24"/>
        </w:rPr>
        <w:t xml:space="preserve"> 1(1):892–902. doi: https://journal.uib.ac.id/index.php/combines/article/view/4518.</w:t>
      </w:r>
    </w:p>
    <w:p w14:paraId="302271F3"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07B12E0"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9075BB">
        <w:rPr>
          <w:rFonts w:ascii="Times New Roman" w:hAnsi="Times New Roman" w:cs="Times New Roman"/>
          <w:i/>
          <w:iCs/>
          <w:noProof/>
          <w:sz w:val="24"/>
          <w:szCs w:val="24"/>
        </w:rPr>
        <w:t>Jurnal Informatika Dan Komputer</w:t>
      </w:r>
      <w:r w:rsidRPr="009075BB">
        <w:rPr>
          <w:rFonts w:ascii="Times New Roman" w:hAnsi="Times New Roman" w:cs="Times New Roman"/>
          <w:noProof/>
          <w:sz w:val="24"/>
          <w:szCs w:val="24"/>
        </w:rPr>
        <w:t xml:space="preserve"> 12(2):81–90. doi: https://journal.unmaha.ac.id/index.php/jik/article/view/74.</w:t>
      </w:r>
    </w:p>
    <w:p w14:paraId="347A547D"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0C8FC0C5"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9075BB">
        <w:rPr>
          <w:rFonts w:ascii="Times New Roman" w:hAnsi="Times New Roman" w:cs="Times New Roman"/>
          <w:i/>
          <w:iCs/>
          <w:noProof/>
          <w:sz w:val="24"/>
          <w:szCs w:val="24"/>
        </w:rPr>
        <w:t>Comasie</w:t>
      </w:r>
      <w:r w:rsidRPr="009075BB">
        <w:rPr>
          <w:rFonts w:ascii="Times New Roman" w:hAnsi="Times New Roman" w:cs="Times New Roman"/>
          <w:noProof/>
          <w:sz w:val="24"/>
          <w:szCs w:val="24"/>
        </w:rPr>
        <w:t xml:space="preserve"> 3(2):1–9. doi: https://ejournal.upbatam.ac.id/index.php/comasiejournal/article/view/2029.</w:t>
      </w:r>
    </w:p>
    <w:p w14:paraId="540817C0"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55840082" w14:textId="76DE881B" w:rsidR="00DA1A33" w:rsidRPr="009075BB" w:rsidRDefault="008530E2" w:rsidP="00DA1A33">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9075BB">
        <w:rPr>
          <w:rFonts w:ascii="Times New Roman" w:hAnsi="Times New Roman" w:cs="Times New Roman"/>
          <w:i/>
          <w:iCs/>
          <w:noProof/>
          <w:sz w:val="24"/>
          <w:szCs w:val="24"/>
        </w:rPr>
        <w:t>Jurnal Indonesia Sosial Teknologi</w:t>
      </w:r>
      <w:r w:rsidRPr="009075BB">
        <w:rPr>
          <w:rFonts w:ascii="Times New Roman" w:hAnsi="Times New Roman" w:cs="Times New Roman"/>
          <w:noProof/>
          <w:sz w:val="24"/>
          <w:szCs w:val="24"/>
        </w:rPr>
        <w:t xml:space="preserve"> 2(1):39–48. doi: https://doi.org/10.59141/jist.v2i01.68.</w:t>
      </w:r>
    </w:p>
    <w:p w14:paraId="79653017"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lastRenderedPageBreak/>
        <w:t xml:space="preserve">Susila, Mochamad Nandi, Badriyah, Andronias Siregar, and Muhammad Darussalam. 2020. “Rancang Bangun Sistem Informasi Website Ekstrakurikuler Smk Yappika Legok Tangerang.” </w:t>
      </w:r>
      <w:r w:rsidRPr="009075BB">
        <w:rPr>
          <w:rFonts w:ascii="Times New Roman" w:hAnsi="Times New Roman" w:cs="Times New Roman"/>
          <w:i/>
          <w:iCs/>
          <w:noProof/>
          <w:sz w:val="24"/>
          <w:szCs w:val="24"/>
        </w:rPr>
        <w:t>Jurnal Indonesia Sosial Teknologi</w:t>
      </w:r>
      <w:r w:rsidRPr="009075BB">
        <w:rPr>
          <w:rFonts w:ascii="Times New Roman" w:hAnsi="Times New Roman" w:cs="Times New Roman"/>
          <w:noProof/>
          <w:sz w:val="24"/>
          <w:szCs w:val="24"/>
        </w:rPr>
        <w:t xml:space="preserve"> 1(4):275–284. doi: https://doi.org/10.59141/jist.v1i04.39.</w:t>
      </w:r>
    </w:p>
    <w:p w14:paraId="521877E8"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9F2EBE4"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Syukron, Muhammad Habib, Evanita, and Aditya Akbar Riadi. 2024. “Aplikasi Pengelolaan Ekstrakurikuler Marchng Band Berbasis Web.” </w:t>
      </w:r>
      <w:r w:rsidRPr="009075BB">
        <w:rPr>
          <w:rFonts w:ascii="Times New Roman" w:hAnsi="Times New Roman" w:cs="Times New Roman"/>
          <w:i/>
          <w:iCs/>
          <w:noProof/>
          <w:sz w:val="24"/>
          <w:szCs w:val="24"/>
        </w:rPr>
        <w:t>Bina Informatika Dan Komputer</w:t>
      </w:r>
      <w:r w:rsidRPr="009075BB">
        <w:rPr>
          <w:rFonts w:ascii="Times New Roman" w:hAnsi="Times New Roman" w:cs="Times New Roman"/>
          <w:noProof/>
          <w:sz w:val="24"/>
          <w:szCs w:val="24"/>
        </w:rPr>
        <w:t xml:space="preserve"> 2(1):1–4. doi: https://doi.org/10.24176/biner.v2i1.12182.</w:t>
      </w:r>
    </w:p>
    <w:p w14:paraId="5301D4DA"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375050A3"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9075BB">
        <w:rPr>
          <w:rFonts w:ascii="Times New Roman" w:hAnsi="Times New Roman" w:cs="Times New Roman"/>
          <w:i/>
          <w:iCs/>
          <w:noProof/>
          <w:sz w:val="24"/>
          <w:szCs w:val="24"/>
        </w:rPr>
        <w:t>Register: Jurnal Ilmiah Teknologi Sistem Informasi</w:t>
      </w:r>
      <w:r w:rsidRPr="009075BB">
        <w:rPr>
          <w:rFonts w:ascii="Times New Roman" w:hAnsi="Times New Roman" w:cs="Times New Roman"/>
          <w:noProof/>
          <w:sz w:val="24"/>
          <w:szCs w:val="24"/>
        </w:rPr>
        <w:t xml:space="preserve"> 8(1):10–23. doi: https://doi.org/10.26594/register.v8i1.2248.</w:t>
      </w:r>
    </w:p>
    <w:p w14:paraId="084F9088"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szCs w:val="24"/>
        </w:rPr>
      </w:pPr>
    </w:p>
    <w:p w14:paraId="1F3249A5"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szCs w:val="24"/>
        </w:rPr>
      </w:pPr>
      <w:r w:rsidRPr="009075BB">
        <w:rPr>
          <w:rFonts w:ascii="Times New Roman" w:hAnsi="Times New Roman" w:cs="Times New Roman"/>
          <w:noProof/>
          <w:sz w:val="24"/>
          <w:szCs w:val="24"/>
        </w:rPr>
        <w:t xml:space="preserve">Widiyanto, D. 2022. “Perancangan Sistem Informasi Manajemen Inventori Berbasis Web (Studi Kasus: Smk Ypt Purworejo).” </w:t>
      </w:r>
      <w:r w:rsidRPr="009075BB">
        <w:rPr>
          <w:rFonts w:ascii="Times New Roman" w:hAnsi="Times New Roman" w:cs="Times New Roman"/>
          <w:i/>
          <w:iCs/>
          <w:noProof/>
          <w:sz w:val="24"/>
          <w:szCs w:val="24"/>
        </w:rPr>
        <w:t>Jurnal Ekonomi Dan Teknik Informatika</w:t>
      </w:r>
      <w:r w:rsidRPr="009075BB">
        <w:rPr>
          <w:rFonts w:ascii="Times New Roman" w:hAnsi="Times New Roman" w:cs="Times New Roman"/>
          <w:noProof/>
          <w:sz w:val="24"/>
          <w:szCs w:val="24"/>
        </w:rPr>
        <w:t xml:space="preserve"> 10(1):24–31. doi: https://doi.org/10.37601/jneti.v10i1.183.</w:t>
      </w:r>
    </w:p>
    <w:p w14:paraId="6F686302" w14:textId="77777777" w:rsidR="00DA1A33" w:rsidRPr="009075BB" w:rsidRDefault="00DA1A33" w:rsidP="00DA1A33">
      <w:pPr>
        <w:pStyle w:val="ListParagraph"/>
        <w:widowControl w:val="0"/>
        <w:autoSpaceDE w:val="0"/>
        <w:autoSpaceDN w:val="0"/>
        <w:adjustRightInd w:val="0"/>
        <w:spacing w:line="360" w:lineRule="auto"/>
        <w:jc w:val="both"/>
        <w:rPr>
          <w:rFonts w:ascii="Times New Roman" w:hAnsi="Times New Roman" w:cs="Times New Roman"/>
          <w:noProof/>
          <w:sz w:val="24"/>
        </w:rPr>
      </w:pPr>
    </w:p>
    <w:p w14:paraId="673FFCE8" w14:textId="77777777" w:rsidR="008530E2" w:rsidRPr="009075BB" w:rsidRDefault="008530E2" w:rsidP="00D225D4">
      <w:pPr>
        <w:pStyle w:val="ListParagraph"/>
        <w:widowControl w:val="0"/>
        <w:numPr>
          <w:ilvl w:val="0"/>
          <w:numId w:val="41"/>
        </w:numPr>
        <w:autoSpaceDE w:val="0"/>
        <w:autoSpaceDN w:val="0"/>
        <w:adjustRightInd w:val="0"/>
        <w:spacing w:line="360" w:lineRule="auto"/>
        <w:jc w:val="both"/>
        <w:rPr>
          <w:rFonts w:ascii="Times New Roman" w:hAnsi="Times New Roman" w:cs="Times New Roman"/>
          <w:noProof/>
          <w:sz w:val="24"/>
        </w:rPr>
      </w:pPr>
      <w:r w:rsidRPr="009075BB">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9075BB">
        <w:rPr>
          <w:rFonts w:ascii="Times New Roman" w:hAnsi="Times New Roman" w:cs="Times New Roman"/>
          <w:i/>
          <w:iCs/>
          <w:noProof/>
          <w:sz w:val="24"/>
          <w:szCs w:val="24"/>
        </w:rPr>
        <w:t>JSITIK: Jurnal Sistem Informasi Dan Teknologi Informasi Komputer</w:t>
      </w:r>
      <w:r w:rsidRPr="009075BB">
        <w:rPr>
          <w:rFonts w:ascii="Times New Roman" w:hAnsi="Times New Roman" w:cs="Times New Roman"/>
          <w:noProof/>
          <w:sz w:val="24"/>
          <w:szCs w:val="24"/>
        </w:rPr>
        <w:t xml:space="preserve"> 2(2):113–27. doi: https://doi.org/10.53624/jsitik.v2i2.362.</w:t>
      </w:r>
    </w:p>
    <w:p w14:paraId="1A5B8FCA" w14:textId="502AD944" w:rsidR="000D4319" w:rsidRPr="009075BB" w:rsidRDefault="0080189F" w:rsidP="00D225D4">
      <w:pPr>
        <w:pStyle w:val="NoSpacing"/>
        <w:spacing w:line="360" w:lineRule="auto"/>
        <w:ind w:left="567"/>
        <w:jc w:val="both"/>
        <w:rPr>
          <w:rFonts w:ascii="Times New Roman" w:hAnsi="Times New Roman" w:cs="Times New Roman"/>
          <w:sz w:val="24"/>
        </w:rPr>
      </w:pPr>
      <w:r w:rsidRPr="009075BB">
        <w:rPr>
          <w:rFonts w:ascii="Times New Roman" w:hAnsi="Times New Roman" w:cs="Times New Roman"/>
          <w:sz w:val="24"/>
        </w:rPr>
        <w:fldChar w:fldCharType="end"/>
      </w:r>
    </w:p>
    <w:p w14:paraId="16DDDC2C" w14:textId="77777777" w:rsidR="000D4319" w:rsidRPr="009075BB" w:rsidRDefault="000D4319">
      <w:pPr>
        <w:rPr>
          <w:rFonts w:ascii="Times New Roman" w:hAnsi="Times New Roman" w:cs="Times New Roman"/>
          <w:sz w:val="24"/>
        </w:rPr>
      </w:pPr>
      <w:r w:rsidRPr="009075BB">
        <w:rPr>
          <w:rFonts w:ascii="Times New Roman" w:hAnsi="Times New Roman" w:cs="Times New Roman"/>
          <w:sz w:val="24"/>
        </w:rPr>
        <w:br w:type="page"/>
      </w:r>
    </w:p>
    <w:p w14:paraId="5B7FC80F" w14:textId="77777777" w:rsidR="00076EED" w:rsidRPr="009075BB" w:rsidRDefault="00076EED" w:rsidP="00076EED">
      <w:pPr>
        <w:pStyle w:val="NoSpacing"/>
        <w:spacing w:line="360" w:lineRule="auto"/>
        <w:rPr>
          <w:rFonts w:ascii="Times New Roman" w:hAnsi="Times New Roman" w:cs="Times New Roman"/>
          <w:sz w:val="24"/>
        </w:rPr>
      </w:pPr>
    </w:p>
    <w:p w14:paraId="04B94FF4" w14:textId="77777777" w:rsidR="004205AF" w:rsidRPr="009075BB" w:rsidRDefault="001840E0" w:rsidP="00FD6149">
      <w:pPr>
        <w:pStyle w:val="Heading1"/>
        <w:spacing w:line="240" w:lineRule="auto"/>
        <w:rPr>
          <w:rFonts w:cs="Times New Roman"/>
        </w:rPr>
      </w:pPr>
      <w:bookmarkStart w:id="200" w:name="_Toc192654600"/>
      <w:r w:rsidRPr="009075BB">
        <w:rPr>
          <w:rFonts w:cs="Times New Roman"/>
        </w:rPr>
        <w:t>LAMPIRAN</w:t>
      </w:r>
      <w:bookmarkEnd w:id="200"/>
    </w:p>
    <w:p w14:paraId="7D8DB49A" w14:textId="77777777" w:rsidR="0061621F" w:rsidRPr="009075BB" w:rsidRDefault="0061621F" w:rsidP="0061621F">
      <w:pPr>
        <w:pStyle w:val="NoSpacing"/>
        <w:spacing w:line="360" w:lineRule="auto"/>
        <w:jc w:val="both"/>
        <w:rPr>
          <w:rFonts w:ascii="Times New Roman" w:hAnsi="Times New Roman" w:cs="Times New Roman"/>
          <w:sz w:val="24"/>
        </w:rPr>
      </w:pPr>
    </w:p>
    <w:p w14:paraId="59D8B9BA" w14:textId="77777777" w:rsidR="00B166F3" w:rsidRPr="009075BB" w:rsidRDefault="00B166F3" w:rsidP="0061621F">
      <w:pPr>
        <w:pStyle w:val="NoSpacing"/>
        <w:spacing w:line="360" w:lineRule="auto"/>
        <w:jc w:val="both"/>
        <w:rPr>
          <w:rFonts w:ascii="Times New Roman" w:hAnsi="Times New Roman" w:cs="Times New Roman"/>
          <w:sz w:val="24"/>
        </w:rPr>
      </w:pPr>
    </w:p>
    <w:p w14:paraId="405674DA" w14:textId="68FAC9DF" w:rsidR="0061621F" w:rsidRPr="009075BB" w:rsidRDefault="00E77A33" w:rsidP="0061621F">
      <w:pPr>
        <w:pStyle w:val="Heading4"/>
        <w:rPr>
          <w:rFonts w:cs="Times New Roman"/>
          <w:color w:val="FF0000"/>
        </w:rPr>
      </w:pPr>
      <w:bookmarkStart w:id="201" w:name="_Toc192078958"/>
      <w:bookmarkStart w:id="202" w:name="_Toc81759259"/>
      <w:r w:rsidRPr="009075BB">
        <w:rPr>
          <w:rFonts w:cs="Times New Roman"/>
        </w:rPr>
        <w:t>Lampiran 1. Surat i</w:t>
      </w:r>
      <w:r w:rsidR="0061621F" w:rsidRPr="009075BB">
        <w:rPr>
          <w:rFonts w:cs="Times New Roman"/>
        </w:rPr>
        <w:t>jin penelitian</w:t>
      </w:r>
      <w:bookmarkEnd w:id="201"/>
      <w:r w:rsidR="0061621F" w:rsidRPr="009075BB">
        <w:rPr>
          <w:rFonts w:cs="Times New Roman"/>
        </w:rPr>
        <w:t xml:space="preserve"> </w:t>
      </w:r>
      <w:bookmarkEnd w:id="202"/>
    </w:p>
    <w:p w14:paraId="4FCDA13E" w14:textId="03B65FD6" w:rsidR="0061621F" w:rsidRPr="009075BB" w:rsidRDefault="00EC7842" w:rsidP="00EC7842">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06874E97" wp14:editId="705DAEF1">
            <wp:extent cx="4752000" cy="6722314"/>
            <wp:effectExtent l="0" t="0" r="0" b="2540"/>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08">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1EAF9D65" w14:textId="1FC3AEA1" w:rsidR="0061621F" w:rsidRPr="009075BB" w:rsidRDefault="0061621F" w:rsidP="0061621F">
      <w:pPr>
        <w:pStyle w:val="Heading4"/>
        <w:rPr>
          <w:rFonts w:cs="Times New Roman"/>
          <w:color w:val="FF0000"/>
        </w:rPr>
      </w:pPr>
      <w:bookmarkStart w:id="203" w:name="_Toc81759260"/>
      <w:bookmarkStart w:id="204" w:name="_Toc192078959"/>
      <w:r w:rsidRPr="009075BB">
        <w:rPr>
          <w:rFonts w:cs="Times New Roman"/>
        </w:rPr>
        <w:lastRenderedPageBreak/>
        <w:t xml:space="preserve">Lampiran 2. </w:t>
      </w:r>
      <w:bookmarkEnd w:id="203"/>
      <w:r w:rsidR="005E2F1A" w:rsidRPr="009075BB">
        <w:rPr>
          <w:rFonts w:cs="Times New Roman"/>
        </w:rPr>
        <w:t xml:space="preserve">Wawancara dengan </w:t>
      </w:r>
      <w:r w:rsidR="00E77A33" w:rsidRPr="009075BB">
        <w:rPr>
          <w:rFonts w:cs="Times New Roman"/>
        </w:rPr>
        <w:t>p</w:t>
      </w:r>
      <w:r w:rsidR="005E2F1A" w:rsidRPr="009075BB">
        <w:rPr>
          <w:rFonts w:cs="Times New Roman"/>
        </w:rPr>
        <w:t>embina</w:t>
      </w:r>
      <w:r w:rsidR="00E77A33" w:rsidRPr="009075BB">
        <w:rPr>
          <w:rFonts w:cs="Times New Roman"/>
        </w:rPr>
        <w:t xml:space="preserve"> dan p</w:t>
      </w:r>
      <w:r w:rsidR="005E2F1A" w:rsidRPr="009075BB">
        <w:rPr>
          <w:rFonts w:cs="Times New Roman"/>
        </w:rPr>
        <w:t>elatih</w:t>
      </w:r>
      <w:bookmarkEnd w:id="204"/>
    </w:p>
    <w:p w14:paraId="5235E54F" w14:textId="2B817FF1" w:rsidR="0061621F" w:rsidRPr="009075BB" w:rsidRDefault="005E2F1A" w:rsidP="005E2F1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2215FFDE" wp14:editId="28AF2556">
            <wp:extent cx="3902400" cy="3902400"/>
            <wp:effectExtent l="0" t="0" r="3175" b="3175"/>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2400" cy="3902400"/>
                    </a:xfrm>
                    <a:prstGeom prst="rect">
                      <a:avLst/>
                    </a:prstGeom>
                  </pic:spPr>
                </pic:pic>
              </a:graphicData>
            </a:graphic>
          </wp:inline>
        </w:drawing>
      </w:r>
    </w:p>
    <w:p w14:paraId="623814D4" w14:textId="77777777" w:rsidR="005E2F1A" w:rsidRPr="009075BB" w:rsidRDefault="005E2F1A" w:rsidP="005E2F1A">
      <w:pPr>
        <w:pStyle w:val="NoSpacing"/>
        <w:spacing w:line="360" w:lineRule="auto"/>
        <w:jc w:val="center"/>
        <w:rPr>
          <w:rFonts w:ascii="Times New Roman" w:hAnsi="Times New Roman" w:cs="Times New Roman"/>
          <w:sz w:val="24"/>
        </w:rPr>
      </w:pPr>
    </w:p>
    <w:p w14:paraId="78AAFBAF" w14:textId="7D616931" w:rsidR="0061621F" w:rsidRPr="009075BB" w:rsidRDefault="00E77A33" w:rsidP="0061621F">
      <w:pPr>
        <w:pStyle w:val="Heading4"/>
        <w:rPr>
          <w:rFonts w:cs="Times New Roman"/>
          <w:color w:val="FF0000"/>
        </w:rPr>
      </w:pPr>
      <w:bookmarkStart w:id="205" w:name="_Toc81759261"/>
      <w:bookmarkStart w:id="206" w:name="_Toc192078960"/>
      <w:r w:rsidRPr="009075BB">
        <w:rPr>
          <w:rFonts w:cs="Times New Roman"/>
        </w:rPr>
        <w:lastRenderedPageBreak/>
        <w:t>Lampiran 3. Surat penerimaan p</w:t>
      </w:r>
      <w:r w:rsidR="00FA20DF" w:rsidRPr="009075BB">
        <w:rPr>
          <w:rFonts w:cs="Times New Roman"/>
        </w:rPr>
        <w:t>enelitian</w:t>
      </w:r>
      <w:bookmarkEnd w:id="205"/>
      <w:bookmarkEnd w:id="206"/>
    </w:p>
    <w:p w14:paraId="52866FAB" w14:textId="19AA07C5" w:rsidR="00900660" w:rsidRPr="009075BB" w:rsidRDefault="00EC7842" w:rsidP="00EC7842">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2AF8CCBC" wp14:editId="4DEE45E7">
            <wp:extent cx="4752000" cy="6722314"/>
            <wp:effectExtent l="0" t="0" r="0" b="254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10">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488CCDA6" w14:textId="35C8A54C" w:rsidR="00E77A33" w:rsidRPr="009075BB" w:rsidRDefault="00E77A33" w:rsidP="00C8502F">
      <w:pPr>
        <w:pStyle w:val="Heading4"/>
        <w:rPr>
          <w:rFonts w:cs="Times New Roman"/>
        </w:rPr>
      </w:pPr>
      <w:bookmarkStart w:id="207" w:name="_Toc192078961"/>
      <w:r w:rsidRPr="009075BB">
        <w:rPr>
          <w:rFonts w:cs="Times New Roman"/>
        </w:rPr>
        <w:lastRenderedPageBreak/>
        <w:t>Lampiran 4. Hasil wawancara</w:t>
      </w:r>
      <w:r w:rsidR="009D114C" w:rsidRPr="009075BB">
        <w:rPr>
          <w:rFonts w:cs="Times New Roman"/>
        </w:rPr>
        <w:t xml:space="preserve"> dengan pembina MB Oasis Mansa</w:t>
      </w:r>
      <w:bookmarkEnd w:id="207"/>
    </w:p>
    <w:p w14:paraId="795B11D9" w14:textId="02D08967" w:rsidR="009D114C" w:rsidRPr="009075BB" w:rsidRDefault="009D114C" w:rsidP="009D114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1533E533" wp14:editId="65A06665">
            <wp:extent cx="4751835" cy="6722314"/>
            <wp:effectExtent l="0" t="0" r="0" b="254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a:blip r:embed="rId111">
                      <a:extLst>
                        <a:ext uri="{28A0092B-C50C-407E-A947-70E740481C1C}">
                          <a14:useLocalDpi xmlns:a14="http://schemas.microsoft.com/office/drawing/2010/main" val="0"/>
                        </a:ext>
                      </a:extLst>
                    </a:blip>
                    <a:stretch>
                      <a:fillRect/>
                    </a:stretch>
                  </pic:blipFill>
                  <pic:spPr>
                    <a:xfrm>
                      <a:off x="0" y="0"/>
                      <a:ext cx="4751835" cy="6722314"/>
                    </a:xfrm>
                    <a:prstGeom prst="rect">
                      <a:avLst/>
                    </a:prstGeom>
                  </pic:spPr>
                </pic:pic>
              </a:graphicData>
            </a:graphic>
          </wp:inline>
        </w:drawing>
      </w:r>
    </w:p>
    <w:p w14:paraId="7433F77C" w14:textId="292A5BD0" w:rsidR="009D114C" w:rsidRPr="009075BB" w:rsidRDefault="009D114C" w:rsidP="009D114C">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5910FB60" wp14:editId="5ACE52FE">
            <wp:extent cx="4752000" cy="6722314"/>
            <wp:effectExtent l="0" t="0" r="0" b="2540"/>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a:blip r:embed="rId112">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3852BDC7" w14:textId="77777777" w:rsidR="009D114C" w:rsidRPr="009075BB" w:rsidRDefault="009D114C" w:rsidP="009D114C">
      <w:pPr>
        <w:pStyle w:val="NoSpacing"/>
        <w:rPr>
          <w:rFonts w:ascii="Times New Roman" w:hAnsi="Times New Roman" w:cs="Times New Roman"/>
        </w:rPr>
      </w:pPr>
    </w:p>
    <w:p w14:paraId="0A76E025" w14:textId="6E497E05" w:rsidR="00900660" w:rsidRPr="009075BB" w:rsidRDefault="009D114C" w:rsidP="009D114C">
      <w:pPr>
        <w:pStyle w:val="Heading4"/>
        <w:rPr>
          <w:rFonts w:cs="Times New Roman"/>
        </w:rPr>
      </w:pPr>
      <w:bookmarkStart w:id="208" w:name="_Toc192078962"/>
      <w:r w:rsidRPr="009075BB">
        <w:rPr>
          <w:rFonts w:cs="Times New Roman"/>
        </w:rPr>
        <w:lastRenderedPageBreak/>
        <w:t>Lampiran 5. Hasil wawancara dengan pelatih MB Oasis Mansa</w:t>
      </w:r>
      <w:bookmarkEnd w:id="208"/>
    </w:p>
    <w:p w14:paraId="0D81A9EF" w14:textId="38CC713B" w:rsidR="001840E0" w:rsidRPr="009075BB" w:rsidRDefault="009D114C" w:rsidP="009D114C">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1620AE05" wp14:editId="6C56708D">
            <wp:extent cx="4751835" cy="6722314"/>
            <wp:effectExtent l="0" t="0" r="0" b="254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a:blip r:embed="rId113">
                      <a:extLst>
                        <a:ext uri="{28A0092B-C50C-407E-A947-70E740481C1C}">
                          <a14:useLocalDpi xmlns:a14="http://schemas.microsoft.com/office/drawing/2010/main" val="0"/>
                        </a:ext>
                      </a:extLst>
                    </a:blip>
                    <a:stretch>
                      <a:fillRect/>
                    </a:stretch>
                  </pic:blipFill>
                  <pic:spPr>
                    <a:xfrm>
                      <a:off x="0" y="0"/>
                      <a:ext cx="4751835" cy="6722314"/>
                    </a:xfrm>
                    <a:prstGeom prst="rect">
                      <a:avLst/>
                    </a:prstGeom>
                  </pic:spPr>
                </pic:pic>
              </a:graphicData>
            </a:graphic>
          </wp:inline>
        </w:drawing>
      </w:r>
    </w:p>
    <w:p w14:paraId="1E9115A0" w14:textId="337C09EE" w:rsidR="009D114C" w:rsidRPr="009075BB" w:rsidRDefault="009D114C" w:rsidP="009D114C">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lastRenderedPageBreak/>
        <w:drawing>
          <wp:inline distT="0" distB="0" distL="0" distR="0" wp14:anchorId="3895B658" wp14:editId="338159B0">
            <wp:extent cx="4752000" cy="6722314"/>
            <wp:effectExtent l="0" t="0" r="0" b="254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a:blip r:embed="rId114">
                      <a:extLst>
                        <a:ext uri="{28A0092B-C50C-407E-A947-70E740481C1C}">
                          <a14:useLocalDpi xmlns:a14="http://schemas.microsoft.com/office/drawing/2010/main" val="0"/>
                        </a:ext>
                      </a:extLst>
                    </a:blip>
                    <a:stretch>
                      <a:fillRect/>
                    </a:stretch>
                  </pic:blipFill>
                  <pic:spPr>
                    <a:xfrm>
                      <a:off x="0" y="0"/>
                      <a:ext cx="4752000" cy="6722314"/>
                    </a:xfrm>
                    <a:prstGeom prst="rect">
                      <a:avLst/>
                    </a:prstGeom>
                  </pic:spPr>
                </pic:pic>
              </a:graphicData>
            </a:graphic>
          </wp:inline>
        </w:drawing>
      </w:r>
    </w:p>
    <w:p w14:paraId="4260FC08" w14:textId="77777777" w:rsidR="001840E0" w:rsidRPr="009075BB" w:rsidRDefault="001840E0" w:rsidP="001840E0">
      <w:pPr>
        <w:pStyle w:val="NoSpacing"/>
        <w:spacing w:line="360" w:lineRule="auto"/>
        <w:jc w:val="both"/>
        <w:rPr>
          <w:rFonts w:ascii="Times New Roman" w:hAnsi="Times New Roman" w:cs="Times New Roman"/>
          <w:sz w:val="24"/>
        </w:rPr>
      </w:pPr>
    </w:p>
    <w:p w14:paraId="6937EB82" w14:textId="2B156FA3" w:rsidR="00283B3F" w:rsidRPr="009075BB" w:rsidRDefault="00283B3F" w:rsidP="00BD6990">
      <w:pPr>
        <w:pStyle w:val="NoSpacing"/>
        <w:spacing w:line="360" w:lineRule="auto"/>
        <w:ind w:left="-426"/>
        <w:jc w:val="both"/>
        <w:rPr>
          <w:rFonts w:ascii="Times New Roman" w:hAnsi="Times New Roman" w:cs="Times New Roman"/>
          <w:sz w:val="24"/>
        </w:rPr>
      </w:pPr>
    </w:p>
    <w:p w14:paraId="1DB1A051" w14:textId="77777777" w:rsidR="001840E0" w:rsidRPr="009075BB" w:rsidRDefault="001840E0" w:rsidP="001840E0">
      <w:pPr>
        <w:pStyle w:val="NoSpacing"/>
        <w:spacing w:line="360" w:lineRule="auto"/>
        <w:jc w:val="both"/>
        <w:rPr>
          <w:rFonts w:ascii="Times New Roman" w:hAnsi="Times New Roman" w:cs="Times New Roman"/>
          <w:sz w:val="24"/>
        </w:rPr>
      </w:pPr>
    </w:p>
    <w:p w14:paraId="425FFBFF" w14:textId="77777777" w:rsidR="001840E0" w:rsidRPr="009075BB" w:rsidRDefault="001840E0" w:rsidP="001840E0">
      <w:pPr>
        <w:pStyle w:val="NoSpacing"/>
        <w:spacing w:line="360" w:lineRule="auto"/>
        <w:jc w:val="both"/>
        <w:rPr>
          <w:rFonts w:ascii="Times New Roman" w:hAnsi="Times New Roman" w:cs="Times New Roman"/>
          <w:sz w:val="24"/>
        </w:rPr>
      </w:pPr>
    </w:p>
    <w:p w14:paraId="6D310DCC" w14:textId="77777777" w:rsidR="004205AF" w:rsidRPr="009075BB" w:rsidRDefault="004205AF" w:rsidP="001840E0">
      <w:pPr>
        <w:pStyle w:val="NoSpacing"/>
        <w:spacing w:line="360" w:lineRule="auto"/>
        <w:jc w:val="both"/>
        <w:rPr>
          <w:rFonts w:ascii="Times New Roman" w:hAnsi="Times New Roman" w:cs="Times New Roman"/>
          <w:sz w:val="28"/>
        </w:rPr>
      </w:pPr>
    </w:p>
    <w:sectPr w:rsidR="004205AF" w:rsidRPr="009075BB" w:rsidSect="00BA6156">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CB23C" w14:textId="77777777" w:rsidR="00261AC2" w:rsidRDefault="00261AC2" w:rsidP="00E510D8">
      <w:pPr>
        <w:spacing w:after="0" w:line="240" w:lineRule="auto"/>
      </w:pPr>
      <w:r>
        <w:separator/>
      </w:r>
    </w:p>
  </w:endnote>
  <w:endnote w:type="continuationSeparator" w:id="0">
    <w:p w14:paraId="62838ED7" w14:textId="77777777" w:rsidR="00261AC2" w:rsidRDefault="00261AC2"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4196568"/>
      <w:docPartObj>
        <w:docPartGallery w:val="Page Numbers (Bottom of Page)"/>
        <w:docPartUnique/>
      </w:docPartObj>
    </w:sdtPr>
    <w:sdtEndPr>
      <w:rPr>
        <w:noProof/>
      </w:rPr>
    </w:sdtEndPr>
    <w:sdtContent>
      <w:p w14:paraId="5090CDB1" w14:textId="6C5F4F1C" w:rsidR="00CE3910" w:rsidRDefault="00CE3910">
        <w:pPr>
          <w:pStyle w:val="Footer"/>
          <w:jc w:val="center"/>
        </w:pPr>
        <w:r>
          <w:fldChar w:fldCharType="begin"/>
        </w:r>
        <w:r>
          <w:instrText xml:space="preserve"> PAGE   \* MERGEFORMAT </w:instrText>
        </w:r>
        <w:r>
          <w:fldChar w:fldCharType="separate"/>
        </w:r>
        <w:r w:rsidR="007259A3">
          <w:rPr>
            <w:noProof/>
          </w:rPr>
          <w:t>ii</w:t>
        </w:r>
        <w:r>
          <w:rPr>
            <w:noProof/>
          </w:rPr>
          <w:fldChar w:fldCharType="end"/>
        </w:r>
      </w:p>
    </w:sdtContent>
  </w:sdt>
  <w:p w14:paraId="495FC1B3" w14:textId="75AC6A33" w:rsidR="00CE3910" w:rsidRDefault="00CE3910" w:rsidP="00E7303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28720"/>
      <w:docPartObj>
        <w:docPartGallery w:val="Page Numbers (Bottom of Page)"/>
        <w:docPartUnique/>
      </w:docPartObj>
    </w:sdtPr>
    <w:sdtEndPr>
      <w:rPr>
        <w:noProof/>
      </w:rPr>
    </w:sdtEndPr>
    <w:sdtContent>
      <w:p w14:paraId="38B30E69" w14:textId="5A25F9A6" w:rsidR="00CE3910" w:rsidRDefault="00CE3910">
        <w:pPr>
          <w:pStyle w:val="Footer"/>
          <w:jc w:val="center"/>
        </w:pPr>
        <w:r>
          <w:fldChar w:fldCharType="begin"/>
        </w:r>
        <w:r>
          <w:instrText xml:space="preserve"> PAGE   \* MERGEFORMAT </w:instrText>
        </w:r>
        <w:r>
          <w:fldChar w:fldCharType="separate"/>
        </w:r>
        <w:r w:rsidR="007259A3">
          <w:rPr>
            <w:noProof/>
          </w:rPr>
          <w:t>iii</w:t>
        </w:r>
        <w:r>
          <w:rPr>
            <w:noProof/>
          </w:rPr>
          <w:fldChar w:fldCharType="end"/>
        </w:r>
      </w:p>
    </w:sdtContent>
  </w:sdt>
  <w:p w14:paraId="264FD7E7" w14:textId="593E4247" w:rsidR="00CE3910" w:rsidRDefault="00CE3910" w:rsidP="00E73038">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679697"/>
      <w:docPartObj>
        <w:docPartGallery w:val="Page Numbers (Bottom of Page)"/>
        <w:docPartUnique/>
      </w:docPartObj>
    </w:sdtPr>
    <w:sdtEndPr>
      <w:rPr>
        <w:rFonts w:ascii="Times New Roman" w:hAnsi="Times New Roman" w:cs="Times New Roman"/>
        <w:noProof/>
        <w:sz w:val="24"/>
      </w:rPr>
    </w:sdtEndPr>
    <w:sdtContent>
      <w:p w14:paraId="74F03FFE" w14:textId="77777777" w:rsidR="00CE3910" w:rsidRPr="00E73038" w:rsidRDefault="00CE3910" w:rsidP="00E73038">
        <w:pPr>
          <w:pStyle w:val="Footer"/>
          <w:jc w:val="right"/>
          <w:rPr>
            <w:rFonts w:ascii="Times New Roman" w:hAnsi="Times New Roman" w:cs="Times New Roman"/>
            <w:sz w:val="24"/>
          </w:rPr>
        </w:pPr>
        <w:r w:rsidRPr="00E73038">
          <w:rPr>
            <w:rFonts w:ascii="Times New Roman" w:hAnsi="Times New Roman" w:cs="Times New Roman"/>
            <w:sz w:val="24"/>
          </w:rPr>
          <w:fldChar w:fldCharType="begin"/>
        </w:r>
        <w:r w:rsidRPr="00E73038">
          <w:rPr>
            <w:rFonts w:ascii="Times New Roman" w:hAnsi="Times New Roman" w:cs="Times New Roman"/>
            <w:sz w:val="24"/>
          </w:rPr>
          <w:instrText xml:space="preserve"> PAGE   \* MERGEFORMAT </w:instrText>
        </w:r>
        <w:r w:rsidRPr="00E73038">
          <w:rPr>
            <w:rFonts w:ascii="Times New Roman" w:hAnsi="Times New Roman" w:cs="Times New Roman"/>
            <w:sz w:val="24"/>
          </w:rPr>
          <w:fldChar w:fldCharType="separate"/>
        </w:r>
        <w:r w:rsidR="007259A3">
          <w:rPr>
            <w:rFonts w:ascii="Times New Roman" w:hAnsi="Times New Roman" w:cs="Times New Roman"/>
            <w:noProof/>
            <w:sz w:val="24"/>
          </w:rPr>
          <w:t>i</w:t>
        </w:r>
        <w:r w:rsidRPr="00E73038">
          <w:rPr>
            <w:rFonts w:ascii="Times New Roman" w:hAnsi="Times New Roman" w:cs="Times New Roman"/>
            <w:noProof/>
            <w:sz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953690"/>
      <w:docPartObj>
        <w:docPartGallery w:val="Page Numbers (Bottom of Page)"/>
        <w:docPartUnique/>
      </w:docPartObj>
    </w:sdtPr>
    <w:sdtEndPr>
      <w:rPr>
        <w:noProof/>
      </w:rPr>
    </w:sdtEndPr>
    <w:sdtContent>
      <w:p w14:paraId="6EE43A96" w14:textId="10DCBDD5" w:rsidR="00CE3910" w:rsidRDefault="00CE3910">
        <w:pPr>
          <w:pStyle w:val="Footer"/>
          <w:jc w:val="right"/>
        </w:pPr>
        <w:r w:rsidRPr="00CE3910">
          <w:rPr>
            <w:rFonts w:ascii="Times New Roman" w:hAnsi="Times New Roman" w:cs="Times New Roman"/>
          </w:rPr>
          <w:fldChar w:fldCharType="begin"/>
        </w:r>
        <w:r w:rsidRPr="00CE3910">
          <w:rPr>
            <w:rFonts w:ascii="Times New Roman" w:hAnsi="Times New Roman" w:cs="Times New Roman"/>
          </w:rPr>
          <w:instrText xml:space="preserve"> PAGE   \* MERGEFORMAT </w:instrText>
        </w:r>
        <w:r w:rsidRPr="00CE3910">
          <w:rPr>
            <w:rFonts w:ascii="Times New Roman" w:hAnsi="Times New Roman" w:cs="Times New Roman"/>
          </w:rPr>
          <w:fldChar w:fldCharType="separate"/>
        </w:r>
        <w:r w:rsidR="007259A3">
          <w:rPr>
            <w:rFonts w:ascii="Times New Roman" w:hAnsi="Times New Roman" w:cs="Times New Roman"/>
            <w:noProof/>
          </w:rPr>
          <w:t>8</w:t>
        </w:r>
        <w:r w:rsidRPr="00CE3910">
          <w:rPr>
            <w:rFonts w:ascii="Times New Roman" w:hAnsi="Times New Roman" w:cs="Times New Roman"/>
            <w:noProof/>
          </w:rPr>
          <w:fldChar w:fldCharType="end"/>
        </w:r>
      </w:p>
    </w:sdtContent>
  </w:sdt>
  <w:p w14:paraId="37D4844C" w14:textId="77777777" w:rsidR="00CE3910" w:rsidRDefault="00CE3910" w:rsidP="00E73038">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8188754"/>
      <w:docPartObj>
        <w:docPartGallery w:val="Page Numbers (Bottom of Page)"/>
        <w:docPartUnique/>
      </w:docPartObj>
    </w:sdtPr>
    <w:sdtEndPr>
      <w:rPr>
        <w:noProof/>
      </w:rPr>
    </w:sdtEndPr>
    <w:sdtContent>
      <w:p w14:paraId="2D18A496" w14:textId="41FE56BD" w:rsidR="00CE3910" w:rsidRDefault="00CE3910" w:rsidP="00B64018">
        <w:pPr>
          <w:pStyle w:val="Footer"/>
          <w:tabs>
            <w:tab w:val="left" w:pos="3002"/>
            <w:tab w:val="right" w:pos="8504"/>
          </w:tabs>
        </w:pPr>
        <w:r>
          <w:tab/>
        </w:r>
        <w:r>
          <w:tab/>
        </w:r>
        <w:r>
          <w:tab/>
        </w:r>
        <w:r w:rsidRPr="00CE3910">
          <w:rPr>
            <w:rFonts w:ascii="Times New Roman" w:hAnsi="Times New Roman" w:cs="Times New Roman"/>
          </w:rPr>
          <w:fldChar w:fldCharType="begin"/>
        </w:r>
        <w:r w:rsidRPr="00CE3910">
          <w:rPr>
            <w:rFonts w:ascii="Times New Roman" w:hAnsi="Times New Roman" w:cs="Times New Roman"/>
          </w:rPr>
          <w:instrText xml:space="preserve"> PAGE   \* MERGEFORMAT </w:instrText>
        </w:r>
        <w:r w:rsidRPr="00CE3910">
          <w:rPr>
            <w:rFonts w:ascii="Times New Roman" w:hAnsi="Times New Roman" w:cs="Times New Roman"/>
          </w:rPr>
          <w:fldChar w:fldCharType="separate"/>
        </w:r>
        <w:r w:rsidR="007259A3">
          <w:rPr>
            <w:rFonts w:ascii="Times New Roman" w:hAnsi="Times New Roman" w:cs="Times New Roman"/>
            <w:noProof/>
          </w:rPr>
          <w:t>7</w:t>
        </w:r>
        <w:r w:rsidRPr="00CE3910">
          <w:rPr>
            <w:rFonts w:ascii="Times New Roman" w:hAnsi="Times New Roman" w:cs="Times New Roman"/>
            <w:noProof/>
          </w:rPr>
          <w:fldChar w:fldCharType="end"/>
        </w:r>
      </w:p>
    </w:sdtContent>
  </w:sdt>
  <w:p w14:paraId="1274FCF3" w14:textId="19919EF3" w:rsidR="00CE3910" w:rsidRDefault="00CE3910" w:rsidP="00B87E44">
    <w:pPr>
      <w:pStyle w:val="Footer"/>
      <w:tabs>
        <w:tab w:val="left" w:pos="3161"/>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C370A8" w14:textId="77777777" w:rsidR="00261AC2" w:rsidRDefault="00261AC2" w:rsidP="00E510D8">
      <w:pPr>
        <w:spacing w:after="0" w:line="240" w:lineRule="auto"/>
      </w:pPr>
      <w:r>
        <w:separator/>
      </w:r>
    </w:p>
  </w:footnote>
  <w:footnote w:type="continuationSeparator" w:id="0">
    <w:p w14:paraId="3BF16719" w14:textId="77777777" w:rsidR="00261AC2" w:rsidRDefault="00261AC2"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E33E68B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1571" w:hanging="720"/>
      </w:pPr>
      <w:rPr>
        <w:rFonts w:hint="default"/>
        <w:i w:val="0"/>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6406E2"/>
    <w:multiLevelType w:val="hybridMultilevel"/>
    <w:tmpl w:val="6CC8A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047389A"/>
    <w:multiLevelType w:val="hybridMultilevel"/>
    <w:tmpl w:val="5E6C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A52CF3"/>
    <w:multiLevelType w:val="hybridMultilevel"/>
    <w:tmpl w:val="4DA068B8"/>
    <w:lvl w:ilvl="0" w:tplc="D384E472">
      <w:start w:val="1"/>
      <w:numFmt w:val="decimal"/>
      <w:pStyle w:val="TabelBab3"/>
      <w:lvlText w:val="Tabel 3.%1. "/>
      <w:lvlJc w:val="left"/>
      <w:pPr>
        <w:ind w:left="360" w:hanging="360"/>
      </w:pPr>
      <w:rPr>
        <w:rFonts w:hint="default"/>
        <w:b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9001CE7"/>
    <w:multiLevelType w:val="hybridMultilevel"/>
    <w:tmpl w:val="9FF8998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2ED274C9"/>
    <w:multiLevelType w:val="hybridMultilevel"/>
    <w:tmpl w:val="12DE385C"/>
    <w:lvl w:ilvl="0" w:tplc="810E82C2">
      <w:start w:val="1"/>
      <w:numFmt w:val="decimal"/>
      <w:pStyle w:val="Gambar21"/>
      <w:lvlText w:val="Gambar 2.%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4E3E0F"/>
    <w:multiLevelType w:val="multilevel"/>
    <w:tmpl w:val="E66C6718"/>
    <w:lvl w:ilvl="0">
      <w:start w:val="1"/>
      <w:numFmt w:val="upperRoman"/>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12" w15:restartNumberingAfterBreak="0">
    <w:nsid w:val="32D14C8A"/>
    <w:multiLevelType w:val="hybridMultilevel"/>
    <w:tmpl w:val="5E6C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DA738F"/>
    <w:multiLevelType w:val="hybridMultilevel"/>
    <w:tmpl w:val="FC8C1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BE461A"/>
    <w:multiLevelType w:val="hybridMultilevel"/>
    <w:tmpl w:val="02503026"/>
    <w:lvl w:ilvl="0" w:tplc="AF2E230C">
      <w:start w:val="1"/>
      <w:numFmt w:val="decimal"/>
      <w:pStyle w:val="Tabel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44036C85"/>
    <w:multiLevelType w:val="hybridMultilevel"/>
    <w:tmpl w:val="6F928C04"/>
    <w:lvl w:ilvl="0" w:tplc="DD2453EC">
      <w:start w:val="1"/>
      <w:numFmt w:val="decimal"/>
      <w:pStyle w:val="Gambar31"/>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1453F9"/>
    <w:multiLevelType w:val="hybridMultilevel"/>
    <w:tmpl w:val="CD2A69FC"/>
    <w:lvl w:ilvl="0" w:tplc="486855E0">
      <w:start w:val="1"/>
      <w:numFmt w:val="decimal"/>
      <w:lvlText w:val="3.4.%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5337383A"/>
    <w:multiLevelType w:val="hybridMultilevel"/>
    <w:tmpl w:val="F33288E2"/>
    <w:lvl w:ilvl="0" w:tplc="C204AD4C">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C54D03"/>
    <w:multiLevelType w:val="multilevel"/>
    <w:tmpl w:val="211C9ADA"/>
    <w:lvl w:ilvl="0">
      <w:start w:val="3"/>
      <w:numFmt w:val="decimal"/>
      <w:lvlText w:val="%1."/>
      <w:lvlJc w:val="left"/>
      <w:pPr>
        <w:ind w:left="360" w:hanging="360"/>
      </w:pPr>
      <w:rPr>
        <w:rFonts w:hint="default"/>
      </w:rPr>
    </w:lvl>
    <w:lvl w:ilvl="1">
      <w:start w:val="1"/>
      <w:numFmt w:val="decimal"/>
      <w:lvlText w:val="%1.%2."/>
      <w:lvlJc w:val="left"/>
      <w:pPr>
        <w:ind w:left="6740" w:hanging="360"/>
      </w:pPr>
      <w:rPr>
        <w:rFonts w:hint="default"/>
      </w:rPr>
    </w:lvl>
    <w:lvl w:ilvl="2">
      <w:start w:val="1"/>
      <w:numFmt w:val="decimal"/>
      <w:lvlText w:val="%1.%2.%3."/>
      <w:lvlJc w:val="left"/>
      <w:pPr>
        <w:ind w:left="1571"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99C0991"/>
    <w:multiLevelType w:val="multilevel"/>
    <w:tmpl w:val="5C3AA7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61E01659"/>
    <w:multiLevelType w:val="hybridMultilevel"/>
    <w:tmpl w:val="3268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E139B4"/>
    <w:multiLevelType w:val="hybridMultilevel"/>
    <w:tmpl w:val="D1068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5F0646"/>
    <w:multiLevelType w:val="hybridMultilevel"/>
    <w:tmpl w:val="FBC20DFE"/>
    <w:lvl w:ilvl="0" w:tplc="33C453A6">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D55404"/>
    <w:multiLevelType w:val="hybridMultilevel"/>
    <w:tmpl w:val="176CD31A"/>
    <w:lvl w:ilvl="0" w:tplc="0924F7E2">
      <w:start w:val="1"/>
      <w:numFmt w:val="decimal"/>
      <w:pStyle w:val="Tabel41"/>
      <w:lvlText w:val="Tabel 4.%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1F6B1F"/>
    <w:multiLevelType w:val="hybridMultilevel"/>
    <w:tmpl w:val="774C2B78"/>
    <w:lvl w:ilvl="0" w:tplc="C35E8A56">
      <w:start w:val="1"/>
      <w:numFmt w:val="decimal"/>
      <w:pStyle w:val="Gambar41"/>
      <w:lvlText w:val="Gambar 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E11384"/>
    <w:multiLevelType w:val="hybridMultilevel"/>
    <w:tmpl w:val="E59C3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69355F"/>
    <w:multiLevelType w:val="hybridMultilevel"/>
    <w:tmpl w:val="6818C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8"/>
  </w:num>
  <w:num w:numId="3">
    <w:abstractNumId w:val="30"/>
  </w:num>
  <w:num w:numId="4">
    <w:abstractNumId w:val="0"/>
  </w:num>
  <w:num w:numId="5">
    <w:abstractNumId w:val="23"/>
  </w:num>
  <w:num w:numId="6">
    <w:abstractNumId w:val="22"/>
  </w:num>
  <w:num w:numId="7">
    <w:abstractNumId w:val="10"/>
  </w:num>
  <w:num w:numId="8">
    <w:abstractNumId w:val="17"/>
  </w:num>
  <w:num w:numId="9">
    <w:abstractNumId w:val="5"/>
  </w:num>
  <w:num w:numId="10">
    <w:abstractNumId w:val="14"/>
  </w:num>
  <w:num w:numId="11">
    <w:abstractNumId w:val="29"/>
  </w:num>
  <w:num w:numId="12">
    <w:abstractNumId w:val="11"/>
  </w:num>
  <w:num w:numId="13">
    <w:abstractNumId w:val="8"/>
  </w:num>
  <w:num w:numId="14">
    <w:abstractNumId w:val="26"/>
  </w:num>
  <w:num w:numId="15">
    <w:abstractNumId w:val="18"/>
  </w:num>
  <w:num w:numId="16">
    <w:abstractNumId w:val="3"/>
  </w:num>
  <w:num w:numId="17">
    <w:abstractNumId w:val="4"/>
  </w:num>
  <w:num w:numId="18">
    <w:abstractNumId w:val="34"/>
  </w:num>
  <w:num w:numId="19">
    <w:abstractNumId w:val="2"/>
  </w:num>
  <w:num w:numId="20">
    <w:abstractNumId w:val="25"/>
  </w:num>
  <w:num w:numId="21">
    <w:abstractNumId w:val="31"/>
  </w:num>
  <w:num w:numId="22">
    <w:abstractNumId w:val="12"/>
  </w:num>
  <w:num w:numId="23">
    <w:abstractNumId w:val="33"/>
  </w:num>
  <w:num w:numId="24">
    <w:abstractNumId w:val="16"/>
  </w:num>
  <w:num w:numId="25">
    <w:abstractNumId w:val="20"/>
  </w:num>
  <w:num w:numId="26">
    <w:abstractNumId w:val="13"/>
  </w:num>
  <w:num w:numId="27">
    <w:abstractNumId w:val="19"/>
  </w:num>
  <w:num w:numId="28">
    <w:abstractNumId w:val="7"/>
  </w:num>
  <w:num w:numId="29">
    <w:abstractNumId w:val="5"/>
  </w:num>
  <w:num w:numId="30">
    <w:abstractNumId w:val="35"/>
  </w:num>
  <w:num w:numId="31">
    <w:abstractNumId w:val="9"/>
  </w:num>
  <w:num w:numId="32">
    <w:abstractNumId w:val="6"/>
  </w:num>
  <w:num w:numId="33">
    <w:abstractNumId w:val="15"/>
  </w:num>
  <w:num w:numId="34">
    <w:abstractNumId w:val="32"/>
  </w:num>
  <w:num w:numId="35">
    <w:abstractNumId w:val="36"/>
  </w:num>
  <w:num w:numId="36">
    <w:abstractNumId w:val="21"/>
  </w:num>
  <w:num w:numId="37">
    <w:abstractNumId w:val="10"/>
  </w:num>
  <w:num w:numId="38">
    <w:abstractNumId w:val="10"/>
  </w:num>
  <w:num w:numId="39">
    <w:abstractNumId w:val="10"/>
  </w:num>
  <w:num w:numId="40">
    <w:abstractNumId w:val="1"/>
  </w:num>
  <w:num w:numId="41">
    <w:abstractNumId w:val="2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1008"/>
    <w:rsid w:val="00011CC2"/>
    <w:rsid w:val="00013407"/>
    <w:rsid w:val="0001355F"/>
    <w:rsid w:val="0001716C"/>
    <w:rsid w:val="0001753F"/>
    <w:rsid w:val="0002088A"/>
    <w:rsid w:val="00025B5C"/>
    <w:rsid w:val="00025D0F"/>
    <w:rsid w:val="0002685E"/>
    <w:rsid w:val="00030149"/>
    <w:rsid w:val="0003264D"/>
    <w:rsid w:val="00035D5E"/>
    <w:rsid w:val="00035F95"/>
    <w:rsid w:val="00037497"/>
    <w:rsid w:val="0004161B"/>
    <w:rsid w:val="00042B28"/>
    <w:rsid w:val="00051254"/>
    <w:rsid w:val="000513FB"/>
    <w:rsid w:val="000533AE"/>
    <w:rsid w:val="00062909"/>
    <w:rsid w:val="000724CB"/>
    <w:rsid w:val="00076EED"/>
    <w:rsid w:val="00084E72"/>
    <w:rsid w:val="000932DB"/>
    <w:rsid w:val="00094D72"/>
    <w:rsid w:val="0009579C"/>
    <w:rsid w:val="0009694E"/>
    <w:rsid w:val="000A1A6C"/>
    <w:rsid w:val="000A30D1"/>
    <w:rsid w:val="000B1AF4"/>
    <w:rsid w:val="000B1B51"/>
    <w:rsid w:val="000B1E40"/>
    <w:rsid w:val="000B20B6"/>
    <w:rsid w:val="000B33B8"/>
    <w:rsid w:val="000B39CD"/>
    <w:rsid w:val="000B4EA4"/>
    <w:rsid w:val="000B56CA"/>
    <w:rsid w:val="000B6A21"/>
    <w:rsid w:val="000B7B2E"/>
    <w:rsid w:val="000C0C3F"/>
    <w:rsid w:val="000C1139"/>
    <w:rsid w:val="000C4F0E"/>
    <w:rsid w:val="000D1B64"/>
    <w:rsid w:val="000D2E23"/>
    <w:rsid w:val="000D318A"/>
    <w:rsid w:val="000D41F8"/>
    <w:rsid w:val="000D4319"/>
    <w:rsid w:val="000D6EAF"/>
    <w:rsid w:val="000D7930"/>
    <w:rsid w:val="000E0F69"/>
    <w:rsid w:val="000E1FC8"/>
    <w:rsid w:val="000E28B0"/>
    <w:rsid w:val="000E4B9F"/>
    <w:rsid w:val="000E6E9E"/>
    <w:rsid w:val="000F4D35"/>
    <w:rsid w:val="000F7208"/>
    <w:rsid w:val="00104380"/>
    <w:rsid w:val="00106ABB"/>
    <w:rsid w:val="001073D7"/>
    <w:rsid w:val="00111930"/>
    <w:rsid w:val="00113E33"/>
    <w:rsid w:val="00116D04"/>
    <w:rsid w:val="001201E0"/>
    <w:rsid w:val="00124127"/>
    <w:rsid w:val="00124155"/>
    <w:rsid w:val="00125826"/>
    <w:rsid w:val="0012640D"/>
    <w:rsid w:val="001279C6"/>
    <w:rsid w:val="00133523"/>
    <w:rsid w:val="001351A4"/>
    <w:rsid w:val="001363CE"/>
    <w:rsid w:val="001412B4"/>
    <w:rsid w:val="00141A30"/>
    <w:rsid w:val="00143B53"/>
    <w:rsid w:val="001465E1"/>
    <w:rsid w:val="001609D1"/>
    <w:rsid w:val="001611F8"/>
    <w:rsid w:val="0016281E"/>
    <w:rsid w:val="00162B02"/>
    <w:rsid w:val="0016743A"/>
    <w:rsid w:val="00167FDE"/>
    <w:rsid w:val="001707A3"/>
    <w:rsid w:val="00173A67"/>
    <w:rsid w:val="00182D0B"/>
    <w:rsid w:val="001840E0"/>
    <w:rsid w:val="001865CB"/>
    <w:rsid w:val="00193227"/>
    <w:rsid w:val="001934FE"/>
    <w:rsid w:val="0019445C"/>
    <w:rsid w:val="0019552A"/>
    <w:rsid w:val="0019601A"/>
    <w:rsid w:val="001A4EB0"/>
    <w:rsid w:val="001B3610"/>
    <w:rsid w:val="001B36CF"/>
    <w:rsid w:val="001B7C80"/>
    <w:rsid w:val="001C2D16"/>
    <w:rsid w:val="001C352C"/>
    <w:rsid w:val="001C53A1"/>
    <w:rsid w:val="001C7AF4"/>
    <w:rsid w:val="001D3CDB"/>
    <w:rsid w:val="001D55B4"/>
    <w:rsid w:val="001D58D7"/>
    <w:rsid w:val="001D7805"/>
    <w:rsid w:val="001D7F43"/>
    <w:rsid w:val="001E08C6"/>
    <w:rsid w:val="001E0A3A"/>
    <w:rsid w:val="001E0F03"/>
    <w:rsid w:val="001E3F28"/>
    <w:rsid w:val="001E57B8"/>
    <w:rsid w:val="001E7E87"/>
    <w:rsid w:val="001F21D4"/>
    <w:rsid w:val="001F2E5E"/>
    <w:rsid w:val="001F4C6B"/>
    <w:rsid w:val="001F5A44"/>
    <w:rsid w:val="001F761F"/>
    <w:rsid w:val="0020272B"/>
    <w:rsid w:val="002071B3"/>
    <w:rsid w:val="00210821"/>
    <w:rsid w:val="002159A7"/>
    <w:rsid w:val="00215A31"/>
    <w:rsid w:val="00217431"/>
    <w:rsid w:val="00220060"/>
    <w:rsid w:val="00222F74"/>
    <w:rsid w:val="002234A4"/>
    <w:rsid w:val="00224FB6"/>
    <w:rsid w:val="002259E8"/>
    <w:rsid w:val="0022619D"/>
    <w:rsid w:val="00231436"/>
    <w:rsid w:val="002366D1"/>
    <w:rsid w:val="00241608"/>
    <w:rsid w:val="00246349"/>
    <w:rsid w:val="002525EE"/>
    <w:rsid w:val="00252820"/>
    <w:rsid w:val="00253755"/>
    <w:rsid w:val="00253FD3"/>
    <w:rsid w:val="00255E97"/>
    <w:rsid w:val="002616C8"/>
    <w:rsid w:val="00261A68"/>
    <w:rsid w:val="00261AC2"/>
    <w:rsid w:val="0026264F"/>
    <w:rsid w:val="00266556"/>
    <w:rsid w:val="00266A71"/>
    <w:rsid w:val="00266F90"/>
    <w:rsid w:val="00272694"/>
    <w:rsid w:val="00275F06"/>
    <w:rsid w:val="00280C35"/>
    <w:rsid w:val="00283B3F"/>
    <w:rsid w:val="002840A3"/>
    <w:rsid w:val="002844E8"/>
    <w:rsid w:val="00292EFE"/>
    <w:rsid w:val="002930C6"/>
    <w:rsid w:val="00293DA0"/>
    <w:rsid w:val="00295ECF"/>
    <w:rsid w:val="002A0965"/>
    <w:rsid w:val="002A1762"/>
    <w:rsid w:val="002A4A1A"/>
    <w:rsid w:val="002A616E"/>
    <w:rsid w:val="002A717D"/>
    <w:rsid w:val="002A7969"/>
    <w:rsid w:val="002B120B"/>
    <w:rsid w:val="002B5020"/>
    <w:rsid w:val="002C4345"/>
    <w:rsid w:val="002D12F5"/>
    <w:rsid w:val="002D29B5"/>
    <w:rsid w:val="002D3C62"/>
    <w:rsid w:val="002D7799"/>
    <w:rsid w:val="002D791B"/>
    <w:rsid w:val="002E2FA0"/>
    <w:rsid w:val="002E3952"/>
    <w:rsid w:val="002E6285"/>
    <w:rsid w:val="002E6788"/>
    <w:rsid w:val="002F4D1A"/>
    <w:rsid w:val="002F779E"/>
    <w:rsid w:val="002F78D8"/>
    <w:rsid w:val="002F7BC2"/>
    <w:rsid w:val="00301A89"/>
    <w:rsid w:val="00301B97"/>
    <w:rsid w:val="00304C05"/>
    <w:rsid w:val="003103A0"/>
    <w:rsid w:val="003112B2"/>
    <w:rsid w:val="003118C9"/>
    <w:rsid w:val="00314A89"/>
    <w:rsid w:val="00323283"/>
    <w:rsid w:val="00326CA8"/>
    <w:rsid w:val="00333547"/>
    <w:rsid w:val="003356D6"/>
    <w:rsid w:val="003358AE"/>
    <w:rsid w:val="00336D5B"/>
    <w:rsid w:val="003401A5"/>
    <w:rsid w:val="00342EB6"/>
    <w:rsid w:val="00343730"/>
    <w:rsid w:val="00347098"/>
    <w:rsid w:val="003472FF"/>
    <w:rsid w:val="00347D37"/>
    <w:rsid w:val="00350764"/>
    <w:rsid w:val="00351964"/>
    <w:rsid w:val="00362078"/>
    <w:rsid w:val="00362751"/>
    <w:rsid w:val="00363B1C"/>
    <w:rsid w:val="0036434D"/>
    <w:rsid w:val="00370375"/>
    <w:rsid w:val="00374747"/>
    <w:rsid w:val="00380DB3"/>
    <w:rsid w:val="003826FB"/>
    <w:rsid w:val="00383D89"/>
    <w:rsid w:val="00384799"/>
    <w:rsid w:val="003847D0"/>
    <w:rsid w:val="003926A7"/>
    <w:rsid w:val="00393381"/>
    <w:rsid w:val="003A2048"/>
    <w:rsid w:val="003B0873"/>
    <w:rsid w:val="003B34B3"/>
    <w:rsid w:val="003B7D77"/>
    <w:rsid w:val="003C5EA6"/>
    <w:rsid w:val="003C6DB8"/>
    <w:rsid w:val="003D09C6"/>
    <w:rsid w:val="003D2BB7"/>
    <w:rsid w:val="003D4B99"/>
    <w:rsid w:val="003E34F8"/>
    <w:rsid w:val="003F0F4D"/>
    <w:rsid w:val="003F1F3B"/>
    <w:rsid w:val="003F3827"/>
    <w:rsid w:val="003F43F4"/>
    <w:rsid w:val="00406E77"/>
    <w:rsid w:val="0041116A"/>
    <w:rsid w:val="00417300"/>
    <w:rsid w:val="004205AF"/>
    <w:rsid w:val="00422721"/>
    <w:rsid w:val="00427830"/>
    <w:rsid w:val="004306EE"/>
    <w:rsid w:val="004308F9"/>
    <w:rsid w:val="00432D50"/>
    <w:rsid w:val="004350B4"/>
    <w:rsid w:val="00435FFA"/>
    <w:rsid w:val="00436C80"/>
    <w:rsid w:val="0043754C"/>
    <w:rsid w:val="004425B4"/>
    <w:rsid w:val="004443EE"/>
    <w:rsid w:val="0044632B"/>
    <w:rsid w:val="004521BF"/>
    <w:rsid w:val="004549F7"/>
    <w:rsid w:val="0045652A"/>
    <w:rsid w:val="00457553"/>
    <w:rsid w:val="00465B7F"/>
    <w:rsid w:val="00466490"/>
    <w:rsid w:val="00470B7F"/>
    <w:rsid w:val="004813A3"/>
    <w:rsid w:val="0048349A"/>
    <w:rsid w:val="004839BD"/>
    <w:rsid w:val="004848B0"/>
    <w:rsid w:val="00484DAA"/>
    <w:rsid w:val="004910D3"/>
    <w:rsid w:val="00497852"/>
    <w:rsid w:val="004A2DAE"/>
    <w:rsid w:val="004A54FD"/>
    <w:rsid w:val="004A70AD"/>
    <w:rsid w:val="004B24E4"/>
    <w:rsid w:val="004B3D33"/>
    <w:rsid w:val="004C332F"/>
    <w:rsid w:val="004D0C3E"/>
    <w:rsid w:val="004D6A93"/>
    <w:rsid w:val="004E09B7"/>
    <w:rsid w:val="004E105D"/>
    <w:rsid w:val="004E76E4"/>
    <w:rsid w:val="004F025F"/>
    <w:rsid w:val="004F185D"/>
    <w:rsid w:val="004F6613"/>
    <w:rsid w:val="004F7E1A"/>
    <w:rsid w:val="00501AFD"/>
    <w:rsid w:val="0050262D"/>
    <w:rsid w:val="00505301"/>
    <w:rsid w:val="005115DA"/>
    <w:rsid w:val="00512C86"/>
    <w:rsid w:val="0051560E"/>
    <w:rsid w:val="00516B95"/>
    <w:rsid w:val="005176B7"/>
    <w:rsid w:val="00520866"/>
    <w:rsid w:val="00522947"/>
    <w:rsid w:val="005272C2"/>
    <w:rsid w:val="00531411"/>
    <w:rsid w:val="00531FFD"/>
    <w:rsid w:val="00532CD1"/>
    <w:rsid w:val="00536E7A"/>
    <w:rsid w:val="00554D6B"/>
    <w:rsid w:val="005553B0"/>
    <w:rsid w:val="005561F8"/>
    <w:rsid w:val="0055673D"/>
    <w:rsid w:val="0056086F"/>
    <w:rsid w:val="00561235"/>
    <w:rsid w:val="00570B10"/>
    <w:rsid w:val="00570C5E"/>
    <w:rsid w:val="0057130F"/>
    <w:rsid w:val="005726EF"/>
    <w:rsid w:val="0057471E"/>
    <w:rsid w:val="005767FF"/>
    <w:rsid w:val="0057713D"/>
    <w:rsid w:val="00584390"/>
    <w:rsid w:val="005860DA"/>
    <w:rsid w:val="005867A7"/>
    <w:rsid w:val="00591089"/>
    <w:rsid w:val="0059173E"/>
    <w:rsid w:val="005918C1"/>
    <w:rsid w:val="00594C00"/>
    <w:rsid w:val="005A7A72"/>
    <w:rsid w:val="005C17F8"/>
    <w:rsid w:val="005C29C5"/>
    <w:rsid w:val="005D2EB9"/>
    <w:rsid w:val="005D4577"/>
    <w:rsid w:val="005D61DE"/>
    <w:rsid w:val="005D697D"/>
    <w:rsid w:val="005E0DA9"/>
    <w:rsid w:val="005E2A7E"/>
    <w:rsid w:val="005E2F1A"/>
    <w:rsid w:val="005E5E72"/>
    <w:rsid w:val="005F18F4"/>
    <w:rsid w:val="005F221B"/>
    <w:rsid w:val="005F470B"/>
    <w:rsid w:val="00606991"/>
    <w:rsid w:val="0060704E"/>
    <w:rsid w:val="00610BF7"/>
    <w:rsid w:val="006117FC"/>
    <w:rsid w:val="00611858"/>
    <w:rsid w:val="0061621F"/>
    <w:rsid w:val="0061731B"/>
    <w:rsid w:val="00620F0C"/>
    <w:rsid w:val="0062186A"/>
    <w:rsid w:val="0062220E"/>
    <w:rsid w:val="00623FF5"/>
    <w:rsid w:val="00635F49"/>
    <w:rsid w:val="00640BBC"/>
    <w:rsid w:val="00641660"/>
    <w:rsid w:val="0064240F"/>
    <w:rsid w:val="00652ECB"/>
    <w:rsid w:val="00656ACD"/>
    <w:rsid w:val="006633C4"/>
    <w:rsid w:val="006639D7"/>
    <w:rsid w:val="00664E4D"/>
    <w:rsid w:val="00666544"/>
    <w:rsid w:val="00666BF7"/>
    <w:rsid w:val="006706A4"/>
    <w:rsid w:val="00674766"/>
    <w:rsid w:val="00675C99"/>
    <w:rsid w:val="00677E90"/>
    <w:rsid w:val="0069370B"/>
    <w:rsid w:val="00693C64"/>
    <w:rsid w:val="00694AB4"/>
    <w:rsid w:val="00694B2F"/>
    <w:rsid w:val="006976A9"/>
    <w:rsid w:val="00697EAB"/>
    <w:rsid w:val="006A0568"/>
    <w:rsid w:val="006A16A6"/>
    <w:rsid w:val="006A47B8"/>
    <w:rsid w:val="006A7CD5"/>
    <w:rsid w:val="006B1787"/>
    <w:rsid w:val="006B339E"/>
    <w:rsid w:val="006B4B98"/>
    <w:rsid w:val="006B6754"/>
    <w:rsid w:val="006C31A3"/>
    <w:rsid w:val="006C41BB"/>
    <w:rsid w:val="006C48A2"/>
    <w:rsid w:val="006C58FF"/>
    <w:rsid w:val="006C69E7"/>
    <w:rsid w:val="006D0E7B"/>
    <w:rsid w:val="006D3E9C"/>
    <w:rsid w:val="006D61FA"/>
    <w:rsid w:val="006E100C"/>
    <w:rsid w:val="006E1EB0"/>
    <w:rsid w:val="006E2C2B"/>
    <w:rsid w:val="006E3C11"/>
    <w:rsid w:val="006E4368"/>
    <w:rsid w:val="006E5B4A"/>
    <w:rsid w:val="006F6D8D"/>
    <w:rsid w:val="00700BB2"/>
    <w:rsid w:val="007016B8"/>
    <w:rsid w:val="00701820"/>
    <w:rsid w:val="00702C0A"/>
    <w:rsid w:val="0070332F"/>
    <w:rsid w:val="007033DA"/>
    <w:rsid w:val="007064FC"/>
    <w:rsid w:val="00706724"/>
    <w:rsid w:val="00706BA1"/>
    <w:rsid w:val="0070700B"/>
    <w:rsid w:val="00711658"/>
    <w:rsid w:val="007129ED"/>
    <w:rsid w:val="007130EC"/>
    <w:rsid w:val="00720453"/>
    <w:rsid w:val="00721EF5"/>
    <w:rsid w:val="00722ED8"/>
    <w:rsid w:val="007259A3"/>
    <w:rsid w:val="00727719"/>
    <w:rsid w:val="00730D55"/>
    <w:rsid w:val="0073570C"/>
    <w:rsid w:val="007362FA"/>
    <w:rsid w:val="00736378"/>
    <w:rsid w:val="007373CB"/>
    <w:rsid w:val="007423CC"/>
    <w:rsid w:val="00744303"/>
    <w:rsid w:val="00745E27"/>
    <w:rsid w:val="00753C0D"/>
    <w:rsid w:val="00753F0D"/>
    <w:rsid w:val="00755E52"/>
    <w:rsid w:val="00757A8E"/>
    <w:rsid w:val="00760FAE"/>
    <w:rsid w:val="00763345"/>
    <w:rsid w:val="007732B8"/>
    <w:rsid w:val="00781259"/>
    <w:rsid w:val="00784524"/>
    <w:rsid w:val="00793235"/>
    <w:rsid w:val="00794A48"/>
    <w:rsid w:val="007960EA"/>
    <w:rsid w:val="0079739E"/>
    <w:rsid w:val="0079742D"/>
    <w:rsid w:val="007A18B5"/>
    <w:rsid w:val="007A357B"/>
    <w:rsid w:val="007A35C2"/>
    <w:rsid w:val="007B38B0"/>
    <w:rsid w:val="007B4226"/>
    <w:rsid w:val="007B5A17"/>
    <w:rsid w:val="007B660E"/>
    <w:rsid w:val="007C04CE"/>
    <w:rsid w:val="007C1B97"/>
    <w:rsid w:val="007C4BA3"/>
    <w:rsid w:val="007C5392"/>
    <w:rsid w:val="007D2337"/>
    <w:rsid w:val="007D4EA5"/>
    <w:rsid w:val="007F4FF8"/>
    <w:rsid w:val="0080189F"/>
    <w:rsid w:val="00807D4C"/>
    <w:rsid w:val="00807DCB"/>
    <w:rsid w:val="0081225A"/>
    <w:rsid w:val="008150C8"/>
    <w:rsid w:val="0082471E"/>
    <w:rsid w:val="0082500A"/>
    <w:rsid w:val="00825720"/>
    <w:rsid w:val="00825F49"/>
    <w:rsid w:val="00826B7C"/>
    <w:rsid w:val="00831961"/>
    <w:rsid w:val="00832454"/>
    <w:rsid w:val="00833265"/>
    <w:rsid w:val="00836927"/>
    <w:rsid w:val="00836A00"/>
    <w:rsid w:val="00840896"/>
    <w:rsid w:val="0084464C"/>
    <w:rsid w:val="00850633"/>
    <w:rsid w:val="008521B5"/>
    <w:rsid w:val="008530E2"/>
    <w:rsid w:val="00853B8D"/>
    <w:rsid w:val="00854212"/>
    <w:rsid w:val="00854C04"/>
    <w:rsid w:val="00856AD4"/>
    <w:rsid w:val="00860B6E"/>
    <w:rsid w:val="00863F57"/>
    <w:rsid w:val="0086420D"/>
    <w:rsid w:val="008648A1"/>
    <w:rsid w:val="00865C3C"/>
    <w:rsid w:val="008665AB"/>
    <w:rsid w:val="00873DA6"/>
    <w:rsid w:val="0087485A"/>
    <w:rsid w:val="00877055"/>
    <w:rsid w:val="00885D2A"/>
    <w:rsid w:val="00886376"/>
    <w:rsid w:val="00891580"/>
    <w:rsid w:val="008A48EF"/>
    <w:rsid w:val="008B1F83"/>
    <w:rsid w:val="008B2DA2"/>
    <w:rsid w:val="008B6A3A"/>
    <w:rsid w:val="008B7A24"/>
    <w:rsid w:val="008C50DC"/>
    <w:rsid w:val="008C7CD5"/>
    <w:rsid w:val="008D027B"/>
    <w:rsid w:val="008D071D"/>
    <w:rsid w:val="008D2581"/>
    <w:rsid w:val="008D3787"/>
    <w:rsid w:val="008D6C7E"/>
    <w:rsid w:val="008E2805"/>
    <w:rsid w:val="008E3317"/>
    <w:rsid w:val="008E4237"/>
    <w:rsid w:val="008E540A"/>
    <w:rsid w:val="008F111B"/>
    <w:rsid w:val="008F6FC2"/>
    <w:rsid w:val="008F744A"/>
    <w:rsid w:val="00900660"/>
    <w:rsid w:val="009009B6"/>
    <w:rsid w:val="009075BB"/>
    <w:rsid w:val="00907DFA"/>
    <w:rsid w:val="009126BF"/>
    <w:rsid w:val="00912BF8"/>
    <w:rsid w:val="00913867"/>
    <w:rsid w:val="009145B4"/>
    <w:rsid w:val="00915665"/>
    <w:rsid w:val="00915795"/>
    <w:rsid w:val="00916D36"/>
    <w:rsid w:val="00921A3D"/>
    <w:rsid w:val="00923263"/>
    <w:rsid w:val="00927411"/>
    <w:rsid w:val="00927607"/>
    <w:rsid w:val="0093136F"/>
    <w:rsid w:val="00933923"/>
    <w:rsid w:val="00940C6D"/>
    <w:rsid w:val="009502AA"/>
    <w:rsid w:val="0095120F"/>
    <w:rsid w:val="00952C0B"/>
    <w:rsid w:val="00952D27"/>
    <w:rsid w:val="0095333C"/>
    <w:rsid w:val="00953528"/>
    <w:rsid w:val="00956D30"/>
    <w:rsid w:val="009613F8"/>
    <w:rsid w:val="00964ADF"/>
    <w:rsid w:val="00966559"/>
    <w:rsid w:val="0097011C"/>
    <w:rsid w:val="00975C59"/>
    <w:rsid w:val="00980A7A"/>
    <w:rsid w:val="009814E3"/>
    <w:rsid w:val="00983467"/>
    <w:rsid w:val="00985EC8"/>
    <w:rsid w:val="009877CC"/>
    <w:rsid w:val="009917E2"/>
    <w:rsid w:val="009922B0"/>
    <w:rsid w:val="009944FA"/>
    <w:rsid w:val="009959B0"/>
    <w:rsid w:val="0099682C"/>
    <w:rsid w:val="009A1A07"/>
    <w:rsid w:val="009A1A54"/>
    <w:rsid w:val="009B14AF"/>
    <w:rsid w:val="009B6975"/>
    <w:rsid w:val="009C7A5B"/>
    <w:rsid w:val="009D09B9"/>
    <w:rsid w:val="009D0ED7"/>
    <w:rsid w:val="009D114C"/>
    <w:rsid w:val="009D22E2"/>
    <w:rsid w:val="009D2AC1"/>
    <w:rsid w:val="009E037A"/>
    <w:rsid w:val="009E5F8B"/>
    <w:rsid w:val="009F5E57"/>
    <w:rsid w:val="009F6A35"/>
    <w:rsid w:val="009F7F20"/>
    <w:rsid w:val="00A01261"/>
    <w:rsid w:val="00A0355F"/>
    <w:rsid w:val="00A0491E"/>
    <w:rsid w:val="00A05D46"/>
    <w:rsid w:val="00A16547"/>
    <w:rsid w:val="00A209DF"/>
    <w:rsid w:val="00A21522"/>
    <w:rsid w:val="00A239BC"/>
    <w:rsid w:val="00A27E95"/>
    <w:rsid w:val="00A36B25"/>
    <w:rsid w:val="00A41882"/>
    <w:rsid w:val="00A5162E"/>
    <w:rsid w:val="00A55B97"/>
    <w:rsid w:val="00A57681"/>
    <w:rsid w:val="00A66A16"/>
    <w:rsid w:val="00A7397E"/>
    <w:rsid w:val="00A81ED5"/>
    <w:rsid w:val="00A86C6E"/>
    <w:rsid w:val="00A91644"/>
    <w:rsid w:val="00A91F48"/>
    <w:rsid w:val="00A93058"/>
    <w:rsid w:val="00A94899"/>
    <w:rsid w:val="00AA4794"/>
    <w:rsid w:val="00AA57A6"/>
    <w:rsid w:val="00AA77EC"/>
    <w:rsid w:val="00AB0516"/>
    <w:rsid w:val="00AB42DA"/>
    <w:rsid w:val="00AB61CC"/>
    <w:rsid w:val="00AB677E"/>
    <w:rsid w:val="00AC1B7C"/>
    <w:rsid w:val="00AC4F64"/>
    <w:rsid w:val="00AC5735"/>
    <w:rsid w:val="00AC63A3"/>
    <w:rsid w:val="00AC7B49"/>
    <w:rsid w:val="00AD1225"/>
    <w:rsid w:val="00AD1421"/>
    <w:rsid w:val="00AD2CD7"/>
    <w:rsid w:val="00AD3F25"/>
    <w:rsid w:val="00AD55D7"/>
    <w:rsid w:val="00AE1774"/>
    <w:rsid w:val="00AE2B26"/>
    <w:rsid w:val="00AE4508"/>
    <w:rsid w:val="00AE641F"/>
    <w:rsid w:val="00AF2518"/>
    <w:rsid w:val="00AF3087"/>
    <w:rsid w:val="00B00F23"/>
    <w:rsid w:val="00B02B7A"/>
    <w:rsid w:val="00B1493F"/>
    <w:rsid w:val="00B14B94"/>
    <w:rsid w:val="00B15112"/>
    <w:rsid w:val="00B1644D"/>
    <w:rsid w:val="00B166F3"/>
    <w:rsid w:val="00B17787"/>
    <w:rsid w:val="00B2060A"/>
    <w:rsid w:val="00B303C3"/>
    <w:rsid w:val="00B3058C"/>
    <w:rsid w:val="00B36C34"/>
    <w:rsid w:val="00B37703"/>
    <w:rsid w:val="00B40775"/>
    <w:rsid w:val="00B42C49"/>
    <w:rsid w:val="00B449A7"/>
    <w:rsid w:val="00B46D8F"/>
    <w:rsid w:val="00B500ED"/>
    <w:rsid w:val="00B50501"/>
    <w:rsid w:val="00B52681"/>
    <w:rsid w:val="00B5282D"/>
    <w:rsid w:val="00B64018"/>
    <w:rsid w:val="00B65741"/>
    <w:rsid w:val="00B70CE4"/>
    <w:rsid w:val="00B75B6B"/>
    <w:rsid w:val="00B779EF"/>
    <w:rsid w:val="00B84369"/>
    <w:rsid w:val="00B850C6"/>
    <w:rsid w:val="00B87539"/>
    <w:rsid w:val="00B8778B"/>
    <w:rsid w:val="00B87E44"/>
    <w:rsid w:val="00B90A19"/>
    <w:rsid w:val="00B90E59"/>
    <w:rsid w:val="00B91DE0"/>
    <w:rsid w:val="00B95E71"/>
    <w:rsid w:val="00B96EE0"/>
    <w:rsid w:val="00BA1C9F"/>
    <w:rsid w:val="00BA2E60"/>
    <w:rsid w:val="00BA6156"/>
    <w:rsid w:val="00BB18F8"/>
    <w:rsid w:val="00BB3C6E"/>
    <w:rsid w:val="00BB4F44"/>
    <w:rsid w:val="00BC6F80"/>
    <w:rsid w:val="00BD05FD"/>
    <w:rsid w:val="00BD0AF3"/>
    <w:rsid w:val="00BD2E19"/>
    <w:rsid w:val="00BD5101"/>
    <w:rsid w:val="00BD6990"/>
    <w:rsid w:val="00BD69DB"/>
    <w:rsid w:val="00BD6E81"/>
    <w:rsid w:val="00BD7ACC"/>
    <w:rsid w:val="00BE416F"/>
    <w:rsid w:val="00BF2B6B"/>
    <w:rsid w:val="00BF39B8"/>
    <w:rsid w:val="00BF7589"/>
    <w:rsid w:val="00C072FB"/>
    <w:rsid w:val="00C07813"/>
    <w:rsid w:val="00C101D6"/>
    <w:rsid w:val="00C16AA5"/>
    <w:rsid w:val="00C17B57"/>
    <w:rsid w:val="00C204FD"/>
    <w:rsid w:val="00C231D1"/>
    <w:rsid w:val="00C2341F"/>
    <w:rsid w:val="00C254E0"/>
    <w:rsid w:val="00C300E4"/>
    <w:rsid w:val="00C301AE"/>
    <w:rsid w:val="00C3192D"/>
    <w:rsid w:val="00C346E4"/>
    <w:rsid w:val="00C35E81"/>
    <w:rsid w:val="00C37225"/>
    <w:rsid w:val="00C42B2B"/>
    <w:rsid w:val="00C4415A"/>
    <w:rsid w:val="00C44206"/>
    <w:rsid w:val="00C46733"/>
    <w:rsid w:val="00C46C30"/>
    <w:rsid w:val="00C46F30"/>
    <w:rsid w:val="00C471D0"/>
    <w:rsid w:val="00C47703"/>
    <w:rsid w:val="00C47EF6"/>
    <w:rsid w:val="00C5115E"/>
    <w:rsid w:val="00C6185E"/>
    <w:rsid w:val="00C6282C"/>
    <w:rsid w:val="00C63AF7"/>
    <w:rsid w:val="00C6617F"/>
    <w:rsid w:val="00C66DA9"/>
    <w:rsid w:val="00C6762E"/>
    <w:rsid w:val="00C7449F"/>
    <w:rsid w:val="00C8502F"/>
    <w:rsid w:val="00C85C57"/>
    <w:rsid w:val="00C87532"/>
    <w:rsid w:val="00C901A9"/>
    <w:rsid w:val="00C90E40"/>
    <w:rsid w:val="00C90EBC"/>
    <w:rsid w:val="00C940FC"/>
    <w:rsid w:val="00CB4396"/>
    <w:rsid w:val="00CB4D8E"/>
    <w:rsid w:val="00CB54B3"/>
    <w:rsid w:val="00CB5B68"/>
    <w:rsid w:val="00CC0450"/>
    <w:rsid w:val="00CC418A"/>
    <w:rsid w:val="00CC6285"/>
    <w:rsid w:val="00CC6298"/>
    <w:rsid w:val="00CD1621"/>
    <w:rsid w:val="00CD50A9"/>
    <w:rsid w:val="00CD6EB1"/>
    <w:rsid w:val="00CE3828"/>
    <w:rsid w:val="00CE3910"/>
    <w:rsid w:val="00CE4AA0"/>
    <w:rsid w:val="00CE5725"/>
    <w:rsid w:val="00CE7BA1"/>
    <w:rsid w:val="00CF0809"/>
    <w:rsid w:val="00CF2EFE"/>
    <w:rsid w:val="00D015BE"/>
    <w:rsid w:val="00D040EB"/>
    <w:rsid w:val="00D116E7"/>
    <w:rsid w:val="00D21A3A"/>
    <w:rsid w:val="00D225D4"/>
    <w:rsid w:val="00D30DBB"/>
    <w:rsid w:val="00D44CEA"/>
    <w:rsid w:val="00D45673"/>
    <w:rsid w:val="00D45EFA"/>
    <w:rsid w:val="00D54736"/>
    <w:rsid w:val="00D57978"/>
    <w:rsid w:val="00D608BA"/>
    <w:rsid w:val="00D63AD8"/>
    <w:rsid w:val="00D66EB3"/>
    <w:rsid w:val="00D67DF3"/>
    <w:rsid w:val="00D71885"/>
    <w:rsid w:val="00D71BE0"/>
    <w:rsid w:val="00D7202C"/>
    <w:rsid w:val="00D75554"/>
    <w:rsid w:val="00D8016D"/>
    <w:rsid w:val="00D86928"/>
    <w:rsid w:val="00D97859"/>
    <w:rsid w:val="00DA1A33"/>
    <w:rsid w:val="00DA2201"/>
    <w:rsid w:val="00DA4868"/>
    <w:rsid w:val="00DB5857"/>
    <w:rsid w:val="00DD215B"/>
    <w:rsid w:val="00DD3864"/>
    <w:rsid w:val="00DD50B3"/>
    <w:rsid w:val="00DE0B54"/>
    <w:rsid w:val="00DE6197"/>
    <w:rsid w:val="00DE6F3E"/>
    <w:rsid w:val="00DF1779"/>
    <w:rsid w:val="00DF427D"/>
    <w:rsid w:val="00E02792"/>
    <w:rsid w:val="00E04EE1"/>
    <w:rsid w:val="00E15ED2"/>
    <w:rsid w:val="00E20376"/>
    <w:rsid w:val="00E217CB"/>
    <w:rsid w:val="00E24F5C"/>
    <w:rsid w:val="00E34889"/>
    <w:rsid w:val="00E34FA3"/>
    <w:rsid w:val="00E35CB1"/>
    <w:rsid w:val="00E510D8"/>
    <w:rsid w:val="00E520C3"/>
    <w:rsid w:val="00E534AE"/>
    <w:rsid w:val="00E57327"/>
    <w:rsid w:val="00E64847"/>
    <w:rsid w:val="00E64CDC"/>
    <w:rsid w:val="00E6730A"/>
    <w:rsid w:val="00E72858"/>
    <w:rsid w:val="00E73038"/>
    <w:rsid w:val="00E7341B"/>
    <w:rsid w:val="00E74AFD"/>
    <w:rsid w:val="00E76911"/>
    <w:rsid w:val="00E77A33"/>
    <w:rsid w:val="00E83E04"/>
    <w:rsid w:val="00E8419C"/>
    <w:rsid w:val="00E86654"/>
    <w:rsid w:val="00E9381C"/>
    <w:rsid w:val="00E948D2"/>
    <w:rsid w:val="00E96054"/>
    <w:rsid w:val="00EA1094"/>
    <w:rsid w:val="00EA12B2"/>
    <w:rsid w:val="00EA1BE8"/>
    <w:rsid w:val="00EB41A1"/>
    <w:rsid w:val="00EC7842"/>
    <w:rsid w:val="00EC7C25"/>
    <w:rsid w:val="00ED1149"/>
    <w:rsid w:val="00ED7011"/>
    <w:rsid w:val="00ED7233"/>
    <w:rsid w:val="00ED736D"/>
    <w:rsid w:val="00EE221E"/>
    <w:rsid w:val="00EE3B6C"/>
    <w:rsid w:val="00EE4479"/>
    <w:rsid w:val="00EE5236"/>
    <w:rsid w:val="00EE6B59"/>
    <w:rsid w:val="00EF1A74"/>
    <w:rsid w:val="00EF2863"/>
    <w:rsid w:val="00EF2DF2"/>
    <w:rsid w:val="00EF5465"/>
    <w:rsid w:val="00F01B6A"/>
    <w:rsid w:val="00F01F2E"/>
    <w:rsid w:val="00F02261"/>
    <w:rsid w:val="00F022D7"/>
    <w:rsid w:val="00F1038A"/>
    <w:rsid w:val="00F11091"/>
    <w:rsid w:val="00F127ED"/>
    <w:rsid w:val="00F12848"/>
    <w:rsid w:val="00F12BA5"/>
    <w:rsid w:val="00F14558"/>
    <w:rsid w:val="00F1572E"/>
    <w:rsid w:val="00F21456"/>
    <w:rsid w:val="00F225D4"/>
    <w:rsid w:val="00F24580"/>
    <w:rsid w:val="00F245AC"/>
    <w:rsid w:val="00F33319"/>
    <w:rsid w:val="00F365CB"/>
    <w:rsid w:val="00F36A86"/>
    <w:rsid w:val="00F41363"/>
    <w:rsid w:val="00F44A76"/>
    <w:rsid w:val="00F527E8"/>
    <w:rsid w:val="00F54293"/>
    <w:rsid w:val="00F55127"/>
    <w:rsid w:val="00F551F7"/>
    <w:rsid w:val="00F55393"/>
    <w:rsid w:val="00F55CFB"/>
    <w:rsid w:val="00F6286D"/>
    <w:rsid w:val="00F641BF"/>
    <w:rsid w:val="00F65338"/>
    <w:rsid w:val="00F66B2E"/>
    <w:rsid w:val="00F6773F"/>
    <w:rsid w:val="00F71289"/>
    <w:rsid w:val="00F713EF"/>
    <w:rsid w:val="00F77DEA"/>
    <w:rsid w:val="00F81025"/>
    <w:rsid w:val="00F81A68"/>
    <w:rsid w:val="00F85A71"/>
    <w:rsid w:val="00F86A11"/>
    <w:rsid w:val="00F87F84"/>
    <w:rsid w:val="00F92D87"/>
    <w:rsid w:val="00F96497"/>
    <w:rsid w:val="00FA20DF"/>
    <w:rsid w:val="00FA2CFF"/>
    <w:rsid w:val="00FA7801"/>
    <w:rsid w:val="00FB1B9A"/>
    <w:rsid w:val="00FB4346"/>
    <w:rsid w:val="00FC35A1"/>
    <w:rsid w:val="00FC369E"/>
    <w:rsid w:val="00FC4657"/>
    <w:rsid w:val="00FC7E1D"/>
    <w:rsid w:val="00FD0536"/>
    <w:rsid w:val="00FD0B42"/>
    <w:rsid w:val="00FD472E"/>
    <w:rsid w:val="00FD6149"/>
    <w:rsid w:val="00FD69F5"/>
    <w:rsid w:val="00FE0CD8"/>
    <w:rsid w:val="00FF040F"/>
    <w:rsid w:val="00FF0C9E"/>
    <w:rsid w:val="00FF43E8"/>
    <w:rsid w:val="00FF47B3"/>
    <w:rsid w:val="00FF6953"/>
    <w:rsid w:val="00FF7A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2B181"/>
  <w15:docId w15:val="{4D6FBCCE-256B-46E7-8C43-1C75C4975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5176B7"/>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C6617F"/>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0C4F0E"/>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5176B7"/>
    <w:rPr>
      <w:rFonts w:ascii="Times New Roman" w:eastAsiaTheme="majorEastAsia" w:hAnsi="Times New Roman" w:cstheme="majorBidi"/>
      <w:b/>
      <w:sz w:val="28"/>
      <w:szCs w:val="32"/>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paragraph" w:styleId="NoSpacing">
    <w:name w:val="No Spacing"/>
    <w:link w:val="NoSpacingChar"/>
    <w:uiPriority w:val="1"/>
    <w:qFormat/>
    <w:rsid w:val="00301B97"/>
    <w:pPr>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character" w:customStyle="1" w:styleId="Heading2Char">
    <w:name w:val="Heading 2 Char"/>
    <w:aliases w:val="Sub BAB 1.1 Char"/>
    <w:basedOn w:val="DefaultParagraphFont"/>
    <w:link w:val="Heading2"/>
    <w:uiPriority w:val="9"/>
    <w:rsid w:val="00C6617F"/>
    <w:rPr>
      <w:rFonts w:ascii="Times New Roman" w:eastAsiaTheme="majorEastAsia" w:hAnsi="Times New Roman" w:cstheme="majorBidi"/>
      <w:b/>
      <w:sz w:val="26"/>
      <w:szCs w:val="26"/>
    </w:rPr>
  </w:style>
  <w:style w:type="paragraph" w:styleId="Subtitle">
    <w:name w:val="Subtitle"/>
    <w:aliases w:val="Gambar 1.1"/>
    <w:basedOn w:val="NoSpacing"/>
    <w:next w:val="NoSpacing"/>
    <w:link w:val="SubtitleChar"/>
    <w:uiPriority w:val="11"/>
    <w:qFormat/>
    <w:rsid w:val="00DE6197"/>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DE6197"/>
    <w:rPr>
      <w:rFonts w:ascii="Times New Roman" w:eastAsiaTheme="minorEastAsia" w:hAnsi="Times New Roman"/>
      <w:b/>
      <w:spacing w:val="15"/>
    </w:rPr>
  </w:style>
  <w:style w:type="paragraph" w:customStyle="1" w:styleId="Gambar41">
    <w:name w:val="Gambar 4.1"/>
    <w:basedOn w:val="Gambar31"/>
    <w:next w:val="NoSpacing"/>
    <w:link w:val="Gambar41Char"/>
    <w:qFormat/>
    <w:rsid w:val="008665AB"/>
    <w:pPr>
      <w:numPr>
        <w:numId w:val="3"/>
      </w:numPr>
    </w:pPr>
    <w:rPr>
      <w:rFonts w:eastAsiaTheme="minorEastAsia"/>
      <w:spacing w:val="15"/>
    </w:rPr>
  </w:style>
  <w:style w:type="character" w:customStyle="1" w:styleId="Heading3Char">
    <w:name w:val="Heading 3 Char"/>
    <w:aliases w:val="Sub BAB 1.2 Char"/>
    <w:basedOn w:val="DefaultParagraphFont"/>
    <w:link w:val="Heading3"/>
    <w:uiPriority w:val="9"/>
    <w:rsid w:val="000C4F0E"/>
    <w:rPr>
      <w:rFonts w:ascii="Times New Roman" w:eastAsiaTheme="majorEastAsia" w:hAnsi="Times New Roman" w:cstheme="majorBidi"/>
      <w:sz w:val="24"/>
      <w:szCs w:val="24"/>
    </w:rPr>
  </w:style>
  <w:style w:type="character" w:customStyle="1" w:styleId="Gambar41Char">
    <w:name w:val="Gambar 4.1 Char"/>
    <w:basedOn w:val="SubtitleChar"/>
    <w:link w:val="Gambar41"/>
    <w:rsid w:val="008665AB"/>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B166F3"/>
    <w:pPr>
      <w:tabs>
        <w:tab w:val="left" w:pos="1560"/>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B166F3"/>
    <w:pPr>
      <w:tabs>
        <w:tab w:val="left" w:pos="851"/>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B166F3"/>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customStyle="1" w:styleId="TabelBab2">
    <w:name w:val="Tabel Bab 2"/>
    <w:basedOn w:val="NoSpacing"/>
    <w:next w:val="NoSpacing"/>
    <w:link w:val="TabelBab2Char"/>
    <w:qFormat/>
    <w:rsid w:val="00AD1225"/>
    <w:pPr>
      <w:numPr>
        <w:numId w:val="6"/>
      </w:numPr>
      <w:spacing w:line="360" w:lineRule="auto"/>
      <w:jc w:val="center"/>
    </w:pPr>
    <w:rPr>
      <w:rFonts w:ascii="Times New Roman" w:hAnsi="Times New Roman" w:cs="Times New Roman"/>
      <w:szCs w:val="24"/>
      <w:lang w:val="id-ID"/>
    </w:rPr>
  </w:style>
  <w:style w:type="paragraph" w:customStyle="1" w:styleId="Gambar21">
    <w:name w:val="Gambar 2.1"/>
    <w:basedOn w:val="NoSpacing"/>
    <w:next w:val="NoSpacing"/>
    <w:link w:val="Gambar21Char"/>
    <w:qFormat/>
    <w:rsid w:val="00AD1225"/>
    <w:pPr>
      <w:numPr>
        <w:numId w:val="7"/>
      </w:numPr>
      <w:spacing w:line="360" w:lineRule="auto"/>
      <w:jc w:val="center"/>
    </w:pPr>
    <w:rPr>
      <w:rFonts w:ascii="Times New Roman" w:hAnsi="Times New Roman" w:cs="Times New Roman"/>
      <w:szCs w:val="24"/>
      <w:lang w:val="id-ID"/>
    </w:rPr>
  </w:style>
  <w:style w:type="character" w:customStyle="1" w:styleId="NoSpacingChar">
    <w:name w:val="No Spacing Char"/>
    <w:basedOn w:val="DefaultParagraphFont"/>
    <w:link w:val="NoSpacing"/>
    <w:uiPriority w:val="1"/>
    <w:rsid w:val="00E64CDC"/>
  </w:style>
  <w:style w:type="character" w:customStyle="1" w:styleId="TabelBab2Char">
    <w:name w:val="Tabel Bab 2 Char"/>
    <w:basedOn w:val="NoSpacingChar"/>
    <w:link w:val="TabelBab2"/>
    <w:rsid w:val="00AD1225"/>
    <w:rPr>
      <w:rFonts w:ascii="Times New Roman" w:hAnsi="Times New Roman" w:cs="Times New Roman"/>
      <w:szCs w:val="24"/>
      <w:lang w:val="id-ID"/>
    </w:rPr>
  </w:style>
  <w:style w:type="paragraph" w:customStyle="1" w:styleId="Gambar31">
    <w:name w:val="Gambar 3.1"/>
    <w:basedOn w:val="NoSpacing"/>
    <w:next w:val="NoSpacing"/>
    <w:link w:val="Gambar31Char"/>
    <w:qFormat/>
    <w:rsid w:val="00AD1225"/>
    <w:pPr>
      <w:numPr>
        <w:numId w:val="8"/>
      </w:numPr>
      <w:spacing w:line="360" w:lineRule="auto"/>
      <w:jc w:val="center"/>
    </w:pPr>
    <w:rPr>
      <w:rFonts w:ascii="Times New Roman" w:hAnsi="Times New Roman"/>
      <w:lang w:val="id-ID"/>
    </w:rPr>
  </w:style>
  <w:style w:type="character" w:customStyle="1" w:styleId="Gambar21Char">
    <w:name w:val="Gambar 2.1 Char"/>
    <w:basedOn w:val="NoSpacingChar"/>
    <w:link w:val="Gambar21"/>
    <w:rsid w:val="00AD1225"/>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9"/>
      </w:numPr>
    </w:pPr>
  </w:style>
  <w:style w:type="character" w:customStyle="1" w:styleId="Gambar31Char">
    <w:name w:val="Gambar 3.1 Char"/>
    <w:basedOn w:val="NoSpacingChar"/>
    <w:link w:val="Gambar31"/>
    <w:rsid w:val="00AD1225"/>
    <w:rPr>
      <w:rFonts w:ascii="Times New Roman" w:hAnsi="Times New Roman"/>
      <w:lang w:val="id-ID"/>
    </w:rPr>
  </w:style>
  <w:style w:type="paragraph" w:customStyle="1" w:styleId="Tabel1">
    <w:name w:val="Tabel 1"/>
    <w:basedOn w:val="NoSpacing"/>
    <w:next w:val="NoSpacing"/>
    <w:link w:val="Tabel1Char"/>
    <w:qFormat/>
    <w:rsid w:val="00AD1225"/>
    <w:pPr>
      <w:numPr>
        <w:numId w:val="10"/>
      </w:numPr>
      <w:spacing w:line="360" w:lineRule="auto"/>
      <w:jc w:val="center"/>
    </w:pPr>
    <w:rPr>
      <w:rFonts w:ascii="Times New Roman" w:hAnsi="Times New Roman"/>
    </w:r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41">
    <w:name w:val="Tabel 4.1"/>
    <w:basedOn w:val="NoSpacing"/>
    <w:next w:val="NoSpacing"/>
    <w:link w:val="Tabel41Char"/>
    <w:qFormat/>
    <w:rsid w:val="00AD1225"/>
    <w:pPr>
      <w:numPr>
        <w:numId w:val="11"/>
      </w:numPr>
      <w:jc w:val="center"/>
    </w:pPr>
    <w:rPr>
      <w:rFonts w:ascii="Times New Roman" w:hAnsi="Times New Roman"/>
    </w:rPr>
  </w:style>
  <w:style w:type="character" w:customStyle="1" w:styleId="Tabel1Char">
    <w:name w:val="Tabel 1 Char"/>
    <w:basedOn w:val="NoSpacingChar"/>
    <w:link w:val="Tabel1"/>
    <w:rsid w:val="00AD1225"/>
    <w:rPr>
      <w:rFonts w:ascii="Times New Roman" w:hAnsi="Times New Roman"/>
    </w:rPr>
  </w:style>
  <w:style w:type="character" w:customStyle="1" w:styleId="Tabel41Char">
    <w:name w:val="Tabel 4.1 Char"/>
    <w:basedOn w:val="NoSpacingChar"/>
    <w:link w:val="Tabel41"/>
    <w:rsid w:val="00AD1225"/>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styleId="Caption">
    <w:name w:val="caption"/>
    <w:basedOn w:val="Normal"/>
    <w:next w:val="Normal"/>
    <w:uiPriority w:val="35"/>
    <w:unhideWhenUsed/>
    <w:qFormat/>
    <w:rsid w:val="009814E3"/>
    <w:pPr>
      <w:spacing w:after="200" w:line="240" w:lineRule="auto"/>
      <w:jc w:val="center"/>
    </w:pPr>
    <w:rPr>
      <w:rFonts w:ascii="Times New Roman" w:hAnsi="Times New Roman"/>
      <w:iCs/>
      <w:sz w:val="24"/>
      <w:szCs w:val="18"/>
    </w:rPr>
  </w:style>
  <w:style w:type="paragraph" w:styleId="NormalWeb">
    <w:name w:val="Normal (Web)"/>
    <w:basedOn w:val="Normal"/>
    <w:uiPriority w:val="99"/>
    <w:semiHidden/>
    <w:unhideWhenUsed/>
    <w:rsid w:val="00133523"/>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9F6A35"/>
    <w:rPr>
      <w:color w:val="808080"/>
    </w:rPr>
  </w:style>
  <w:style w:type="character" w:styleId="Strong">
    <w:name w:val="Strong"/>
    <w:basedOn w:val="DefaultParagraphFont"/>
    <w:uiPriority w:val="22"/>
    <w:qFormat/>
    <w:rsid w:val="00FA2C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29168">
      <w:bodyDiv w:val="1"/>
      <w:marLeft w:val="0"/>
      <w:marRight w:val="0"/>
      <w:marTop w:val="0"/>
      <w:marBottom w:val="0"/>
      <w:divBdr>
        <w:top w:val="none" w:sz="0" w:space="0" w:color="auto"/>
        <w:left w:val="none" w:sz="0" w:space="0" w:color="auto"/>
        <w:bottom w:val="none" w:sz="0" w:space="0" w:color="auto"/>
        <w:right w:val="none" w:sz="0" w:space="0" w:color="auto"/>
      </w:divBdr>
    </w:div>
    <w:div w:id="56129024">
      <w:bodyDiv w:val="1"/>
      <w:marLeft w:val="0"/>
      <w:marRight w:val="0"/>
      <w:marTop w:val="0"/>
      <w:marBottom w:val="0"/>
      <w:divBdr>
        <w:top w:val="none" w:sz="0" w:space="0" w:color="auto"/>
        <w:left w:val="none" w:sz="0" w:space="0" w:color="auto"/>
        <w:bottom w:val="none" w:sz="0" w:space="0" w:color="auto"/>
        <w:right w:val="none" w:sz="0" w:space="0" w:color="auto"/>
      </w:divBdr>
    </w:div>
    <w:div w:id="114759145">
      <w:bodyDiv w:val="1"/>
      <w:marLeft w:val="0"/>
      <w:marRight w:val="0"/>
      <w:marTop w:val="0"/>
      <w:marBottom w:val="0"/>
      <w:divBdr>
        <w:top w:val="none" w:sz="0" w:space="0" w:color="auto"/>
        <w:left w:val="none" w:sz="0" w:space="0" w:color="auto"/>
        <w:bottom w:val="none" w:sz="0" w:space="0" w:color="auto"/>
        <w:right w:val="none" w:sz="0" w:space="0" w:color="auto"/>
      </w:divBdr>
    </w:div>
    <w:div w:id="127941606">
      <w:bodyDiv w:val="1"/>
      <w:marLeft w:val="0"/>
      <w:marRight w:val="0"/>
      <w:marTop w:val="0"/>
      <w:marBottom w:val="0"/>
      <w:divBdr>
        <w:top w:val="none" w:sz="0" w:space="0" w:color="auto"/>
        <w:left w:val="none" w:sz="0" w:space="0" w:color="auto"/>
        <w:bottom w:val="none" w:sz="0" w:space="0" w:color="auto"/>
        <w:right w:val="none" w:sz="0" w:space="0" w:color="auto"/>
      </w:divBdr>
    </w:div>
    <w:div w:id="230163597">
      <w:bodyDiv w:val="1"/>
      <w:marLeft w:val="0"/>
      <w:marRight w:val="0"/>
      <w:marTop w:val="0"/>
      <w:marBottom w:val="0"/>
      <w:divBdr>
        <w:top w:val="none" w:sz="0" w:space="0" w:color="auto"/>
        <w:left w:val="none" w:sz="0" w:space="0" w:color="auto"/>
        <w:bottom w:val="none" w:sz="0" w:space="0" w:color="auto"/>
        <w:right w:val="none" w:sz="0" w:space="0" w:color="auto"/>
      </w:divBdr>
      <w:divsChild>
        <w:div w:id="942303326">
          <w:marLeft w:val="0"/>
          <w:marRight w:val="0"/>
          <w:marTop w:val="0"/>
          <w:marBottom w:val="0"/>
          <w:divBdr>
            <w:top w:val="none" w:sz="0" w:space="0" w:color="auto"/>
            <w:left w:val="none" w:sz="0" w:space="0" w:color="auto"/>
            <w:bottom w:val="none" w:sz="0" w:space="0" w:color="auto"/>
            <w:right w:val="none" w:sz="0" w:space="0" w:color="auto"/>
          </w:divBdr>
          <w:divsChild>
            <w:div w:id="2147311764">
              <w:marLeft w:val="0"/>
              <w:marRight w:val="0"/>
              <w:marTop w:val="0"/>
              <w:marBottom w:val="0"/>
              <w:divBdr>
                <w:top w:val="none" w:sz="0" w:space="0" w:color="auto"/>
                <w:left w:val="none" w:sz="0" w:space="0" w:color="auto"/>
                <w:bottom w:val="none" w:sz="0" w:space="0" w:color="auto"/>
                <w:right w:val="none" w:sz="0" w:space="0" w:color="auto"/>
              </w:divBdr>
              <w:divsChild>
                <w:div w:id="1504121420">
                  <w:marLeft w:val="0"/>
                  <w:marRight w:val="0"/>
                  <w:marTop w:val="0"/>
                  <w:marBottom w:val="0"/>
                  <w:divBdr>
                    <w:top w:val="none" w:sz="0" w:space="0" w:color="auto"/>
                    <w:left w:val="none" w:sz="0" w:space="0" w:color="auto"/>
                    <w:bottom w:val="none" w:sz="0" w:space="0" w:color="auto"/>
                    <w:right w:val="none" w:sz="0" w:space="0" w:color="auto"/>
                  </w:divBdr>
                  <w:divsChild>
                    <w:div w:id="6961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255597">
      <w:bodyDiv w:val="1"/>
      <w:marLeft w:val="0"/>
      <w:marRight w:val="0"/>
      <w:marTop w:val="0"/>
      <w:marBottom w:val="0"/>
      <w:divBdr>
        <w:top w:val="none" w:sz="0" w:space="0" w:color="auto"/>
        <w:left w:val="none" w:sz="0" w:space="0" w:color="auto"/>
        <w:bottom w:val="none" w:sz="0" w:space="0" w:color="auto"/>
        <w:right w:val="none" w:sz="0" w:space="0" w:color="auto"/>
      </w:divBdr>
    </w:div>
    <w:div w:id="357198822">
      <w:bodyDiv w:val="1"/>
      <w:marLeft w:val="0"/>
      <w:marRight w:val="0"/>
      <w:marTop w:val="0"/>
      <w:marBottom w:val="0"/>
      <w:divBdr>
        <w:top w:val="none" w:sz="0" w:space="0" w:color="auto"/>
        <w:left w:val="none" w:sz="0" w:space="0" w:color="auto"/>
        <w:bottom w:val="none" w:sz="0" w:space="0" w:color="auto"/>
        <w:right w:val="none" w:sz="0" w:space="0" w:color="auto"/>
      </w:divBdr>
      <w:divsChild>
        <w:div w:id="1122991660">
          <w:marLeft w:val="0"/>
          <w:marRight w:val="0"/>
          <w:marTop w:val="0"/>
          <w:marBottom w:val="0"/>
          <w:divBdr>
            <w:top w:val="none" w:sz="0" w:space="0" w:color="auto"/>
            <w:left w:val="none" w:sz="0" w:space="0" w:color="auto"/>
            <w:bottom w:val="none" w:sz="0" w:space="0" w:color="auto"/>
            <w:right w:val="none" w:sz="0" w:space="0" w:color="auto"/>
          </w:divBdr>
          <w:divsChild>
            <w:div w:id="1675914316">
              <w:marLeft w:val="0"/>
              <w:marRight w:val="0"/>
              <w:marTop w:val="0"/>
              <w:marBottom w:val="0"/>
              <w:divBdr>
                <w:top w:val="none" w:sz="0" w:space="0" w:color="auto"/>
                <w:left w:val="none" w:sz="0" w:space="0" w:color="auto"/>
                <w:bottom w:val="none" w:sz="0" w:space="0" w:color="auto"/>
                <w:right w:val="none" w:sz="0" w:space="0" w:color="auto"/>
              </w:divBdr>
              <w:divsChild>
                <w:div w:id="37828181">
                  <w:marLeft w:val="0"/>
                  <w:marRight w:val="0"/>
                  <w:marTop w:val="0"/>
                  <w:marBottom w:val="0"/>
                  <w:divBdr>
                    <w:top w:val="none" w:sz="0" w:space="0" w:color="auto"/>
                    <w:left w:val="none" w:sz="0" w:space="0" w:color="auto"/>
                    <w:bottom w:val="none" w:sz="0" w:space="0" w:color="auto"/>
                    <w:right w:val="none" w:sz="0" w:space="0" w:color="auto"/>
                  </w:divBdr>
                  <w:divsChild>
                    <w:div w:id="135013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778465">
      <w:bodyDiv w:val="1"/>
      <w:marLeft w:val="0"/>
      <w:marRight w:val="0"/>
      <w:marTop w:val="0"/>
      <w:marBottom w:val="0"/>
      <w:divBdr>
        <w:top w:val="none" w:sz="0" w:space="0" w:color="auto"/>
        <w:left w:val="none" w:sz="0" w:space="0" w:color="auto"/>
        <w:bottom w:val="none" w:sz="0" w:space="0" w:color="auto"/>
        <w:right w:val="none" w:sz="0" w:space="0" w:color="auto"/>
      </w:divBdr>
    </w:div>
    <w:div w:id="604923385">
      <w:bodyDiv w:val="1"/>
      <w:marLeft w:val="0"/>
      <w:marRight w:val="0"/>
      <w:marTop w:val="0"/>
      <w:marBottom w:val="0"/>
      <w:divBdr>
        <w:top w:val="none" w:sz="0" w:space="0" w:color="auto"/>
        <w:left w:val="none" w:sz="0" w:space="0" w:color="auto"/>
        <w:bottom w:val="none" w:sz="0" w:space="0" w:color="auto"/>
        <w:right w:val="none" w:sz="0" w:space="0" w:color="auto"/>
      </w:divBdr>
    </w:div>
    <w:div w:id="622419835">
      <w:bodyDiv w:val="1"/>
      <w:marLeft w:val="0"/>
      <w:marRight w:val="0"/>
      <w:marTop w:val="0"/>
      <w:marBottom w:val="0"/>
      <w:divBdr>
        <w:top w:val="none" w:sz="0" w:space="0" w:color="auto"/>
        <w:left w:val="none" w:sz="0" w:space="0" w:color="auto"/>
        <w:bottom w:val="none" w:sz="0" w:space="0" w:color="auto"/>
        <w:right w:val="none" w:sz="0" w:space="0" w:color="auto"/>
      </w:divBdr>
      <w:divsChild>
        <w:div w:id="1966736191">
          <w:marLeft w:val="0"/>
          <w:marRight w:val="0"/>
          <w:marTop w:val="15"/>
          <w:marBottom w:val="0"/>
          <w:divBdr>
            <w:top w:val="single" w:sz="48" w:space="0" w:color="auto"/>
            <w:left w:val="single" w:sz="48" w:space="0" w:color="auto"/>
            <w:bottom w:val="single" w:sz="48" w:space="0" w:color="auto"/>
            <w:right w:val="single" w:sz="48" w:space="0" w:color="auto"/>
          </w:divBdr>
          <w:divsChild>
            <w:div w:id="86201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00850">
      <w:bodyDiv w:val="1"/>
      <w:marLeft w:val="0"/>
      <w:marRight w:val="0"/>
      <w:marTop w:val="0"/>
      <w:marBottom w:val="0"/>
      <w:divBdr>
        <w:top w:val="none" w:sz="0" w:space="0" w:color="auto"/>
        <w:left w:val="none" w:sz="0" w:space="0" w:color="auto"/>
        <w:bottom w:val="none" w:sz="0" w:space="0" w:color="auto"/>
        <w:right w:val="none" w:sz="0" w:space="0" w:color="auto"/>
      </w:divBdr>
    </w:div>
    <w:div w:id="692269364">
      <w:bodyDiv w:val="1"/>
      <w:marLeft w:val="0"/>
      <w:marRight w:val="0"/>
      <w:marTop w:val="0"/>
      <w:marBottom w:val="0"/>
      <w:divBdr>
        <w:top w:val="none" w:sz="0" w:space="0" w:color="auto"/>
        <w:left w:val="none" w:sz="0" w:space="0" w:color="auto"/>
        <w:bottom w:val="none" w:sz="0" w:space="0" w:color="auto"/>
        <w:right w:val="none" w:sz="0" w:space="0" w:color="auto"/>
      </w:divBdr>
    </w:div>
    <w:div w:id="883324417">
      <w:bodyDiv w:val="1"/>
      <w:marLeft w:val="0"/>
      <w:marRight w:val="0"/>
      <w:marTop w:val="0"/>
      <w:marBottom w:val="0"/>
      <w:divBdr>
        <w:top w:val="none" w:sz="0" w:space="0" w:color="auto"/>
        <w:left w:val="none" w:sz="0" w:space="0" w:color="auto"/>
        <w:bottom w:val="none" w:sz="0" w:space="0" w:color="auto"/>
        <w:right w:val="none" w:sz="0" w:space="0" w:color="auto"/>
      </w:divBdr>
    </w:div>
    <w:div w:id="908348263">
      <w:bodyDiv w:val="1"/>
      <w:marLeft w:val="0"/>
      <w:marRight w:val="0"/>
      <w:marTop w:val="0"/>
      <w:marBottom w:val="0"/>
      <w:divBdr>
        <w:top w:val="none" w:sz="0" w:space="0" w:color="auto"/>
        <w:left w:val="none" w:sz="0" w:space="0" w:color="auto"/>
        <w:bottom w:val="none" w:sz="0" w:space="0" w:color="auto"/>
        <w:right w:val="none" w:sz="0" w:space="0" w:color="auto"/>
      </w:divBdr>
    </w:div>
    <w:div w:id="994720402">
      <w:bodyDiv w:val="1"/>
      <w:marLeft w:val="0"/>
      <w:marRight w:val="0"/>
      <w:marTop w:val="0"/>
      <w:marBottom w:val="0"/>
      <w:divBdr>
        <w:top w:val="none" w:sz="0" w:space="0" w:color="auto"/>
        <w:left w:val="none" w:sz="0" w:space="0" w:color="auto"/>
        <w:bottom w:val="none" w:sz="0" w:space="0" w:color="auto"/>
        <w:right w:val="none" w:sz="0" w:space="0" w:color="auto"/>
      </w:divBdr>
      <w:divsChild>
        <w:div w:id="941767038">
          <w:marLeft w:val="0"/>
          <w:marRight w:val="0"/>
          <w:marTop w:val="0"/>
          <w:marBottom w:val="0"/>
          <w:divBdr>
            <w:top w:val="none" w:sz="0" w:space="0" w:color="auto"/>
            <w:left w:val="none" w:sz="0" w:space="0" w:color="auto"/>
            <w:bottom w:val="none" w:sz="0" w:space="0" w:color="auto"/>
            <w:right w:val="none" w:sz="0" w:space="0" w:color="auto"/>
          </w:divBdr>
          <w:divsChild>
            <w:div w:id="456337195">
              <w:marLeft w:val="0"/>
              <w:marRight w:val="0"/>
              <w:marTop w:val="0"/>
              <w:marBottom w:val="0"/>
              <w:divBdr>
                <w:top w:val="none" w:sz="0" w:space="0" w:color="auto"/>
                <w:left w:val="none" w:sz="0" w:space="0" w:color="auto"/>
                <w:bottom w:val="none" w:sz="0" w:space="0" w:color="auto"/>
                <w:right w:val="none" w:sz="0" w:space="0" w:color="auto"/>
              </w:divBdr>
              <w:divsChild>
                <w:div w:id="554269699">
                  <w:marLeft w:val="0"/>
                  <w:marRight w:val="0"/>
                  <w:marTop w:val="0"/>
                  <w:marBottom w:val="0"/>
                  <w:divBdr>
                    <w:top w:val="none" w:sz="0" w:space="0" w:color="auto"/>
                    <w:left w:val="none" w:sz="0" w:space="0" w:color="auto"/>
                    <w:bottom w:val="none" w:sz="0" w:space="0" w:color="auto"/>
                    <w:right w:val="none" w:sz="0" w:space="0" w:color="auto"/>
                  </w:divBdr>
                  <w:divsChild>
                    <w:div w:id="184643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79903">
      <w:bodyDiv w:val="1"/>
      <w:marLeft w:val="0"/>
      <w:marRight w:val="0"/>
      <w:marTop w:val="0"/>
      <w:marBottom w:val="0"/>
      <w:divBdr>
        <w:top w:val="none" w:sz="0" w:space="0" w:color="auto"/>
        <w:left w:val="none" w:sz="0" w:space="0" w:color="auto"/>
        <w:bottom w:val="none" w:sz="0" w:space="0" w:color="auto"/>
        <w:right w:val="none" w:sz="0" w:space="0" w:color="auto"/>
      </w:divBdr>
      <w:divsChild>
        <w:div w:id="1648363165">
          <w:marLeft w:val="0"/>
          <w:marRight w:val="0"/>
          <w:marTop w:val="0"/>
          <w:marBottom w:val="0"/>
          <w:divBdr>
            <w:top w:val="none" w:sz="0" w:space="0" w:color="auto"/>
            <w:left w:val="none" w:sz="0" w:space="0" w:color="auto"/>
            <w:bottom w:val="none" w:sz="0" w:space="0" w:color="auto"/>
            <w:right w:val="none" w:sz="0" w:space="0" w:color="auto"/>
          </w:divBdr>
          <w:divsChild>
            <w:div w:id="38940768">
              <w:marLeft w:val="0"/>
              <w:marRight w:val="0"/>
              <w:marTop w:val="0"/>
              <w:marBottom w:val="0"/>
              <w:divBdr>
                <w:top w:val="none" w:sz="0" w:space="0" w:color="auto"/>
                <w:left w:val="none" w:sz="0" w:space="0" w:color="auto"/>
                <w:bottom w:val="none" w:sz="0" w:space="0" w:color="auto"/>
                <w:right w:val="none" w:sz="0" w:space="0" w:color="auto"/>
              </w:divBdr>
              <w:divsChild>
                <w:div w:id="1309742418">
                  <w:marLeft w:val="0"/>
                  <w:marRight w:val="0"/>
                  <w:marTop w:val="0"/>
                  <w:marBottom w:val="0"/>
                  <w:divBdr>
                    <w:top w:val="none" w:sz="0" w:space="0" w:color="auto"/>
                    <w:left w:val="none" w:sz="0" w:space="0" w:color="auto"/>
                    <w:bottom w:val="none" w:sz="0" w:space="0" w:color="auto"/>
                    <w:right w:val="none" w:sz="0" w:space="0" w:color="auto"/>
                  </w:divBdr>
                  <w:divsChild>
                    <w:div w:id="198253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110358">
      <w:bodyDiv w:val="1"/>
      <w:marLeft w:val="0"/>
      <w:marRight w:val="0"/>
      <w:marTop w:val="0"/>
      <w:marBottom w:val="0"/>
      <w:divBdr>
        <w:top w:val="none" w:sz="0" w:space="0" w:color="auto"/>
        <w:left w:val="none" w:sz="0" w:space="0" w:color="auto"/>
        <w:bottom w:val="none" w:sz="0" w:space="0" w:color="auto"/>
        <w:right w:val="none" w:sz="0" w:space="0" w:color="auto"/>
      </w:divBdr>
    </w:div>
    <w:div w:id="1230770716">
      <w:bodyDiv w:val="1"/>
      <w:marLeft w:val="0"/>
      <w:marRight w:val="0"/>
      <w:marTop w:val="0"/>
      <w:marBottom w:val="0"/>
      <w:divBdr>
        <w:top w:val="none" w:sz="0" w:space="0" w:color="auto"/>
        <w:left w:val="none" w:sz="0" w:space="0" w:color="auto"/>
        <w:bottom w:val="none" w:sz="0" w:space="0" w:color="auto"/>
        <w:right w:val="none" w:sz="0" w:space="0" w:color="auto"/>
      </w:divBdr>
      <w:divsChild>
        <w:div w:id="440540784">
          <w:marLeft w:val="0"/>
          <w:marRight w:val="0"/>
          <w:marTop w:val="0"/>
          <w:marBottom w:val="0"/>
          <w:divBdr>
            <w:top w:val="none" w:sz="0" w:space="0" w:color="auto"/>
            <w:left w:val="none" w:sz="0" w:space="0" w:color="auto"/>
            <w:bottom w:val="none" w:sz="0" w:space="0" w:color="auto"/>
            <w:right w:val="none" w:sz="0" w:space="0" w:color="auto"/>
          </w:divBdr>
          <w:divsChild>
            <w:div w:id="2101025945">
              <w:marLeft w:val="0"/>
              <w:marRight w:val="0"/>
              <w:marTop w:val="0"/>
              <w:marBottom w:val="0"/>
              <w:divBdr>
                <w:top w:val="none" w:sz="0" w:space="0" w:color="auto"/>
                <w:left w:val="none" w:sz="0" w:space="0" w:color="auto"/>
                <w:bottom w:val="none" w:sz="0" w:space="0" w:color="auto"/>
                <w:right w:val="none" w:sz="0" w:space="0" w:color="auto"/>
              </w:divBdr>
              <w:divsChild>
                <w:div w:id="1785952498">
                  <w:marLeft w:val="0"/>
                  <w:marRight w:val="0"/>
                  <w:marTop w:val="0"/>
                  <w:marBottom w:val="0"/>
                  <w:divBdr>
                    <w:top w:val="none" w:sz="0" w:space="0" w:color="auto"/>
                    <w:left w:val="none" w:sz="0" w:space="0" w:color="auto"/>
                    <w:bottom w:val="none" w:sz="0" w:space="0" w:color="auto"/>
                    <w:right w:val="none" w:sz="0" w:space="0" w:color="auto"/>
                  </w:divBdr>
                  <w:divsChild>
                    <w:div w:id="11697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245420">
      <w:bodyDiv w:val="1"/>
      <w:marLeft w:val="0"/>
      <w:marRight w:val="0"/>
      <w:marTop w:val="0"/>
      <w:marBottom w:val="0"/>
      <w:divBdr>
        <w:top w:val="none" w:sz="0" w:space="0" w:color="auto"/>
        <w:left w:val="none" w:sz="0" w:space="0" w:color="auto"/>
        <w:bottom w:val="none" w:sz="0" w:space="0" w:color="auto"/>
        <w:right w:val="none" w:sz="0" w:space="0" w:color="auto"/>
      </w:divBdr>
      <w:divsChild>
        <w:div w:id="1113331222">
          <w:marLeft w:val="0"/>
          <w:marRight w:val="0"/>
          <w:marTop w:val="0"/>
          <w:marBottom w:val="0"/>
          <w:divBdr>
            <w:top w:val="none" w:sz="0" w:space="0" w:color="auto"/>
            <w:left w:val="none" w:sz="0" w:space="0" w:color="auto"/>
            <w:bottom w:val="none" w:sz="0" w:space="0" w:color="auto"/>
            <w:right w:val="none" w:sz="0" w:space="0" w:color="auto"/>
          </w:divBdr>
          <w:divsChild>
            <w:div w:id="114762579">
              <w:marLeft w:val="0"/>
              <w:marRight w:val="0"/>
              <w:marTop w:val="0"/>
              <w:marBottom w:val="0"/>
              <w:divBdr>
                <w:top w:val="none" w:sz="0" w:space="0" w:color="auto"/>
                <w:left w:val="none" w:sz="0" w:space="0" w:color="auto"/>
                <w:bottom w:val="none" w:sz="0" w:space="0" w:color="auto"/>
                <w:right w:val="none" w:sz="0" w:space="0" w:color="auto"/>
              </w:divBdr>
              <w:divsChild>
                <w:div w:id="16202222">
                  <w:marLeft w:val="0"/>
                  <w:marRight w:val="0"/>
                  <w:marTop w:val="0"/>
                  <w:marBottom w:val="0"/>
                  <w:divBdr>
                    <w:top w:val="none" w:sz="0" w:space="0" w:color="auto"/>
                    <w:left w:val="none" w:sz="0" w:space="0" w:color="auto"/>
                    <w:bottom w:val="none" w:sz="0" w:space="0" w:color="auto"/>
                    <w:right w:val="none" w:sz="0" w:space="0" w:color="auto"/>
                  </w:divBdr>
                  <w:divsChild>
                    <w:div w:id="107520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873316">
      <w:bodyDiv w:val="1"/>
      <w:marLeft w:val="0"/>
      <w:marRight w:val="0"/>
      <w:marTop w:val="0"/>
      <w:marBottom w:val="0"/>
      <w:divBdr>
        <w:top w:val="none" w:sz="0" w:space="0" w:color="auto"/>
        <w:left w:val="none" w:sz="0" w:space="0" w:color="auto"/>
        <w:bottom w:val="none" w:sz="0" w:space="0" w:color="auto"/>
        <w:right w:val="none" w:sz="0" w:space="0" w:color="auto"/>
      </w:divBdr>
    </w:div>
    <w:div w:id="1404254485">
      <w:bodyDiv w:val="1"/>
      <w:marLeft w:val="0"/>
      <w:marRight w:val="0"/>
      <w:marTop w:val="0"/>
      <w:marBottom w:val="0"/>
      <w:divBdr>
        <w:top w:val="none" w:sz="0" w:space="0" w:color="auto"/>
        <w:left w:val="none" w:sz="0" w:space="0" w:color="auto"/>
        <w:bottom w:val="none" w:sz="0" w:space="0" w:color="auto"/>
        <w:right w:val="none" w:sz="0" w:space="0" w:color="auto"/>
      </w:divBdr>
      <w:divsChild>
        <w:div w:id="1309938865">
          <w:marLeft w:val="0"/>
          <w:marRight w:val="0"/>
          <w:marTop w:val="0"/>
          <w:marBottom w:val="0"/>
          <w:divBdr>
            <w:top w:val="none" w:sz="0" w:space="0" w:color="auto"/>
            <w:left w:val="none" w:sz="0" w:space="0" w:color="auto"/>
            <w:bottom w:val="none" w:sz="0" w:space="0" w:color="auto"/>
            <w:right w:val="none" w:sz="0" w:space="0" w:color="auto"/>
          </w:divBdr>
          <w:divsChild>
            <w:div w:id="733117284">
              <w:marLeft w:val="0"/>
              <w:marRight w:val="0"/>
              <w:marTop w:val="0"/>
              <w:marBottom w:val="0"/>
              <w:divBdr>
                <w:top w:val="none" w:sz="0" w:space="0" w:color="auto"/>
                <w:left w:val="none" w:sz="0" w:space="0" w:color="auto"/>
                <w:bottom w:val="none" w:sz="0" w:space="0" w:color="auto"/>
                <w:right w:val="none" w:sz="0" w:space="0" w:color="auto"/>
              </w:divBdr>
              <w:divsChild>
                <w:div w:id="1015881801">
                  <w:marLeft w:val="0"/>
                  <w:marRight w:val="0"/>
                  <w:marTop w:val="0"/>
                  <w:marBottom w:val="0"/>
                  <w:divBdr>
                    <w:top w:val="none" w:sz="0" w:space="0" w:color="auto"/>
                    <w:left w:val="none" w:sz="0" w:space="0" w:color="auto"/>
                    <w:bottom w:val="none" w:sz="0" w:space="0" w:color="auto"/>
                    <w:right w:val="none" w:sz="0" w:space="0" w:color="auto"/>
                  </w:divBdr>
                  <w:divsChild>
                    <w:div w:id="58341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78743">
      <w:bodyDiv w:val="1"/>
      <w:marLeft w:val="0"/>
      <w:marRight w:val="0"/>
      <w:marTop w:val="0"/>
      <w:marBottom w:val="0"/>
      <w:divBdr>
        <w:top w:val="none" w:sz="0" w:space="0" w:color="auto"/>
        <w:left w:val="none" w:sz="0" w:space="0" w:color="auto"/>
        <w:bottom w:val="none" w:sz="0" w:space="0" w:color="auto"/>
        <w:right w:val="none" w:sz="0" w:space="0" w:color="auto"/>
      </w:divBdr>
    </w:div>
    <w:div w:id="1685286313">
      <w:bodyDiv w:val="1"/>
      <w:marLeft w:val="0"/>
      <w:marRight w:val="0"/>
      <w:marTop w:val="0"/>
      <w:marBottom w:val="0"/>
      <w:divBdr>
        <w:top w:val="none" w:sz="0" w:space="0" w:color="auto"/>
        <w:left w:val="none" w:sz="0" w:space="0" w:color="auto"/>
        <w:bottom w:val="none" w:sz="0" w:space="0" w:color="auto"/>
        <w:right w:val="none" w:sz="0" w:space="0" w:color="auto"/>
      </w:divBdr>
      <w:divsChild>
        <w:div w:id="1867018037">
          <w:marLeft w:val="0"/>
          <w:marRight w:val="0"/>
          <w:marTop w:val="0"/>
          <w:marBottom w:val="0"/>
          <w:divBdr>
            <w:top w:val="none" w:sz="0" w:space="0" w:color="auto"/>
            <w:left w:val="none" w:sz="0" w:space="0" w:color="auto"/>
            <w:bottom w:val="none" w:sz="0" w:space="0" w:color="auto"/>
            <w:right w:val="none" w:sz="0" w:space="0" w:color="auto"/>
          </w:divBdr>
          <w:divsChild>
            <w:div w:id="1936353157">
              <w:marLeft w:val="0"/>
              <w:marRight w:val="0"/>
              <w:marTop w:val="0"/>
              <w:marBottom w:val="0"/>
              <w:divBdr>
                <w:top w:val="none" w:sz="0" w:space="0" w:color="auto"/>
                <w:left w:val="none" w:sz="0" w:space="0" w:color="auto"/>
                <w:bottom w:val="none" w:sz="0" w:space="0" w:color="auto"/>
                <w:right w:val="none" w:sz="0" w:space="0" w:color="auto"/>
              </w:divBdr>
              <w:divsChild>
                <w:div w:id="771050381">
                  <w:marLeft w:val="0"/>
                  <w:marRight w:val="0"/>
                  <w:marTop w:val="0"/>
                  <w:marBottom w:val="0"/>
                  <w:divBdr>
                    <w:top w:val="none" w:sz="0" w:space="0" w:color="auto"/>
                    <w:left w:val="none" w:sz="0" w:space="0" w:color="auto"/>
                    <w:bottom w:val="none" w:sz="0" w:space="0" w:color="auto"/>
                    <w:right w:val="none" w:sz="0" w:space="0" w:color="auto"/>
                  </w:divBdr>
                  <w:divsChild>
                    <w:div w:id="205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934719">
      <w:bodyDiv w:val="1"/>
      <w:marLeft w:val="0"/>
      <w:marRight w:val="0"/>
      <w:marTop w:val="0"/>
      <w:marBottom w:val="0"/>
      <w:divBdr>
        <w:top w:val="none" w:sz="0" w:space="0" w:color="auto"/>
        <w:left w:val="none" w:sz="0" w:space="0" w:color="auto"/>
        <w:bottom w:val="none" w:sz="0" w:space="0" w:color="auto"/>
        <w:right w:val="none" w:sz="0" w:space="0" w:color="auto"/>
      </w:divBdr>
      <w:divsChild>
        <w:div w:id="423644902">
          <w:marLeft w:val="0"/>
          <w:marRight w:val="0"/>
          <w:marTop w:val="0"/>
          <w:marBottom w:val="0"/>
          <w:divBdr>
            <w:top w:val="none" w:sz="0" w:space="0" w:color="auto"/>
            <w:left w:val="none" w:sz="0" w:space="0" w:color="auto"/>
            <w:bottom w:val="none" w:sz="0" w:space="0" w:color="auto"/>
            <w:right w:val="none" w:sz="0" w:space="0" w:color="auto"/>
          </w:divBdr>
          <w:divsChild>
            <w:div w:id="1097947373">
              <w:marLeft w:val="0"/>
              <w:marRight w:val="0"/>
              <w:marTop w:val="0"/>
              <w:marBottom w:val="0"/>
              <w:divBdr>
                <w:top w:val="none" w:sz="0" w:space="0" w:color="auto"/>
                <w:left w:val="none" w:sz="0" w:space="0" w:color="auto"/>
                <w:bottom w:val="none" w:sz="0" w:space="0" w:color="auto"/>
                <w:right w:val="none" w:sz="0" w:space="0" w:color="auto"/>
              </w:divBdr>
              <w:divsChild>
                <w:div w:id="1218859729">
                  <w:marLeft w:val="0"/>
                  <w:marRight w:val="0"/>
                  <w:marTop w:val="0"/>
                  <w:marBottom w:val="0"/>
                  <w:divBdr>
                    <w:top w:val="none" w:sz="0" w:space="0" w:color="auto"/>
                    <w:left w:val="none" w:sz="0" w:space="0" w:color="auto"/>
                    <w:bottom w:val="none" w:sz="0" w:space="0" w:color="auto"/>
                    <w:right w:val="none" w:sz="0" w:space="0" w:color="auto"/>
                  </w:divBdr>
                  <w:divsChild>
                    <w:div w:id="12807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565036">
      <w:bodyDiv w:val="1"/>
      <w:marLeft w:val="0"/>
      <w:marRight w:val="0"/>
      <w:marTop w:val="0"/>
      <w:marBottom w:val="0"/>
      <w:divBdr>
        <w:top w:val="none" w:sz="0" w:space="0" w:color="auto"/>
        <w:left w:val="none" w:sz="0" w:space="0" w:color="auto"/>
        <w:bottom w:val="none" w:sz="0" w:space="0" w:color="auto"/>
        <w:right w:val="none" w:sz="0" w:space="0" w:color="auto"/>
      </w:divBdr>
    </w:div>
    <w:div w:id="1878614396">
      <w:bodyDiv w:val="1"/>
      <w:marLeft w:val="0"/>
      <w:marRight w:val="0"/>
      <w:marTop w:val="0"/>
      <w:marBottom w:val="0"/>
      <w:divBdr>
        <w:top w:val="none" w:sz="0" w:space="0" w:color="auto"/>
        <w:left w:val="none" w:sz="0" w:space="0" w:color="auto"/>
        <w:bottom w:val="none" w:sz="0" w:space="0" w:color="auto"/>
        <w:right w:val="none" w:sz="0" w:space="0" w:color="auto"/>
      </w:divBdr>
    </w:div>
    <w:div w:id="2124834938">
      <w:bodyDiv w:val="1"/>
      <w:marLeft w:val="0"/>
      <w:marRight w:val="0"/>
      <w:marTop w:val="0"/>
      <w:marBottom w:val="0"/>
      <w:divBdr>
        <w:top w:val="none" w:sz="0" w:space="0" w:color="auto"/>
        <w:left w:val="none" w:sz="0" w:space="0" w:color="auto"/>
        <w:bottom w:val="none" w:sz="0" w:space="0" w:color="auto"/>
        <w:right w:val="none" w:sz="0" w:space="0" w:color="auto"/>
      </w:divBdr>
    </w:div>
    <w:div w:id="2126843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jpeg"/><Relationship Id="rId16" Type="http://schemas.openxmlformats.org/officeDocument/2006/relationships/image" Target="media/image4.jpeg"/><Relationship Id="rId107" Type="http://schemas.openxmlformats.org/officeDocument/2006/relationships/image" Target="media/image95.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image" Target="media/image90.png"/><Relationship Id="rId110" Type="http://schemas.openxmlformats.org/officeDocument/2006/relationships/image" Target="media/image98.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7.png"/><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13" Type="http://schemas.openxmlformats.org/officeDocument/2006/relationships/image" Target="media/image101.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91.png"/><Relationship Id="rId108" Type="http://schemas.openxmlformats.org/officeDocument/2006/relationships/image" Target="media/image96.jpe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14"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p21</b:Tag>
    <b:SourceType>JournalArticle</b:SourceType>
    <b:Guid>{0B738E2F-E972-44D2-ABE2-7B3DC356714C}</b:Guid>
    <b:Author>
      <b:Author>
        <b:NameList>
          <b:Person>
            <b:Last>Saputro</b:Last>
            <b:First>Haris</b:First>
          </b:Person>
        </b:NameList>
      </b:Author>
    </b:Author>
    <b:Title>Membangun Sistem Informasi Presensi Pengunjung Perpustakaan Universitas Mahakarya Asia Dengan Memanfaatkan QR Code Menggunakan Codeigniter 3</b:Title>
    <b:JournalName>Jurnal Informatika dan Komputer</b:JournalName>
    <b:Year>2021</b:Year>
    <b:RefOrder>1</b:RefOrder>
  </b:Source>
</b:Sources>
</file>

<file path=customXml/itemProps1.xml><?xml version="1.0" encoding="utf-8"?>
<ds:datastoreItem xmlns:ds="http://schemas.openxmlformats.org/officeDocument/2006/customXml" ds:itemID="{583C5067-A94C-4100-9BD7-C3A9BE848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7</TotalTime>
  <Pages>134</Pages>
  <Words>37821</Words>
  <Characters>215586</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68</cp:revision>
  <cp:lastPrinted>2025-04-21T05:00:00Z</cp:lastPrinted>
  <dcterms:created xsi:type="dcterms:W3CDTF">2021-09-05T06:03:00Z</dcterms:created>
  <dcterms:modified xsi:type="dcterms:W3CDTF">2025-04-2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7d3455-8323-3d05-b00f-a165d705de71</vt:lpwstr>
  </property>
  <property fmtid="{D5CDD505-2E9C-101B-9397-08002B2CF9AE}" pid="24" name="Mendeley Citation Style_1">
    <vt:lpwstr>http://www.zotero.org/styles/american-sociological-association</vt:lpwstr>
  </property>
</Properties>
</file>